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752802" w14:textId="77777777" w:rsidR="00634C81" w:rsidRDefault="00634C81"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6D7BB2CF" w:rsidR="00B4564F" w:rsidRPr="00B4564F" w:rsidRDefault="00B4564F" w:rsidP="00BC1770">
      <w:pPr>
        <w:ind w:leftChars="0" w:left="0" w:right="240" w:firstLineChars="0" w:firstLine="0"/>
        <w:jc w:val="center"/>
        <w:rPr>
          <w:sz w:val="36"/>
          <w:szCs w:val="36"/>
        </w:rPr>
      </w:pPr>
    </w:p>
    <w:p w14:paraId="616A5D90" w14:textId="0E4E2EB5" w:rsidR="00E83D71" w:rsidRPr="001D337F" w:rsidRDefault="00E83D71" w:rsidP="00D64FDA">
      <w:pPr>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D64FDA">
      <w:pPr>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D64FDA" w:rsidRDefault="004E2CE9" w:rsidP="00BC1770">
      <w:pPr>
        <w:spacing w:line="312" w:lineRule="auto"/>
        <w:ind w:leftChars="0" w:left="0" w:right="240" w:firstLineChars="0" w:firstLine="0"/>
        <w:jc w:val="center"/>
        <w:rPr>
          <w:rFonts w:cs="Times New Roman"/>
          <w:color w:val="000000" w:themeColor="text1"/>
          <w:szCs w:val="24"/>
        </w:rPr>
      </w:pPr>
      <w:r w:rsidRPr="00D64FDA">
        <w:rPr>
          <w:rFonts w:cs="Times New Roman"/>
          <w:color w:val="000000" w:themeColor="text1"/>
          <w:szCs w:val="24"/>
        </w:rPr>
        <w:t>July</w:t>
      </w:r>
      <w:r w:rsidR="00193311" w:rsidRPr="00D64FDA">
        <w:rPr>
          <w:rFonts w:cs="Times New Roman" w:hint="eastAsia"/>
          <w:color w:val="000000" w:themeColor="text1"/>
          <w:szCs w:val="24"/>
        </w:rPr>
        <w:t xml:space="preserve"> </w:t>
      </w:r>
      <w:r w:rsidR="00E83D71" w:rsidRPr="00D64FDA">
        <w:rPr>
          <w:rFonts w:cs="Times New Roman"/>
          <w:color w:val="000000" w:themeColor="text1"/>
          <w:szCs w:val="24"/>
        </w:rPr>
        <w:t>202</w:t>
      </w:r>
      <w:r w:rsidR="00455263" w:rsidRPr="00D64FDA">
        <w:rPr>
          <w:rFonts w:cs="Times New Roman"/>
          <w:color w:val="000000" w:themeColor="text1"/>
          <w:szCs w:val="24"/>
        </w:rPr>
        <w:t>5</w:t>
      </w:r>
    </w:p>
    <w:p w14:paraId="62078121" w14:textId="77777777" w:rsidR="00E83D71" w:rsidRPr="00D64FDA" w:rsidRDefault="00E83D71" w:rsidP="00BC1770">
      <w:pPr>
        <w:spacing w:line="312" w:lineRule="auto"/>
        <w:ind w:leftChars="0" w:left="0" w:right="240" w:firstLineChars="0" w:firstLine="0"/>
        <w:jc w:val="center"/>
        <w:rPr>
          <w:rFonts w:cs="Times New Roman"/>
          <w:color w:val="000000" w:themeColor="text1"/>
          <w:szCs w:val="24"/>
        </w:rPr>
      </w:pPr>
      <w:r w:rsidRPr="00D64FDA">
        <w:rPr>
          <w:rFonts w:cs="Times New Roman"/>
          <w:color w:val="000000" w:themeColor="text1"/>
          <w:szCs w:val="24"/>
        </w:rPr>
        <w:t>Taiwan, Republic of China</w:t>
      </w:r>
    </w:p>
    <w:p w14:paraId="222AB7F9" w14:textId="0659965C" w:rsidR="005129F0"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一一</w:t>
      </w:r>
      <w:r w:rsidR="00455263">
        <w:rPr>
          <w:rFonts w:hint="eastAsia"/>
          <w:sz w:val="32"/>
          <w:szCs w:val="32"/>
        </w:rPr>
        <w:t>四</w:t>
      </w:r>
      <w:r w:rsidRPr="007B2B94">
        <w:rPr>
          <w:rFonts w:hint="eastAsia"/>
          <w:color w:val="000000" w:themeColor="text1"/>
          <w:sz w:val="32"/>
          <w:szCs w:val="32"/>
        </w:rPr>
        <w:t>年</w:t>
      </w:r>
      <w:r w:rsidR="004E2CE9">
        <w:rPr>
          <w:rFonts w:hint="eastAsia"/>
          <w:color w:val="000000" w:themeColor="text1"/>
          <w:sz w:val="32"/>
          <w:szCs w:val="32"/>
        </w:rPr>
        <w:t>七</w:t>
      </w:r>
      <w:r w:rsidR="00D3728E" w:rsidRPr="007B2B94">
        <w:rPr>
          <w:rFonts w:hint="eastAsia"/>
          <w:color w:val="000000" w:themeColor="text1"/>
          <w:sz w:val="32"/>
          <w:szCs w:val="32"/>
        </w:rPr>
        <w:t>月</w:t>
      </w:r>
    </w:p>
    <w:p w14:paraId="145CFED6" w14:textId="77777777" w:rsidR="00D64FDA" w:rsidRPr="004757B3" w:rsidRDefault="00D64FDA" w:rsidP="00D64FDA">
      <w:pPr>
        <w:widowControl/>
        <w:spacing w:line="240" w:lineRule="auto"/>
        <w:ind w:leftChars="0" w:left="0" w:right="240" w:firstLineChars="0" w:firstLine="0"/>
        <w:jc w:val="center"/>
        <w:outlineLvl w:val="0"/>
        <w:rPr>
          <w:b/>
          <w:sz w:val="32"/>
          <w:szCs w:val="32"/>
        </w:rPr>
      </w:pPr>
      <w:bookmarkStart w:id="0" w:name="_Toc202744825"/>
      <w:proofErr w:type="gramStart"/>
      <w:r>
        <w:rPr>
          <w:rFonts w:hint="eastAsia"/>
          <w:b/>
          <w:sz w:val="32"/>
          <w:szCs w:val="32"/>
        </w:rPr>
        <w:lastRenderedPageBreak/>
        <w:t>誌</w:t>
      </w:r>
      <w:proofErr w:type="gramEnd"/>
      <w:r>
        <w:rPr>
          <w:rFonts w:hint="eastAsia"/>
          <w:b/>
          <w:sz w:val="32"/>
          <w:szCs w:val="32"/>
        </w:rPr>
        <w:t>謝</w:t>
      </w:r>
      <w:bookmarkEnd w:id="0"/>
    </w:p>
    <w:p w14:paraId="35EA0577" w14:textId="466DD186" w:rsidR="00D64FDA" w:rsidRPr="00D64FDA" w:rsidRDefault="00D64FDA" w:rsidP="00D64FDA">
      <w:pPr>
        <w:widowControl/>
        <w:spacing w:line="240" w:lineRule="auto"/>
        <w:ind w:leftChars="0" w:left="0" w:rightChars="0" w:right="0" w:firstLineChars="0" w:firstLine="0"/>
        <w:jc w:val="left"/>
        <w:rPr>
          <w:rFonts w:cs="Times New Roman"/>
        </w:rPr>
      </w:pPr>
      <w:r w:rsidRPr="001D337F">
        <w:rPr>
          <w:rFonts w:cs="Times New Roman"/>
        </w:rPr>
        <w:br w:type="page"/>
      </w:r>
    </w:p>
    <w:p w14:paraId="00C2214C" w14:textId="77777777" w:rsidR="00500296" w:rsidRDefault="00500296" w:rsidP="009934BA">
      <w:pPr>
        <w:widowControl/>
        <w:spacing w:line="240" w:lineRule="auto"/>
        <w:ind w:leftChars="0" w:left="0" w:rightChars="0" w:right="0" w:firstLineChars="0" w:firstLine="0"/>
        <w:jc w:val="left"/>
        <w:rPr>
          <w:color w:val="000000" w:themeColor="text1"/>
          <w:szCs w:val="28"/>
        </w:rPr>
      </w:pPr>
    </w:p>
    <w:p w14:paraId="1F495637" w14:textId="09E06653" w:rsidR="00D64FDA" w:rsidRPr="001D337F" w:rsidRDefault="00D64FDA" w:rsidP="009934BA">
      <w:pPr>
        <w:widowControl/>
        <w:spacing w:line="240" w:lineRule="auto"/>
        <w:ind w:leftChars="0" w:left="0" w:rightChars="0" w:right="0" w:firstLineChars="0" w:firstLine="0"/>
        <w:jc w:val="left"/>
        <w:rPr>
          <w:color w:val="000000" w:themeColor="text1"/>
          <w:szCs w:val="28"/>
        </w:rPr>
        <w:sectPr w:rsidR="00D64FDA"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1" w:name="_Toc202744823"/>
      <w:r w:rsidRPr="004757B3">
        <w:rPr>
          <w:rFonts w:hint="eastAsia"/>
          <w:b/>
          <w:sz w:val="32"/>
          <w:szCs w:val="32"/>
        </w:rPr>
        <w:t>摘要</w:t>
      </w:r>
      <w:bookmarkEnd w:id="1"/>
    </w:p>
    <w:p w14:paraId="499FC508" w14:textId="41BCBC39" w:rsidR="00064F7E" w:rsidRDefault="00FB4F1E" w:rsidP="00FB4F1E">
      <w:pPr>
        <w:pStyle w:val="text"/>
        <w:spacing w:before="360" w:after="180"/>
        <w:ind w:leftChars="0" w:left="0" w:right="240" w:firstLineChars="0" w:firstLine="0"/>
      </w:pPr>
      <w:r>
        <w:tab/>
      </w:r>
      <w:r w:rsidR="009409E3">
        <w:t>隨著時代演進，大學與學術機構的校園空間利用日益多元且複雜，停車需求也隨之成長。若高漲的停車需求未能妥善管理，容易導致停車位不足、校園</w:t>
      </w:r>
      <w:proofErr w:type="gramStart"/>
      <w:r w:rsidR="009409E3">
        <w:t>擁堵及</w:t>
      </w:r>
      <w:proofErr w:type="gramEnd"/>
      <w:r w:rsidR="009409E3">
        <w:t>環境負擔加重，進而影響使用者滿意度。因此，如何透過數據驅動的分析與合理的政策規劃，成為校園邁向智慧化的重要課題。</w:t>
      </w:r>
    </w:p>
    <w:p w14:paraId="7D968CFC" w14:textId="2D373421" w:rsidR="00025348" w:rsidRPr="001D337F" w:rsidRDefault="00EC6C17" w:rsidP="005C600B">
      <w:pPr>
        <w:pStyle w:val="text"/>
        <w:spacing w:before="360" w:after="180"/>
        <w:ind w:leftChars="41" w:left="98" w:right="240" w:firstLineChars="0" w:firstLine="480"/>
      </w:pPr>
      <w:r>
        <w:t>校園停車管理與停車需求本質上屬於資源分配問題。透過公開透明的停車許可制度，例如依據需求或抽籤核發不同條件之停車權限，可改善公平性，並使停車空間獲得合理利用。作為校園資源分配規劃的重要面向，相關管理措施需在兼顧便利性的同時，考量教職員、學生、訪客等不同使用者的合理需求，並利用車牌辨識系統的資料分析挖掘行為模式，持續更新並調整管理決策，以達成最佳化目標</w:t>
      </w:r>
      <w:r w:rsidR="00FB4F1E">
        <w:rPr>
          <w:rFonts w:hint="eastAsia"/>
        </w:rPr>
        <w:t>。</w:t>
      </w:r>
    </w:p>
    <w:p w14:paraId="74F3A4F5" w14:textId="0FA690AC" w:rsidR="00B00881" w:rsidRDefault="00E6283C" w:rsidP="00E6283C">
      <w:pPr>
        <w:ind w:leftChars="41" w:left="98" w:right="240" w:firstLineChars="159" w:firstLine="382"/>
        <w:rPr>
          <w:rFonts w:cs="新細明體"/>
          <w:kern w:val="0"/>
          <w:szCs w:val="24"/>
        </w:rPr>
      </w:pPr>
      <w:r>
        <w:rPr>
          <w:rFonts w:hint="eastAsia"/>
        </w:rPr>
        <w:t xml:space="preserve"> </w:t>
      </w:r>
      <w:r w:rsidR="00FE6B9C">
        <w:t>國立陽明交通大學光復校區鄰近新竹科學園區及主要道路，因而面臨高度且複雜的停車需求。為此，本研究以該校車牌辨識系統的進出資料為基礎，建立一套可重現的停車行為分析流程，揭示校園停車資源壓力及政策效益。研究結果顯示光復校區停車需求呈現「平日高、假日低」與「日間集中、夜間稀少」的特性，且在尖峰時段常超越車位供給上限，長期佔用車輛影響空間流動性顯著。針對</w:t>
      </w:r>
      <w:r w:rsidR="00FE6B9C">
        <w:t>2023</w:t>
      </w:r>
      <w:r w:rsidR="00FE6B9C">
        <w:t>年底起實施的夜間停放限制措施，分析顯示可部分改善尖峰車位供應，但仍須持續優化管理策略</w:t>
      </w:r>
      <w:r w:rsidR="00B00881" w:rsidRPr="00B00881">
        <w:rPr>
          <w:rFonts w:cs="新細明體" w:hint="eastAsia"/>
          <w:kern w:val="0"/>
          <w:szCs w:val="24"/>
        </w:rPr>
        <w:t>。</w:t>
      </w:r>
    </w:p>
    <w:p w14:paraId="0A3CA634" w14:textId="37EBBB52" w:rsidR="00124488"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w:t>
      </w:r>
      <w:r w:rsidR="00124488">
        <w:t>智慧校園</w:t>
      </w:r>
      <w:r w:rsidR="003E7FA7">
        <w:rPr>
          <w:rFonts w:hint="eastAsia"/>
        </w:rPr>
        <w:t>、</w:t>
      </w:r>
      <w:r w:rsidR="00124488">
        <w:t>大數據分析</w:t>
      </w:r>
      <w:r w:rsidR="003E7FA7">
        <w:rPr>
          <w:rFonts w:hint="eastAsia"/>
        </w:rPr>
        <w:t>、</w:t>
      </w:r>
      <w:r w:rsidR="00124488">
        <w:t>校園交通管理</w:t>
      </w:r>
      <w:r w:rsidR="00124488">
        <w:rPr>
          <w:rFonts w:hint="eastAsia"/>
        </w:rPr>
        <w:t>、</w:t>
      </w:r>
      <w:r w:rsidR="00124488">
        <w:t>停車行為分析</w:t>
      </w:r>
    </w:p>
    <w:p w14:paraId="28A1252E" w14:textId="53E47708" w:rsidR="00002103" w:rsidRPr="001D337F" w:rsidRDefault="00124488" w:rsidP="00124488">
      <w:pPr>
        <w:widowControl/>
        <w:spacing w:line="240" w:lineRule="auto"/>
        <w:ind w:leftChars="0" w:left="0" w:rightChars="0" w:right="0" w:firstLineChars="0" w:firstLine="0"/>
        <w:jc w:val="left"/>
      </w:pPr>
      <w:r>
        <w:br w:type="page"/>
      </w:r>
    </w:p>
    <w:p w14:paraId="65D101AC" w14:textId="085E78E0" w:rsidR="00C92F6E" w:rsidRPr="00C92F6E" w:rsidRDefault="009409E3" w:rsidP="00A3675E">
      <w:pPr>
        <w:ind w:left="240" w:right="240" w:firstLineChars="77" w:firstLine="185"/>
        <w:jc w:val="center"/>
        <w:rPr>
          <w:szCs w:val="24"/>
        </w:rPr>
      </w:pPr>
      <w:r w:rsidRPr="009409E3">
        <w:rPr>
          <w:szCs w:val="24"/>
        </w:rPr>
        <w:lastRenderedPageBreak/>
        <w:t xml:space="preserve">Case Study: Parking Demand Management at the </w:t>
      </w:r>
      <w:proofErr w:type="spellStart"/>
      <w:r w:rsidRPr="009409E3">
        <w:rPr>
          <w:szCs w:val="24"/>
        </w:rPr>
        <w:t>Guangfu</w:t>
      </w:r>
      <w:proofErr w:type="spellEnd"/>
      <w:r w:rsidRPr="009409E3">
        <w:rPr>
          <w:szCs w:val="24"/>
        </w:rPr>
        <w:t xml:space="preserve"> Campus of National Yang Ming Chiao Tung University</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5787CC2F" w:rsidR="00002103" w:rsidRDefault="00002103" w:rsidP="00BF1C39">
      <w:pPr>
        <w:widowControl/>
        <w:ind w:left="240" w:right="240" w:firstLine="641"/>
        <w:jc w:val="center"/>
        <w:outlineLvl w:val="0"/>
        <w:rPr>
          <w:rFonts w:cs="Times New Roman"/>
          <w:b/>
          <w:sz w:val="32"/>
          <w:szCs w:val="32"/>
        </w:rPr>
      </w:pPr>
      <w:bookmarkStart w:id="2" w:name="_Toc202744824"/>
      <w:r w:rsidRPr="00077B92">
        <w:rPr>
          <w:rFonts w:cs="Times New Roman"/>
          <w:b/>
          <w:sz w:val="32"/>
          <w:szCs w:val="32"/>
        </w:rPr>
        <w:t>Abstract</w:t>
      </w:r>
      <w:bookmarkEnd w:id="2"/>
    </w:p>
    <w:p w14:paraId="0FB11B84" w14:textId="4FE17245" w:rsidR="00174D71" w:rsidRDefault="00174D71" w:rsidP="00174D71">
      <w:pPr>
        <w:widowControl/>
        <w:ind w:left="240" w:right="240" w:firstLine="480"/>
        <w:jc w:val="left"/>
        <w:outlineLvl w:val="0"/>
      </w:pPr>
      <w:r>
        <w:t>As times evolve, the use of campus space in universities and academic institutions has become increasingly diverse and complex, leading to a continuous growth in parking demand. If this surging parking demand is not properly managed, it may result in insufficient parking spaces, campus congestion, and increased environmental burden, thereby affecting user satisfaction. Therefore, how to achieve data-driven analysis and reasonable policy planning has become a crucial issue for universities moving toward a smart campus.</w:t>
      </w:r>
    </w:p>
    <w:p w14:paraId="16E9A64C" w14:textId="18BDC4CD" w:rsidR="00174D71" w:rsidRDefault="00174D71" w:rsidP="00174D71">
      <w:pPr>
        <w:widowControl/>
        <w:ind w:left="240" w:right="240" w:firstLine="480"/>
        <w:jc w:val="left"/>
        <w:outlineLvl w:val="0"/>
      </w:pPr>
      <w:r>
        <w:t>Parking management and parking demand on campus are essentially matters of resource allocation. By establishing a transparent parking permit system, such as issuing permits based on demand or through lotteries under different conditions, fairness can be improved, and parking space can be used more efficiently. As an important aspect of campus resource planning, related management measures should, while ensuring convenience, consider the reasonable needs of different users such as faculty, students, and visitors. At the same time, data analysis using license plate recognition systems can help to identify behavioral patterns, enabling continuous updates and adjustments to management decisions to achieve optimal parking management.</w:t>
      </w:r>
    </w:p>
    <w:p w14:paraId="4333A0FF" w14:textId="30E8480E" w:rsidR="00174D71" w:rsidRDefault="00174D71" w:rsidP="00174D71">
      <w:pPr>
        <w:widowControl/>
        <w:ind w:left="240" w:right="240" w:firstLine="480"/>
        <w:jc w:val="left"/>
        <w:outlineLvl w:val="0"/>
      </w:pPr>
      <w:r>
        <w:t xml:space="preserve">The </w:t>
      </w:r>
      <w:proofErr w:type="spellStart"/>
      <w:r>
        <w:t>Guangfu</w:t>
      </w:r>
      <w:proofErr w:type="spellEnd"/>
      <w:r>
        <w:t xml:space="preserve"> Campus of National Yang Ming Chiao Tung University, located near the Hsinchu Science Park and major arterial roads, faces high and complex parking demands. Therefore, this study takes the vehicle entry and exit data collected by the </w:t>
      </w:r>
      <w:r>
        <w:lastRenderedPageBreak/>
        <w:t xml:space="preserve">campus license plate recognition system as its foundation, establishing a reproducible parking behavior analysis process to reveal the pressure on parking resources and the effects of policies. The results indicate that parking demand at the </w:t>
      </w:r>
      <w:proofErr w:type="spellStart"/>
      <w:r>
        <w:t>Guangfu</w:t>
      </w:r>
      <w:proofErr w:type="spellEnd"/>
      <w:r>
        <w:t xml:space="preserve"> Campus shows the characteristics of “high on weekdays, low on weekends” and “concentrated during the daytime, sparse at night,” and often exceeds the parking capacity during peak hours. Long-term parking significantly affects spatial circulation. Analysis of the nighttime parking restriction policy implemented at the end of 2023 shows that it can partially improve the availability of parking spaces during peak hours, but continuous optimization of management strategies is still needed.</w:t>
      </w:r>
    </w:p>
    <w:p w14:paraId="5A20FE4D" w14:textId="77777777" w:rsidR="00460CC2" w:rsidRDefault="00460CC2" w:rsidP="00174D71">
      <w:pPr>
        <w:widowControl/>
        <w:ind w:left="240" w:right="240" w:firstLine="480"/>
        <w:jc w:val="left"/>
        <w:outlineLvl w:val="0"/>
      </w:pPr>
    </w:p>
    <w:p w14:paraId="513E3168" w14:textId="7562902D" w:rsidR="002F02EB" w:rsidRPr="00077B92" w:rsidRDefault="002F02EB" w:rsidP="00460CC2">
      <w:pPr>
        <w:widowControl/>
        <w:ind w:left="240" w:right="240" w:firstLineChars="0" w:firstLine="0"/>
        <w:jc w:val="left"/>
        <w:outlineLvl w:val="0"/>
        <w:rPr>
          <w:rFonts w:cs="Times New Roman"/>
          <w:b/>
          <w:sz w:val="32"/>
          <w:szCs w:val="32"/>
        </w:rPr>
      </w:pPr>
      <w:r>
        <w:rPr>
          <w:rStyle w:val="aff"/>
        </w:rPr>
        <w:t>Keywords:</w:t>
      </w:r>
      <w:r>
        <w:t xml:space="preserve"> parking demand management, smart campus, big data analysis, campus traffic management, parking behavior analysis</w:t>
      </w:r>
    </w:p>
    <w:p w14:paraId="6DC42BCD" w14:textId="3E6A04EE" w:rsidR="00CE103C" w:rsidRDefault="00174D71" w:rsidP="00174D71">
      <w:pPr>
        <w:widowControl/>
        <w:tabs>
          <w:tab w:val="left" w:pos="1983"/>
        </w:tabs>
        <w:spacing w:line="240" w:lineRule="auto"/>
        <w:ind w:leftChars="0" w:left="0" w:rightChars="0" w:right="0" w:firstLineChars="0" w:firstLine="0"/>
        <w:jc w:val="left"/>
        <w:rPr>
          <w:szCs w:val="24"/>
        </w:rPr>
      </w:pPr>
      <w:r>
        <w:rPr>
          <w:szCs w:val="24"/>
        </w:rPr>
        <w:tab/>
      </w: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4ADA84D2" w14:textId="77777777" w:rsidR="00803ABA" w:rsidRDefault="00803ABA" w:rsidP="00803ABA">
      <w:pPr>
        <w:widowControl/>
        <w:tabs>
          <w:tab w:val="left" w:pos="5347"/>
        </w:tabs>
        <w:spacing w:line="240" w:lineRule="auto"/>
        <w:ind w:leftChars="0" w:left="0" w:right="240" w:firstLineChars="0" w:firstLine="0"/>
        <w:jc w:val="left"/>
        <w:outlineLvl w:val="0"/>
        <w:rPr>
          <w:b/>
          <w:sz w:val="32"/>
          <w:szCs w:val="32"/>
        </w:rPr>
      </w:pPr>
    </w:p>
    <w:bookmarkStart w:id="3" w:name="_Toc202744826"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7194FFED" w14:textId="457913DC" w:rsidR="00A05936" w:rsidRDefault="00154754" w:rsidP="00C44187">
          <w:pPr>
            <w:pStyle w:val="11"/>
            <w:rPr>
              <w:rFonts w:asciiTheme="minorHAnsi" w:eastAsiaTheme="minorEastAsia" w:hAnsiTheme="minorHAnsi"/>
            </w:rPr>
          </w:pPr>
          <w:r w:rsidRPr="001D337F">
            <w:fldChar w:fldCharType="begin"/>
          </w:r>
          <w:r w:rsidRPr="001D337F">
            <w:instrText xml:space="preserve"> TOC \o "1-3" \h \z \u </w:instrText>
          </w:r>
          <w:r w:rsidRPr="001D337F">
            <w:fldChar w:fldCharType="separate"/>
          </w:r>
          <w:hyperlink w:anchor="_Toc202744823" w:history="1">
            <w:r w:rsidR="00A05936" w:rsidRPr="00562C27">
              <w:rPr>
                <w:rStyle w:val="a5"/>
                <w:rFonts w:hint="eastAsia"/>
              </w:rPr>
              <w:t>摘要</w:t>
            </w:r>
            <w:r w:rsidR="00A05936">
              <w:rPr>
                <w:webHidden/>
              </w:rPr>
              <w:tab/>
            </w:r>
            <w:r w:rsidR="00A05936">
              <w:rPr>
                <w:webHidden/>
              </w:rPr>
              <w:fldChar w:fldCharType="begin"/>
            </w:r>
            <w:r w:rsidR="00A05936">
              <w:rPr>
                <w:webHidden/>
              </w:rPr>
              <w:instrText xml:space="preserve"> PAGEREF _Toc202744823 \h </w:instrText>
            </w:r>
            <w:r w:rsidR="00A05936">
              <w:rPr>
                <w:webHidden/>
              </w:rPr>
            </w:r>
            <w:r w:rsidR="00A05936">
              <w:rPr>
                <w:webHidden/>
              </w:rPr>
              <w:fldChar w:fldCharType="separate"/>
            </w:r>
            <w:r w:rsidR="00D1794C">
              <w:rPr>
                <w:webHidden/>
              </w:rPr>
              <w:t>iii</w:t>
            </w:r>
            <w:r w:rsidR="00A05936">
              <w:rPr>
                <w:webHidden/>
              </w:rPr>
              <w:fldChar w:fldCharType="end"/>
            </w:r>
          </w:hyperlink>
        </w:p>
        <w:p w14:paraId="7C2B2DE4" w14:textId="648C507B" w:rsidR="00A05936" w:rsidRDefault="00B07CBB" w:rsidP="00C44187">
          <w:pPr>
            <w:pStyle w:val="11"/>
            <w:rPr>
              <w:rFonts w:asciiTheme="minorHAnsi" w:eastAsiaTheme="minorEastAsia" w:hAnsiTheme="minorHAnsi"/>
            </w:rPr>
          </w:pPr>
          <w:hyperlink w:anchor="_Toc202744824" w:history="1">
            <w:r w:rsidR="00A05936" w:rsidRPr="00562C27">
              <w:rPr>
                <w:rStyle w:val="a5"/>
                <w:rFonts w:cs="Times New Roman"/>
              </w:rPr>
              <w:t>Abstract</w:t>
            </w:r>
            <w:r w:rsidR="00A05936">
              <w:rPr>
                <w:webHidden/>
              </w:rPr>
              <w:tab/>
            </w:r>
            <w:r w:rsidR="00A05936">
              <w:rPr>
                <w:webHidden/>
              </w:rPr>
              <w:fldChar w:fldCharType="begin"/>
            </w:r>
            <w:r w:rsidR="00A05936">
              <w:rPr>
                <w:webHidden/>
              </w:rPr>
              <w:instrText xml:space="preserve"> PAGEREF _Toc202744824 \h </w:instrText>
            </w:r>
            <w:r w:rsidR="00A05936">
              <w:rPr>
                <w:webHidden/>
              </w:rPr>
            </w:r>
            <w:r w:rsidR="00A05936">
              <w:rPr>
                <w:webHidden/>
              </w:rPr>
              <w:fldChar w:fldCharType="separate"/>
            </w:r>
            <w:r w:rsidR="00D1794C">
              <w:rPr>
                <w:webHidden/>
              </w:rPr>
              <w:t>ii</w:t>
            </w:r>
            <w:r w:rsidR="00A05936">
              <w:rPr>
                <w:webHidden/>
              </w:rPr>
              <w:fldChar w:fldCharType="end"/>
            </w:r>
          </w:hyperlink>
        </w:p>
        <w:p w14:paraId="1F8C7B57" w14:textId="5462F319" w:rsidR="00A05936" w:rsidRDefault="00B07CBB" w:rsidP="00C44187">
          <w:pPr>
            <w:pStyle w:val="11"/>
            <w:rPr>
              <w:rFonts w:asciiTheme="minorHAnsi" w:eastAsiaTheme="minorEastAsia" w:hAnsiTheme="minorHAnsi"/>
            </w:rPr>
          </w:pPr>
          <w:hyperlink w:anchor="_Toc202744825" w:history="1">
            <w:r w:rsidR="00A05936" w:rsidRPr="00562C27">
              <w:rPr>
                <w:rStyle w:val="a5"/>
                <w:rFonts w:hint="eastAsia"/>
              </w:rPr>
              <w:t>誌謝</w:t>
            </w:r>
            <w:r w:rsidR="00A05936">
              <w:rPr>
                <w:webHidden/>
              </w:rPr>
              <w:tab/>
            </w:r>
            <w:r w:rsidR="00A05936">
              <w:rPr>
                <w:webHidden/>
              </w:rPr>
              <w:fldChar w:fldCharType="begin"/>
            </w:r>
            <w:r w:rsidR="00A05936">
              <w:rPr>
                <w:webHidden/>
              </w:rPr>
              <w:instrText xml:space="preserve"> PAGEREF _Toc202744825 \h </w:instrText>
            </w:r>
            <w:r w:rsidR="00A05936">
              <w:rPr>
                <w:webHidden/>
              </w:rPr>
            </w:r>
            <w:r w:rsidR="00A05936">
              <w:rPr>
                <w:webHidden/>
              </w:rPr>
              <w:fldChar w:fldCharType="separate"/>
            </w:r>
            <w:r w:rsidR="00D1794C">
              <w:rPr>
                <w:webHidden/>
              </w:rPr>
              <w:t>ii</w:t>
            </w:r>
            <w:r w:rsidR="00A05936">
              <w:rPr>
                <w:webHidden/>
              </w:rPr>
              <w:fldChar w:fldCharType="end"/>
            </w:r>
          </w:hyperlink>
        </w:p>
        <w:p w14:paraId="6B6487A7" w14:textId="0693C7BC" w:rsidR="00A05936" w:rsidRDefault="00B07CBB" w:rsidP="00C44187">
          <w:pPr>
            <w:pStyle w:val="11"/>
            <w:rPr>
              <w:rFonts w:asciiTheme="minorHAnsi" w:eastAsiaTheme="minorEastAsia" w:hAnsiTheme="minorHAnsi"/>
            </w:rPr>
          </w:pPr>
          <w:hyperlink w:anchor="_Toc202744826" w:history="1">
            <w:r w:rsidR="00A05936" w:rsidRPr="00562C27">
              <w:rPr>
                <w:rStyle w:val="a5"/>
                <w:rFonts w:hint="eastAsia"/>
                <w:lang w:val="zh-TW"/>
              </w:rPr>
              <w:t>目錄</w:t>
            </w:r>
            <w:r w:rsidR="00A05936">
              <w:rPr>
                <w:webHidden/>
              </w:rPr>
              <w:tab/>
            </w:r>
            <w:r w:rsidR="00A05936">
              <w:rPr>
                <w:webHidden/>
              </w:rPr>
              <w:fldChar w:fldCharType="begin"/>
            </w:r>
            <w:r w:rsidR="00A05936">
              <w:rPr>
                <w:webHidden/>
              </w:rPr>
              <w:instrText xml:space="preserve"> PAGEREF _Toc202744826 \h </w:instrText>
            </w:r>
            <w:r w:rsidR="00A05936">
              <w:rPr>
                <w:webHidden/>
              </w:rPr>
            </w:r>
            <w:r w:rsidR="00A05936">
              <w:rPr>
                <w:webHidden/>
              </w:rPr>
              <w:fldChar w:fldCharType="separate"/>
            </w:r>
            <w:r w:rsidR="00D1794C">
              <w:rPr>
                <w:webHidden/>
              </w:rPr>
              <w:t>iv</w:t>
            </w:r>
            <w:r w:rsidR="00A05936">
              <w:rPr>
                <w:webHidden/>
              </w:rPr>
              <w:fldChar w:fldCharType="end"/>
            </w:r>
          </w:hyperlink>
        </w:p>
        <w:p w14:paraId="0AB503B6" w14:textId="44695E1F" w:rsidR="00A05936" w:rsidRDefault="00B07CBB" w:rsidP="00C44187">
          <w:pPr>
            <w:pStyle w:val="11"/>
            <w:rPr>
              <w:rFonts w:asciiTheme="minorHAnsi" w:eastAsiaTheme="minorEastAsia" w:hAnsiTheme="minorHAnsi"/>
            </w:rPr>
          </w:pPr>
          <w:hyperlink w:anchor="_Toc202744827" w:history="1">
            <w:r w:rsidR="00A05936" w:rsidRPr="00562C27">
              <w:rPr>
                <w:rStyle w:val="a5"/>
                <w:rFonts w:hint="eastAsia"/>
              </w:rPr>
              <w:t>表目錄</w:t>
            </w:r>
            <w:r w:rsidR="00A05936">
              <w:rPr>
                <w:webHidden/>
              </w:rPr>
              <w:tab/>
            </w:r>
            <w:r w:rsidR="00A05936">
              <w:rPr>
                <w:webHidden/>
              </w:rPr>
              <w:fldChar w:fldCharType="begin"/>
            </w:r>
            <w:r w:rsidR="00A05936">
              <w:rPr>
                <w:webHidden/>
              </w:rPr>
              <w:instrText xml:space="preserve"> PAGEREF _Toc202744827 \h </w:instrText>
            </w:r>
            <w:r w:rsidR="00A05936">
              <w:rPr>
                <w:webHidden/>
              </w:rPr>
            </w:r>
            <w:r w:rsidR="00A05936">
              <w:rPr>
                <w:webHidden/>
              </w:rPr>
              <w:fldChar w:fldCharType="separate"/>
            </w:r>
            <w:r w:rsidR="00D1794C">
              <w:rPr>
                <w:webHidden/>
              </w:rPr>
              <w:t>vii</w:t>
            </w:r>
            <w:r w:rsidR="00A05936">
              <w:rPr>
                <w:webHidden/>
              </w:rPr>
              <w:fldChar w:fldCharType="end"/>
            </w:r>
          </w:hyperlink>
        </w:p>
        <w:p w14:paraId="5D5C2246" w14:textId="2E60915B" w:rsidR="00A05936" w:rsidRDefault="00B07CBB" w:rsidP="00C44187">
          <w:pPr>
            <w:pStyle w:val="11"/>
            <w:rPr>
              <w:rFonts w:asciiTheme="minorHAnsi" w:eastAsiaTheme="minorEastAsia" w:hAnsiTheme="minorHAnsi"/>
            </w:rPr>
          </w:pPr>
          <w:hyperlink w:anchor="_Toc202744828" w:history="1">
            <w:r w:rsidR="00A05936" w:rsidRPr="00562C27">
              <w:rPr>
                <w:rStyle w:val="a5"/>
                <w:rFonts w:hint="eastAsia"/>
              </w:rPr>
              <w:t>圖目錄</w:t>
            </w:r>
            <w:r w:rsidR="00A05936">
              <w:rPr>
                <w:webHidden/>
              </w:rPr>
              <w:tab/>
            </w:r>
            <w:r w:rsidR="00A05936">
              <w:rPr>
                <w:webHidden/>
              </w:rPr>
              <w:fldChar w:fldCharType="begin"/>
            </w:r>
            <w:r w:rsidR="00A05936">
              <w:rPr>
                <w:webHidden/>
              </w:rPr>
              <w:instrText xml:space="preserve"> PAGEREF _Toc202744828 \h </w:instrText>
            </w:r>
            <w:r w:rsidR="00A05936">
              <w:rPr>
                <w:webHidden/>
              </w:rPr>
            </w:r>
            <w:r w:rsidR="00A05936">
              <w:rPr>
                <w:webHidden/>
              </w:rPr>
              <w:fldChar w:fldCharType="separate"/>
            </w:r>
            <w:r w:rsidR="00D1794C">
              <w:rPr>
                <w:webHidden/>
              </w:rPr>
              <w:t>viii</w:t>
            </w:r>
            <w:r w:rsidR="00A05936">
              <w:rPr>
                <w:webHidden/>
              </w:rPr>
              <w:fldChar w:fldCharType="end"/>
            </w:r>
          </w:hyperlink>
        </w:p>
        <w:p w14:paraId="329BCA5F" w14:textId="468DE8CB" w:rsidR="00A05936" w:rsidRDefault="00B07CBB" w:rsidP="00C44187">
          <w:pPr>
            <w:pStyle w:val="11"/>
            <w:rPr>
              <w:rFonts w:asciiTheme="minorHAnsi" w:eastAsiaTheme="minorEastAsia" w:hAnsiTheme="minorHAnsi"/>
            </w:rPr>
          </w:pPr>
          <w:hyperlink w:anchor="_Toc202744829" w:history="1">
            <w:r w:rsidR="00A05936" w:rsidRPr="00562C27">
              <w:rPr>
                <w:rStyle w:val="a5"/>
                <w:rFonts w:hint="eastAsia"/>
              </w:rPr>
              <w:t>第一章　緒論</w:t>
            </w:r>
            <w:r w:rsidR="00A05936">
              <w:rPr>
                <w:webHidden/>
              </w:rPr>
              <w:tab/>
            </w:r>
            <w:r w:rsidR="00A05936">
              <w:rPr>
                <w:webHidden/>
              </w:rPr>
              <w:fldChar w:fldCharType="begin"/>
            </w:r>
            <w:r w:rsidR="00A05936">
              <w:rPr>
                <w:webHidden/>
              </w:rPr>
              <w:instrText xml:space="preserve"> PAGEREF _Toc202744829 \h </w:instrText>
            </w:r>
            <w:r w:rsidR="00A05936">
              <w:rPr>
                <w:webHidden/>
              </w:rPr>
            </w:r>
            <w:r w:rsidR="00A05936">
              <w:rPr>
                <w:webHidden/>
              </w:rPr>
              <w:fldChar w:fldCharType="separate"/>
            </w:r>
            <w:r w:rsidR="00D1794C">
              <w:rPr>
                <w:webHidden/>
              </w:rPr>
              <w:t>1</w:t>
            </w:r>
            <w:r w:rsidR="00A05936">
              <w:rPr>
                <w:webHidden/>
              </w:rPr>
              <w:fldChar w:fldCharType="end"/>
            </w:r>
          </w:hyperlink>
        </w:p>
        <w:p w14:paraId="1DAF6A6B" w14:textId="2A89E59C" w:rsidR="00A05936" w:rsidRDefault="00B07CBB" w:rsidP="00C44187">
          <w:pPr>
            <w:pStyle w:val="21"/>
            <w:rPr>
              <w:rFonts w:asciiTheme="minorHAnsi" w:eastAsiaTheme="minorEastAsia" w:hAnsiTheme="minorHAnsi"/>
              <w:noProof/>
            </w:rPr>
          </w:pPr>
          <w:hyperlink w:anchor="_Toc202744830" w:history="1">
            <w:r w:rsidR="00A05936" w:rsidRPr="00562C27">
              <w:rPr>
                <w:rStyle w:val="a5"/>
                <w:noProof/>
              </w:rPr>
              <w:t>1.1</w:t>
            </w:r>
            <w:r w:rsidR="00A05936" w:rsidRPr="00562C27">
              <w:rPr>
                <w:rStyle w:val="a5"/>
                <w:rFonts w:hint="eastAsia"/>
                <w:noProof/>
              </w:rPr>
              <w:t>研究背景與動機</w:t>
            </w:r>
            <w:r w:rsidR="00A05936">
              <w:rPr>
                <w:noProof/>
                <w:webHidden/>
              </w:rPr>
              <w:tab/>
            </w:r>
            <w:r w:rsidR="00A05936">
              <w:rPr>
                <w:noProof/>
                <w:webHidden/>
              </w:rPr>
              <w:fldChar w:fldCharType="begin"/>
            </w:r>
            <w:r w:rsidR="00A05936">
              <w:rPr>
                <w:noProof/>
                <w:webHidden/>
              </w:rPr>
              <w:instrText xml:space="preserve"> PAGEREF _Toc202744830 \h </w:instrText>
            </w:r>
            <w:r w:rsidR="00A05936">
              <w:rPr>
                <w:noProof/>
                <w:webHidden/>
              </w:rPr>
            </w:r>
            <w:r w:rsidR="00A05936">
              <w:rPr>
                <w:noProof/>
                <w:webHidden/>
              </w:rPr>
              <w:fldChar w:fldCharType="separate"/>
            </w:r>
            <w:r w:rsidR="00D1794C">
              <w:rPr>
                <w:noProof/>
                <w:webHidden/>
              </w:rPr>
              <w:t>1</w:t>
            </w:r>
            <w:r w:rsidR="00A05936">
              <w:rPr>
                <w:noProof/>
                <w:webHidden/>
              </w:rPr>
              <w:fldChar w:fldCharType="end"/>
            </w:r>
          </w:hyperlink>
        </w:p>
        <w:p w14:paraId="6D923E6B" w14:textId="65F3A101" w:rsidR="00A05936" w:rsidRDefault="00B07CBB" w:rsidP="00C44187">
          <w:pPr>
            <w:pStyle w:val="21"/>
            <w:rPr>
              <w:rFonts w:asciiTheme="minorHAnsi" w:eastAsiaTheme="minorEastAsia" w:hAnsiTheme="minorHAnsi"/>
              <w:noProof/>
            </w:rPr>
          </w:pPr>
          <w:hyperlink w:anchor="_Toc202744831" w:history="1">
            <w:r w:rsidR="00A05936" w:rsidRPr="00562C27">
              <w:rPr>
                <w:rStyle w:val="a5"/>
                <w:noProof/>
              </w:rPr>
              <w:t>1.2</w:t>
            </w:r>
            <w:r w:rsidR="00A05936" w:rsidRPr="00562C27">
              <w:rPr>
                <w:rStyle w:val="a5"/>
                <w:rFonts w:hint="eastAsia"/>
                <w:noProof/>
              </w:rPr>
              <w:t>研究目的</w:t>
            </w:r>
            <w:r w:rsidR="00A05936">
              <w:rPr>
                <w:noProof/>
                <w:webHidden/>
              </w:rPr>
              <w:tab/>
            </w:r>
            <w:r w:rsidR="00A05936">
              <w:rPr>
                <w:noProof/>
                <w:webHidden/>
              </w:rPr>
              <w:fldChar w:fldCharType="begin"/>
            </w:r>
            <w:r w:rsidR="00A05936">
              <w:rPr>
                <w:noProof/>
                <w:webHidden/>
              </w:rPr>
              <w:instrText xml:space="preserve"> PAGEREF _Toc202744831 \h </w:instrText>
            </w:r>
            <w:r w:rsidR="00A05936">
              <w:rPr>
                <w:noProof/>
                <w:webHidden/>
              </w:rPr>
            </w:r>
            <w:r w:rsidR="00A05936">
              <w:rPr>
                <w:noProof/>
                <w:webHidden/>
              </w:rPr>
              <w:fldChar w:fldCharType="separate"/>
            </w:r>
            <w:r w:rsidR="00D1794C">
              <w:rPr>
                <w:noProof/>
                <w:webHidden/>
              </w:rPr>
              <w:t>2</w:t>
            </w:r>
            <w:r w:rsidR="00A05936">
              <w:rPr>
                <w:noProof/>
                <w:webHidden/>
              </w:rPr>
              <w:fldChar w:fldCharType="end"/>
            </w:r>
          </w:hyperlink>
        </w:p>
        <w:p w14:paraId="1E718DE0" w14:textId="674CF60B" w:rsidR="00A05936" w:rsidRDefault="00B07CBB" w:rsidP="00C44187">
          <w:pPr>
            <w:pStyle w:val="21"/>
            <w:rPr>
              <w:rFonts w:asciiTheme="minorHAnsi" w:eastAsiaTheme="minorEastAsia" w:hAnsiTheme="minorHAnsi"/>
              <w:noProof/>
            </w:rPr>
          </w:pPr>
          <w:hyperlink w:anchor="_Toc202744832" w:history="1">
            <w:r w:rsidR="00A05936" w:rsidRPr="00562C27">
              <w:rPr>
                <w:rStyle w:val="a5"/>
                <w:noProof/>
              </w:rPr>
              <w:t>1.3</w:t>
            </w:r>
            <w:r w:rsidR="00A05936" w:rsidRPr="00562C27">
              <w:rPr>
                <w:rStyle w:val="a5"/>
                <w:rFonts w:hint="eastAsia"/>
                <w:noProof/>
              </w:rPr>
              <w:t>研究方法</w:t>
            </w:r>
            <w:r w:rsidR="00A05936">
              <w:rPr>
                <w:noProof/>
                <w:webHidden/>
              </w:rPr>
              <w:tab/>
            </w:r>
            <w:r w:rsidR="00A05936">
              <w:rPr>
                <w:noProof/>
                <w:webHidden/>
              </w:rPr>
              <w:fldChar w:fldCharType="begin"/>
            </w:r>
            <w:r w:rsidR="00A05936">
              <w:rPr>
                <w:noProof/>
                <w:webHidden/>
              </w:rPr>
              <w:instrText xml:space="preserve"> PAGEREF _Toc202744832 \h </w:instrText>
            </w:r>
            <w:r w:rsidR="00A05936">
              <w:rPr>
                <w:noProof/>
                <w:webHidden/>
              </w:rPr>
            </w:r>
            <w:r w:rsidR="00A05936">
              <w:rPr>
                <w:noProof/>
                <w:webHidden/>
              </w:rPr>
              <w:fldChar w:fldCharType="separate"/>
            </w:r>
            <w:r w:rsidR="00D1794C">
              <w:rPr>
                <w:noProof/>
                <w:webHidden/>
              </w:rPr>
              <w:t>2</w:t>
            </w:r>
            <w:r w:rsidR="00A05936">
              <w:rPr>
                <w:noProof/>
                <w:webHidden/>
              </w:rPr>
              <w:fldChar w:fldCharType="end"/>
            </w:r>
          </w:hyperlink>
        </w:p>
        <w:p w14:paraId="055C9FB9" w14:textId="0DE5E5F3" w:rsidR="00A05936" w:rsidRDefault="00B07CBB" w:rsidP="00C44187">
          <w:pPr>
            <w:pStyle w:val="21"/>
            <w:rPr>
              <w:rFonts w:asciiTheme="minorHAnsi" w:eastAsiaTheme="minorEastAsia" w:hAnsiTheme="minorHAnsi"/>
              <w:noProof/>
            </w:rPr>
          </w:pPr>
          <w:hyperlink w:anchor="_Toc202744833" w:history="1">
            <w:r w:rsidR="00A05936" w:rsidRPr="00562C27">
              <w:rPr>
                <w:rStyle w:val="a5"/>
                <w:noProof/>
              </w:rPr>
              <w:t>1.4</w:t>
            </w:r>
            <w:r w:rsidR="00A05936" w:rsidRPr="00562C27">
              <w:rPr>
                <w:rStyle w:val="a5"/>
                <w:rFonts w:hint="eastAsia"/>
                <w:noProof/>
              </w:rPr>
              <w:t>研究架構</w:t>
            </w:r>
            <w:r w:rsidR="00A05936">
              <w:rPr>
                <w:noProof/>
                <w:webHidden/>
              </w:rPr>
              <w:tab/>
            </w:r>
            <w:r w:rsidR="00A05936">
              <w:rPr>
                <w:noProof/>
                <w:webHidden/>
              </w:rPr>
              <w:fldChar w:fldCharType="begin"/>
            </w:r>
            <w:r w:rsidR="00A05936">
              <w:rPr>
                <w:noProof/>
                <w:webHidden/>
              </w:rPr>
              <w:instrText xml:space="preserve"> PAGEREF _Toc202744833 \h </w:instrText>
            </w:r>
            <w:r w:rsidR="00A05936">
              <w:rPr>
                <w:noProof/>
                <w:webHidden/>
              </w:rPr>
            </w:r>
            <w:r w:rsidR="00A05936">
              <w:rPr>
                <w:noProof/>
                <w:webHidden/>
              </w:rPr>
              <w:fldChar w:fldCharType="separate"/>
            </w:r>
            <w:r w:rsidR="00D1794C">
              <w:rPr>
                <w:noProof/>
                <w:webHidden/>
              </w:rPr>
              <w:t>3</w:t>
            </w:r>
            <w:r w:rsidR="00A05936">
              <w:rPr>
                <w:noProof/>
                <w:webHidden/>
              </w:rPr>
              <w:fldChar w:fldCharType="end"/>
            </w:r>
          </w:hyperlink>
        </w:p>
        <w:p w14:paraId="4D682B69" w14:textId="486D6AEB" w:rsidR="00A05936" w:rsidRDefault="00B07CBB" w:rsidP="00C44187">
          <w:pPr>
            <w:pStyle w:val="21"/>
            <w:rPr>
              <w:rFonts w:asciiTheme="minorHAnsi" w:eastAsiaTheme="minorEastAsia" w:hAnsiTheme="minorHAnsi"/>
              <w:noProof/>
            </w:rPr>
          </w:pPr>
          <w:hyperlink w:anchor="_Toc202744834" w:history="1">
            <w:r w:rsidR="00A05936" w:rsidRPr="00562C27">
              <w:rPr>
                <w:rStyle w:val="a5"/>
                <w:noProof/>
              </w:rPr>
              <w:t>1.5</w:t>
            </w:r>
            <w:r w:rsidR="00A05936" w:rsidRPr="00562C27">
              <w:rPr>
                <w:rStyle w:val="a5"/>
                <w:rFonts w:hint="eastAsia"/>
                <w:noProof/>
              </w:rPr>
              <w:t>研究流程</w:t>
            </w:r>
            <w:r w:rsidR="00A05936">
              <w:rPr>
                <w:noProof/>
                <w:webHidden/>
              </w:rPr>
              <w:tab/>
            </w:r>
            <w:r w:rsidR="00A05936">
              <w:rPr>
                <w:noProof/>
                <w:webHidden/>
              </w:rPr>
              <w:fldChar w:fldCharType="begin"/>
            </w:r>
            <w:r w:rsidR="00A05936">
              <w:rPr>
                <w:noProof/>
                <w:webHidden/>
              </w:rPr>
              <w:instrText xml:space="preserve"> PAGEREF _Toc202744834 \h </w:instrText>
            </w:r>
            <w:r w:rsidR="00A05936">
              <w:rPr>
                <w:noProof/>
                <w:webHidden/>
              </w:rPr>
            </w:r>
            <w:r w:rsidR="00A05936">
              <w:rPr>
                <w:noProof/>
                <w:webHidden/>
              </w:rPr>
              <w:fldChar w:fldCharType="separate"/>
            </w:r>
            <w:r w:rsidR="00D1794C">
              <w:rPr>
                <w:noProof/>
                <w:webHidden/>
              </w:rPr>
              <w:t>3</w:t>
            </w:r>
            <w:r w:rsidR="00A05936">
              <w:rPr>
                <w:noProof/>
                <w:webHidden/>
              </w:rPr>
              <w:fldChar w:fldCharType="end"/>
            </w:r>
          </w:hyperlink>
        </w:p>
        <w:p w14:paraId="3056459E" w14:textId="597A8D71" w:rsidR="00A05936" w:rsidRDefault="00B07CBB" w:rsidP="00C44187">
          <w:pPr>
            <w:pStyle w:val="11"/>
            <w:rPr>
              <w:rFonts w:asciiTheme="minorHAnsi" w:eastAsiaTheme="minorEastAsia" w:hAnsiTheme="minorHAnsi"/>
            </w:rPr>
          </w:pPr>
          <w:hyperlink w:anchor="_Toc202744835" w:history="1">
            <w:r w:rsidR="00A05936" w:rsidRPr="00562C27">
              <w:rPr>
                <w:rStyle w:val="a5"/>
                <w:rFonts w:hint="eastAsia"/>
              </w:rPr>
              <w:t>第二章　文獻回顧</w:t>
            </w:r>
            <w:r w:rsidR="00A05936">
              <w:rPr>
                <w:webHidden/>
              </w:rPr>
              <w:tab/>
            </w:r>
            <w:r w:rsidR="00A05936">
              <w:rPr>
                <w:webHidden/>
              </w:rPr>
              <w:fldChar w:fldCharType="begin"/>
            </w:r>
            <w:r w:rsidR="00A05936">
              <w:rPr>
                <w:webHidden/>
              </w:rPr>
              <w:instrText xml:space="preserve"> PAGEREF _Toc202744835 \h </w:instrText>
            </w:r>
            <w:r w:rsidR="00A05936">
              <w:rPr>
                <w:webHidden/>
              </w:rPr>
            </w:r>
            <w:r w:rsidR="00A05936">
              <w:rPr>
                <w:webHidden/>
              </w:rPr>
              <w:fldChar w:fldCharType="separate"/>
            </w:r>
            <w:r w:rsidR="00D1794C">
              <w:rPr>
                <w:webHidden/>
              </w:rPr>
              <w:t>5</w:t>
            </w:r>
            <w:r w:rsidR="00A05936">
              <w:rPr>
                <w:webHidden/>
              </w:rPr>
              <w:fldChar w:fldCharType="end"/>
            </w:r>
          </w:hyperlink>
        </w:p>
        <w:p w14:paraId="78B99C81" w14:textId="529A301D" w:rsidR="00A05936" w:rsidRDefault="00B07CBB" w:rsidP="00C44187">
          <w:pPr>
            <w:pStyle w:val="21"/>
            <w:rPr>
              <w:rFonts w:asciiTheme="minorHAnsi" w:eastAsiaTheme="minorEastAsia" w:hAnsiTheme="minorHAnsi"/>
              <w:noProof/>
            </w:rPr>
          </w:pPr>
          <w:hyperlink w:anchor="_Toc202744836" w:history="1">
            <w:r w:rsidR="00A05936" w:rsidRPr="00562C27">
              <w:rPr>
                <w:rStyle w:val="a5"/>
                <w:noProof/>
              </w:rPr>
              <w:t>2.1</w:t>
            </w:r>
            <w:r w:rsidR="00A05936" w:rsidRPr="00562C27">
              <w:rPr>
                <w:rStyle w:val="a5"/>
                <w:rFonts w:hint="eastAsia"/>
                <w:noProof/>
              </w:rPr>
              <w:t>智慧城市</w:t>
            </w:r>
            <w:r w:rsidR="00A05936">
              <w:rPr>
                <w:noProof/>
                <w:webHidden/>
              </w:rPr>
              <w:tab/>
            </w:r>
            <w:r w:rsidR="00A05936">
              <w:rPr>
                <w:noProof/>
                <w:webHidden/>
              </w:rPr>
              <w:fldChar w:fldCharType="begin"/>
            </w:r>
            <w:r w:rsidR="00A05936">
              <w:rPr>
                <w:noProof/>
                <w:webHidden/>
              </w:rPr>
              <w:instrText xml:space="preserve"> PAGEREF _Toc202744836 \h </w:instrText>
            </w:r>
            <w:r w:rsidR="00A05936">
              <w:rPr>
                <w:noProof/>
                <w:webHidden/>
              </w:rPr>
            </w:r>
            <w:r w:rsidR="00A05936">
              <w:rPr>
                <w:noProof/>
                <w:webHidden/>
              </w:rPr>
              <w:fldChar w:fldCharType="separate"/>
            </w:r>
            <w:r w:rsidR="00D1794C">
              <w:rPr>
                <w:noProof/>
                <w:webHidden/>
              </w:rPr>
              <w:t>5</w:t>
            </w:r>
            <w:r w:rsidR="00A05936">
              <w:rPr>
                <w:noProof/>
                <w:webHidden/>
              </w:rPr>
              <w:fldChar w:fldCharType="end"/>
            </w:r>
          </w:hyperlink>
        </w:p>
        <w:p w14:paraId="03B60677" w14:textId="01CCA5F1" w:rsidR="00A05936" w:rsidRDefault="00B07CBB" w:rsidP="00C44187">
          <w:pPr>
            <w:pStyle w:val="31"/>
            <w:rPr>
              <w:rFonts w:asciiTheme="minorHAnsi" w:eastAsiaTheme="minorEastAsia" w:hAnsiTheme="minorHAnsi"/>
              <w:noProof/>
            </w:rPr>
          </w:pPr>
          <w:hyperlink w:anchor="_Toc202744837" w:history="1">
            <w:r w:rsidR="00A05936" w:rsidRPr="00562C27">
              <w:rPr>
                <w:rStyle w:val="a5"/>
                <w:noProof/>
              </w:rPr>
              <w:t>2.1.1</w:t>
            </w:r>
            <w:r w:rsidR="00A05936" w:rsidRPr="00562C27">
              <w:rPr>
                <w:rStyle w:val="a5"/>
                <w:rFonts w:hint="eastAsia"/>
                <w:noProof/>
              </w:rPr>
              <w:t>智慧城市的發展背景與定義</w:t>
            </w:r>
            <w:r w:rsidR="00A05936">
              <w:rPr>
                <w:noProof/>
                <w:webHidden/>
              </w:rPr>
              <w:tab/>
            </w:r>
            <w:r w:rsidR="00A05936">
              <w:rPr>
                <w:noProof/>
                <w:webHidden/>
              </w:rPr>
              <w:fldChar w:fldCharType="begin"/>
            </w:r>
            <w:r w:rsidR="00A05936">
              <w:rPr>
                <w:noProof/>
                <w:webHidden/>
              </w:rPr>
              <w:instrText xml:space="preserve"> PAGEREF _Toc202744837 \h </w:instrText>
            </w:r>
            <w:r w:rsidR="00A05936">
              <w:rPr>
                <w:noProof/>
                <w:webHidden/>
              </w:rPr>
            </w:r>
            <w:r w:rsidR="00A05936">
              <w:rPr>
                <w:noProof/>
                <w:webHidden/>
              </w:rPr>
              <w:fldChar w:fldCharType="separate"/>
            </w:r>
            <w:r w:rsidR="00D1794C">
              <w:rPr>
                <w:noProof/>
                <w:webHidden/>
              </w:rPr>
              <w:t>5</w:t>
            </w:r>
            <w:r w:rsidR="00A05936">
              <w:rPr>
                <w:noProof/>
                <w:webHidden/>
              </w:rPr>
              <w:fldChar w:fldCharType="end"/>
            </w:r>
          </w:hyperlink>
        </w:p>
        <w:p w14:paraId="7922B19C" w14:textId="56C9D584" w:rsidR="00A05936" w:rsidRDefault="00B07CBB" w:rsidP="00C44187">
          <w:pPr>
            <w:pStyle w:val="31"/>
            <w:rPr>
              <w:rFonts w:asciiTheme="minorHAnsi" w:eastAsiaTheme="minorEastAsia" w:hAnsiTheme="minorHAnsi"/>
              <w:noProof/>
            </w:rPr>
          </w:pPr>
          <w:hyperlink w:anchor="_Toc202744838" w:history="1">
            <w:r w:rsidR="00A05936" w:rsidRPr="00562C27">
              <w:rPr>
                <w:rStyle w:val="a5"/>
                <w:noProof/>
              </w:rPr>
              <w:t>2.1.2</w:t>
            </w:r>
            <w:r w:rsidR="00A05936" w:rsidRPr="00562C27">
              <w:rPr>
                <w:rStyle w:val="a5"/>
                <w:rFonts w:hint="eastAsia"/>
                <w:noProof/>
              </w:rPr>
              <w:t>智慧城市的構成層面和應用領域</w:t>
            </w:r>
            <w:r w:rsidR="00A05936">
              <w:rPr>
                <w:noProof/>
                <w:webHidden/>
              </w:rPr>
              <w:tab/>
            </w:r>
            <w:r w:rsidR="00A05936">
              <w:rPr>
                <w:noProof/>
                <w:webHidden/>
              </w:rPr>
              <w:fldChar w:fldCharType="begin"/>
            </w:r>
            <w:r w:rsidR="00A05936">
              <w:rPr>
                <w:noProof/>
                <w:webHidden/>
              </w:rPr>
              <w:instrText xml:space="preserve"> PAGEREF _Toc202744838 \h </w:instrText>
            </w:r>
            <w:r w:rsidR="00A05936">
              <w:rPr>
                <w:noProof/>
                <w:webHidden/>
              </w:rPr>
            </w:r>
            <w:r w:rsidR="00A05936">
              <w:rPr>
                <w:noProof/>
                <w:webHidden/>
              </w:rPr>
              <w:fldChar w:fldCharType="separate"/>
            </w:r>
            <w:r w:rsidR="00D1794C">
              <w:rPr>
                <w:noProof/>
                <w:webHidden/>
              </w:rPr>
              <w:t>6</w:t>
            </w:r>
            <w:r w:rsidR="00A05936">
              <w:rPr>
                <w:noProof/>
                <w:webHidden/>
              </w:rPr>
              <w:fldChar w:fldCharType="end"/>
            </w:r>
          </w:hyperlink>
        </w:p>
        <w:p w14:paraId="43049838" w14:textId="639759FF" w:rsidR="00A05936" w:rsidRDefault="00B07CBB" w:rsidP="00C44187">
          <w:pPr>
            <w:pStyle w:val="21"/>
            <w:rPr>
              <w:rFonts w:asciiTheme="minorHAnsi" w:eastAsiaTheme="minorEastAsia" w:hAnsiTheme="minorHAnsi"/>
              <w:noProof/>
            </w:rPr>
          </w:pPr>
          <w:hyperlink w:anchor="_Toc202744839" w:history="1">
            <w:r w:rsidR="00A05936" w:rsidRPr="00562C27">
              <w:rPr>
                <w:rStyle w:val="a5"/>
                <w:noProof/>
              </w:rPr>
              <w:t>2.2</w:t>
            </w:r>
            <w:r w:rsidR="00A05936" w:rsidRPr="00562C27">
              <w:rPr>
                <w:rStyle w:val="a5"/>
                <w:rFonts w:hint="eastAsia"/>
                <w:noProof/>
              </w:rPr>
              <w:t>智慧校園</w:t>
            </w:r>
            <w:r w:rsidR="00A05936">
              <w:rPr>
                <w:noProof/>
                <w:webHidden/>
              </w:rPr>
              <w:tab/>
            </w:r>
            <w:r w:rsidR="00A05936">
              <w:rPr>
                <w:noProof/>
                <w:webHidden/>
              </w:rPr>
              <w:fldChar w:fldCharType="begin"/>
            </w:r>
            <w:r w:rsidR="00A05936">
              <w:rPr>
                <w:noProof/>
                <w:webHidden/>
              </w:rPr>
              <w:instrText xml:space="preserve"> PAGEREF _Toc202744839 \h </w:instrText>
            </w:r>
            <w:r w:rsidR="00A05936">
              <w:rPr>
                <w:noProof/>
                <w:webHidden/>
              </w:rPr>
            </w:r>
            <w:r w:rsidR="00A05936">
              <w:rPr>
                <w:noProof/>
                <w:webHidden/>
              </w:rPr>
              <w:fldChar w:fldCharType="separate"/>
            </w:r>
            <w:r w:rsidR="00D1794C">
              <w:rPr>
                <w:noProof/>
                <w:webHidden/>
              </w:rPr>
              <w:t>8</w:t>
            </w:r>
            <w:r w:rsidR="00A05936">
              <w:rPr>
                <w:noProof/>
                <w:webHidden/>
              </w:rPr>
              <w:fldChar w:fldCharType="end"/>
            </w:r>
          </w:hyperlink>
        </w:p>
        <w:p w14:paraId="22508193" w14:textId="686D35C8" w:rsidR="00A05936" w:rsidRDefault="00B07CBB" w:rsidP="00C44187">
          <w:pPr>
            <w:pStyle w:val="21"/>
            <w:rPr>
              <w:rFonts w:asciiTheme="minorHAnsi" w:eastAsiaTheme="minorEastAsia" w:hAnsiTheme="minorHAnsi"/>
              <w:noProof/>
            </w:rPr>
          </w:pPr>
          <w:hyperlink w:anchor="_Toc202744840" w:history="1">
            <w:r w:rsidR="00A05936" w:rsidRPr="00562C27">
              <w:rPr>
                <w:rStyle w:val="a5"/>
                <w:noProof/>
              </w:rPr>
              <w:t>2.3</w:t>
            </w:r>
            <w:r w:rsidR="00A05936" w:rsidRPr="00562C27">
              <w:rPr>
                <w:rStyle w:val="a5"/>
                <w:rFonts w:hint="eastAsia"/>
                <w:noProof/>
              </w:rPr>
              <w:t>大數據作為智慧城市與校園發展之核心驅動</w:t>
            </w:r>
            <w:r w:rsidR="00A05936">
              <w:rPr>
                <w:noProof/>
                <w:webHidden/>
              </w:rPr>
              <w:tab/>
            </w:r>
            <w:r w:rsidR="00A05936">
              <w:rPr>
                <w:noProof/>
                <w:webHidden/>
              </w:rPr>
              <w:fldChar w:fldCharType="begin"/>
            </w:r>
            <w:r w:rsidR="00A05936">
              <w:rPr>
                <w:noProof/>
                <w:webHidden/>
              </w:rPr>
              <w:instrText xml:space="preserve"> PAGEREF _Toc202744840 \h </w:instrText>
            </w:r>
            <w:r w:rsidR="00A05936">
              <w:rPr>
                <w:noProof/>
                <w:webHidden/>
              </w:rPr>
            </w:r>
            <w:r w:rsidR="00A05936">
              <w:rPr>
                <w:noProof/>
                <w:webHidden/>
              </w:rPr>
              <w:fldChar w:fldCharType="separate"/>
            </w:r>
            <w:r w:rsidR="00D1794C">
              <w:rPr>
                <w:noProof/>
                <w:webHidden/>
              </w:rPr>
              <w:t>11</w:t>
            </w:r>
            <w:r w:rsidR="00A05936">
              <w:rPr>
                <w:noProof/>
                <w:webHidden/>
              </w:rPr>
              <w:fldChar w:fldCharType="end"/>
            </w:r>
          </w:hyperlink>
        </w:p>
        <w:p w14:paraId="0587A718" w14:textId="7FDBE83C" w:rsidR="00A05936" w:rsidRDefault="00B07CBB" w:rsidP="00C44187">
          <w:pPr>
            <w:pStyle w:val="21"/>
            <w:rPr>
              <w:rFonts w:asciiTheme="minorHAnsi" w:eastAsiaTheme="minorEastAsia" w:hAnsiTheme="minorHAnsi"/>
              <w:noProof/>
            </w:rPr>
          </w:pPr>
          <w:hyperlink w:anchor="_Toc202744841" w:history="1">
            <w:r w:rsidR="00A05936" w:rsidRPr="00562C27">
              <w:rPr>
                <w:rStyle w:val="a5"/>
                <w:noProof/>
              </w:rPr>
              <w:t>2.4</w:t>
            </w:r>
            <w:r w:rsidR="00A05936" w:rsidRPr="00562C27">
              <w:rPr>
                <w:rStyle w:val="a5"/>
                <w:rFonts w:hint="eastAsia"/>
                <w:noProof/>
              </w:rPr>
              <w:t>小節</w:t>
            </w:r>
            <w:r w:rsidR="00A05936">
              <w:rPr>
                <w:noProof/>
                <w:webHidden/>
              </w:rPr>
              <w:tab/>
            </w:r>
            <w:r w:rsidR="00A05936">
              <w:rPr>
                <w:noProof/>
                <w:webHidden/>
              </w:rPr>
              <w:fldChar w:fldCharType="begin"/>
            </w:r>
            <w:r w:rsidR="00A05936">
              <w:rPr>
                <w:noProof/>
                <w:webHidden/>
              </w:rPr>
              <w:instrText xml:space="preserve"> PAGEREF _Toc202744841 \h </w:instrText>
            </w:r>
            <w:r w:rsidR="00A05936">
              <w:rPr>
                <w:noProof/>
                <w:webHidden/>
              </w:rPr>
            </w:r>
            <w:r w:rsidR="00A05936">
              <w:rPr>
                <w:noProof/>
                <w:webHidden/>
              </w:rPr>
              <w:fldChar w:fldCharType="separate"/>
            </w:r>
            <w:r w:rsidR="00D1794C">
              <w:rPr>
                <w:noProof/>
                <w:webHidden/>
              </w:rPr>
              <w:t>12</w:t>
            </w:r>
            <w:r w:rsidR="00A05936">
              <w:rPr>
                <w:noProof/>
                <w:webHidden/>
              </w:rPr>
              <w:fldChar w:fldCharType="end"/>
            </w:r>
          </w:hyperlink>
        </w:p>
        <w:p w14:paraId="4021EA28" w14:textId="09425BAF" w:rsidR="00A05936" w:rsidRDefault="00B07CBB" w:rsidP="00C44187">
          <w:pPr>
            <w:pStyle w:val="11"/>
            <w:rPr>
              <w:rFonts w:asciiTheme="minorHAnsi" w:eastAsiaTheme="minorEastAsia" w:hAnsiTheme="minorHAnsi"/>
            </w:rPr>
          </w:pPr>
          <w:hyperlink w:anchor="_Toc202744842" w:history="1">
            <w:r w:rsidR="00A05936" w:rsidRPr="00562C27">
              <w:rPr>
                <w:rStyle w:val="a5"/>
                <w:rFonts w:hint="eastAsia"/>
              </w:rPr>
              <w:t>第三章　校園數位化與停車管理現況</w:t>
            </w:r>
            <w:r w:rsidR="00A05936">
              <w:rPr>
                <w:webHidden/>
              </w:rPr>
              <w:tab/>
            </w:r>
            <w:r w:rsidR="00A05936">
              <w:rPr>
                <w:webHidden/>
              </w:rPr>
              <w:fldChar w:fldCharType="begin"/>
            </w:r>
            <w:r w:rsidR="00A05936">
              <w:rPr>
                <w:webHidden/>
              </w:rPr>
              <w:instrText xml:space="preserve"> PAGEREF _Toc202744842 \h </w:instrText>
            </w:r>
            <w:r w:rsidR="00A05936">
              <w:rPr>
                <w:webHidden/>
              </w:rPr>
            </w:r>
            <w:r w:rsidR="00A05936">
              <w:rPr>
                <w:webHidden/>
              </w:rPr>
              <w:fldChar w:fldCharType="separate"/>
            </w:r>
            <w:r w:rsidR="00D1794C">
              <w:rPr>
                <w:webHidden/>
              </w:rPr>
              <w:t>13</w:t>
            </w:r>
            <w:r w:rsidR="00A05936">
              <w:rPr>
                <w:webHidden/>
              </w:rPr>
              <w:fldChar w:fldCharType="end"/>
            </w:r>
          </w:hyperlink>
        </w:p>
        <w:p w14:paraId="7020E156" w14:textId="68CE57B1" w:rsidR="00A05936" w:rsidRDefault="00B07CBB" w:rsidP="00C44187">
          <w:pPr>
            <w:pStyle w:val="21"/>
            <w:rPr>
              <w:rFonts w:asciiTheme="minorHAnsi" w:eastAsiaTheme="minorEastAsia" w:hAnsiTheme="minorHAnsi"/>
              <w:noProof/>
            </w:rPr>
          </w:pPr>
          <w:hyperlink w:anchor="_Toc202744843" w:history="1">
            <w:r w:rsidR="00A05936" w:rsidRPr="00562C27">
              <w:rPr>
                <w:rStyle w:val="a5"/>
                <w:noProof/>
              </w:rPr>
              <w:t>3.1</w:t>
            </w:r>
            <w:r w:rsidR="00A05936" w:rsidRPr="00562C27">
              <w:rPr>
                <w:rStyle w:val="a5"/>
                <w:rFonts w:hint="eastAsia"/>
                <w:noProof/>
              </w:rPr>
              <w:t>陽明交通大學校園智慧化之演變</w:t>
            </w:r>
            <w:r w:rsidR="00A05936">
              <w:rPr>
                <w:noProof/>
                <w:webHidden/>
              </w:rPr>
              <w:tab/>
            </w:r>
            <w:r w:rsidR="00A05936">
              <w:rPr>
                <w:noProof/>
                <w:webHidden/>
              </w:rPr>
              <w:fldChar w:fldCharType="begin"/>
            </w:r>
            <w:r w:rsidR="00A05936">
              <w:rPr>
                <w:noProof/>
                <w:webHidden/>
              </w:rPr>
              <w:instrText xml:space="preserve"> PAGEREF _Toc202744843 \h </w:instrText>
            </w:r>
            <w:r w:rsidR="00A05936">
              <w:rPr>
                <w:noProof/>
                <w:webHidden/>
              </w:rPr>
            </w:r>
            <w:r w:rsidR="00A05936">
              <w:rPr>
                <w:noProof/>
                <w:webHidden/>
              </w:rPr>
              <w:fldChar w:fldCharType="separate"/>
            </w:r>
            <w:r w:rsidR="00D1794C">
              <w:rPr>
                <w:noProof/>
                <w:webHidden/>
              </w:rPr>
              <w:t>13</w:t>
            </w:r>
            <w:r w:rsidR="00A05936">
              <w:rPr>
                <w:noProof/>
                <w:webHidden/>
              </w:rPr>
              <w:fldChar w:fldCharType="end"/>
            </w:r>
          </w:hyperlink>
        </w:p>
        <w:p w14:paraId="38719428" w14:textId="5C922695" w:rsidR="00A05936" w:rsidRDefault="00B07CBB" w:rsidP="00C44187">
          <w:pPr>
            <w:pStyle w:val="21"/>
            <w:rPr>
              <w:rFonts w:asciiTheme="minorHAnsi" w:eastAsiaTheme="minorEastAsia" w:hAnsiTheme="minorHAnsi"/>
              <w:noProof/>
            </w:rPr>
          </w:pPr>
          <w:hyperlink w:anchor="_Toc202744844" w:history="1">
            <w:r w:rsidR="00A05936" w:rsidRPr="00562C27">
              <w:rPr>
                <w:rStyle w:val="a5"/>
                <w:noProof/>
              </w:rPr>
              <w:t>3.2</w:t>
            </w:r>
            <w:r w:rsidR="00A05936" w:rsidRPr="00562C27">
              <w:rPr>
                <w:rStyle w:val="a5"/>
                <w:rFonts w:hint="eastAsia"/>
                <w:noProof/>
              </w:rPr>
              <w:t>智慧停車管理範例</w:t>
            </w:r>
            <w:r w:rsidR="00A05936">
              <w:rPr>
                <w:noProof/>
                <w:webHidden/>
              </w:rPr>
              <w:tab/>
            </w:r>
            <w:r w:rsidR="00A05936">
              <w:rPr>
                <w:noProof/>
                <w:webHidden/>
              </w:rPr>
              <w:fldChar w:fldCharType="begin"/>
            </w:r>
            <w:r w:rsidR="00A05936">
              <w:rPr>
                <w:noProof/>
                <w:webHidden/>
              </w:rPr>
              <w:instrText xml:space="preserve"> PAGEREF _Toc202744844 \h </w:instrText>
            </w:r>
            <w:r w:rsidR="00A05936">
              <w:rPr>
                <w:noProof/>
                <w:webHidden/>
              </w:rPr>
            </w:r>
            <w:r w:rsidR="00A05936">
              <w:rPr>
                <w:noProof/>
                <w:webHidden/>
              </w:rPr>
              <w:fldChar w:fldCharType="separate"/>
            </w:r>
            <w:r w:rsidR="00D1794C">
              <w:rPr>
                <w:noProof/>
                <w:webHidden/>
              </w:rPr>
              <w:t>16</w:t>
            </w:r>
            <w:r w:rsidR="00A05936">
              <w:rPr>
                <w:noProof/>
                <w:webHidden/>
              </w:rPr>
              <w:fldChar w:fldCharType="end"/>
            </w:r>
          </w:hyperlink>
        </w:p>
        <w:p w14:paraId="784D9C5E" w14:textId="1F07C42C" w:rsidR="00A05936" w:rsidRDefault="00B07CBB" w:rsidP="00C44187">
          <w:pPr>
            <w:pStyle w:val="31"/>
            <w:rPr>
              <w:rFonts w:asciiTheme="minorHAnsi" w:eastAsiaTheme="minorEastAsia" w:hAnsiTheme="minorHAnsi"/>
              <w:noProof/>
            </w:rPr>
          </w:pPr>
          <w:hyperlink w:anchor="_Toc202744845" w:history="1">
            <w:r w:rsidR="00A05936" w:rsidRPr="00562C27">
              <w:rPr>
                <w:rStyle w:val="a5"/>
                <w:noProof/>
              </w:rPr>
              <w:t>3.2.1</w:t>
            </w:r>
            <w:r w:rsidR="00A05936" w:rsidRPr="00562C27">
              <w:rPr>
                <w:rStyle w:val="a5"/>
                <w:rFonts w:hint="eastAsia"/>
                <w:noProof/>
              </w:rPr>
              <w:t>清華大學線上停車繳費</w:t>
            </w:r>
            <w:r w:rsidR="00A05936">
              <w:rPr>
                <w:noProof/>
                <w:webHidden/>
              </w:rPr>
              <w:tab/>
            </w:r>
            <w:r w:rsidR="00A05936">
              <w:rPr>
                <w:noProof/>
                <w:webHidden/>
              </w:rPr>
              <w:fldChar w:fldCharType="begin"/>
            </w:r>
            <w:r w:rsidR="00A05936">
              <w:rPr>
                <w:noProof/>
                <w:webHidden/>
              </w:rPr>
              <w:instrText xml:space="preserve"> PAGEREF _Toc202744845 \h </w:instrText>
            </w:r>
            <w:r w:rsidR="00A05936">
              <w:rPr>
                <w:noProof/>
                <w:webHidden/>
              </w:rPr>
            </w:r>
            <w:r w:rsidR="00A05936">
              <w:rPr>
                <w:noProof/>
                <w:webHidden/>
              </w:rPr>
              <w:fldChar w:fldCharType="separate"/>
            </w:r>
            <w:r w:rsidR="00D1794C">
              <w:rPr>
                <w:noProof/>
                <w:webHidden/>
              </w:rPr>
              <w:t>16</w:t>
            </w:r>
            <w:r w:rsidR="00A05936">
              <w:rPr>
                <w:noProof/>
                <w:webHidden/>
              </w:rPr>
              <w:fldChar w:fldCharType="end"/>
            </w:r>
          </w:hyperlink>
        </w:p>
        <w:p w14:paraId="5474BA2F" w14:textId="2600C1A8" w:rsidR="00A05936" w:rsidRDefault="00B07CBB" w:rsidP="00C44187">
          <w:pPr>
            <w:pStyle w:val="31"/>
            <w:rPr>
              <w:rFonts w:asciiTheme="minorHAnsi" w:eastAsiaTheme="minorEastAsia" w:hAnsiTheme="minorHAnsi"/>
              <w:noProof/>
            </w:rPr>
          </w:pPr>
          <w:hyperlink w:anchor="_Toc202744846" w:history="1">
            <w:r w:rsidR="00A05936" w:rsidRPr="00562C27">
              <w:rPr>
                <w:rStyle w:val="a5"/>
                <w:noProof/>
              </w:rPr>
              <w:t>3.2.2</w:t>
            </w:r>
            <w:r w:rsidR="00A05936" w:rsidRPr="00562C27">
              <w:rPr>
                <w:rStyle w:val="a5"/>
                <w:rFonts w:hint="eastAsia"/>
                <w:noProof/>
              </w:rPr>
              <w:t>新竹市智慧停車案例</w:t>
            </w:r>
            <w:r w:rsidR="00A05936">
              <w:rPr>
                <w:noProof/>
                <w:webHidden/>
              </w:rPr>
              <w:tab/>
            </w:r>
            <w:r w:rsidR="00A05936">
              <w:rPr>
                <w:noProof/>
                <w:webHidden/>
              </w:rPr>
              <w:fldChar w:fldCharType="begin"/>
            </w:r>
            <w:r w:rsidR="00A05936">
              <w:rPr>
                <w:noProof/>
                <w:webHidden/>
              </w:rPr>
              <w:instrText xml:space="preserve"> PAGEREF _Toc202744846 \h </w:instrText>
            </w:r>
            <w:r w:rsidR="00A05936">
              <w:rPr>
                <w:noProof/>
                <w:webHidden/>
              </w:rPr>
            </w:r>
            <w:r w:rsidR="00A05936">
              <w:rPr>
                <w:noProof/>
                <w:webHidden/>
              </w:rPr>
              <w:fldChar w:fldCharType="separate"/>
            </w:r>
            <w:r w:rsidR="00D1794C">
              <w:rPr>
                <w:noProof/>
                <w:webHidden/>
              </w:rPr>
              <w:t>18</w:t>
            </w:r>
            <w:r w:rsidR="00A05936">
              <w:rPr>
                <w:noProof/>
                <w:webHidden/>
              </w:rPr>
              <w:fldChar w:fldCharType="end"/>
            </w:r>
          </w:hyperlink>
        </w:p>
        <w:p w14:paraId="1D17769E" w14:textId="0010FE09" w:rsidR="00A05936" w:rsidRDefault="00B07CBB" w:rsidP="00C44187">
          <w:pPr>
            <w:pStyle w:val="21"/>
            <w:rPr>
              <w:rFonts w:asciiTheme="minorHAnsi" w:eastAsiaTheme="minorEastAsia" w:hAnsiTheme="minorHAnsi"/>
              <w:noProof/>
            </w:rPr>
          </w:pPr>
          <w:hyperlink w:anchor="_Toc202744847" w:history="1">
            <w:r w:rsidR="00A05936" w:rsidRPr="00562C27">
              <w:rPr>
                <w:rStyle w:val="a5"/>
                <w:noProof/>
              </w:rPr>
              <w:t>3.3</w:t>
            </w:r>
            <w:r w:rsidR="00A05936" w:rsidRPr="00562C27">
              <w:rPr>
                <w:rStyle w:val="a5"/>
                <w:rFonts w:hint="eastAsia"/>
                <w:noProof/>
              </w:rPr>
              <w:t>陽明交通大學光復校區停車管理現況</w:t>
            </w:r>
            <w:r w:rsidR="00A05936">
              <w:rPr>
                <w:noProof/>
                <w:webHidden/>
              </w:rPr>
              <w:tab/>
            </w:r>
            <w:r w:rsidR="00A05936">
              <w:rPr>
                <w:noProof/>
                <w:webHidden/>
              </w:rPr>
              <w:fldChar w:fldCharType="begin"/>
            </w:r>
            <w:r w:rsidR="00A05936">
              <w:rPr>
                <w:noProof/>
                <w:webHidden/>
              </w:rPr>
              <w:instrText xml:space="preserve"> PAGEREF _Toc202744847 \h </w:instrText>
            </w:r>
            <w:r w:rsidR="00A05936">
              <w:rPr>
                <w:noProof/>
                <w:webHidden/>
              </w:rPr>
            </w:r>
            <w:r w:rsidR="00A05936">
              <w:rPr>
                <w:noProof/>
                <w:webHidden/>
              </w:rPr>
              <w:fldChar w:fldCharType="separate"/>
            </w:r>
            <w:r w:rsidR="00D1794C">
              <w:rPr>
                <w:noProof/>
                <w:webHidden/>
              </w:rPr>
              <w:t>20</w:t>
            </w:r>
            <w:r w:rsidR="00A05936">
              <w:rPr>
                <w:noProof/>
                <w:webHidden/>
              </w:rPr>
              <w:fldChar w:fldCharType="end"/>
            </w:r>
          </w:hyperlink>
        </w:p>
        <w:p w14:paraId="282E4133" w14:textId="1D8216BD" w:rsidR="00A05936" w:rsidRDefault="00B07CBB" w:rsidP="00C44187">
          <w:pPr>
            <w:pStyle w:val="31"/>
            <w:rPr>
              <w:rFonts w:asciiTheme="minorHAnsi" w:eastAsiaTheme="minorEastAsia" w:hAnsiTheme="minorHAnsi"/>
              <w:noProof/>
            </w:rPr>
          </w:pPr>
          <w:hyperlink w:anchor="_Toc202744848" w:history="1">
            <w:r w:rsidR="00A05936" w:rsidRPr="00562C27">
              <w:rPr>
                <w:rStyle w:val="a5"/>
                <w:noProof/>
              </w:rPr>
              <w:t>3.3.1</w:t>
            </w:r>
            <w:r w:rsidR="00A05936" w:rsidRPr="00562C27">
              <w:rPr>
                <w:rStyle w:val="a5"/>
                <w:rFonts w:hint="eastAsia"/>
                <w:noProof/>
              </w:rPr>
              <w:t>光復校區交通環境基本資訊</w:t>
            </w:r>
            <w:r w:rsidR="00A05936">
              <w:rPr>
                <w:noProof/>
                <w:webHidden/>
              </w:rPr>
              <w:tab/>
            </w:r>
            <w:r w:rsidR="00A05936">
              <w:rPr>
                <w:noProof/>
                <w:webHidden/>
              </w:rPr>
              <w:fldChar w:fldCharType="begin"/>
            </w:r>
            <w:r w:rsidR="00A05936">
              <w:rPr>
                <w:noProof/>
                <w:webHidden/>
              </w:rPr>
              <w:instrText xml:space="preserve"> PAGEREF _Toc202744848 \h </w:instrText>
            </w:r>
            <w:r w:rsidR="00A05936">
              <w:rPr>
                <w:noProof/>
                <w:webHidden/>
              </w:rPr>
            </w:r>
            <w:r w:rsidR="00A05936">
              <w:rPr>
                <w:noProof/>
                <w:webHidden/>
              </w:rPr>
              <w:fldChar w:fldCharType="separate"/>
            </w:r>
            <w:r w:rsidR="00D1794C">
              <w:rPr>
                <w:noProof/>
                <w:webHidden/>
              </w:rPr>
              <w:t>20</w:t>
            </w:r>
            <w:r w:rsidR="00A05936">
              <w:rPr>
                <w:noProof/>
                <w:webHidden/>
              </w:rPr>
              <w:fldChar w:fldCharType="end"/>
            </w:r>
          </w:hyperlink>
        </w:p>
        <w:p w14:paraId="1188050A" w14:textId="31272E67" w:rsidR="00A05936" w:rsidRDefault="00B07CBB" w:rsidP="00C44187">
          <w:pPr>
            <w:pStyle w:val="31"/>
            <w:rPr>
              <w:rFonts w:asciiTheme="minorHAnsi" w:eastAsiaTheme="minorEastAsia" w:hAnsiTheme="minorHAnsi"/>
              <w:noProof/>
            </w:rPr>
          </w:pPr>
          <w:hyperlink w:anchor="_Toc202744849" w:history="1">
            <w:r w:rsidR="00A05936" w:rsidRPr="00562C27">
              <w:rPr>
                <w:rStyle w:val="a5"/>
                <w:noProof/>
              </w:rPr>
              <w:t>3.3.2</w:t>
            </w:r>
            <w:r w:rsidR="00A05936" w:rsidRPr="00562C27">
              <w:rPr>
                <w:rStyle w:val="a5"/>
                <w:rFonts w:hint="eastAsia"/>
                <w:noProof/>
              </w:rPr>
              <w:t>實際停車狀況與問題說明</w:t>
            </w:r>
            <w:r w:rsidR="00A05936">
              <w:rPr>
                <w:noProof/>
                <w:webHidden/>
              </w:rPr>
              <w:tab/>
            </w:r>
            <w:r w:rsidR="00A05936">
              <w:rPr>
                <w:noProof/>
                <w:webHidden/>
              </w:rPr>
              <w:fldChar w:fldCharType="begin"/>
            </w:r>
            <w:r w:rsidR="00A05936">
              <w:rPr>
                <w:noProof/>
                <w:webHidden/>
              </w:rPr>
              <w:instrText xml:space="preserve"> PAGEREF _Toc202744849 \h </w:instrText>
            </w:r>
            <w:r w:rsidR="00A05936">
              <w:rPr>
                <w:noProof/>
                <w:webHidden/>
              </w:rPr>
            </w:r>
            <w:r w:rsidR="00A05936">
              <w:rPr>
                <w:noProof/>
                <w:webHidden/>
              </w:rPr>
              <w:fldChar w:fldCharType="separate"/>
            </w:r>
            <w:r w:rsidR="00D1794C">
              <w:rPr>
                <w:noProof/>
                <w:webHidden/>
              </w:rPr>
              <w:t>25</w:t>
            </w:r>
            <w:r w:rsidR="00A05936">
              <w:rPr>
                <w:noProof/>
                <w:webHidden/>
              </w:rPr>
              <w:fldChar w:fldCharType="end"/>
            </w:r>
          </w:hyperlink>
        </w:p>
        <w:p w14:paraId="2A361D5C" w14:textId="7C59EAC0" w:rsidR="00A05936" w:rsidRDefault="00B07CBB" w:rsidP="00C44187">
          <w:pPr>
            <w:pStyle w:val="31"/>
            <w:rPr>
              <w:rFonts w:asciiTheme="minorHAnsi" w:eastAsiaTheme="minorEastAsia" w:hAnsiTheme="minorHAnsi"/>
              <w:noProof/>
            </w:rPr>
          </w:pPr>
          <w:hyperlink w:anchor="_Toc202744850" w:history="1">
            <w:r w:rsidR="00A05936" w:rsidRPr="00562C27">
              <w:rPr>
                <w:rStyle w:val="a5"/>
                <w:noProof/>
              </w:rPr>
              <w:t>3.3.3</w:t>
            </w:r>
            <w:r w:rsidR="00A05936" w:rsidRPr="00562C27">
              <w:rPr>
                <w:rStyle w:val="a5"/>
                <w:rFonts w:hint="eastAsia"/>
                <w:noProof/>
              </w:rPr>
              <w:t>數位化願景與智慧城市延伸意義</w:t>
            </w:r>
            <w:r w:rsidR="00A05936">
              <w:rPr>
                <w:noProof/>
                <w:webHidden/>
              </w:rPr>
              <w:tab/>
            </w:r>
            <w:r w:rsidR="00A05936">
              <w:rPr>
                <w:noProof/>
                <w:webHidden/>
              </w:rPr>
              <w:fldChar w:fldCharType="begin"/>
            </w:r>
            <w:r w:rsidR="00A05936">
              <w:rPr>
                <w:noProof/>
                <w:webHidden/>
              </w:rPr>
              <w:instrText xml:space="preserve"> PAGEREF _Toc202744850 \h </w:instrText>
            </w:r>
            <w:r w:rsidR="00A05936">
              <w:rPr>
                <w:noProof/>
                <w:webHidden/>
              </w:rPr>
            </w:r>
            <w:r w:rsidR="00A05936">
              <w:rPr>
                <w:noProof/>
                <w:webHidden/>
              </w:rPr>
              <w:fldChar w:fldCharType="separate"/>
            </w:r>
            <w:r w:rsidR="00D1794C">
              <w:rPr>
                <w:noProof/>
                <w:webHidden/>
              </w:rPr>
              <w:t>28</w:t>
            </w:r>
            <w:r w:rsidR="00A05936">
              <w:rPr>
                <w:noProof/>
                <w:webHidden/>
              </w:rPr>
              <w:fldChar w:fldCharType="end"/>
            </w:r>
          </w:hyperlink>
        </w:p>
        <w:p w14:paraId="79112C42" w14:textId="471EEB94" w:rsidR="00A05936" w:rsidRDefault="00B07CBB" w:rsidP="00C44187">
          <w:pPr>
            <w:pStyle w:val="11"/>
            <w:rPr>
              <w:rFonts w:asciiTheme="minorHAnsi" w:eastAsiaTheme="minorEastAsia" w:hAnsiTheme="minorHAnsi"/>
            </w:rPr>
          </w:pPr>
          <w:hyperlink w:anchor="_Toc202744851" w:history="1">
            <w:r w:rsidR="00A05936" w:rsidRPr="00562C27">
              <w:rPr>
                <w:rStyle w:val="a5"/>
                <w:rFonts w:hint="eastAsia"/>
              </w:rPr>
              <w:t>第四章　停車行為分析</w:t>
            </w:r>
            <w:r w:rsidR="00A05936">
              <w:rPr>
                <w:webHidden/>
              </w:rPr>
              <w:tab/>
            </w:r>
            <w:r w:rsidR="00A05936">
              <w:rPr>
                <w:webHidden/>
              </w:rPr>
              <w:fldChar w:fldCharType="begin"/>
            </w:r>
            <w:r w:rsidR="00A05936">
              <w:rPr>
                <w:webHidden/>
              </w:rPr>
              <w:instrText xml:space="preserve"> PAGEREF _Toc202744851 \h </w:instrText>
            </w:r>
            <w:r w:rsidR="00A05936">
              <w:rPr>
                <w:webHidden/>
              </w:rPr>
            </w:r>
            <w:r w:rsidR="00A05936">
              <w:rPr>
                <w:webHidden/>
              </w:rPr>
              <w:fldChar w:fldCharType="separate"/>
            </w:r>
            <w:r w:rsidR="00D1794C">
              <w:rPr>
                <w:webHidden/>
              </w:rPr>
              <w:t>30</w:t>
            </w:r>
            <w:r w:rsidR="00A05936">
              <w:rPr>
                <w:webHidden/>
              </w:rPr>
              <w:fldChar w:fldCharType="end"/>
            </w:r>
          </w:hyperlink>
        </w:p>
        <w:p w14:paraId="22DBD804" w14:textId="27C19019" w:rsidR="00A05936" w:rsidRDefault="00B07CBB" w:rsidP="00C44187">
          <w:pPr>
            <w:pStyle w:val="21"/>
            <w:tabs>
              <w:tab w:val="clear" w:pos="1200"/>
            </w:tabs>
            <w:rPr>
              <w:rFonts w:asciiTheme="minorHAnsi" w:eastAsiaTheme="minorEastAsia" w:hAnsiTheme="minorHAnsi"/>
              <w:noProof/>
            </w:rPr>
          </w:pPr>
          <w:hyperlink w:anchor="_Toc202744852" w:history="1">
            <w:r w:rsidR="00A05936" w:rsidRPr="00562C27">
              <w:rPr>
                <w:rStyle w:val="a5"/>
                <w:noProof/>
              </w:rPr>
              <w:t>4.1</w:t>
            </w:r>
            <w:r w:rsidR="00A05936" w:rsidRPr="00562C27">
              <w:rPr>
                <w:rStyle w:val="a5"/>
                <w:rFonts w:hint="eastAsia"/>
                <w:noProof/>
              </w:rPr>
              <w:t>資料前處理</w:t>
            </w:r>
            <w:r w:rsidR="00A05936">
              <w:rPr>
                <w:noProof/>
                <w:webHidden/>
              </w:rPr>
              <w:tab/>
            </w:r>
            <w:r w:rsidR="00A05936">
              <w:rPr>
                <w:noProof/>
                <w:webHidden/>
              </w:rPr>
              <w:fldChar w:fldCharType="begin"/>
            </w:r>
            <w:r w:rsidR="00A05936">
              <w:rPr>
                <w:noProof/>
                <w:webHidden/>
              </w:rPr>
              <w:instrText xml:space="preserve"> PAGEREF _Toc202744852 \h </w:instrText>
            </w:r>
            <w:r w:rsidR="00A05936">
              <w:rPr>
                <w:noProof/>
                <w:webHidden/>
              </w:rPr>
            </w:r>
            <w:r w:rsidR="00A05936">
              <w:rPr>
                <w:noProof/>
                <w:webHidden/>
              </w:rPr>
              <w:fldChar w:fldCharType="separate"/>
            </w:r>
            <w:r w:rsidR="00D1794C">
              <w:rPr>
                <w:noProof/>
                <w:webHidden/>
              </w:rPr>
              <w:t>30</w:t>
            </w:r>
            <w:r w:rsidR="00A05936">
              <w:rPr>
                <w:noProof/>
                <w:webHidden/>
              </w:rPr>
              <w:fldChar w:fldCharType="end"/>
            </w:r>
          </w:hyperlink>
        </w:p>
        <w:p w14:paraId="66FAC4A1" w14:textId="715FC1F4" w:rsidR="00A05936" w:rsidRDefault="00B07CBB" w:rsidP="00C44187">
          <w:pPr>
            <w:pStyle w:val="21"/>
            <w:tabs>
              <w:tab w:val="clear" w:pos="1200"/>
            </w:tabs>
            <w:rPr>
              <w:rFonts w:asciiTheme="minorHAnsi" w:eastAsiaTheme="minorEastAsia" w:hAnsiTheme="minorHAnsi"/>
              <w:noProof/>
            </w:rPr>
          </w:pPr>
          <w:hyperlink w:anchor="_Toc202744853" w:history="1">
            <w:r w:rsidR="00A05936" w:rsidRPr="00562C27">
              <w:rPr>
                <w:rStyle w:val="a5"/>
                <w:noProof/>
              </w:rPr>
              <w:t>4.2</w:t>
            </w:r>
            <w:r w:rsidR="00A05936" w:rsidRPr="00562C27">
              <w:rPr>
                <w:rStyle w:val="a5"/>
                <w:rFonts w:hint="eastAsia"/>
                <w:noProof/>
              </w:rPr>
              <w:t>資料探勘</w:t>
            </w:r>
            <w:r w:rsidR="00A05936">
              <w:rPr>
                <w:noProof/>
                <w:webHidden/>
              </w:rPr>
              <w:tab/>
            </w:r>
            <w:r w:rsidR="00A05936">
              <w:rPr>
                <w:noProof/>
                <w:webHidden/>
              </w:rPr>
              <w:fldChar w:fldCharType="begin"/>
            </w:r>
            <w:r w:rsidR="00A05936">
              <w:rPr>
                <w:noProof/>
                <w:webHidden/>
              </w:rPr>
              <w:instrText xml:space="preserve"> PAGEREF _Toc202744853 \h </w:instrText>
            </w:r>
            <w:r w:rsidR="00A05936">
              <w:rPr>
                <w:noProof/>
                <w:webHidden/>
              </w:rPr>
            </w:r>
            <w:r w:rsidR="00A05936">
              <w:rPr>
                <w:noProof/>
                <w:webHidden/>
              </w:rPr>
              <w:fldChar w:fldCharType="separate"/>
            </w:r>
            <w:r w:rsidR="00D1794C">
              <w:rPr>
                <w:noProof/>
                <w:webHidden/>
              </w:rPr>
              <w:t>32</w:t>
            </w:r>
            <w:r w:rsidR="00A05936">
              <w:rPr>
                <w:noProof/>
                <w:webHidden/>
              </w:rPr>
              <w:fldChar w:fldCharType="end"/>
            </w:r>
          </w:hyperlink>
        </w:p>
        <w:p w14:paraId="3D5630A7" w14:textId="08601581" w:rsidR="00A05936" w:rsidRDefault="00B07CBB" w:rsidP="00C44187">
          <w:pPr>
            <w:pStyle w:val="21"/>
            <w:tabs>
              <w:tab w:val="clear" w:pos="1200"/>
            </w:tabs>
            <w:rPr>
              <w:rFonts w:asciiTheme="minorHAnsi" w:eastAsiaTheme="minorEastAsia" w:hAnsiTheme="minorHAnsi"/>
              <w:noProof/>
            </w:rPr>
          </w:pPr>
          <w:hyperlink w:anchor="_Toc202744854" w:history="1">
            <w:r w:rsidR="00A05936" w:rsidRPr="00562C27">
              <w:rPr>
                <w:rStyle w:val="a5"/>
                <w:noProof/>
              </w:rPr>
              <w:t>4.3</w:t>
            </w:r>
            <w:r w:rsidR="00A05936" w:rsidRPr="00562C27">
              <w:rPr>
                <w:rStyle w:val="a5"/>
                <w:rFonts w:hint="eastAsia"/>
                <w:noProof/>
              </w:rPr>
              <w:t>資料樣貌與錯誤資料類型</w:t>
            </w:r>
            <w:r w:rsidR="00A05936">
              <w:rPr>
                <w:noProof/>
                <w:webHidden/>
              </w:rPr>
              <w:tab/>
            </w:r>
            <w:r w:rsidR="00A05936">
              <w:rPr>
                <w:noProof/>
                <w:webHidden/>
              </w:rPr>
              <w:fldChar w:fldCharType="begin"/>
            </w:r>
            <w:r w:rsidR="00A05936">
              <w:rPr>
                <w:noProof/>
                <w:webHidden/>
              </w:rPr>
              <w:instrText xml:space="preserve"> PAGEREF _Toc202744854 \h </w:instrText>
            </w:r>
            <w:r w:rsidR="00A05936">
              <w:rPr>
                <w:noProof/>
                <w:webHidden/>
              </w:rPr>
            </w:r>
            <w:r w:rsidR="00A05936">
              <w:rPr>
                <w:noProof/>
                <w:webHidden/>
              </w:rPr>
              <w:fldChar w:fldCharType="separate"/>
            </w:r>
            <w:r w:rsidR="00D1794C">
              <w:rPr>
                <w:noProof/>
                <w:webHidden/>
              </w:rPr>
              <w:t>33</w:t>
            </w:r>
            <w:r w:rsidR="00A05936">
              <w:rPr>
                <w:noProof/>
                <w:webHidden/>
              </w:rPr>
              <w:fldChar w:fldCharType="end"/>
            </w:r>
          </w:hyperlink>
        </w:p>
        <w:p w14:paraId="2E953A2E" w14:textId="63E9F6C5" w:rsidR="00A05936" w:rsidRDefault="00B07CBB" w:rsidP="00C44187">
          <w:pPr>
            <w:pStyle w:val="31"/>
            <w:rPr>
              <w:rFonts w:asciiTheme="minorHAnsi" w:eastAsiaTheme="minorEastAsia" w:hAnsiTheme="minorHAnsi"/>
              <w:noProof/>
            </w:rPr>
          </w:pPr>
          <w:hyperlink w:anchor="_Toc202744855" w:history="1">
            <w:r w:rsidR="00A05936" w:rsidRPr="00562C27">
              <w:rPr>
                <w:rStyle w:val="a5"/>
                <w:noProof/>
              </w:rPr>
              <w:t>4.3.1</w:t>
            </w:r>
            <w:r w:rsidR="00A05936" w:rsidRPr="00562C27">
              <w:rPr>
                <w:rStyle w:val="a5"/>
                <w:rFonts w:hint="eastAsia"/>
                <w:noProof/>
              </w:rPr>
              <w:t>研究資料欄位說明</w:t>
            </w:r>
            <w:r w:rsidR="00A05936">
              <w:rPr>
                <w:noProof/>
                <w:webHidden/>
              </w:rPr>
              <w:tab/>
            </w:r>
            <w:r w:rsidR="00A05936">
              <w:rPr>
                <w:noProof/>
                <w:webHidden/>
              </w:rPr>
              <w:fldChar w:fldCharType="begin"/>
            </w:r>
            <w:r w:rsidR="00A05936">
              <w:rPr>
                <w:noProof/>
                <w:webHidden/>
              </w:rPr>
              <w:instrText xml:space="preserve"> PAGEREF _Toc202744855 \h </w:instrText>
            </w:r>
            <w:r w:rsidR="00A05936">
              <w:rPr>
                <w:noProof/>
                <w:webHidden/>
              </w:rPr>
            </w:r>
            <w:r w:rsidR="00A05936">
              <w:rPr>
                <w:noProof/>
                <w:webHidden/>
              </w:rPr>
              <w:fldChar w:fldCharType="separate"/>
            </w:r>
            <w:r w:rsidR="00D1794C">
              <w:rPr>
                <w:noProof/>
                <w:webHidden/>
              </w:rPr>
              <w:t>33</w:t>
            </w:r>
            <w:r w:rsidR="00A05936">
              <w:rPr>
                <w:noProof/>
                <w:webHidden/>
              </w:rPr>
              <w:fldChar w:fldCharType="end"/>
            </w:r>
          </w:hyperlink>
        </w:p>
        <w:p w14:paraId="2DE5C370" w14:textId="7DCDCF37" w:rsidR="00A05936" w:rsidRDefault="00B07CBB" w:rsidP="00C44187">
          <w:pPr>
            <w:pStyle w:val="31"/>
            <w:rPr>
              <w:rFonts w:asciiTheme="minorHAnsi" w:eastAsiaTheme="minorEastAsia" w:hAnsiTheme="minorHAnsi"/>
              <w:noProof/>
            </w:rPr>
          </w:pPr>
          <w:hyperlink w:anchor="_Toc202744856" w:history="1">
            <w:r w:rsidR="00A05936" w:rsidRPr="00562C27">
              <w:rPr>
                <w:rStyle w:val="a5"/>
                <w:noProof/>
              </w:rPr>
              <w:t>4.3.2</w:t>
            </w:r>
            <w:r w:rsidR="00A05936" w:rsidRPr="00562C27">
              <w:rPr>
                <w:rStyle w:val="a5"/>
                <w:rFonts w:hint="eastAsia"/>
                <w:noProof/>
              </w:rPr>
              <w:t>資料清洗流程和欄位標準化</w:t>
            </w:r>
            <w:r w:rsidR="00A05936">
              <w:rPr>
                <w:noProof/>
                <w:webHidden/>
              </w:rPr>
              <w:tab/>
            </w:r>
            <w:r w:rsidR="00A05936">
              <w:rPr>
                <w:noProof/>
                <w:webHidden/>
              </w:rPr>
              <w:fldChar w:fldCharType="begin"/>
            </w:r>
            <w:r w:rsidR="00A05936">
              <w:rPr>
                <w:noProof/>
                <w:webHidden/>
              </w:rPr>
              <w:instrText xml:space="preserve"> PAGEREF _Toc202744856 \h </w:instrText>
            </w:r>
            <w:r w:rsidR="00A05936">
              <w:rPr>
                <w:noProof/>
                <w:webHidden/>
              </w:rPr>
            </w:r>
            <w:r w:rsidR="00A05936">
              <w:rPr>
                <w:noProof/>
                <w:webHidden/>
              </w:rPr>
              <w:fldChar w:fldCharType="separate"/>
            </w:r>
            <w:r w:rsidR="00D1794C">
              <w:rPr>
                <w:noProof/>
                <w:webHidden/>
              </w:rPr>
              <w:t>34</w:t>
            </w:r>
            <w:r w:rsidR="00A05936">
              <w:rPr>
                <w:noProof/>
                <w:webHidden/>
              </w:rPr>
              <w:fldChar w:fldCharType="end"/>
            </w:r>
          </w:hyperlink>
        </w:p>
        <w:p w14:paraId="62877986" w14:textId="3EDAB2E5" w:rsidR="00A05936" w:rsidRDefault="00B07CBB" w:rsidP="00C44187">
          <w:pPr>
            <w:pStyle w:val="31"/>
            <w:rPr>
              <w:rFonts w:asciiTheme="minorHAnsi" w:eastAsiaTheme="minorEastAsia" w:hAnsiTheme="minorHAnsi"/>
              <w:noProof/>
            </w:rPr>
          </w:pPr>
          <w:hyperlink w:anchor="_Toc202744857" w:history="1">
            <w:r w:rsidR="00A05936" w:rsidRPr="00562C27">
              <w:rPr>
                <w:rStyle w:val="a5"/>
                <w:noProof/>
              </w:rPr>
              <w:t>4.3.3</w:t>
            </w:r>
            <w:r w:rsidR="00A05936" w:rsidRPr="00562C27">
              <w:rPr>
                <w:rStyle w:val="a5"/>
                <w:rFonts w:hint="eastAsia"/>
                <w:noProof/>
              </w:rPr>
              <w:t>資料拼接與整合</w:t>
            </w:r>
            <w:r w:rsidR="00A05936">
              <w:rPr>
                <w:noProof/>
                <w:webHidden/>
              </w:rPr>
              <w:tab/>
            </w:r>
            <w:r w:rsidR="00A05936">
              <w:rPr>
                <w:noProof/>
                <w:webHidden/>
              </w:rPr>
              <w:fldChar w:fldCharType="begin"/>
            </w:r>
            <w:r w:rsidR="00A05936">
              <w:rPr>
                <w:noProof/>
                <w:webHidden/>
              </w:rPr>
              <w:instrText xml:space="preserve"> PAGEREF _Toc202744857 \h </w:instrText>
            </w:r>
            <w:r w:rsidR="00A05936">
              <w:rPr>
                <w:noProof/>
                <w:webHidden/>
              </w:rPr>
            </w:r>
            <w:r w:rsidR="00A05936">
              <w:rPr>
                <w:noProof/>
                <w:webHidden/>
              </w:rPr>
              <w:fldChar w:fldCharType="separate"/>
            </w:r>
            <w:r w:rsidR="00D1794C">
              <w:rPr>
                <w:noProof/>
                <w:webHidden/>
              </w:rPr>
              <w:t>39</w:t>
            </w:r>
            <w:r w:rsidR="00A05936">
              <w:rPr>
                <w:noProof/>
                <w:webHidden/>
              </w:rPr>
              <w:fldChar w:fldCharType="end"/>
            </w:r>
          </w:hyperlink>
        </w:p>
        <w:p w14:paraId="024E01B8" w14:textId="1545AD07" w:rsidR="00A05936" w:rsidRDefault="00B07CBB" w:rsidP="00C44187">
          <w:pPr>
            <w:pStyle w:val="21"/>
            <w:tabs>
              <w:tab w:val="clear" w:pos="1200"/>
            </w:tabs>
            <w:rPr>
              <w:rFonts w:asciiTheme="minorHAnsi" w:eastAsiaTheme="minorEastAsia" w:hAnsiTheme="minorHAnsi"/>
              <w:noProof/>
            </w:rPr>
          </w:pPr>
          <w:hyperlink w:anchor="_Toc202744858" w:history="1">
            <w:r w:rsidR="00A05936" w:rsidRPr="00562C27">
              <w:rPr>
                <w:rStyle w:val="a5"/>
                <w:noProof/>
              </w:rPr>
              <w:t>4.4</w:t>
            </w:r>
            <w:r w:rsidR="00A05936" w:rsidRPr="00562C27">
              <w:rPr>
                <w:rStyle w:val="a5"/>
                <w:rFonts w:hint="eastAsia"/>
                <w:noProof/>
              </w:rPr>
              <w:t>各式停車流量與時段分析</w:t>
            </w:r>
            <w:r w:rsidR="00A05936">
              <w:rPr>
                <w:noProof/>
                <w:webHidden/>
              </w:rPr>
              <w:tab/>
            </w:r>
            <w:r w:rsidR="00A05936">
              <w:rPr>
                <w:noProof/>
                <w:webHidden/>
              </w:rPr>
              <w:fldChar w:fldCharType="begin"/>
            </w:r>
            <w:r w:rsidR="00A05936">
              <w:rPr>
                <w:noProof/>
                <w:webHidden/>
              </w:rPr>
              <w:instrText xml:space="preserve"> PAGEREF _Toc202744858 \h </w:instrText>
            </w:r>
            <w:r w:rsidR="00A05936">
              <w:rPr>
                <w:noProof/>
                <w:webHidden/>
              </w:rPr>
            </w:r>
            <w:r w:rsidR="00A05936">
              <w:rPr>
                <w:noProof/>
                <w:webHidden/>
              </w:rPr>
              <w:fldChar w:fldCharType="separate"/>
            </w:r>
            <w:r w:rsidR="00D1794C">
              <w:rPr>
                <w:noProof/>
                <w:webHidden/>
              </w:rPr>
              <w:t>40</w:t>
            </w:r>
            <w:r w:rsidR="00A05936">
              <w:rPr>
                <w:noProof/>
                <w:webHidden/>
              </w:rPr>
              <w:fldChar w:fldCharType="end"/>
            </w:r>
          </w:hyperlink>
        </w:p>
        <w:p w14:paraId="05A4A2E0" w14:textId="2F8D16EA" w:rsidR="00A05936" w:rsidRDefault="00B07CBB" w:rsidP="00C44187">
          <w:pPr>
            <w:pStyle w:val="31"/>
            <w:rPr>
              <w:rFonts w:asciiTheme="minorHAnsi" w:eastAsiaTheme="minorEastAsia" w:hAnsiTheme="minorHAnsi"/>
              <w:noProof/>
            </w:rPr>
          </w:pPr>
          <w:hyperlink w:anchor="_Toc202744859" w:history="1">
            <w:r w:rsidR="00A05936" w:rsidRPr="00562C27">
              <w:rPr>
                <w:rStyle w:val="a5"/>
                <w:noProof/>
              </w:rPr>
              <w:t>4.4.1</w:t>
            </w:r>
            <w:r w:rsidR="00A05936" w:rsidRPr="00562C27">
              <w:rPr>
                <w:rStyle w:val="a5"/>
                <w:rFonts w:hint="eastAsia"/>
                <w:noProof/>
              </w:rPr>
              <w:t>周間與假日之停車流量比較</w:t>
            </w:r>
            <w:r w:rsidR="00A05936">
              <w:rPr>
                <w:noProof/>
                <w:webHidden/>
              </w:rPr>
              <w:tab/>
            </w:r>
            <w:r w:rsidR="00A05936">
              <w:rPr>
                <w:noProof/>
                <w:webHidden/>
              </w:rPr>
              <w:fldChar w:fldCharType="begin"/>
            </w:r>
            <w:r w:rsidR="00A05936">
              <w:rPr>
                <w:noProof/>
                <w:webHidden/>
              </w:rPr>
              <w:instrText xml:space="preserve"> PAGEREF _Toc202744859 \h </w:instrText>
            </w:r>
            <w:r w:rsidR="00A05936">
              <w:rPr>
                <w:noProof/>
                <w:webHidden/>
              </w:rPr>
            </w:r>
            <w:r w:rsidR="00A05936">
              <w:rPr>
                <w:noProof/>
                <w:webHidden/>
              </w:rPr>
              <w:fldChar w:fldCharType="separate"/>
            </w:r>
            <w:r w:rsidR="00D1794C">
              <w:rPr>
                <w:noProof/>
                <w:webHidden/>
              </w:rPr>
              <w:t>41</w:t>
            </w:r>
            <w:r w:rsidR="00A05936">
              <w:rPr>
                <w:noProof/>
                <w:webHidden/>
              </w:rPr>
              <w:fldChar w:fldCharType="end"/>
            </w:r>
          </w:hyperlink>
        </w:p>
        <w:p w14:paraId="1809133E" w14:textId="7F3656F1" w:rsidR="00A05936" w:rsidRDefault="00B07CBB" w:rsidP="00C44187">
          <w:pPr>
            <w:pStyle w:val="31"/>
            <w:rPr>
              <w:rFonts w:asciiTheme="minorHAnsi" w:eastAsiaTheme="minorEastAsia" w:hAnsiTheme="minorHAnsi"/>
              <w:noProof/>
            </w:rPr>
          </w:pPr>
          <w:hyperlink w:anchor="_Toc202744860" w:history="1">
            <w:r w:rsidR="00A05936" w:rsidRPr="00562C27">
              <w:rPr>
                <w:rStyle w:val="a5"/>
                <w:noProof/>
              </w:rPr>
              <w:t>4.4.2</w:t>
            </w:r>
            <w:r w:rsidR="00A05936" w:rsidRPr="00562C27">
              <w:rPr>
                <w:rStyle w:val="a5"/>
                <w:rFonts w:hint="eastAsia"/>
                <w:noProof/>
              </w:rPr>
              <w:t>季節與月份變化特徵</w:t>
            </w:r>
            <w:r w:rsidR="00A05936">
              <w:rPr>
                <w:noProof/>
                <w:webHidden/>
              </w:rPr>
              <w:tab/>
            </w:r>
            <w:r w:rsidR="00A05936">
              <w:rPr>
                <w:noProof/>
                <w:webHidden/>
              </w:rPr>
              <w:fldChar w:fldCharType="begin"/>
            </w:r>
            <w:r w:rsidR="00A05936">
              <w:rPr>
                <w:noProof/>
                <w:webHidden/>
              </w:rPr>
              <w:instrText xml:space="preserve"> PAGEREF _Toc202744860 \h </w:instrText>
            </w:r>
            <w:r w:rsidR="00A05936">
              <w:rPr>
                <w:noProof/>
                <w:webHidden/>
              </w:rPr>
            </w:r>
            <w:r w:rsidR="00A05936">
              <w:rPr>
                <w:noProof/>
                <w:webHidden/>
              </w:rPr>
              <w:fldChar w:fldCharType="separate"/>
            </w:r>
            <w:r w:rsidR="00D1794C">
              <w:rPr>
                <w:noProof/>
                <w:webHidden/>
              </w:rPr>
              <w:t>43</w:t>
            </w:r>
            <w:r w:rsidR="00A05936">
              <w:rPr>
                <w:noProof/>
                <w:webHidden/>
              </w:rPr>
              <w:fldChar w:fldCharType="end"/>
            </w:r>
          </w:hyperlink>
        </w:p>
        <w:p w14:paraId="2F33EDE8" w14:textId="71231983" w:rsidR="00A05936" w:rsidRDefault="00B07CBB" w:rsidP="00C44187">
          <w:pPr>
            <w:pStyle w:val="31"/>
            <w:rPr>
              <w:rFonts w:asciiTheme="minorHAnsi" w:eastAsiaTheme="minorEastAsia" w:hAnsiTheme="minorHAnsi"/>
              <w:noProof/>
            </w:rPr>
          </w:pPr>
          <w:hyperlink w:anchor="_Toc202744861" w:history="1">
            <w:r w:rsidR="00A05936" w:rsidRPr="00562C27">
              <w:rPr>
                <w:rStyle w:val="a5"/>
                <w:noProof/>
              </w:rPr>
              <w:t>4.4.3</w:t>
            </w:r>
            <w:r w:rsidR="00A05936" w:rsidRPr="00562C27">
              <w:rPr>
                <w:rStyle w:val="a5"/>
                <w:rFonts w:hint="eastAsia"/>
                <w:noProof/>
              </w:rPr>
              <w:t>二十四小時時段流量特性</w:t>
            </w:r>
            <w:r w:rsidR="00A05936">
              <w:rPr>
                <w:noProof/>
                <w:webHidden/>
              </w:rPr>
              <w:tab/>
            </w:r>
            <w:r w:rsidR="00A05936">
              <w:rPr>
                <w:noProof/>
                <w:webHidden/>
              </w:rPr>
              <w:fldChar w:fldCharType="begin"/>
            </w:r>
            <w:r w:rsidR="00A05936">
              <w:rPr>
                <w:noProof/>
                <w:webHidden/>
              </w:rPr>
              <w:instrText xml:space="preserve"> PAGEREF _Toc202744861 \h </w:instrText>
            </w:r>
            <w:r w:rsidR="00A05936">
              <w:rPr>
                <w:noProof/>
                <w:webHidden/>
              </w:rPr>
            </w:r>
            <w:r w:rsidR="00A05936">
              <w:rPr>
                <w:noProof/>
                <w:webHidden/>
              </w:rPr>
              <w:fldChar w:fldCharType="separate"/>
            </w:r>
            <w:r w:rsidR="00D1794C">
              <w:rPr>
                <w:noProof/>
                <w:webHidden/>
              </w:rPr>
              <w:t>44</w:t>
            </w:r>
            <w:r w:rsidR="00A05936">
              <w:rPr>
                <w:noProof/>
                <w:webHidden/>
              </w:rPr>
              <w:fldChar w:fldCharType="end"/>
            </w:r>
          </w:hyperlink>
        </w:p>
        <w:p w14:paraId="763AB74E" w14:textId="32D57CBC" w:rsidR="00A05936" w:rsidRDefault="00B07CBB" w:rsidP="00C44187">
          <w:pPr>
            <w:pStyle w:val="21"/>
            <w:tabs>
              <w:tab w:val="clear" w:pos="1200"/>
            </w:tabs>
            <w:rPr>
              <w:rFonts w:asciiTheme="minorHAnsi" w:eastAsiaTheme="minorEastAsia" w:hAnsiTheme="minorHAnsi"/>
              <w:noProof/>
            </w:rPr>
          </w:pPr>
          <w:hyperlink w:anchor="_Toc202744862" w:history="1">
            <w:r w:rsidR="00A05936" w:rsidRPr="00562C27">
              <w:rPr>
                <w:rStyle w:val="a5"/>
                <w:noProof/>
              </w:rPr>
              <w:t>4.5</w:t>
            </w:r>
            <w:r w:rsidR="00A05936" w:rsidRPr="00562C27">
              <w:rPr>
                <w:rStyle w:val="a5"/>
                <w:rFonts w:hint="eastAsia"/>
                <w:noProof/>
              </w:rPr>
              <w:t>車位使用壓力與容量比較</w:t>
            </w:r>
            <w:r w:rsidR="00A05936">
              <w:rPr>
                <w:noProof/>
                <w:webHidden/>
              </w:rPr>
              <w:tab/>
            </w:r>
            <w:r w:rsidR="00A05936">
              <w:rPr>
                <w:noProof/>
                <w:webHidden/>
              </w:rPr>
              <w:fldChar w:fldCharType="begin"/>
            </w:r>
            <w:r w:rsidR="00A05936">
              <w:rPr>
                <w:noProof/>
                <w:webHidden/>
              </w:rPr>
              <w:instrText xml:space="preserve"> PAGEREF _Toc202744862 \h </w:instrText>
            </w:r>
            <w:r w:rsidR="00A05936">
              <w:rPr>
                <w:noProof/>
                <w:webHidden/>
              </w:rPr>
            </w:r>
            <w:r w:rsidR="00A05936">
              <w:rPr>
                <w:noProof/>
                <w:webHidden/>
              </w:rPr>
              <w:fldChar w:fldCharType="separate"/>
            </w:r>
            <w:r w:rsidR="00D1794C">
              <w:rPr>
                <w:noProof/>
                <w:webHidden/>
              </w:rPr>
              <w:t>45</w:t>
            </w:r>
            <w:r w:rsidR="00A05936">
              <w:rPr>
                <w:noProof/>
                <w:webHidden/>
              </w:rPr>
              <w:fldChar w:fldCharType="end"/>
            </w:r>
          </w:hyperlink>
        </w:p>
        <w:p w14:paraId="4597219C" w14:textId="161C6786" w:rsidR="00A05936" w:rsidRDefault="00B07CBB" w:rsidP="00C44187">
          <w:pPr>
            <w:pStyle w:val="21"/>
            <w:tabs>
              <w:tab w:val="clear" w:pos="1200"/>
            </w:tabs>
            <w:rPr>
              <w:rFonts w:asciiTheme="minorHAnsi" w:eastAsiaTheme="minorEastAsia" w:hAnsiTheme="minorHAnsi"/>
              <w:noProof/>
            </w:rPr>
          </w:pPr>
          <w:hyperlink w:anchor="_Toc202744863" w:history="1">
            <w:r w:rsidR="00A05936" w:rsidRPr="00562C27">
              <w:rPr>
                <w:rStyle w:val="a5"/>
                <w:noProof/>
              </w:rPr>
              <w:t>4.6</w:t>
            </w:r>
            <w:r w:rsidR="00A05936" w:rsidRPr="00562C27">
              <w:rPr>
                <w:rStyle w:val="a5"/>
                <w:rFonts w:hint="eastAsia"/>
                <w:noProof/>
              </w:rPr>
              <w:t>停留時間與分時特性</w:t>
            </w:r>
            <w:r w:rsidR="00A05936">
              <w:rPr>
                <w:noProof/>
                <w:webHidden/>
              </w:rPr>
              <w:tab/>
            </w:r>
            <w:r w:rsidR="00A05936">
              <w:rPr>
                <w:noProof/>
                <w:webHidden/>
              </w:rPr>
              <w:fldChar w:fldCharType="begin"/>
            </w:r>
            <w:r w:rsidR="00A05936">
              <w:rPr>
                <w:noProof/>
                <w:webHidden/>
              </w:rPr>
              <w:instrText xml:space="preserve"> PAGEREF _Toc202744863 \h </w:instrText>
            </w:r>
            <w:r w:rsidR="00A05936">
              <w:rPr>
                <w:noProof/>
                <w:webHidden/>
              </w:rPr>
            </w:r>
            <w:r w:rsidR="00A05936">
              <w:rPr>
                <w:noProof/>
                <w:webHidden/>
              </w:rPr>
              <w:fldChar w:fldCharType="separate"/>
            </w:r>
            <w:r w:rsidR="00D1794C">
              <w:rPr>
                <w:noProof/>
                <w:webHidden/>
              </w:rPr>
              <w:t>51</w:t>
            </w:r>
            <w:r w:rsidR="00A05936">
              <w:rPr>
                <w:noProof/>
                <w:webHidden/>
              </w:rPr>
              <w:fldChar w:fldCharType="end"/>
            </w:r>
          </w:hyperlink>
        </w:p>
        <w:p w14:paraId="51F1400D" w14:textId="03C39786" w:rsidR="00A05936" w:rsidRDefault="00B07CBB" w:rsidP="00C44187">
          <w:pPr>
            <w:pStyle w:val="31"/>
            <w:rPr>
              <w:rFonts w:asciiTheme="minorHAnsi" w:eastAsiaTheme="minorEastAsia" w:hAnsiTheme="minorHAnsi"/>
              <w:noProof/>
            </w:rPr>
          </w:pPr>
          <w:hyperlink w:anchor="_Toc202744864" w:history="1">
            <w:r w:rsidR="00A05936" w:rsidRPr="00562C27">
              <w:rPr>
                <w:rStyle w:val="a5"/>
                <w:noProof/>
              </w:rPr>
              <w:t>4.6.1</w:t>
            </w:r>
            <w:r w:rsidR="00A05936" w:rsidRPr="00562C27">
              <w:rPr>
                <w:rStyle w:val="a5"/>
                <w:rFonts w:hint="eastAsia"/>
                <w:noProof/>
              </w:rPr>
              <w:t>校園停車場車輛停留時間分布</w:t>
            </w:r>
            <w:r w:rsidR="00A05936">
              <w:rPr>
                <w:noProof/>
                <w:webHidden/>
              </w:rPr>
              <w:tab/>
            </w:r>
            <w:r w:rsidR="00A05936">
              <w:rPr>
                <w:noProof/>
                <w:webHidden/>
              </w:rPr>
              <w:fldChar w:fldCharType="begin"/>
            </w:r>
            <w:r w:rsidR="00A05936">
              <w:rPr>
                <w:noProof/>
                <w:webHidden/>
              </w:rPr>
              <w:instrText xml:space="preserve"> PAGEREF _Toc202744864 \h </w:instrText>
            </w:r>
            <w:r w:rsidR="00A05936">
              <w:rPr>
                <w:noProof/>
                <w:webHidden/>
              </w:rPr>
            </w:r>
            <w:r w:rsidR="00A05936">
              <w:rPr>
                <w:noProof/>
                <w:webHidden/>
              </w:rPr>
              <w:fldChar w:fldCharType="separate"/>
            </w:r>
            <w:r w:rsidR="00D1794C">
              <w:rPr>
                <w:noProof/>
                <w:webHidden/>
              </w:rPr>
              <w:t>51</w:t>
            </w:r>
            <w:r w:rsidR="00A05936">
              <w:rPr>
                <w:noProof/>
                <w:webHidden/>
              </w:rPr>
              <w:fldChar w:fldCharType="end"/>
            </w:r>
          </w:hyperlink>
        </w:p>
        <w:p w14:paraId="2F331F85" w14:textId="55D23D0F" w:rsidR="00A05936" w:rsidRDefault="00B07CBB" w:rsidP="00C44187">
          <w:pPr>
            <w:pStyle w:val="31"/>
            <w:rPr>
              <w:rFonts w:asciiTheme="minorHAnsi" w:eastAsiaTheme="minorEastAsia" w:hAnsiTheme="minorHAnsi"/>
              <w:noProof/>
            </w:rPr>
          </w:pPr>
          <w:hyperlink w:anchor="_Toc202744865" w:history="1">
            <w:r w:rsidR="00A05936" w:rsidRPr="00562C27">
              <w:rPr>
                <w:rStyle w:val="a5"/>
                <w:noProof/>
              </w:rPr>
              <w:t>4.6.2</w:t>
            </w:r>
            <w:r w:rsidR="00A05936" w:rsidRPr="00562C27">
              <w:rPr>
                <w:rStyle w:val="a5"/>
                <w:rFonts w:hint="eastAsia"/>
                <w:noProof/>
              </w:rPr>
              <w:t>不同票種停留狀況分析</w:t>
            </w:r>
            <w:r w:rsidR="00A05936">
              <w:rPr>
                <w:noProof/>
                <w:webHidden/>
              </w:rPr>
              <w:tab/>
            </w:r>
            <w:r w:rsidR="00A05936">
              <w:rPr>
                <w:noProof/>
                <w:webHidden/>
              </w:rPr>
              <w:fldChar w:fldCharType="begin"/>
            </w:r>
            <w:r w:rsidR="00A05936">
              <w:rPr>
                <w:noProof/>
                <w:webHidden/>
              </w:rPr>
              <w:instrText xml:space="preserve"> PAGEREF _Toc202744865 \h </w:instrText>
            </w:r>
            <w:r w:rsidR="00A05936">
              <w:rPr>
                <w:noProof/>
                <w:webHidden/>
              </w:rPr>
            </w:r>
            <w:r w:rsidR="00A05936">
              <w:rPr>
                <w:noProof/>
                <w:webHidden/>
              </w:rPr>
              <w:fldChar w:fldCharType="separate"/>
            </w:r>
            <w:r w:rsidR="00D1794C">
              <w:rPr>
                <w:noProof/>
                <w:webHidden/>
              </w:rPr>
              <w:t>58</w:t>
            </w:r>
            <w:r w:rsidR="00A05936">
              <w:rPr>
                <w:noProof/>
                <w:webHidden/>
              </w:rPr>
              <w:fldChar w:fldCharType="end"/>
            </w:r>
          </w:hyperlink>
        </w:p>
        <w:p w14:paraId="574D0144" w14:textId="4A36C494" w:rsidR="00A05936" w:rsidRDefault="00B07CBB" w:rsidP="00C44187">
          <w:pPr>
            <w:pStyle w:val="21"/>
            <w:tabs>
              <w:tab w:val="clear" w:pos="1200"/>
            </w:tabs>
            <w:rPr>
              <w:rFonts w:asciiTheme="minorHAnsi" w:eastAsiaTheme="minorEastAsia" w:hAnsiTheme="minorHAnsi"/>
              <w:noProof/>
            </w:rPr>
          </w:pPr>
          <w:hyperlink w:anchor="_Toc202744866" w:history="1">
            <w:r w:rsidR="00A05936" w:rsidRPr="00562C27">
              <w:rPr>
                <w:rStyle w:val="a5"/>
                <w:noProof/>
              </w:rPr>
              <w:t>4.7</w:t>
            </w:r>
            <w:r w:rsidR="00A05936" w:rsidRPr="00562C27">
              <w:rPr>
                <w:rStyle w:val="a5"/>
                <w:rFonts w:hint="eastAsia"/>
                <w:noProof/>
              </w:rPr>
              <w:t>政策成效分析</w:t>
            </w:r>
            <w:r w:rsidR="00A05936">
              <w:rPr>
                <w:noProof/>
                <w:webHidden/>
              </w:rPr>
              <w:tab/>
            </w:r>
            <w:r w:rsidR="00A05936">
              <w:rPr>
                <w:noProof/>
                <w:webHidden/>
              </w:rPr>
              <w:fldChar w:fldCharType="begin"/>
            </w:r>
            <w:r w:rsidR="00A05936">
              <w:rPr>
                <w:noProof/>
                <w:webHidden/>
              </w:rPr>
              <w:instrText xml:space="preserve"> PAGEREF _Toc202744866 \h </w:instrText>
            </w:r>
            <w:r w:rsidR="00A05936">
              <w:rPr>
                <w:noProof/>
                <w:webHidden/>
              </w:rPr>
            </w:r>
            <w:r w:rsidR="00A05936">
              <w:rPr>
                <w:noProof/>
                <w:webHidden/>
              </w:rPr>
              <w:fldChar w:fldCharType="separate"/>
            </w:r>
            <w:r w:rsidR="00D1794C">
              <w:rPr>
                <w:noProof/>
                <w:webHidden/>
              </w:rPr>
              <w:t>73</w:t>
            </w:r>
            <w:r w:rsidR="00A05936">
              <w:rPr>
                <w:noProof/>
                <w:webHidden/>
              </w:rPr>
              <w:fldChar w:fldCharType="end"/>
            </w:r>
          </w:hyperlink>
        </w:p>
        <w:p w14:paraId="40366046" w14:textId="193F7F1F" w:rsidR="00A05936" w:rsidRDefault="00B07CBB" w:rsidP="00C44187">
          <w:pPr>
            <w:pStyle w:val="31"/>
            <w:rPr>
              <w:rFonts w:asciiTheme="minorHAnsi" w:eastAsiaTheme="minorEastAsia" w:hAnsiTheme="minorHAnsi"/>
              <w:noProof/>
            </w:rPr>
          </w:pPr>
          <w:hyperlink w:anchor="_Toc202744867" w:history="1">
            <w:r w:rsidR="00A05936" w:rsidRPr="00562C27">
              <w:rPr>
                <w:rStyle w:val="a5"/>
                <w:noProof/>
              </w:rPr>
              <w:t>4.7.1</w:t>
            </w:r>
            <w:r w:rsidR="00A05936" w:rsidRPr="00562C27">
              <w:rPr>
                <w:rStyle w:val="a5"/>
                <w:rFonts w:hint="eastAsia"/>
                <w:noProof/>
              </w:rPr>
              <w:t>停留時數分布變化</w:t>
            </w:r>
            <w:r w:rsidR="00A05936">
              <w:rPr>
                <w:noProof/>
                <w:webHidden/>
              </w:rPr>
              <w:tab/>
            </w:r>
            <w:r w:rsidR="00A05936">
              <w:rPr>
                <w:noProof/>
                <w:webHidden/>
              </w:rPr>
              <w:fldChar w:fldCharType="begin"/>
            </w:r>
            <w:r w:rsidR="00A05936">
              <w:rPr>
                <w:noProof/>
                <w:webHidden/>
              </w:rPr>
              <w:instrText xml:space="preserve"> PAGEREF _Toc202744867 \h </w:instrText>
            </w:r>
            <w:r w:rsidR="00A05936">
              <w:rPr>
                <w:noProof/>
                <w:webHidden/>
              </w:rPr>
            </w:r>
            <w:r w:rsidR="00A05936">
              <w:rPr>
                <w:noProof/>
                <w:webHidden/>
              </w:rPr>
              <w:fldChar w:fldCharType="separate"/>
            </w:r>
            <w:r w:rsidR="00D1794C">
              <w:rPr>
                <w:noProof/>
                <w:webHidden/>
              </w:rPr>
              <w:t>73</w:t>
            </w:r>
            <w:r w:rsidR="00A05936">
              <w:rPr>
                <w:noProof/>
                <w:webHidden/>
              </w:rPr>
              <w:fldChar w:fldCharType="end"/>
            </w:r>
          </w:hyperlink>
        </w:p>
        <w:p w14:paraId="01183DB7" w14:textId="7A967723" w:rsidR="00A05936" w:rsidRDefault="00B07CBB" w:rsidP="00C44187">
          <w:pPr>
            <w:pStyle w:val="31"/>
            <w:rPr>
              <w:rFonts w:asciiTheme="minorHAnsi" w:eastAsiaTheme="minorEastAsia" w:hAnsiTheme="minorHAnsi"/>
              <w:noProof/>
            </w:rPr>
          </w:pPr>
          <w:hyperlink w:anchor="_Toc202744868" w:history="1">
            <w:r w:rsidR="00A05936" w:rsidRPr="00562C27">
              <w:rPr>
                <w:rStyle w:val="a5"/>
                <w:noProof/>
              </w:rPr>
              <w:t>4.7.2</w:t>
            </w:r>
            <w:r w:rsidR="00A05936" w:rsidRPr="00562C27">
              <w:rPr>
                <w:rStyle w:val="a5"/>
                <w:rFonts w:hint="eastAsia"/>
                <w:noProof/>
              </w:rPr>
              <w:t>每日最大在場車輛數變化</w:t>
            </w:r>
            <w:r w:rsidR="00A05936">
              <w:rPr>
                <w:noProof/>
                <w:webHidden/>
              </w:rPr>
              <w:tab/>
            </w:r>
            <w:r w:rsidR="00A05936">
              <w:rPr>
                <w:noProof/>
                <w:webHidden/>
              </w:rPr>
              <w:fldChar w:fldCharType="begin"/>
            </w:r>
            <w:r w:rsidR="00A05936">
              <w:rPr>
                <w:noProof/>
                <w:webHidden/>
              </w:rPr>
              <w:instrText xml:space="preserve"> PAGEREF _Toc202744868 \h </w:instrText>
            </w:r>
            <w:r w:rsidR="00A05936">
              <w:rPr>
                <w:noProof/>
                <w:webHidden/>
              </w:rPr>
            </w:r>
            <w:r w:rsidR="00A05936">
              <w:rPr>
                <w:noProof/>
                <w:webHidden/>
              </w:rPr>
              <w:fldChar w:fldCharType="separate"/>
            </w:r>
            <w:r w:rsidR="00D1794C">
              <w:rPr>
                <w:noProof/>
                <w:webHidden/>
              </w:rPr>
              <w:t>77</w:t>
            </w:r>
            <w:r w:rsidR="00A05936">
              <w:rPr>
                <w:noProof/>
                <w:webHidden/>
              </w:rPr>
              <w:fldChar w:fldCharType="end"/>
            </w:r>
          </w:hyperlink>
        </w:p>
        <w:p w14:paraId="1A04589E" w14:textId="428A9A92" w:rsidR="00A05936" w:rsidRDefault="00B07CBB" w:rsidP="00C44187">
          <w:pPr>
            <w:pStyle w:val="11"/>
            <w:rPr>
              <w:rFonts w:asciiTheme="minorHAnsi" w:eastAsiaTheme="minorEastAsia" w:hAnsiTheme="minorHAnsi"/>
            </w:rPr>
          </w:pPr>
          <w:hyperlink w:anchor="_Toc202744869" w:history="1">
            <w:r w:rsidR="00A05936" w:rsidRPr="00562C27">
              <w:rPr>
                <w:rStyle w:val="a5"/>
                <w:rFonts w:hint="eastAsia"/>
              </w:rPr>
              <w:t>第五章　結論與未來展望</w:t>
            </w:r>
            <w:r w:rsidR="00A05936">
              <w:rPr>
                <w:webHidden/>
              </w:rPr>
              <w:tab/>
            </w:r>
            <w:r w:rsidR="00A05936">
              <w:rPr>
                <w:webHidden/>
              </w:rPr>
              <w:fldChar w:fldCharType="begin"/>
            </w:r>
            <w:r w:rsidR="00A05936">
              <w:rPr>
                <w:webHidden/>
              </w:rPr>
              <w:instrText xml:space="preserve"> PAGEREF _Toc202744869 \h </w:instrText>
            </w:r>
            <w:r w:rsidR="00A05936">
              <w:rPr>
                <w:webHidden/>
              </w:rPr>
            </w:r>
            <w:r w:rsidR="00A05936">
              <w:rPr>
                <w:webHidden/>
              </w:rPr>
              <w:fldChar w:fldCharType="separate"/>
            </w:r>
            <w:r w:rsidR="00D1794C">
              <w:rPr>
                <w:webHidden/>
              </w:rPr>
              <w:t>79</w:t>
            </w:r>
            <w:r w:rsidR="00A05936">
              <w:rPr>
                <w:webHidden/>
              </w:rPr>
              <w:fldChar w:fldCharType="end"/>
            </w:r>
          </w:hyperlink>
        </w:p>
        <w:p w14:paraId="33C875A6" w14:textId="15CD9258" w:rsidR="00A05936" w:rsidRDefault="00B07CBB" w:rsidP="00C44187">
          <w:pPr>
            <w:pStyle w:val="21"/>
            <w:tabs>
              <w:tab w:val="clear" w:pos="1200"/>
            </w:tabs>
            <w:rPr>
              <w:rFonts w:asciiTheme="minorHAnsi" w:eastAsiaTheme="minorEastAsia" w:hAnsiTheme="minorHAnsi"/>
              <w:noProof/>
            </w:rPr>
          </w:pPr>
          <w:hyperlink w:anchor="_Toc202744870" w:history="1">
            <w:r w:rsidR="00A05936" w:rsidRPr="00562C27">
              <w:rPr>
                <w:rStyle w:val="a5"/>
                <w:noProof/>
              </w:rPr>
              <w:t>5.1</w:t>
            </w:r>
            <w:r w:rsidR="00A05936" w:rsidRPr="00562C27">
              <w:rPr>
                <w:rStyle w:val="a5"/>
                <w:rFonts w:hint="eastAsia"/>
                <w:noProof/>
              </w:rPr>
              <w:t>結論</w:t>
            </w:r>
            <w:r w:rsidR="00A05936">
              <w:rPr>
                <w:noProof/>
                <w:webHidden/>
              </w:rPr>
              <w:tab/>
            </w:r>
            <w:r w:rsidR="00A05936">
              <w:rPr>
                <w:noProof/>
                <w:webHidden/>
              </w:rPr>
              <w:fldChar w:fldCharType="begin"/>
            </w:r>
            <w:r w:rsidR="00A05936">
              <w:rPr>
                <w:noProof/>
                <w:webHidden/>
              </w:rPr>
              <w:instrText xml:space="preserve"> PAGEREF _Toc202744870 \h </w:instrText>
            </w:r>
            <w:r w:rsidR="00A05936">
              <w:rPr>
                <w:noProof/>
                <w:webHidden/>
              </w:rPr>
            </w:r>
            <w:r w:rsidR="00A05936">
              <w:rPr>
                <w:noProof/>
                <w:webHidden/>
              </w:rPr>
              <w:fldChar w:fldCharType="separate"/>
            </w:r>
            <w:r w:rsidR="00D1794C">
              <w:rPr>
                <w:noProof/>
                <w:webHidden/>
              </w:rPr>
              <w:t>79</w:t>
            </w:r>
            <w:r w:rsidR="00A05936">
              <w:rPr>
                <w:noProof/>
                <w:webHidden/>
              </w:rPr>
              <w:fldChar w:fldCharType="end"/>
            </w:r>
          </w:hyperlink>
        </w:p>
        <w:p w14:paraId="2C5634E4" w14:textId="209C0FB8" w:rsidR="00A05936" w:rsidRPr="002E40A1" w:rsidRDefault="00B07CBB" w:rsidP="00C44187">
          <w:pPr>
            <w:pStyle w:val="21"/>
            <w:tabs>
              <w:tab w:val="clear" w:pos="1200"/>
            </w:tabs>
            <w:rPr>
              <w:rStyle w:val="a5"/>
              <w:noProof/>
            </w:rPr>
          </w:pPr>
          <w:hyperlink w:anchor="_Toc202744871" w:history="1">
            <w:r w:rsidR="00A05936" w:rsidRPr="00562C27">
              <w:rPr>
                <w:rStyle w:val="a5"/>
                <w:noProof/>
              </w:rPr>
              <w:t>5.2</w:t>
            </w:r>
            <w:r w:rsidR="00A05936" w:rsidRPr="00562C27">
              <w:rPr>
                <w:rStyle w:val="a5"/>
                <w:rFonts w:hint="eastAsia"/>
                <w:noProof/>
              </w:rPr>
              <w:t>未來展望</w:t>
            </w:r>
            <w:r w:rsidR="00A05936">
              <w:rPr>
                <w:noProof/>
                <w:webHidden/>
              </w:rPr>
              <w:tab/>
            </w:r>
            <w:r w:rsidR="00A05936">
              <w:rPr>
                <w:noProof/>
                <w:webHidden/>
              </w:rPr>
              <w:fldChar w:fldCharType="begin"/>
            </w:r>
            <w:r w:rsidR="00A05936">
              <w:rPr>
                <w:noProof/>
                <w:webHidden/>
              </w:rPr>
              <w:instrText xml:space="preserve"> PAGEREF _Toc202744871 \h </w:instrText>
            </w:r>
            <w:r w:rsidR="00A05936">
              <w:rPr>
                <w:noProof/>
                <w:webHidden/>
              </w:rPr>
            </w:r>
            <w:r w:rsidR="00A05936">
              <w:rPr>
                <w:noProof/>
                <w:webHidden/>
              </w:rPr>
              <w:fldChar w:fldCharType="separate"/>
            </w:r>
            <w:r w:rsidR="00D1794C">
              <w:rPr>
                <w:noProof/>
                <w:webHidden/>
              </w:rPr>
              <w:t>80</w:t>
            </w:r>
            <w:r w:rsidR="00A05936">
              <w:rPr>
                <w:noProof/>
                <w:webHidden/>
              </w:rPr>
              <w:fldChar w:fldCharType="end"/>
            </w:r>
          </w:hyperlink>
        </w:p>
        <w:p w14:paraId="0237C6EB" w14:textId="7A651AA8" w:rsidR="00A05936" w:rsidRDefault="00B07CBB" w:rsidP="00C44187">
          <w:pPr>
            <w:pStyle w:val="11"/>
            <w:rPr>
              <w:rFonts w:asciiTheme="minorHAnsi" w:eastAsiaTheme="minorEastAsia" w:hAnsiTheme="minorHAnsi"/>
            </w:rPr>
          </w:pPr>
          <w:hyperlink w:anchor="_Toc202744872" w:history="1">
            <w:r w:rsidR="00A05936" w:rsidRPr="00562C27">
              <w:rPr>
                <w:rStyle w:val="a5"/>
                <w:rFonts w:hint="eastAsia"/>
              </w:rPr>
              <w:t>附錄</w:t>
            </w:r>
            <w:r w:rsidR="00A05936">
              <w:rPr>
                <w:webHidden/>
              </w:rPr>
              <w:tab/>
            </w:r>
            <w:r w:rsidR="00A05936">
              <w:rPr>
                <w:webHidden/>
              </w:rPr>
              <w:fldChar w:fldCharType="begin"/>
            </w:r>
            <w:r w:rsidR="00A05936">
              <w:rPr>
                <w:webHidden/>
              </w:rPr>
              <w:instrText xml:space="preserve"> PAGEREF _Toc202744872 \h </w:instrText>
            </w:r>
            <w:r w:rsidR="00A05936">
              <w:rPr>
                <w:webHidden/>
              </w:rPr>
            </w:r>
            <w:r w:rsidR="00A05936">
              <w:rPr>
                <w:webHidden/>
              </w:rPr>
              <w:fldChar w:fldCharType="separate"/>
            </w:r>
            <w:r w:rsidR="00D1794C">
              <w:rPr>
                <w:webHidden/>
              </w:rPr>
              <w:t>82</w:t>
            </w:r>
            <w:r w:rsidR="00A05936">
              <w:rPr>
                <w:webHidden/>
              </w:rPr>
              <w:fldChar w:fldCharType="end"/>
            </w:r>
          </w:hyperlink>
        </w:p>
        <w:p w14:paraId="30D6C40E" w14:textId="47F03EA1" w:rsidR="00A05936" w:rsidRDefault="00B07CBB" w:rsidP="00C44187">
          <w:pPr>
            <w:pStyle w:val="11"/>
            <w:rPr>
              <w:rFonts w:asciiTheme="minorHAnsi" w:eastAsiaTheme="minorEastAsia" w:hAnsiTheme="minorHAnsi"/>
            </w:rPr>
          </w:pPr>
          <w:hyperlink w:anchor="_Toc202744873" w:history="1">
            <w:r w:rsidR="00A05936" w:rsidRPr="00562C27">
              <w:rPr>
                <w:rStyle w:val="a5"/>
                <w:rFonts w:hint="eastAsia"/>
              </w:rPr>
              <w:t>參考文獻</w:t>
            </w:r>
            <w:r w:rsidR="00A05936">
              <w:rPr>
                <w:webHidden/>
              </w:rPr>
              <w:tab/>
            </w:r>
            <w:r w:rsidR="00A05936">
              <w:rPr>
                <w:webHidden/>
              </w:rPr>
              <w:fldChar w:fldCharType="begin"/>
            </w:r>
            <w:r w:rsidR="00A05936">
              <w:rPr>
                <w:webHidden/>
              </w:rPr>
              <w:instrText xml:space="preserve"> PAGEREF _Toc202744873 \h </w:instrText>
            </w:r>
            <w:r w:rsidR="00A05936">
              <w:rPr>
                <w:webHidden/>
              </w:rPr>
            </w:r>
            <w:r w:rsidR="00A05936">
              <w:rPr>
                <w:webHidden/>
              </w:rPr>
              <w:fldChar w:fldCharType="separate"/>
            </w:r>
            <w:r w:rsidR="00D1794C">
              <w:rPr>
                <w:webHidden/>
              </w:rPr>
              <w:t>83</w:t>
            </w:r>
            <w:r w:rsidR="00A05936">
              <w:rPr>
                <w:webHidden/>
              </w:rPr>
              <w:fldChar w:fldCharType="end"/>
            </w:r>
          </w:hyperlink>
        </w:p>
        <w:p w14:paraId="3EFA23AA" w14:textId="28376183" w:rsidR="0022668C" w:rsidRPr="001D337F" w:rsidRDefault="00154754" w:rsidP="0022668C">
          <w:pPr>
            <w:ind w:left="240" w:right="240" w:firstLine="480"/>
            <w:rPr>
              <w:b/>
              <w:bCs/>
              <w:lang w:val="zh-TW"/>
            </w:rPr>
          </w:pPr>
          <w:r w:rsidRPr="001D337F">
            <w:rPr>
              <w:b/>
              <w:bCs/>
              <w:lang w:val="zh-TW"/>
            </w:rPr>
            <w:fldChar w:fldCharType="end"/>
          </w:r>
        </w:p>
        <w:p w14:paraId="28F013E5" w14:textId="3D0C7F09" w:rsidR="0022668C" w:rsidRPr="001D337F" w:rsidRDefault="00BD112B" w:rsidP="00C44187">
          <w:pPr>
            <w:pStyle w:val="11"/>
            <w:rPr>
              <w:lang w:val="zh-TW"/>
            </w:rPr>
          </w:pPr>
          <w:r>
            <w:rPr>
              <w:lang w:val="zh-TW"/>
            </w:rPr>
            <w:br w:type="page"/>
          </w:r>
        </w:p>
        <w:p w14:paraId="2BF7DB13" w14:textId="43CA9A1E" w:rsidR="0022668C" w:rsidRDefault="0022668C" w:rsidP="0022668C">
          <w:pPr>
            <w:widowControl/>
            <w:spacing w:line="240" w:lineRule="auto"/>
            <w:ind w:left="240" w:right="240" w:firstLine="641"/>
            <w:jc w:val="center"/>
            <w:outlineLvl w:val="0"/>
            <w:rPr>
              <w:b/>
              <w:sz w:val="32"/>
              <w:szCs w:val="32"/>
            </w:rPr>
          </w:pPr>
          <w:bookmarkStart w:id="4" w:name="_Toc202744827"/>
          <w:r w:rsidRPr="00070E4D">
            <w:rPr>
              <w:rFonts w:hint="eastAsia"/>
              <w:b/>
              <w:sz w:val="32"/>
              <w:szCs w:val="32"/>
            </w:rPr>
            <w:lastRenderedPageBreak/>
            <w:t>表目錄</w:t>
          </w:r>
          <w:bookmarkEnd w:id="4"/>
        </w:p>
        <w:p w14:paraId="681833E2" w14:textId="0A0F87A5" w:rsidR="00375B1F" w:rsidRDefault="00A05936" w:rsidP="009F12AC">
          <w:pPr>
            <w:pStyle w:val="af6"/>
            <w:tabs>
              <w:tab w:val="right" w:leader="dot" w:pos="9061"/>
            </w:tabs>
            <w:ind w:leftChars="0" w:left="1602" w:right="240" w:hangingChars="500" w:hanging="1602"/>
            <w:rPr>
              <w:rFonts w:asciiTheme="minorHAnsi" w:eastAsiaTheme="minorEastAsia" w:hAnsiTheme="minorHAnsi"/>
              <w:noProof/>
            </w:rPr>
          </w:pPr>
          <w:r>
            <w:rPr>
              <w:b/>
              <w:sz w:val="32"/>
              <w:szCs w:val="32"/>
            </w:rPr>
            <w:fldChar w:fldCharType="begin"/>
          </w:r>
          <w:r>
            <w:rPr>
              <w:b/>
              <w:sz w:val="32"/>
              <w:szCs w:val="32"/>
            </w:rPr>
            <w:instrText xml:space="preserve"> </w:instrText>
          </w:r>
          <w:r>
            <w:rPr>
              <w:rFonts w:hint="eastAsia"/>
              <w:b/>
              <w:sz w:val="32"/>
              <w:szCs w:val="32"/>
            </w:rPr>
            <w:instrText>TOC \h \z \c "</w:instrText>
          </w:r>
          <w:r>
            <w:rPr>
              <w:rFonts w:hint="eastAsia"/>
              <w:b/>
              <w:sz w:val="32"/>
              <w:szCs w:val="32"/>
            </w:rPr>
            <w:instrText>表</w:instrText>
          </w:r>
          <w:r>
            <w:rPr>
              <w:rFonts w:hint="eastAsia"/>
              <w:b/>
              <w:sz w:val="32"/>
              <w:szCs w:val="32"/>
            </w:rPr>
            <w:instrText xml:space="preserve"> 2 -"</w:instrText>
          </w:r>
          <w:r>
            <w:rPr>
              <w:b/>
              <w:sz w:val="32"/>
              <w:szCs w:val="32"/>
            </w:rPr>
            <w:instrText xml:space="preserve"> </w:instrText>
          </w:r>
          <w:r>
            <w:rPr>
              <w:b/>
              <w:sz w:val="32"/>
              <w:szCs w:val="32"/>
            </w:rPr>
            <w:fldChar w:fldCharType="separate"/>
          </w:r>
          <w:hyperlink w:anchor="_Toc203040996" w:history="1">
            <w:r w:rsidR="00375B1F" w:rsidRPr="00080952">
              <w:rPr>
                <w:rStyle w:val="a5"/>
                <w:rFonts w:hint="eastAsia"/>
                <w:noProof/>
              </w:rPr>
              <w:t>表</w:t>
            </w:r>
            <w:r w:rsidR="00375B1F" w:rsidRPr="00080952">
              <w:rPr>
                <w:rStyle w:val="a5"/>
                <w:noProof/>
              </w:rPr>
              <w:t xml:space="preserve"> 2 - 1</w:t>
            </w:r>
            <w:r w:rsidR="00375B1F" w:rsidRPr="00080952">
              <w:rPr>
                <w:rStyle w:val="a5"/>
                <w:rFonts w:hint="eastAsia"/>
                <w:noProof/>
              </w:rPr>
              <w:t>智慧城市應用分類</w:t>
            </w:r>
            <w:r w:rsidR="00375B1F" w:rsidRPr="00080952">
              <w:rPr>
                <w:rStyle w:val="a5"/>
                <w:noProof/>
              </w:rPr>
              <w:t>[4]</w:t>
            </w:r>
            <w:r w:rsidR="00375B1F">
              <w:rPr>
                <w:noProof/>
                <w:webHidden/>
              </w:rPr>
              <w:tab/>
            </w:r>
            <w:r w:rsidR="00375B1F">
              <w:rPr>
                <w:noProof/>
                <w:webHidden/>
              </w:rPr>
              <w:fldChar w:fldCharType="begin"/>
            </w:r>
            <w:r w:rsidR="00375B1F">
              <w:rPr>
                <w:noProof/>
                <w:webHidden/>
              </w:rPr>
              <w:instrText xml:space="preserve"> PAGEREF _Toc203040996 \h </w:instrText>
            </w:r>
            <w:r w:rsidR="00375B1F">
              <w:rPr>
                <w:noProof/>
                <w:webHidden/>
              </w:rPr>
            </w:r>
            <w:r w:rsidR="00375B1F">
              <w:rPr>
                <w:noProof/>
                <w:webHidden/>
              </w:rPr>
              <w:fldChar w:fldCharType="separate"/>
            </w:r>
            <w:r w:rsidR="00D1794C">
              <w:rPr>
                <w:noProof/>
                <w:webHidden/>
              </w:rPr>
              <w:t>7</w:t>
            </w:r>
            <w:r w:rsidR="00375B1F">
              <w:rPr>
                <w:noProof/>
                <w:webHidden/>
              </w:rPr>
              <w:fldChar w:fldCharType="end"/>
            </w:r>
          </w:hyperlink>
        </w:p>
        <w:p w14:paraId="038B5858" w14:textId="1AED9BFC" w:rsidR="00375B1F" w:rsidRDefault="00B07CBB" w:rsidP="009F12AC">
          <w:pPr>
            <w:pStyle w:val="af6"/>
            <w:tabs>
              <w:tab w:val="right" w:leader="dot" w:pos="9061"/>
            </w:tabs>
            <w:ind w:leftChars="0" w:left="1200" w:right="240" w:hangingChars="500" w:hanging="1200"/>
            <w:rPr>
              <w:rFonts w:asciiTheme="minorHAnsi" w:eastAsiaTheme="minorEastAsia" w:hAnsiTheme="minorHAnsi"/>
              <w:noProof/>
            </w:rPr>
          </w:pPr>
          <w:hyperlink w:anchor="_Toc203040997" w:history="1">
            <w:r w:rsidR="00375B1F" w:rsidRPr="00080952">
              <w:rPr>
                <w:rStyle w:val="a5"/>
                <w:rFonts w:hint="eastAsia"/>
                <w:noProof/>
              </w:rPr>
              <w:t>表</w:t>
            </w:r>
            <w:r w:rsidR="00375B1F" w:rsidRPr="00080952">
              <w:rPr>
                <w:rStyle w:val="a5"/>
                <w:noProof/>
              </w:rPr>
              <w:t xml:space="preserve"> 2 - 2</w:t>
            </w:r>
            <w:r w:rsidR="00375B1F" w:rsidRPr="00080952">
              <w:rPr>
                <w:rStyle w:val="a5"/>
                <w:rFonts w:hint="eastAsia"/>
                <w:noProof/>
              </w:rPr>
              <w:t>建構智慧校園四階段</w:t>
            </w:r>
            <w:r w:rsidR="00375B1F">
              <w:rPr>
                <w:noProof/>
                <w:webHidden/>
              </w:rPr>
              <w:tab/>
            </w:r>
            <w:r w:rsidR="00375B1F">
              <w:rPr>
                <w:noProof/>
                <w:webHidden/>
              </w:rPr>
              <w:fldChar w:fldCharType="begin"/>
            </w:r>
            <w:r w:rsidR="00375B1F">
              <w:rPr>
                <w:noProof/>
                <w:webHidden/>
              </w:rPr>
              <w:instrText xml:space="preserve"> PAGEREF _Toc203040997 \h </w:instrText>
            </w:r>
            <w:r w:rsidR="00375B1F">
              <w:rPr>
                <w:noProof/>
                <w:webHidden/>
              </w:rPr>
            </w:r>
            <w:r w:rsidR="00375B1F">
              <w:rPr>
                <w:noProof/>
                <w:webHidden/>
              </w:rPr>
              <w:fldChar w:fldCharType="separate"/>
            </w:r>
            <w:r w:rsidR="00D1794C">
              <w:rPr>
                <w:noProof/>
                <w:webHidden/>
              </w:rPr>
              <w:t>9</w:t>
            </w:r>
            <w:r w:rsidR="00375B1F">
              <w:rPr>
                <w:noProof/>
                <w:webHidden/>
              </w:rPr>
              <w:fldChar w:fldCharType="end"/>
            </w:r>
          </w:hyperlink>
        </w:p>
        <w:p w14:paraId="060C9C5E" w14:textId="33D04EE4" w:rsidR="00A05936" w:rsidRDefault="00A05936" w:rsidP="009F12AC">
          <w:pPr>
            <w:pStyle w:val="af6"/>
            <w:tabs>
              <w:tab w:val="right" w:leader="dot" w:pos="9061"/>
            </w:tabs>
            <w:ind w:leftChars="0" w:left="1602" w:right="240" w:hangingChars="500" w:hanging="1602"/>
            <w:rPr>
              <w:rFonts w:asciiTheme="minorHAnsi" w:eastAsiaTheme="minorEastAsia" w:hAnsiTheme="minorHAnsi"/>
              <w:noProof/>
            </w:rPr>
          </w:pPr>
          <w:r>
            <w:rPr>
              <w:b/>
              <w:sz w:val="32"/>
              <w:szCs w:val="32"/>
            </w:rPr>
            <w:fldChar w:fldCharType="end"/>
          </w:r>
          <w:hyperlink w:anchor="_Toc202744876" w:history="1">
            <w:r w:rsidRPr="008445F2">
              <w:rPr>
                <w:rStyle w:val="a5"/>
                <w:rFonts w:hint="eastAsia"/>
              </w:rPr>
              <w:t>表</w:t>
            </w:r>
            <w:r w:rsidRPr="008445F2">
              <w:rPr>
                <w:rStyle w:val="a5"/>
              </w:rPr>
              <w:t xml:space="preserve"> 3 - 1 </w:t>
            </w:r>
            <w:r w:rsidRPr="008445F2">
              <w:rPr>
                <w:rStyle w:val="a5"/>
                <w:rFonts w:hint="eastAsia"/>
              </w:rPr>
              <w:t>停車格分類統計</w:t>
            </w:r>
            <w:r>
              <w:rPr>
                <w:noProof/>
                <w:webHidden/>
              </w:rPr>
              <w:tab/>
            </w:r>
            <w:r>
              <w:rPr>
                <w:noProof/>
                <w:webHidden/>
              </w:rPr>
              <w:fldChar w:fldCharType="begin"/>
            </w:r>
            <w:r>
              <w:rPr>
                <w:noProof/>
                <w:webHidden/>
              </w:rPr>
              <w:instrText xml:space="preserve"> PAGEREF _Toc202744876 \h </w:instrText>
            </w:r>
            <w:r>
              <w:rPr>
                <w:noProof/>
                <w:webHidden/>
              </w:rPr>
            </w:r>
            <w:r>
              <w:rPr>
                <w:noProof/>
                <w:webHidden/>
              </w:rPr>
              <w:fldChar w:fldCharType="separate"/>
            </w:r>
            <w:r w:rsidR="00D1794C">
              <w:rPr>
                <w:noProof/>
                <w:webHidden/>
              </w:rPr>
              <w:t>21</w:t>
            </w:r>
            <w:r>
              <w:rPr>
                <w:noProof/>
                <w:webHidden/>
              </w:rPr>
              <w:fldChar w:fldCharType="end"/>
            </w:r>
          </w:hyperlink>
        </w:p>
        <w:p w14:paraId="2CD777E0" w14:textId="1C21EFE5" w:rsidR="00A05936" w:rsidRDefault="00B07CBB" w:rsidP="009F12AC">
          <w:pPr>
            <w:pStyle w:val="af6"/>
            <w:tabs>
              <w:tab w:val="right" w:leader="dot" w:pos="9061"/>
            </w:tabs>
            <w:ind w:leftChars="0" w:left="1200" w:right="240" w:hangingChars="500" w:hanging="1200"/>
            <w:rPr>
              <w:rFonts w:asciiTheme="minorHAnsi" w:eastAsiaTheme="minorEastAsia" w:hAnsiTheme="minorHAnsi"/>
              <w:noProof/>
            </w:rPr>
          </w:pPr>
          <w:hyperlink w:anchor="_Toc202744877" w:history="1">
            <w:r w:rsidR="00A05936" w:rsidRPr="009C6EED">
              <w:rPr>
                <w:rStyle w:val="a5"/>
                <w:rFonts w:hint="eastAsia"/>
                <w:noProof/>
              </w:rPr>
              <w:t>表</w:t>
            </w:r>
            <w:r w:rsidR="00A05936" w:rsidRPr="009C6EED">
              <w:rPr>
                <w:rStyle w:val="a5"/>
                <w:noProof/>
              </w:rPr>
              <w:t xml:space="preserve"> 3 - 2 </w:t>
            </w:r>
            <w:r w:rsidR="00A05936" w:rsidRPr="009C6EED">
              <w:rPr>
                <w:rStyle w:val="a5"/>
                <w:rFonts w:hint="eastAsia"/>
                <w:noProof/>
              </w:rPr>
              <w:t>停車格分類</w:t>
            </w:r>
            <w:r w:rsidR="00A05936">
              <w:rPr>
                <w:noProof/>
                <w:webHidden/>
              </w:rPr>
              <w:tab/>
            </w:r>
            <w:r w:rsidR="00A05936">
              <w:rPr>
                <w:noProof/>
                <w:webHidden/>
              </w:rPr>
              <w:fldChar w:fldCharType="begin"/>
            </w:r>
            <w:r w:rsidR="00A05936">
              <w:rPr>
                <w:noProof/>
                <w:webHidden/>
              </w:rPr>
              <w:instrText xml:space="preserve"> PAGEREF _Toc202744877 \h </w:instrText>
            </w:r>
            <w:r w:rsidR="00A05936">
              <w:rPr>
                <w:noProof/>
                <w:webHidden/>
              </w:rPr>
            </w:r>
            <w:r w:rsidR="00A05936">
              <w:rPr>
                <w:noProof/>
                <w:webHidden/>
              </w:rPr>
              <w:fldChar w:fldCharType="separate"/>
            </w:r>
            <w:r w:rsidR="00D1794C">
              <w:rPr>
                <w:noProof/>
                <w:webHidden/>
              </w:rPr>
              <w:t>21</w:t>
            </w:r>
            <w:r w:rsidR="00A05936">
              <w:rPr>
                <w:noProof/>
                <w:webHidden/>
              </w:rPr>
              <w:fldChar w:fldCharType="end"/>
            </w:r>
          </w:hyperlink>
        </w:p>
        <w:p w14:paraId="611E88EA" w14:textId="6E79C3CB" w:rsidR="00A05936" w:rsidRDefault="00B07CBB" w:rsidP="009F12AC">
          <w:pPr>
            <w:pStyle w:val="af6"/>
            <w:tabs>
              <w:tab w:val="right" w:leader="dot" w:pos="9061"/>
            </w:tabs>
            <w:ind w:leftChars="0" w:left="1200" w:right="240" w:hangingChars="500" w:hanging="1200"/>
            <w:rPr>
              <w:rFonts w:asciiTheme="minorHAnsi" w:eastAsiaTheme="minorEastAsia" w:hAnsiTheme="minorHAnsi"/>
              <w:noProof/>
            </w:rPr>
          </w:pPr>
          <w:hyperlink w:anchor="_Toc202744878" w:history="1">
            <w:r w:rsidR="00A05936" w:rsidRPr="009C6EED">
              <w:rPr>
                <w:rStyle w:val="a5"/>
                <w:rFonts w:hint="eastAsia"/>
                <w:noProof/>
              </w:rPr>
              <w:t>表</w:t>
            </w:r>
            <w:r w:rsidR="00A05936" w:rsidRPr="009C6EED">
              <w:rPr>
                <w:rStyle w:val="a5"/>
                <w:noProof/>
              </w:rPr>
              <w:t xml:space="preserve"> 3 - 3 </w:t>
            </w:r>
            <w:r w:rsidR="00A05936" w:rsidRPr="009C6EED">
              <w:rPr>
                <w:rStyle w:val="a5"/>
                <w:rFonts w:hint="eastAsia"/>
                <w:noProof/>
              </w:rPr>
              <w:t>停車數量統計表</w:t>
            </w:r>
            <w:r w:rsidR="00A05936">
              <w:rPr>
                <w:noProof/>
                <w:webHidden/>
              </w:rPr>
              <w:tab/>
            </w:r>
            <w:r w:rsidR="00A05936">
              <w:rPr>
                <w:noProof/>
                <w:webHidden/>
              </w:rPr>
              <w:fldChar w:fldCharType="begin"/>
            </w:r>
            <w:r w:rsidR="00A05936">
              <w:rPr>
                <w:noProof/>
                <w:webHidden/>
              </w:rPr>
              <w:instrText xml:space="preserve"> PAGEREF _Toc202744878 \h </w:instrText>
            </w:r>
            <w:r w:rsidR="00A05936">
              <w:rPr>
                <w:noProof/>
                <w:webHidden/>
              </w:rPr>
            </w:r>
            <w:r w:rsidR="00A05936">
              <w:rPr>
                <w:noProof/>
                <w:webHidden/>
              </w:rPr>
              <w:fldChar w:fldCharType="separate"/>
            </w:r>
            <w:r w:rsidR="00D1794C">
              <w:rPr>
                <w:noProof/>
                <w:webHidden/>
              </w:rPr>
              <w:t>26</w:t>
            </w:r>
            <w:r w:rsidR="00A05936">
              <w:rPr>
                <w:noProof/>
                <w:webHidden/>
              </w:rPr>
              <w:fldChar w:fldCharType="end"/>
            </w:r>
          </w:hyperlink>
        </w:p>
        <w:p w14:paraId="6B777037" w14:textId="0B0B5A5F" w:rsidR="00A05936" w:rsidRDefault="00B07CBB" w:rsidP="009F12AC">
          <w:pPr>
            <w:pStyle w:val="af6"/>
            <w:tabs>
              <w:tab w:val="right" w:leader="dot" w:pos="9061"/>
            </w:tabs>
            <w:ind w:leftChars="0" w:left="1200" w:right="240" w:hangingChars="500" w:hanging="1200"/>
            <w:rPr>
              <w:rFonts w:asciiTheme="minorHAnsi" w:eastAsiaTheme="minorEastAsia" w:hAnsiTheme="minorHAnsi"/>
              <w:noProof/>
            </w:rPr>
          </w:pPr>
          <w:hyperlink w:anchor="_Toc202744879" w:history="1">
            <w:r w:rsidR="00A05936" w:rsidRPr="009C6EED">
              <w:rPr>
                <w:rStyle w:val="a5"/>
                <w:rFonts w:hint="eastAsia"/>
                <w:noProof/>
              </w:rPr>
              <w:t>表</w:t>
            </w:r>
            <w:r w:rsidR="00A05936" w:rsidRPr="009C6EED">
              <w:rPr>
                <w:rStyle w:val="a5"/>
                <w:noProof/>
              </w:rPr>
              <w:t xml:space="preserve"> 3 - 4 </w:t>
            </w:r>
            <w:r w:rsidR="00A05936" w:rsidRPr="009C6EED">
              <w:rPr>
                <w:rStyle w:val="a5"/>
                <w:rFonts w:hint="eastAsia"/>
                <w:noProof/>
              </w:rPr>
              <w:t>過夜停車數量統計表</w:t>
            </w:r>
            <w:r w:rsidR="00A05936">
              <w:rPr>
                <w:noProof/>
                <w:webHidden/>
              </w:rPr>
              <w:tab/>
            </w:r>
            <w:r w:rsidR="00A05936">
              <w:rPr>
                <w:noProof/>
                <w:webHidden/>
              </w:rPr>
              <w:fldChar w:fldCharType="begin"/>
            </w:r>
            <w:r w:rsidR="00A05936">
              <w:rPr>
                <w:noProof/>
                <w:webHidden/>
              </w:rPr>
              <w:instrText xml:space="preserve"> PAGEREF _Toc202744879 \h </w:instrText>
            </w:r>
            <w:r w:rsidR="00A05936">
              <w:rPr>
                <w:noProof/>
                <w:webHidden/>
              </w:rPr>
            </w:r>
            <w:r w:rsidR="00A05936">
              <w:rPr>
                <w:noProof/>
                <w:webHidden/>
              </w:rPr>
              <w:fldChar w:fldCharType="separate"/>
            </w:r>
            <w:r w:rsidR="00D1794C">
              <w:rPr>
                <w:noProof/>
                <w:webHidden/>
              </w:rPr>
              <w:t>27</w:t>
            </w:r>
            <w:r w:rsidR="00A05936">
              <w:rPr>
                <w:noProof/>
                <w:webHidden/>
              </w:rPr>
              <w:fldChar w:fldCharType="end"/>
            </w:r>
          </w:hyperlink>
        </w:p>
        <w:p w14:paraId="17B8A3B2" w14:textId="2638DF70" w:rsidR="00A05936" w:rsidRDefault="00B07CBB" w:rsidP="009F12AC">
          <w:pPr>
            <w:pStyle w:val="af6"/>
            <w:tabs>
              <w:tab w:val="right" w:leader="dot" w:pos="9061"/>
            </w:tabs>
            <w:ind w:leftChars="0" w:left="1200" w:right="240" w:hangingChars="500" w:hanging="1200"/>
            <w:rPr>
              <w:rFonts w:asciiTheme="minorHAnsi" w:eastAsiaTheme="minorEastAsia" w:hAnsiTheme="minorHAnsi"/>
              <w:noProof/>
            </w:rPr>
          </w:pPr>
          <w:hyperlink w:anchor="_Toc202744880" w:history="1">
            <w:r w:rsidR="00A05936" w:rsidRPr="00A10FB5">
              <w:rPr>
                <w:rStyle w:val="a5"/>
                <w:rFonts w:hint="eastAsia"/>
                <w:noProof/>
              </w:rPr>
              <w:t>表</w:t>
            </w:r>
            <w:r w:rsidR="00A05936" w:rsidRPr="00A10FB5">
              <w:rPr>
                <w:rStyle w:val="a5"/>
                <w:noProof/>
              </w:rPr>
              <w:t xml:space="preserve"> 4 - 1 </w:t>
            </w:r>
            <w:r w:rsidR="00A05936" w:rsidRPr="00A10FB5">
              <w:rPr>
                <w:rStyle w:val="a5"/>
                <w:rFonts w:hint="eastAsia"/>
                <w:noProof/>
              </w:rPr>
              <w:t>錯誤統計分類表</w:t>
            </w:r>
            <w:r w:rsidR="00A05936">
              <w:rPr>
                <w:noProof/>
                <w:webHidden/>
              </w:rPr>
              <w:tab/>
            </w:r>
            <w:r w:rsidR="00A05936">
              <w:rPr>
                <w:noProof/>
                <w:webHidden/>
              </w:rPr>
              <w:fldChar w:fldCharType="begin"/>
            </w:r>
            <w:r w:rsidR="00A05936">
              <w:rPr>
                <w:noProof/>
                <w:webHidden/>
              </w:rPr>
              <w:instrText xml:space="preserve"> PAGEREF _Toc202744880 \h </w:instrText>
            </w:r>
            <w:r w:rsidR="00A05936">
              <w:rPr>
                <w:noProof/>
                <w:webHidden/>
              </w:rPr>
            </w:r>
            <w:r w:rsidR="00A05936">
              <w:rPr>
                <w:noProof/>
                <w:webHidden/>
              </w:rPr>
              <w:fldChar w:fldCharType="separate"/>
            </w:r>
            <w:r w:rsidR="00D1794C">
              <w:rPr>
                <w:noProof/>
                <w:webHidden/>
              </w:rPr>
              <w:t>38</w:t>
            </w:r>
            <w:r w:rsidR="00A05936">
              <w:rPr>
                <w:noProof/>
                <w:webHidden/>
              </w:rPr>
              <w:fldChar w:fldCharType="end"/>
            </w:r>
          </w:hyperlink>
        </w:p>
        <w:p w14:paraId="216C97AB" w14:textId="396672CC" w:rsidR="00A05936" w:rsidRDefault="00B07CBB" w:rsidP="009F12AC">
          <w:pPr>
            <w:pStyle w:val="af6"/>
            <w:tabs>
              <w:tab w:val="right" w:leader="dot" w:pos="9061"/>
            </w:tabs>
            <w:ind w:leftChars="0" w:left="1200" w:right="240" w:hangingChars="500" w:hanging="1200"/>
            <w:rPr>
              <w:rFonts w:asciiTheme="minorHAnsi" w:eastAsiaTheme="minorEastAsia" w:hAnsiTheme="minorHAnsi"/>
              <w:noProof/>
            </w:rPr>
          </w:pPr>
          <w:hyperlink w:anchor="_Toc202744881" w:history="1">
            <w:r w:rsidR="00A05936" w:rsidRPr="00A10FB5">
              <w:rPr>
                <w:rStyle w:val="a5"/>
                <w:rFonts w:hint="eastAsia"/>
                <w:noProof/>
              </w:rPr>
              <w:t>表</w:t>
            </w:r>
            <w:r w:rsidR="00A05936" w:rsidRPr="00A10FB5">
              <w:rPr>
                <w:rStyle w:val="a5"/>
                <w:noProof/>
              </w:rPr>
              <w:t xml:space="preserve"> 4 - 2 </w:t>
            </w:r>
            <w:r w:rsidR="00A05936" w:rsidRPr="00A10FB5">
              <w:rPr>
                <w:rStyle w:val="a5"/>
                <w:rFonts w:hint="eastAsia"/>
                <w:noProof/>
              </w:rPr>
              <w:t>停留狀況作圖統計範例</w:t>
            </w:r>
            <w:r w:rsidR="00A05936">
              <w:rPr>
                <w:noProof/>
                <w:webHidden/>
              </w:rPr>
              <w:tab/>
            </w:r>
            <w:r w:rsidR="00A05936">
              <w:rPr>
                <w:noProof/>
                <w:webHidden/>
              </w:rPr>
              <w:fldChar w:fldCharType="begin"/>
            </w:r>
            <w:r w:rsidR="00A05936">
              <w:rPr>
                <w:noProof/>
                <w:webHidden/>
              </w:rPr>
              <w:instrText xml:space="preserve"> PAGEREF _Toc202744881 \h </w:instrText>
            </w:r>
            <w:r w:rsidR="00A05936">
              <w:rPr>
                <w:noProof/>
                <w:webHidden/>
              </w:rPr>
            </w:r>
            <w:r w:rsidR="00A05936">
              <w:rPr>
                <w:noProof/>
                <w:webHidden/>
              </w:rPr>
              <w:fldChar w:fldCharType="separate"/>
            </w:r>
            <w:r w:rsidR="00D1794C">
              <w:rPr>
                <w:noProof/>
                <w:webHidden/>
              </w:rPr>
              <w:t>51</w:t>
            </w:r>
            <w:r w:rsidR="00A05936">
              <w:rPr>
                <w:noProof/>
                <w:webHidden/>
              </w:rPr>
              <w:fldChar w:fldCharType="end"/>
            </w:r>
          </w:hyperlink>
        </w:p>
        <w:p w14:paraId="18952151" w14:textId="2A92BE0F" w:rsidR="00375B1F" w:rsidRDefault="00A05936" w:rsidP="009F12AC">
          <w:pPr>
            <w:pStyle w:val="af6"/>
            <w:tabs>
              <w:tab w:val="right" w:leader="dot" w:pos="9061"/>
            </w:tabs>
            <w:ind w:leftChars="0" w:left="1602" w:right="240" w:hangingChars="500" w:hanging="1602"/>
            <w:rPr>
              <w:rFonts w:asciiTheme="minorHAnsi" w:eastAsiaTheme="minorEastAsia" w:hAnsiTheme="minorHAnsi"/>
              <w:noProof/>
            </w:rPr>
          </w:pPr>
          <w:r>
            <w:rPr>
              <w:b/>
              <w:sz w:val="32"/>
              <w:szCs w:val="32"/>
            </w:rPr>
            <w:fldChar w:fldCharType="begin"/>
          </w:r>
          <w:r>
            <w:rPr>
              <w:b/>
              <w:sz w:val="32"/>
              <w:szCs w:val="32"/>
            </w:rPr>
            <w:instrText xml:space="preserve"> TOC \h \z \c "</w:instrText>
          </w:r>
          <w:r>
            <w:rPr>
              <w:b/>
              <w:sz w:val="32"/>
              <w:szCs w:val="32"/>
            </w:rPr>
            <w:instrText>表</w:instrText>
          </w:r>
          <w:r>
            <w:rPr>
              <w:b/>
              <w:sz w:val="32"/>
              <w:szCs w:val="32"/>
            </w:rPr>
            <w:instrText xml:space="preserve"> 3 -" </w:instrText>
          </w:r>
          <w:r>
            <w:rPr>
              <w:b/>
              <w:sz w:val="32"/>
              <w:szCs w:val="32"/>
            </w:rPr>
            <w:fldChar w:fldCharType="separate"/>
          </w:r>
          <w:hyperlink w:anchor="_Toc203040998" w:history="1">
            <w:r w:rsidR="00375B1F" w:rsidRPr="00646FB7">
              <w:rPr>
                <w:rStyle w:val="a5"/>
                <w:rFonts w:hint="eastAsia"/>
                <w:noProof/>
              </w:rPr>
              <w:t>表</w:t>
            </w:r>
            <w:r w:rsidR="00375B1F" w:rsidRPr="00646FB7">
              <w:rPr>
                <w:rStyle w:val="a5"/>
                <w:noProof/>
              </w:rPr>
              <w:t xml:space="preserve"> 3 - 1 </w:t>
            </w:r>
            <w:r w:rsidR="00375B1F" w:rsidRPr="00646FB7">
              <w:rPr>
                <w:rStyle w:val="a5"/>
                <w:rFonts w:hint="eastAsia"/>
                <w:noProof/>
              </w:rPr>
              <w:t>停車格分類統計</w:t>
            </w:r>
            <w:r w:rsidR="00375B1F">
              <w:rPr>
                <w:noProof/>
                <w:webHidden/>
              </w:rPr>
              <w:tab/>
            </w:r>
            <w:r w:rsidR="00375B1F">
              <w:rPr>
                <w:noProof/>
                <w:webHidden/>
              </w:rPr>
              <w:fldChar w:fldCharType="begin"/>
            </w:r>
            <w:r w:rsidR="00375B1F">
              <w:rPr>
                <w:noProof/>
                <w:webHidden/>
              </w:rPr>
              <w:instrText xml:space="preserve"> PAGEREF _Toc203040998 \h </w:instrText>
            </w:r>
            <w:r w:rsidR="00375B1F">
              <w:rPr>
                <w:noProof/>
                <w:webHidden/>
              </w:rPr>
            </w:r>
            <w:r w:rsidR="00375B1F">
              <w:rPr>
                <w:noProof/>
                <w:webHidden/>
              </w:rPr>
              <w:fldChar w:fldCharType="separate"/>
            </w:r>
            <w:r w:rsidR="00D1794C">
              <w:rPr>
                <w:noProof/>
                <w:webHidden/>
              </w:rPr>
              <w:t>21</w:t>
            </w:r>
            <w:r w:rsidR="00375B1F">
              <w:rPr>
                <w:noProof/>
                <w:webHidden/>
              </w:rPr>
              <w:fldChar w:fldCharType="end"/>
            </w:r>
          </w:hyperlink>
        </w:p>
        <w:p w14:paraId="2C2BECC7" w14:textId="2FD60D70" w:rsidR="00375B1F" w:rsidRDefault="00B07CBB" w:rsidP="009F12AC">
          <w:pPr>
            <w:pStyle w:val="af6"/>
            <w:tabs>
              <w:tab w:val="right" w:leader="dot" w:pos="9061"/>
            </w:tabs>
            <w:ind w:leftChars="0" w:left="1200" w:right="240" w:hangingChars="500" w:hanging="1200"/>
            <w:rPr>
              <w:rFonts w:asciiTheme="minorHAnsi" w:eastAsiaTheme="minorEastAsia" w:hAnsiTheme="minorHAnsi"/>
              <w:noProof/>
            </w:rPr>
          </w:pPr>
          <w:hyperlink w:anchor="_Toc203040999" w:history="1">
            <w:r w:rsidR="00375B1F" w:rsidRPr="00646FB7">
              <w:rPr>
                <w:rStyle w:val="a5"/>
                <w:rFonts w:hint="eastAsia"/>
                <w:noProof/>
              </w:rPr>
              <w:t>表</w:t>
            </w:r>
            <w:r w:rsidR="00375B1F" w:rsidRPr="00646FB7">
              <w:rPr>
                <w:rStyle w:val="a5"/>
                <w:noProof/>
              </w:rPr>
              <w:t xml:space="preserve"> 3 - 2 </w:t>
            </w:r>
            <w:r w:rsidR="00375B1F" w:rsidRPr="00646FB7">
              <w:rPr>
                <w:rStyle w:val="a5"/>
                <w:rFonts w:hint="eastAsia"/>
                <w:noProof/>
              </w:rPr>
              <w:t>停車格分類</w:t>
            </w:r>
            <w:r w:rsidR="00375B1F">
              <w:rPr>
                <w:noProof/>
                <w:webHidden/>
              </w:rPr>
              <w:tab/>
            </w:r>
            <w:r w:rsidR="00375B1F">
              <w:rPr>
                <w:noProof/>
                <w:webHidden/>
              </w:rPr>
              <w:fldChar w:fldCharType="begin"/>
            </w:r>
            <w:r w:rsidR="00375B1F">
              <w:rPr>
                <w:noProof/>
                <w:webHidden/>
              </w:rPr>
              <w:instrText xml:space="preserve"> PAGEREF _Toc203040999 \h </w:instrText>
            </w:r>
            <w:r w:rsidR="00375B1F">
              <w:rPr>
                <w:noProof/>
                <w:webHidden/>
              </w:rPr>
            </w:r>
            <w:r w:rsidR="00375B1F">
              <w:rPr>
                <w:noProof/>
                <w:webHidden/>
              </w:rPr>
              <w:fldChar w:fldCharType="separate"/>
            </w:r>
            <w:r w:rsidR="00D1794C">
              <w:rPr>
                <w:noProof/>
                <w:webHidden/>
              </w:rPr>
              <w:t>21</w:t>
            </w:r>
            <w:r w:rsidR="00375B1F">
              <w:rPr>
                <w:noProof/>
                <w:webHidden/>
              </w:rPr>
              <w:fldChar w:fldCharType="end"/>
            </w:r>
          </w:hyperlink>
        </w:p>
        <w:p w14:paraId="2C276BA8" w14:textId="255D92EC" w:rsidR="00375B1F" w:rsidRDefault="00B07CBB" w:rsidP="009F12AC">
          <w:pPr>
            <w:pStyle w:val="af6"/>
            <w:tabs>
              <w:tab w:val="right" w:leader="dot" w:pos="9061"/>
            </w:tabs>
            <w:ind w:leftChars="0" w:left="1200" w:right="240" w:hangingChars="500" w:hanging="1200"/>
            <w:rPr>
              <w:rFonts w:asciiTheme="minorHAnsi" w:eastAsiaTheme="minorEastAsia" w:hAnsiTheme="minorHAnsi"/>
              <w:noProof/>
            </w:rPr>
          </w:pPr>
          <w:hyperlink w:anchor="_Toc203041000" w:history="1">
            <w:r w:rsidR="00375B1F" w:rsidRPr="00646FB7">
              <w:rPr>
                <w:rStyle w:val="a5"/>
                <w:rFonts w:hint="eastAsia"/>
                <w:noProof/>
              </w:rPr>
              <w:t>表</w:t>
            </w:r>
            <w:r w:rsidR="00375B1F" w:rsidRPr="00646FB7">
              <w:rPr>
                <w:rStyle w:val="a5"/>
                <w:noProof/>
              </w:rPr>
              <w:t xml:space="preserve"> 3 - 3 </w:t>
            </w:r>
            <w:r w:rsidR="00375B1F" w:rsidRPr="00646FB7">
              <w:rPr>
                <w:rStyle w:val="a5"/>
                <w:rFonts w:hint="eastAsia"/>
                <w:noProof/>
              </w:rPr>
              <w:t>停車數量統計表</w:t>
            </w:r>
            <w:r w:rsidR="00375B1F">
              <w:rPr>
                <w:noProof/>
                <w:webHidden/>
              </w:rPr>
              <w:tab/>
            </w:r>
            <w:r w:rsidR="00375B1F">
              <w:rPr>
                <w:noProof/>
                <w:webHidden/>
              </w:rPr>
              <w:fldChar w:fldCharType="begin"/>
            </w:r>
            <w:r w:rsidR="00375B1F">
              <w:rPr>
                <w:noProof/>
                <w:webHidden/>
              </w:rPr>
              <w:instrText xml:space="preserve"> PAGEREF _Toc203041000 \h </w:instrText>
            </w:r>
            <w:r w:rsidR="00375B1F">
              <w:rPr>
                <w:noProof/>
                <w:webHidden/>
              </w:rPr>
            </w:r>
            <w:r w:rsidR="00375B1F">
              <w:rPr>
                <w:noProof/>
                <w:webHidden/>
              </w:rPr>
              <w:fldChar w:fldCharType="separate"/>
            </w:r>
            <w:r w:rsidR="00D1794C">
              <w:rPr>
                <w:noProof/>
                <w:webHidden/>
              </w:rPr>
              <w:t>26</w:t>
            </w:r>
            <w:r w:rsidR="00375B1F">
              <w:rPr>
                <w:noProof/>
                <w:webHidden/>
              </w:rPr>
              <w:fldChar w:fldCharType="end"/>
            </w:r>
          </w:hyperlink>
        </w:p>
        <w:p w14:paraId="7F59CBF1" w14:textId="7B40CB06" w:rsidR="00375B1F" w:rsidRDefault="00B07CBB" w:rsidP="009F12AC">
          <w:pPr>
            <w:pStyle w:val="af6"/>
            <w:tabs>
              <w:tab w:val="right" w:leader="dot" w:pos="9061"/>
            </w:tabs>
            <w:ind w:leftChars="0" w:left="1200" w:right="240" w:hangingChars="500" w:hanging="1200"/>
            <w:rPr>
              <w:rFonts w:asciiTheme="minorHAnsi" w:eastAsiaTheme="minorEastAsia" w:hAnsiTheme="minorHAnsi"/>
              <w:noProof/>
            </w:rPr>
          </w:pPr>
          <w:hyperlink w:anchor="_Toc203041001" w:history="1">
            <w:r w:rsidR="00375B1F" w:rsidRPr="00646FB7">
              <w:rPr>
                <w:rStyle w:val="a5"/>
                <w:rFonts w:hint="eastAsia"/>
                <w:noProof/>
              </w:rPr>
              <w:t>表</w:t>
            </w:r>
            <w:r w:rsidR="00375B1F" w:rsidRPr="00646FB7">
              <w:rPr>
                <w:rStyle w:val="a5"/>
                <w:noProof/>
              </w:rPr>
              <w:t xml:space="preserve"> 3 - 4 </w:t>
            </w:r>
            <w:r w:rsidR="00375B1F" w:rsidRPr="00646FB7">
              <w:rPr>
                <w:rStyle w:val="a5"/>
                <w:rFonts w:hint="eastAsia"/>
                <w:noProof/>
              </w:rPr>
              <w:t>過夜停車數量統計表</w:t>
            </w:r>
            <w:r w:rsidR="00375B1F">
              <w:rPr>
                <w:noProof/>
                <w:webHidden/>
              </w:rPr>
              <w:tab/>
            </w:r>
            <w:r w:rsidR="00375B1F">
              <w:rPr>
                <w:noProof/>
                <w:webHidden/>
              </w:rPr>
              <w:fldChar w:fldCharType="begin"/>
            </w:r>
            <w:r w:rsidR="00375B1F">
              <w:rPr>
                <w:noProof/>
                <w:webHidden/>
              </w:rPr>
              <w:instrText xml:space="preserve"> PAGEREF _Toc203041001 \h </w:instrText>
            </w:r>
            <w:r w:rsidR="00375B1F">
              <w:rPr>
                <w:noProof/>
                <w:webHidden/>
              </w:rPr>
            </w:r>
            <w:r w:rsidR="00375B1F">
              <w:rPr>
                <w:noProof/>
                <w:webHidden/>
              </w:rPr>
              <w:fldChar w:fldCharType="separate"/>
            </w:r>
            <w:r w:rsidR="00D1794C">
              <w:rPr>
                <w:noProof/>
                <w:webHidden/>
              </w:rPr>
              <w:t>27</w:t>
            </w:r>
            <w:r w:rsidR="00375B1F">
              <w:rPr>
                <w:noProof/>
                <w:webHidden/>
              </w:rPr>
              <w:fldChar w:fldCharType="end"/>
            </w:r>
          </w:hyperlink>
        </w:p>
        <w:p w14:paraId="08127FB9" w14:textId="0C899AB4" w:rsidR="009F12AC" w:rsidRDefault="00A05936" w:rsidP="009F12AC">
          <w:pPr>
            <w:pStyle w:val="af6"/>
            <w:tabs>
              <w:tab w:val="right" w:leader="dot" w:pos="9061"/>
            </w:tabs>
            <w:ind w:leftChars="0" w:left="1602" w:right="240" w:hangingChars="500" w:hanging="1602"/>
            <w:rPr>
              <w:rFonts w:asciiTheme="minorHAnsi" w:eastAsiaTheme="minorEastAsia" w:hAnsiTheme="minorHAnsi"/>
              <w:noProof/>
            </w:rPr>
          </w:pPr>
          <w:r>
            <w:rPr>
              <w:b/>
              <w:sz w:val="32"/>
              <w:szCs w:val="32"/>
            </w:rPr>
            <w:fldChar w:fldCharType="end"/>
          </w:r>
          <w:r w:rsidR="009F12AC">
            <w:rPr>
              <w:b/>
              <w:sz w:val="32"/>
              <w:szCs w:val="32"/>
            </w:rPr>
            <w:fldChar w:fldCharType="begin"/>
          </w:r>
          <w:r w:rsidR="009F12AC">
            <w:rPr>
              <w:b/>
              <w:sz w:val="32"/>
              <w:szCs w:val="32"/>
            </w:rPr>
            <w:instrText xml:space="preserve"> TOC \h \z \c "</w:instrText>
          </w:r>
          <w:r w:rsidR="009F12AC">
            <w:rPr>
              <w:b/>
              <w:sz w:val="32"/>
              <w:szCs w:val="32"/>
            </w:rPr>
            <w:instrText>表</w:instrText>
          </w:r>
          <w:r w:rsidR="009F12AC">
            <w:rPr>
              <w:b/>
              <w:sz w:val="32"/>
              <w:szCs w:val="32"/>
            </w:rPr>
            <w:instrText xml:space="preserve"> 4 -" </w:instrText>
          </w:r>
          <w:r w:rsidR="009F12AC">
            <w:rPr>
              <w:b/>
              <w:sz w:val="32"/>
              <w:szCs w:val="32"/>
            </w:rPr>
            <w:fldChar w:fldCharType="separate"/>
          </w:r>
          <w:hyperlink w:anchor="_Toc203041002" w:history="1">
            <w:r w:rsidR="009F12AC" w:rsidRPr="00A9087B">
              <w:rPr>
                <w:rStyle w:val="a5"/>
                <w:rFonts w:hint="eastAsia"/>
                <w:noProof/>
              </w:rPr>
              <w:t>表</w:t>
            </w:r>
            <w:r w:rsidR="009F12AC" w:rsidRPr="00A9087B">
              <w:rPr>
                <w:rStyle w:val="a5"/>
                <w:noProof/>
              </w:rPr>
              <w:t xml:space="preserve"> 4 - 1 </w:t>
            </w:r>
            <w:r w:rsidR="009F12AC" w:rsidRPr="00A9087B">
              <w:rPr>
                <w:rStyle w:val="a5"/>
                <w:rFonts w:hint="eastAsia"/>
                <w:noProof/>
              </w:rPr>
              <w:t>錯誤統計分類表</w:t>
            </w:r>
            <w:r w:rsidR="009F12AC">
              <w:rPr>
                <w:noProof/>
                <w:webHidden/>
              </w:rPr>
              <w:tab/>
            </w:r>
            <w:r w:rsidR="009F12AC">
              <w:rPr>
                <w:noProof/>
                <w:webHidden/>
              </w:rPr>
              <w:fldChar w:fldCharType="begin"/>
            </w:r>
            <w:r w:rsidR="009F12AC">
              <w:rPr>
                <w:noProof/>
                <w:webHidden/>
              </w:rPr>
              <w:instrText xml:space="preserve"> PAGEREF _Toc203041002 \h </w:instrText>
            </w:r>
            <w:r w:rsidR="009F12AC">
              <w:rPr>
                <w:noProof/>
                <w:webHidden/>
              </w:rPr>
            </w:r>
            <w:r w:rsidR="009F12AC">
              <w:rPr>
                <w:noProof/>
                <w:webHidden/>
              </w:rPr>
              <w:fldChar w:fldCharType="separate"/>
            </w:r>
            <w:r w:rsidR="00D1794C">
              <w:rPr>
                <w:noProof/>
                <w:webHidden/>
              </w:rPr>
              <w:t>38</w:t>
            </w:r>
            <w:r w:rsidR="009F12AC">
              <w:rPr>
                <w:noProof/>
                <w:webHidden/>
              </w:rPr>
              <w:fldChar w:fldCharType="end"/>
            </w:r>
          </w:hyperlink>
        </w:p>
        <w:p w14:paraId="48BA8EA2" w14:textId="2F0F9104" w:rsidR="009F12AC" w:rsidRDefault="009F12AC" w:rsidP="009F12AC">
          <w:pPr>
            <w:pStyle w:val="af6"/>
            <w:tabs>
              <w:tab w:val="right" w:leader="dot" w:pos="9061"/>
            </w:tabs>
            <w:ind w:leftChars="0" w:left="1200" w:right="240" w:hangingChars="500" w:hanging="1200"/>
            <w:rPr>
              <w:rFonts w:asciiTheme="minorHAnsi" w:eastAsiaTheme="minorEastAsia" w:hAnsiTheme="minorHAnsi"/>
              <w:noProof/>
            </w:rPr>
          </w:pPr>
          <w:hyperlink w:anchor="_Toc203041003" w:history="1">
            <w:r w:rsidRPr="00A9087B">
              <w:rPr>
                <w:rStyle w:val="a5"/>
                <w:rFonts w:hint="eastAsia"/>
                <w:noProof/>
              </w:rPr>
              <w:t>表</w:t>
            </w:r>
            <w:r w:rsidRPr="00A9087B">
              <w:rPr>
                <w:rStyle w:val="a5"/>
                <w:noProof/>
              </w:rPr>
              <w:t xml:space="preserve"> 4 - 2 </w:t>
            </w:r>
            <w:r w:rsidRPr="00A9087B">
              <w:rPr>
                <w:rStyle w:val="a5"/>
                <w:rFonts w:hint="eastAsia"/>
                <w:noProof/>
              </w:rPr>
              <w:t>停留狀況作圖統計範例</w:t>
            </w:r>
            <w:r>
              <w:rPr>
                <w:noProof/>
                <w:webHidden/>
              </w:rPr>
              <w:tab/>
            </w:r>
            <w:r>
              <w:rPr>
                <w:noProof/>
                <w:webHidden/>
              </w:rPr>
              <w:fldChar w:fldCharType="begin"/>
            </w:r>
            <w:r>
              <w:rPr>
                <w:noProof/>
                <w:webHidden/>
              </w:rPr>
              <w:instrText xml:space="preserve"> PAGEREF _Toc203041003 \h </w:instrText>
            </w:r>
            <w:r>
              <w:rPr>
                <w:noProof/>
                <w:webHidden/>
              </w:rPr>
            </w:r>
            <w:r>
              <w:rPr>
                <w:noProof/>
                <w:webHidden/>
              </w:rPr>
              <w:fldChar w:fldCharType="separate"/>
            </w:r>
            <w:r w:rsidR="00D1794C">
              <w:rPr>
                <w:noProof/>
                <w:webHidden/>
              </w:rPr>
              <w:t>51</w:t>
            </w:r>
            <w:r>
              <w:rPr>
                <w:noProof/>
                <w:webHidden/>
              </w:rPr>
              <w:fldChar w:fldCharType="end"/>
            </w:r>
          </w:hyperlink>
        </w:p>
        <w:p w14:paraId="7A5993C9" w14:textId="37FECB8F" w:rsidR="00A05936" w:rsidRDefault="009F12AC" w:rsidP="009F12AC">
          <w:pPr>
            <w:pStyle w:val="af6"/>
            <w:tabs>
              <w:tab w:val="right" w:leader="dot" w:pos="9061"/>
            </w:tabs>
            <w:ind w:leftChars="0" w:left="1602" w:right="240" w:hangingChars="500" w:hanging="1602"/>
            <w:rPr>
              <w:rFonts w:asciiTheme="minorHAnsi" w:eastAsiaTheme="minorEastAsia" w:hAnsiTheme="minorHAnsi"/>
              <w:noProof/>
            </w:rPr>
          </w:pPr>
          <w:r>
            <w:rPr>
              <w:b/>
              <w:sz w:val="32"/>
              <w:szCs w:val="32"/>
            </w:rPr>
            <w:fldChar w:fldCharType="end"/>
          </w:r>
        </w:p>
        <w:p w14:paraId="4E8748F0" w14:textId="00EC6605" w:rsidR="007252BE" w:rsidRDefault="007252BE" w:rsidP="009F12AC">
          <w:pPr>
            <w:widowControl/>
            <w:spacing w:line="240" w:lineRule="auto"/>
            <w:ind w:leftChars="-59" w:left="1601" w:right="240" w:hangingChars="544" w:hanging="1743"/>
            <w:jc w:val="center"/>
            <w:outlineLvl w:val="0"/>
            <w:rPr>
              <w:b/>
              <w:sz w:val="32"/>
              <w:szCs w:val="32"/>
            </w:rPr>
          </w:pPr>
        </w:p>
        <w:p w14:paraId="6CA550C8" w14:textId="5A2013E3" w:rsidR="00154754" w:rsidRPr="001D337F" w:rsidRDefault="00B07CBB" w:rsidP="00DB139D">
          <w:pPr>
            <w:widowControl/>
            <w:spacing w:line="240" w:lineRule="auto"/>
            <w:ind w:left="240" w:right="240" w:firstLine="480"/>
            <w:jc w:val="left"/>
            <w:outlineLvl w:val="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2744828"/>
    <w:p w14:paraId="2218AF00" w14:textId="0A1AAD20" w:rsidR="00F665CA" w:rsidRPr="00D83968" w:rsidRDefault="00C45A11" w:rsidP="00D83968">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6AD65398" w14:textId="0682B010" w:rsidR="00375B1F" w:rsidRDefault="00D83968" w:rsidP="009F12AC">
      <w:pPr>
        <w:pStyle w:val="af6"/>
        <w:tabs>
          <w:tab w:val="right" w:leader="dot" w:pos="9061"/>
        </w:tabs>
        <w:ind w:leftChars="0" w:left="1440" w:right="240" w:hangingChars="600" w:hanging="1440"/>
        <w:rPr>
          <w:rFonts w:asciiTheme="minorHAnsi" w:eastAsiaTheme="minorEastAsia" w:hAnsiTheme="minorHAnsi"/>
          <w:noProof/>
        </w:rPr>
      </w:pPr>
      <w:r w:rsidRPr="004D7FE5">
        <w:rPr>
          <w:color w:val="000000" w:themeColor="text1"/>
        </w:rPr>
        <w:fldChar w:fldCharType="begin"/>
      </w:r>
      <w:r w:rsidRPr="004D7FE5">
        <w:rPr>
          <w:color w:val="000000" w:themeColor="text1"/>
        </w:rPr>
        <w:instrText xml:space="preserve"> </w:instrText>
      </w:r>
      <w:r w:rsidRPr="004D7FE5">
        <w:rPr>
          <w:rFonts w:hint="eastAsia"/>
          <w:color w:val="000000" w:themeColor="text1"/>
        </w:rPr>
        <w:instrText>TOC \h \z \c "</w:instrText>
      </w:r>
      <w:r w:rsidRPr="004D7FE5">
        <w:rPr>
          <w:rFonts w:hint="eastAsia"/>
          <w:color w:val="000000" w:themeColor="text1"/>
        </w:rPr>
        <w:instrText>圖</w:instrText>
      </w:r>
      <w:r w:rsidRPr="004D7FE5">
        <w:rPr>
          <w:rFonts w:hint="eastAsia"/>
          <w:color w:val="000000" w:themeColor="text1"/>
        </w:rPr>
        <w:instrText xml:space="preserve"> 1 -"</w:instrText>
      </w:r>
      <w:r w:rsidRPr="004D7FE5">
        <w:rPr>
          <w:color w:val="000000" w:themeColor="text1"/>
        </w:rPr>
        <w:instrText xml:space="preserve"> </w:instrText>
      </w:r>
      <w:r w:rsidRPr="004D7FE5">
        <w:rPr>
          <w:color w:val="000000" w:themeColor="text1"/>
        </w:rPr>
        <w:fldChar w:fldCharType="separate"/>
      </w:r>
      <w:hyperlink w:anchor="_Toc203041004" w:history="1">
        <w:r w:rsidR="00375B1F" w:rsidRPr="00DB66E1">
          <w:rPr>
            <w:rStyle w:val="a5"/>
            <w:rFonts w:hint="eastAsia"/>
            <w:noProof/>
          </w:rPr>
          <w:t>圖</w:t>
        </w:r>
        <w:r w:rsidR="00375B1F" w:rsidRPr="00DB66E1">
          <w:rPr>
            <w:rStyle w:val="a5"/>
            <w:noProof/>
          </w:rPr>
          <w:t xml:space="preserve"> 1 - 1 </w:t>
        </w:r>
        <w:r w:rsidR="00375B1F" w:rsidRPr="00DB66E1">
          <w:rPr>
            <w:rStyle w:val="a5"/>
            <w:rFonts w:hint="eastAsia"/>
            <w:noProof/>
          </w:rPr>
          <w:t>研究流程圖</w:t>
        </w:r>
        <w:r w:rsidR="00375B1F">
          <w:rPr>
            <w:noProof/>
            <w:webHidden/>
          </w:rPr>
          <w:tab/>
        </w:r>
        <w:r w:rsidR="00375B1F">
          <w:rPr>
            <w:noProof/>
            <w:webHidden/>
          </w:rPr>
          <w:fldChar w:fldCharType="begin"/>
        </w:r>
        <w:r w:rsidR="00375B1F">
          <w:rPr>
            <w:noProof/>
            <w:webHidden/>
          </w:rPr>
          <w:instrText xml:space="preserve"> PAGEREF _Toc203041004 \h </w:instrText>
        </w:r>
        <w:r w:rsidR="00375B1F">
          <w:rPr>
            <w:noProof/>
            <w:webHidden/>
          </w:rPr>
        </w:r>
        <w:r w:rsidR="00375B1F">
          <w:rPr>
            <w:noProof/>
            <w:webHidden/>
          </w:rPr>
          <w:fldChar w:fldCharType="separate"/>
        </w:r>
        <w:r w:rsidR="00D1794C">
          <w:rPr>
            <w:noProof/>
            <w:webHidden/>
          </w:rPr>
          <w:t>4</w:t>
        </w:r>
        <w:r w:rsidR="00375B1F">
          <w:rPr>
            <w:noProof/>
            <w:webHidden/>
          </w:rPr>
          <w:fldChar w:fldCharType="end"/>
        </w:r>
      </w:hyperlink>
    </w:p>
    <w:p w14:paraId="4DDF98BF" w14:textId="16B0A3BB" w:rsidR="00D83968" w:rsidRPr="004D7FE5" w:rsidRDefault="00D83968"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r w:rsidRPr="004D7FE5">
        <w:rPr>
          <w:color w:val="000000" w:themeColor="text1"/>
        </w:rPr>
        <w:fldChar w:fldCharType="end"/>
      </w:r>
      <w:hyperlink w:anchor="_Toc202743413" w:history="1">
        <w:r w:rsidRPr="004D7FE5">
          <w:rPr>
            <w:rStyle w:val="a5"/>
            <w:rFonts w:hint="eastAsia"/>
            <w:noProof/>
          </w:rPr>
          <w:t>圖</w:t>
        </w:r>
        <w:r w:rsidRPr="004D7FE5">
          <w:rPr>
            <w:rStyle w:val="a5"/>
            <w:noProof/>
          </w:rPr>
          <w:t xml:space="preserve"> 2 - 1 iCampus </w:t>
        </w:r>
        <w:r w:rsidRPr="004D7FE5">
          <w:rPr>
            <w:rStyle w:val="a5"/>
            <w:rFonts w:hint="eastAsia"/>
            <w:noProof/>
          </w:rPr>
          <w:t>架構</w:t>
        </w:r>
        <w:r w:rsidRPr="004D7FE5">
          <w:rPr>
            <w:noProof/>
            <w:webHidden/>
            <w:color w:val="000000" w:themeColor="text1"/>
          </w:rPr>
          <w:tab/>
        </w:r>
        <w:r w:rsidRPr="004D7FE5">
          <w:rPr>
            <w:noProof/>
            <w:webHidden/>
            <w:color w:val="000000" w:themeColor="text1"/>
          </w:rPr>
          <w:fldChar w:fldCharType="begin"/>
        </w:r>
        <w:r w:rsidRPr="004D7FE5">
          <w:rPr>
            <w:noProof/>
            <w:webHidden/>
            <w:color w:val="000000" w:themeColor="text1"/>
          </w:rPr>
          <w:instrText xml:space="preserve"> PAGEREF _Toc202743413 \h </w:instrText>
        </w:r>
        <w:r w:rsidRPr="004D7FE5">
          <w:rPr>
            <w:noProof/>
            <w:webHidden/>
            <w:color w:val="000000" w:themeColor="text1"/>
          </w:rPr>
        </w:r>
        <w:r w:rsidRPr="004D7FE5">
          <w:rPr>
            <w:noProof/>
            <w:webHidden/>
            <w:color w:val="000000" w:themeColor="text1"/>
          </w:rPr>
          <w:fldChar w:fldCharType="separate"/>
        </w:r>
        <w:r w:rsidR="00D1794C">
          <w:rPr>
            <w:noProof/>
            <w:webHidden/>
            <w:color w:val="000000" w:themeColor="text1"/>
          </w:rPr>
          <w:t>8</w:t>
        </w:r>
        <w:r w:rsidRPr="004D7FE5">
          <w:rPr>
            <w:noProof/>
            <w:webHidden/>
            <w:color w:val="000000" w:themeColor="text1"/>
          </w:rPr>
          <w:fldChar w:fldCharType="end"/>
        </w:r>
      </w:hyperlink>
    </w:p>
    <w:p w14:paraId="2DF01937" w14:textId="59620974" w:rsidR="00375B1F" w:rsidRDefault="004D7FE5" w:rsidP="009F12AC">
      <w:pPr>
        <w:pStyle w:val="af6"/>
        <w:tabs>
          <w:tab w:val="right" w:leader="dot" w:pos="9061"/>
        </w:tabs>
        <w:ind w:leftChars="0" w:left="1440" w:right="240" w:hangingChars="600" w:hanging="1440"/>
        <w:rPr>
          <w:rFonts w:asciiTheme="minorHAnsi" w:eastAsiaTheme="minorEastAsia" w:hAnsiTheme="minorHAnsi"/>
          <w:noProof/>
        </w:rPr>
      </w:pPr>
      <w:r w:rsidRPr="004D7FE5">
        <w:rPr>
          <w:color w:val="000000" w:themeColor="text1"/>
        </w:rPr>
        <w:fldChar w:fldCharType="begin"/>
      </w:r>
      <w:r w:rsidRPr="004D7FE5">
        <w:rPr>
          <w:color w:val="000000" w:themeColor="text1"/>
        </w:rPr>
        <w:instrText xml:space="preserve"> TOC \h \z \c "</w:instrText>
      </w:r>
      <w:r w:rsidRPr="004D7FE5">
        <w:rPr>
          <w:color w:val="000000" w:themeColor="text1"/>
        </w:rPr>
        <w:instrText>圖</w:instrText>
      </w:r>
      <w:r w:rsidRPr="004D7FE5">
        <w:rPr>
          <w:color w:val="000000" w:themeColor="text1"/>
        </w:rPr>
        <w:instrText xml:space="preserve"> 3 -" </w:instrText>
      </w:r>
      <w:r w:rsidRPr="004D7FE5">
        <w:rPr>
          <w:color w:val="000000" w:themeColor="text1"/>
        </w:rPr>
        <w:fldChar w:fldCharType="separate"/>
      </w:r>
      <w:hyperlink w:anchor="_Toc203041005" w:history="1">
        <w:r w:rsidR="00375B1F" w:rsidRPr="00394D79">
          <w:rPr>
            <w:rStyle w:val="a5"/>
            <w:rFonts w:hint="eastAsia"/>
            <w:noProof/>
          </w:rPr>
          <w:t>圖</w:t>
        </w:r>
        <w:r w:rsidR="00375B1F" w:rsidRPr="00394D79">
          <w:rPr>
            <w:rStyle w:val="a5"/>
            <w:noProof/>
          </w:rPr>
          <w:t xml:space="preserve"> 3 - 1 </w:t>
        </w:r>
        <w:r w:rsidR="00375B1F" w:rsidRPr="00394D79">
          <w:rPr>
            <w:rStyle w:val="a5"/>
            <w:rFonts w:hint="eastAsia"/>
            <w:noProof/>
          </w:rPr>
          <w:t>清華大學駐警隊海報</w:t>
        </w:r>
        <w:r w:rsidR="00375B1F" w:rsidRPr="00394D79">
          <w:rPr>
            <w:rStyle w:val="a5"/>
            <w:noProof/>
          </w:rPr>
          <w:t>(</w:t>
        </w:r>
        <w:r w:rsidR="00375B1F" w:rsidRPr="00394D79">
          <w:rPr>
            <w:rStyle w:val="a5"/>
            <w:rFonts w:hint="eastAsia"/>
            <w:noProof/>
          </w:rPr>
          <w:t>圖片來源</w:t>
        </w:r>
        <w:r w:rsidR="00375B1F" w:rsidRPr="00394D79">
          <w:rPr>
            <w:rStyle w:val="a5"/>
            <w:noProof/>
          </w:rPr>
          <w:t>:</w:t>
        </w:r>
        <w:r w:rsidR="00375B1F" w:rsidRPr="00394D79">
          <w:rPr>
            <w:rStyle w:val="a5"/>
            <w:rFonts w:hint="eastAsia"/>
            <w:noProof/>
          </w:rPr>
          <w:t>清華大學</w:t>
        </w:r>
        <w:r w:rsidR="00375B1F" w:rsidRPr="00394D79">
          <w:rPr>
            <w:rStyle w:val="a5"/>
            <w:noProof/>
          </w:rPr>
          <w:t>)</w:t>
        </w:r>
        <w:r w:rsidR="00375B1F">
          <w:rPr>
            <w:noProof/>
            <w:webHidden/>
          </w:rPr>
          <w:tab/>
        </w:r>
        <w:r w:rsidR="00375B1F">
          <w:rPr>
            <w:noProof/>
            <w:webHidden/>
          </w:rPr>
          <w:fldChar w:fldCharType="begin"/>
        </w:r>
        <w:r w:rsidR="00375B1F">
          <w:rPr>
            <w:noProof/>
            <w:webHidden/>
          </w:rPr>
          <w:instrText xml:space="preserve"> PAGEREF _Toc203041005 \h </w:instrText>
        </w:r>
        <w:r w:rsidR="00375B1F">
          <w:rPr>
            <w:noProof/>
            <w:webHidden/>
          </w:rPr>
        </w:r>
        <w:r w:rsidR="00375B1F">
          <w:rPr>
            <w:noProof/>
            <w:webHidden/>
          </w:rPr>
          <w:fldChar w:fldCharType="separate"/>
        </w:r>
        <w:r w:rsidR="00D1794C">
          <w:rPr>
            <w:noProof/>
            <w:webHidden/>
          </w:rPr>
          <w:t>17</w:t>
        </w:r>
        <w:r w:rsidR="00375B1F">
          <w:rPr>
            <w:noProof/>
            <w:webHidden/>
          </w:rPr>
          <w:fldChar w:fldCharType="end"/>
        </w:r>
      </w:hyperlink>
    </w:p>
    <w:p w14:paraId="6F041E48" w14:textId="3B53C367"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06" w:history="1">
        <w:r w:rsidR="00375B1F" w:rsidRPr="00394D79">
          <w:rPr>
            <w:rStyle w:val="a5"/>
            <w:rFonts w:hint="eastAsia"/>
            <w:noProof/>
          </w:rPr>
          <w:t>圖</w:t>
        </w:r>
        <w:r w:rsidR="00375B1F" w:rsidRPr="00394D79">
          <w:rPr>
            <w:rStyle w:val="a5"/>
            <w:noProof/>
          </w:rPr>
          <w:t xml:space="preserve"> 3 - 2 </w:t>
        </w:r>
        <w:r w:rsidR="00375B1F" w:rsidRPr="00394D79">
          <w:rPr>
            <w:rStyle w:val="a5"/>
            <w:rFonts w:hint="eastAsia"/>
            <w:noProof/>
          </w:rPr>
          <w:t>清華大學停車線上繳費公告</w:t>
        </w:r>
        <w:r w:rsidR="00375B1F" w:rsidRPr="00394D79">
          <w:rPr>
            <w:rStyle w:val="a5"/>
            <w:noProof/>
          </w:rPr>
          <w:t>(</w:t>
        </w:r>
        <w:r w:rsidR="00375B1F" w:rsidRPr="00394D79">
          <w:rPr>
            <w:rStyle w:val="a5"/>
            <w:rFonts w:hint="eastAsia"/>
            <w:noProof/>
          </w:rPr>
          <w:t>圖片來源</w:t>
        </w:r>
        <w:r w:rsidR="00375B1F" w:rsidRPr="00394D79">
          <w:rPr>
            <w:rStyle w:val="a5"/>
            <w:noProof/>
          </w:rPr>
          <w:t>:</w:t>
        </w:r>
        <w:r w:rsidR="00375B1F" w:rsidRPr="00394D79">
          <w:rPr>
            <w:rStyle w:val="a5"/>
            <w:rFonts w:hint="eastAsia"/>
            <w:noProof/>
          </w:rPr>
          <w:t>清華大學</w:t>
        </w:r>
        <w:r w:rsidR="00375B1F" w:rsidRPr="00394D79">
          <w:rPr>
            <w:rStyle w:val="a5"/>
            <w:noProof/>
          </w:rPr>
          <w:t>)</w:t>
        </w:r>
        <w:r w:rsidR="00375B1F">
          <w:rPr>
            <w:noProof/>
            <w:webHidden/>
          </w:rPr>
          <w:tab/>
        </w:r>
        <w:r w:rsidR="00375B1F">
          <w:rPr>
            <w:noProof/>
            <w:webHidden/>
          </w:rPr>
          <w:fldChar w:fldCharType="begin"/>
        </w:r>
        <w:r w:rsidR="00375B1F">
          <w:rPr>
            <w:noProof/>
            <w:webHidden/>
          </w:rPr>
          <w:instrText xml:space="preserve"> PAGEREF _Toc203041006 \h </w:instrText>
        </w:r>
        <w:r w:rsidR="00375B1F">
          <w:rPr>
            <w:noProof/>
            <w:webHidden/>
          </w:rPr>
        </w:r>
        <w:r w:rsidR="00375B1F">
          <w:rPr>
            <w:noProof/>
            <w:webHidden/>
          </w:rPr>
          <w:fldChar w:fldCharType="separate"/>
        </w:r>
        <w:r w:rsidR="00D1794C">
          <w:rPr>
            <w:noProof/>
            <w:webHidden/>
          </w:rPr>
          <w:t>17</w:t>
        </w:r>
        <w:r w:rsidR="00375B1F">
          <w:rPr>
            <w:noProof/>
            <w:webHidden/>
          </w:rPr>
          <w:fldChar w:fldCharType="end"/>
        </w:r>
      </w:hyperlink>
    </w:p>
    <w:p w14:paraId="0C0A9F0E" w14:textId="0F531CA3"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07" w:history="1">
        <w:r w:rsidR="00375B1F" w:rsidRPr="00394D79">
          <w:rPr>
            <w:rStyle w:val="a5"/>
            <w:rFonts w:hint="eastAsia"/>
            <w:noProof/>
          </w:rPr>
          <w:t>圖</w:t>
        </w:r>
        <w:r w:rsidR="00375B1F" w:rsidRPr="00394D79">
          <w:rPr>
            <w:rStyle w:val="a5"/>
            <w:noProof/>
          </w:rPr>
          <w:t xml:space="preserve"> 3 - 3 </w:t>
        </w:r>
        <w:r w:rsidR="00375B1F" w:rsidRPr="00394D79">
          <w:rPr>
            <w:rStyle w:val="a5"/>
            <w:rFonts w:hint="eastAsia"/>
            <w:noProof/>
          </w:rPr>
          <w:t>新竹市政府交通處智慧停車格海報</w:t>
        </w:r>
        <w:r w:rsidR="00375B1F" w:rsidRPr="00394D79">
          <w:rPr>
            <w:rStyle w:val="a5"/>
            <w:noProof/>
          </w:rPr>
          <w:t>(</w:t>
        </w:r>
        <w:r w:rsidR="00375B1F" w:rsidRPr="00394D79">
          <w:rPr>
            <w:rStyle w:val="a5"/>
            <w:rFonts w:hint="eastAsia"/>
            <w:noProof/>
          </w:rPr>
          <w:t>圖片來源</w:t>
        </w:r>
        <w:r w:rsidR="00375B1F" w:rsidRPr="00394D79">
          <w:rPr>
            <w:rStyle w:val="a5"/>
            <w:noProof/>
          </w:rPr>
          <w:t>:</w:t>
        </w:r>
        <w:r w:rsidR="00375B1F" w:rsidRPr="00394D79">
          <w:rPr>
            <w:rStyle w:val="a5"/>
            <w:rFonts w:hint="eastAsia"/>
            <w:noProof/>
          </w:rPr>
          <w:t>新竹市政府交通處</w:t>
        </w:r>
        <w:r w:rsidR="00375B1F" w:rsidRPr="00394D79">
          <w:rPr>
            <w:rStyle w:val="a5"/>
            <w:noProof/>
          </w:rPr>
          <w:t>)</w:t>
        </w:r>
        <w:r w:rsidR="00375B1F">
          <w:rPr>
            <w:noProof/>
            <w:webHidden/>
          </w:rPr>
          <w:tab/>
        </w:r>
        <w:r w:rsidR="00375B1F">
          <w:rPr>
            <w:noProof/>
            <w:webHidden/>
          </w:rPr>
          <w:fldChar w:fldCharType="begin"/>
        </w:r>
        <w:r w:rsidR="00375B1F">
          <w:rPr>
            <w:noProof/>
            <w:webHidden/>
          </w:rPr>
          <w:instrText xml:space="preserve"> PAGEREF _Toc203041007 \h </w:instrText>
        </w:r>
        <w:r w:rsidR="00375B1F">
          <w:rPr>
            <w:noProof/>
            <w:webHidden/>
          </w:rPr>
        </w:r>
        <w:r w:rsidR="00375B1F">
          <w:rPr>
            <w:noProof/>
            <w:webHidden/>
          </w:rPr>
          <w:fldChar w:fldCharType="separate"/>
        </w:r>
        <w:r w:rsidR="00D1794C">
          <w:rPr>
            <w:noProof/>
            <w:webHidden/>
          </w:rPr>
          <w:t>19</w:t>
        </w:r>
        <w:r w:rsidR="00375B1F">
          <w:rPr>
            <w:noProof/>
            <w:webHidden/>
          </w:rPr>
          <w:fldChar w:fldCharType="end"/>
        </w:r>
      </w:hyperlink>
    </w:p>
    <w:p w14:paraId="0E8488F9" w14:textId="411A81F1"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08" w:history="1">
        <w:r w:rsidR="00375B1F" w:rsidRPr="00394D79">
          <w:rPr>
            <w:rStyle w:val="a5"/>
            <w:rFonts w:hint="eastAsia"/>
            <w:noProof/>
          </w:rPr>
          <w:t>圖</w:t>
        </w:r>
        <w:r w:rsidR="00375B1F" w:rsidRPr="00394D79">
          <w:rPr>
            <w:rStyle w:val="a5"/>
            <w:noProof/>
          </w:rPr>
          <w:t xml:space="preserve"> 3 - 4 </w:t>
        </w:r>
        <w:r w:rsidR="00375B1F" w:rsidRPr="00394D79">
          <w:rPr>
            <w:rStyle w:val="a5"/>
            <w:rFonts w:hint="eastAsia"/>
            <w:noProof/>
          </w:rPr>
          <w:t>智慧停車柱</w:t>
        </w:r>
        <w:r w:rsidR="00375B1F" w:rsidRPr="00394D79">
          <w:rPr>
            <w:rStyle w:val="a5"/>
            <w:noProof/>
          </w:rPr>
          <w:t>(</w:t>
        </w:r>
        <w:r w:rsidR="00375B1F" w:rsidRPr="00394D79">
          <w:rPr>
            <w:rStyle w:val="a5"/>
            <w:rFonts w:hint="eastAsia"/>
            <w:noProof/>
          </w:rPr>
          <w:t>圖片來源</w:t>
        </w:r>
        <w:r w:rsidR="00375B1F" w:rsidRPr="00394D79">
          <w:rPr>
            <w:rStyle w:val="a5"/>
            <w:noProof/>
          </w:rPr>
          <w:t>:</w:t>
        </w:r>
        <w:r w:rsidR="00375B1F" w:rsidRPr="00394D79">
          <w:rPr>
            <w:rStyle w:val="a5"/>
            <w:rFonts w:hint="eastAsia"/>
            <w:noProof/>
          </w:rPr>
          <w:t>新竹市政府交通處</w:t>
        </w:r>
        <w:r w:rsidR="00375B1F" w:rsidRPr="00394D79">
          <w:rPr>
            <w:rStyle w:val="a5"/>
            <w:noProof/>
          </w:rPr>
          <w:t>)</w:t>
        </w:r>
        <w:r w:rsidR="00375B1F">
          <w:rPr>
            <w:noProof/>
            <w:webHidden/>
          </w:rPr>
          <w:tab/>
        </w:r>
        <w:r w:rsidR="00375B1F">
          <w:rPr>
            <w:noProof/>
            <w:webHidden/>
          </w:rPr>
          <w:fldChar w:fldCharType="begin"/>
        </w:r>
        <w:r w:rsidR="00375B1F">
          <w:rPr>
            <w:noProof/>
            <w:webHidden/>
          </w:rPr>
          <w:instrText xml:space="preserve"> PAGEREF _Toc203041008 \h </w:instrText>
        </w:r>
        <w:r w:rsidR="00375B1F">
          <w:rPr>
            <w:noProof/>
            <w:webHidden/>
          </w:rPr>
        </w:r>
        <w:r w:rsidR="00375B1F">
          <w:rPr>
            <w:noProof/>
            <w:webHidden/>
          </w:rPr>
          <w:fldChar w:fldCharType="separate"/>
        </w:r>
        <w:r w:rsidR="00D1794C">
          <w:rPr>
            <w:noProof/>
            <w:webHidden/>
          </w:rPr>
          <w:t>19</w:t>
        </w:r>
        <w:r w:rsidR="00375B1F">
          <w:rPr>
            <w:noProof/>
            <w:webHidden/>
          </w:rPr>
          <w:fldChar w:fldCharType="end"/>
        </w:r>
      </w:hyperlink>
    </w:p>
    <w:p w14:paraId="0D87645E" w14:textId="2C40442A"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09" w:history="1">
        <w:r w:rsidR="00375B1F" w:rsidRPr="00394D79">
          <w:rPr>
            <w:rStyle w:val="a5"/>
            <w:rFonts w:hint="eastAsia"/>
            <w:noProof/>
          </w:rPr>
          <w:t>圖</w:t>
        </w:r>
        <w:r w:rsidR="00375B1F" w:rsidRPr="00394D79">
          <w:rPr>
            <w:rStyle w:val="a5"/>
            <w:noProof/>
          </w:rPr>
          <w:t xml:space="preserve"> 3 - 5 </w:t>
        </w:r>
        <w:r w:rsidR="00375B1F" w:rsidRPr="00394D79">
          <w:rPr>
            <w:rStyle w:val="a5"/>
            <w:rFonts w:hint="eastAsia"/>
            <w:noProof/>
          </w:rPr>
          <w:t>國立陽明交通大學停車區域分布</w:t>
        </w:r>
        <w:r w:rsidR="00375B1F" w:rsidRPr="00394D79">
          <w:rPr>
            <w:rStyle w:val="a5"/>
            <w:noProof/>
          </w:rPr>
          <w:t>(</w:t>
        </w:r>
        <w:r w:rsidR="00375B1F" w:rsidRPr="00394D79">
          <w:rPr>
            <w:rStyle w:val="a5"/>
            <w:rFonts w:hint="eastAsia"/>
            <w:noProof/>
          </w:rPr>
          <w:t>圖片來源</w:t>
        </w:r>
        <w:r w:rsidR="00375B1F" w:rsidRPr="00394D79">
          <w:rPr>
            <w:rStyle w:val="a5"/>
            <w:noProof/>
          </w:rPr>
          <w:t>:</w:t>
        </w:r>
        <w:r w:rsidR="00375B1F" w:rsidRPr="00394D79">
          <w:rPr>
            <w:rStyle w:val="a5"/>
            <w:rFonts w:hint="eastAsia"/>
            <w:noProof/>
          </w:rPr>
          <w:t>陽明交通大學駐警隊</w:t>
        </w:r>
        <w:r w:rsidR="00375B1F" w:rsidRPr="00394D79">
          <w:rPr>
            <w:rStyle w:val="a5"/>
            <w:noProof/>
          </w:rPr>
          <w:t>)</w:t>
        </w:r>
        <w:r w:rsidR="00375B1F">
          <w:rPr>
            <w:noProof/>
            <w:webHidden/>
          </w:rPr>
          <w:tab/>
        </w:r>
        <w:r w:rsidR="00375B1F">
          <w:rPr>
            <w:noProof/>
            <w:webHidden/>
          </w:rPr>
          <w:fldChar w:fldCharType="begin"/>
        </w:r>
        <w:r w:rsidR="00375B1F">
          <w:rPr>
            <w:noProof/>
            <w:webHidden/>
          </w:rPr>
          <w:instrText xml:space="preserve"> PAGEREF _Toc203041009 \h </w:instrText>
        </w:r>
        <w:r w:rsidR="00375B1F">
          <w:rPr>
            <w:noProof/>
            <w:webHidden/>
          </w:rPr>
        </w:r>
        <w:r w:rsidR="00375B1F">
          <w:rPr>
            <w:noProof/>
            <w:webHidden/>
          </w:rPr>
          <w:fldChar w:fldCharType="separate"/>
        </w:r>
        <w:r w:rsidR="00D1794C">
          <w:rPr>
            <w:noProof/>
            <w:webHidden/>
          </w:rPr>
          <w:t>21</w:t>
        </w:r>
        <w:r w:rsidR="00375B1F">
          <w:rPr>
            <w:noProof/>
            <w:webHidden/>
          </w:rPr>
          <w:fldChar w:fldCharType="end"/>
        </w:r>
      </w:hyperlink>
    </w:p>
    <w:p w14:paraId="1E222E8F" w14:textId="3135B368"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10" w:history="1">
        <w:r w:rsidR="00375B1F" w:rsidRPr="00394D79">
          <w:rPr>
            <w:rStyle w:val="a5"/>
            <w:rFonts w:hint="eastAsia"/>
            <w:noProof/>
          </w:rPr>
          <w:t>圖</w:t>
        </w:r>
        <w:r w:rsidR="00375B1F" w:rsidRPr="00394D79">
          <w:rPr>
            <w:rStyle w:val="a5"/>
            <w:noProof/>
          </w:rPr>
          <w:t xml:space="preserve"> 3 - 6 </w:t>
        </w:r>
        <w:r w:rsidR="00375B1F" w:rsidRPr="00394D79">
          <w:rPr>
            <w:rStyle w:val="a5"/>
            <w:rFonts w:hint="eastAsia"/>
            <w:noProof/>
          </w:rPr>
          <w:t>田徑場路邊停車格</w:t>
        </w:r>
        <w:r w:rsidR="00375B1F" w:rsidRPr="00394D79">
          <w:rPr>
            <w:rStyle w:val="a5"/>
            <w:noProof/>
          </w:rPr>
          <w:t>(P2</w:t>
        </w:r>
        <w:r w:rsidR="00375B1F" w:rsidRPr="00394D79">
          <w:rPr>
            <w:rStyle w:val="a5"/>
            <w:rFonts w:hint="eastAsia"/>
            <w:noProof/>
          </w:rPr>
          <w:t>區域</w:t>
        </w:r>
        <w:r w:rsidR="00375B1F" w:rsidRPr="00394D79">
          <w:rPr>
            <w:rStyle w:val="a5"/>
            <w:noProof/>
          </w:rPr>
          <w:t>)</w:t>
        </w:r>
        <w:r w:rsidR="00375B1F">
          <w:rPr>
            <w:noProof/>
            <w:webHidden/>
          </w:rPr>
          <w:tab/>
        </w:r>
        <w:r w:rsidR="00375B1F">
          <w:rPr>
            <w:noProof/>
            <w:webHidden/>
          </w:rPr>
          <w:fldChar w:fldCharType="begin"/>
        </w:r>
        <w:r w:rsidR="00375B1F">
          <w:rPr>
            <w:noProof/>
            <w:webHidden/>
          </w:rPr>
          <w:instrText xml:space="preserve"> PAGEREF _Toc203041010 \h </w:instrText>
        </w:r>
        <w:r w:rsidR="00375B1F">
          <w:rPr>
            <w:noProof/>
            <w:webHidden/>
          </w:rPr>
        </w:r>
        <w:r w:rsidR="00375B1F">
          <w:rPr>
            <w:noProof/>
            <w:webHidden/>
          </w:rPr>
          <w:fldChar w:fldCharType="separate"/>
        </w:r>
        <w:r w:rsidR="00D1794C">
          <w:rPr>
            <w:noProof/>
            <w:webHidden/>
          </w:rPr>
          <w:t>21</w:t>
        </w:r>
        <w:r w:rsidR="00375B1F">
          <w:rPr>
            <w:noProof/>
            <w:webHidden/>
          </w:rPr>
          <w:fldChar w:fldCharType="end"/>
        </w:r>
      </w:hyperlink>
    </w:p>
    <w:p w14:paraId="2060F792" w14:textId="01BC6984"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11" w:history="1">
        <w:r w:rsidR="00375B1F" w:rsidRPr="00394D79">
          <w:rPr>
            <w:rStyle w:val="a5"/>
            <w:rFonts w:hint="eastAsia"/>
            <w:noProof/>
          </w:rPr>
          <w:t>圖</w:t>
        </w:r>
        <w:r w:rsidR="00375B1F" w:rsidRPr="00394D79">
          <w:rPr>
            <w:rStyle w:val="a5"/>
            <w:noProof/>
          </w:rPr>
          <w:t xml:space="preserve"> 3 - 7 </w:t>
        </w:r>
        <w:r w:rsidR="00375B1F" w:rsidRPr="00394D79">
          <w:rPr>
            <w:rStyle w:val="a5"/>
            <w:rFonts w:hint="eastAsia"/>
            <w:noProof/>
          </w:rPr>
          <w:t>身心障礙及婦幼專用停車格</w:t>
        </w:r>
        <w:r w:rsidR="00375B1F">
          <w:rPr>
            <w:noProof/>
            <w:webHidden/>
          </w:rPr>
          <w:tab/>
        </w:r>
        <w:r w:rsidR="00375B1F">
          <w:rPr>
            <w:noProof/>
            <w:webHidden/>
          </w:rPr>
          <w:fldChar w:fldCharType="begin"/>
        </w:r>
        <w:r w:rsidR="00375B1F">
          <w:rPr>
            <w:noProof/>
            <w:webHidden/>
          </w:rPr>
          <w:instrText xml:space="preserve"> PAGEREF _Toc203041011 \h </w:instrText>
        </w:r>
        <w:r w:rsidR="00375B1F">
          <w:rPr>
            <w:noProof/>
            <w:webHidden/>
          </w:rPr>
        </w:r>
        <w:r w:rsidR="00375B1F">
          <w:rPr>
            <w:noProof/>
            <w:webHidden/>
          </w:rPr>
          <w:fldChar w:fldCharType="separate"/>
        </w:r>
        <w:r w:rsidR="00D1794C">
          <w:rPr>
            <w:noProof/>
            <w:webHidden/>
          </w:rPr>
          <w:t>23</w:t>
        </w:r>
        <w:r w:rsidR="00375B1F">
          <w:rPr>
            <w:noProof/>
            <w:webHidden/>
          </w:rPr>
          <w:fldChar w:fldCharType="end"/>
        </w:r>
      </w:hyperlink>
    </w:p>
    <w:p w14:paraId="43066ACA" w14:textId="15D8EB0D"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12" w:history="1">
        <w:r w:rsidR="00375B1F" w:rsidRPr="00394D79">
          <w:rPr>
            <w:rStyle w:val="a5"/>
            <w:rFonts w:hint="eastAsia"/>
            <w:noProof/>
          </w:rPr>
          <w:t>圖</w:t>
        </w:r>
        <w:r w:rsidR="00375B1F" w:rsidRPr="00394D79">
          <w:rPr>
            <w:rStyle w:val="a5"/>
            <w:noProof/>
          </w:rPr>
          <w:t xml:space="preserve"> 3 - 8 </w:t>
        </w:r>
        <w:r w:rsidR="00375B1F" w:rsidRPr="00394D79">
          <w:rPr>
            <w:rStyle w:val="a5"/>
            <w:rFonts w:hint="eastAsia"/>
            <w:noProof/>
          </w:rPr>
          <w:t>洽公用停車格</w:t>
        </w:r>
        <w:r w:rsidR="00375B1F">
          <w:rPr>
            <w:noProof/>
            <w:webHidden/>
          </w:rPr>
          <w:tab/>
        </w:r>
        <w:r w:rsidR="00375B1F">
          <w:rPr>
            <w:noProof/>
            <w:webHidden/>
          </w:rPr>
          <w:fldChar w:fldCharType="begin"/>
        </w:r>
        <w:r w:rsidR="00375B1F">
          <w:rPr>
            <w:noProof/>
            <w:webHidden/>
          </w:rPr>
          <w:instrText xml:space="preserve"> PAGEREF _Toc203041012 \h </w:instrText>
        </w:r>
        <w:r w:rsidR="00375B1F">
          <w:rPr>
            <w:noProof/>
            <w:webHidden/>
          </w:rPr>
        </w:r>
        <w:r w:rsidR="00375B1F">
          <w:rPr>
            <w:noProof/>
            <w:webHidden/>
          </w:rPr>
          <w:fldChar w:fldCharType="separate"/>
        </w:r>
        <w:r w:rsidR="00D1794C">
          <w:rPr>
            <w:noProof/>
            <w:webHidden/>
          </w:rPr>
          <w:t>23</w:t>
        </w:r>
        <w:r w:rsidR="00375B1F">
          <w:rPr>
            <w:noProof/>
            <w:webHidden/>
          </w:rPr>
          <w:fldChar w:fldCharType="end"/>
        </w:r>
      </w:hyperlink>
    </w:p>
    <w:p w14:paraId="683B9D8C" w14:textId="40610A1A"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13" w:history="1">
        <w:r w:rsidR="00375B1F" w:rsidRPr="00394D79">
          <w:rPr>
            <w:rStyle w:val="a5"/>
            <w:rFonts w:hint="eastAsia"/>
            <w:noProof/>
          </w:rPr>
          <w:t>圖</w:t>
        </w:r>
        <w:r w:rsidR="00375B1F" w:rsidRPr="00394D79">
          <w:rPr>
            <w:rStyle w:val="a5"/>
            <w:noProof/>
          </w:rPr>
          <w:t xml:space="preserve"> 3 - 9 </w:t>
        </w:r>
        <w:r w:rsidR="00375B1F" w:rsidRPr="00394D79">
          <w:rPr>
            <w:rStyle w:val="a5"/>
            <w:rFonts w:hint="eastAsia"/>
            <w:noProof/>
          </w:rPr>
          <w:t>教職員工停車格</w:t>
        </w:r>
        <w:r w:rsidR="00375B1F">
          <w:rPr>
            <w:noProof/>
            <w:webHidden/>
          </w:rPr>
          <w:tab/>
        </w:r>
        <w:r w:rsidR="00375B1F">
          <w:rPr>
            <w:noProof/>
            <w:webHidden/>
          </w:rPr>
          <w:fldChar w:fldCharType="begin"/>
        </w:r>
        <w:r w:rsidR="00375B1F">
          <w:rPr>
            <w:noProof/>
            <w:webHidden/>
          </w:rPr>
          <w:instrText xml:space="preserve"> PAGEREF _Toc203041013 \h </w:instrText>
        </w:r>
        <w:r w:rsidR="00375B1F">
          <w:rPr>
            <w:noProof/>
            <w:webHidden/>
          </w:rPr>
        </w:r>
        <w:r w:rsidR="00375B1F">
          <w:rPr>
            <w:noProof/>
            <w:webHidden/>
          </w:rPr>
          <w:fldChar w:fldCharType="separate"/>
        </w:r>
        <w:r w:rsidR="00D1794C">
          <w:rPr>
            <w:noProof/>
            <w:webHidden/>
          </w:rPr>
          <w:t>24</w:t>
        </w:r>
        <w:r w:rsidR="00375B1F">
          <w:rPr>
            <w:noProof/>
            <w:webHidden/>
          </w:rPr>
          <w:fldChar w:fldCharType="end"/>
        </w:r>
      </w:hyperlink>
    </w:p>
    <w:p w14:paraId="5217FFB7" w14:textId="120EAB39"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14" w:history="1">
        <w:r w:rsidR="00375B1F" w:rsidRPr="00394D79">
          <w:rPr>
            <w:rStyle w:val="a5"/>
            <w:rFonts w:hint="eastAsia"/>
            <w:noProof/>
          </w:rPr>
          <w:t>圖</w:t>
        </w:r>
        <w:r w:rsidR="00375B1F" w:rsidRPr="00394D79">
          <w:rPr>
            <w:rStyle w:val="a5"/>
            <w:noProof/>
          </w:rPr>
          <w:t xml:space="preserve"> 3 - 10 </w:t>
        </w:r>
        <w:r w:rsidR="00375B1F" w:rsidRPr="00394D79">
          <w:rPr>
            <w:rStyle w:val="a5"/>
            <w:rFonts w:hint="eastAsia"/>
            <w:noProof/>
          </w:rPr>
          <w:t>職務專用停車格</w:t>
        </w:r>
        <w:r w:rsidR="00375B1F">
          <w:rPr>
            <w:noProof/>
            <w:webHidden/>
          </w:rPr>
          <w:tab/>
        </w:r>
        <w:r w:rsidR="00375B1F">
          <w:rPr>
            <w:noProof/>
            <w:webHidden/>
          </w:rPr>
          <w:fldChar w:fldCharType="begin"/>
        </w:r>
        <w:r w:rsidR="00375B1F">
          <w:rPr>
            <w:noProof/>
            <w:webHidden/>
          </w:rPr>
          <w:instrText xml:space="preserve"> PAGEREF _Toc203041014 \h </w:instrText>
        </w:r>
        <w:r w:rsidR="00375B1F">
          <w:rPr>
            <w:noProof/>
            <w:webHidden/>
          </w:rPr>
        </w:r>
        <w:r w:rsidR="00375B1F">
          <w:rPr>
            <w:noProof/>
            <w:webHidden/>
          </w:rPr>
          <w:fldChar w:fldCharType="separate"/>
        </w:r>
        <w:r w:rsidR="00D1794C">
          <w:rPr>
            <w:noProof/>
            <w:webHidden/>
          </w:rPr>
          <w:t>24</w:t>
        </w:r>
        <w:r w:rsidR="00375B1F">
          <w:rPr>
            <w:noProof/>
            <w:webHidden/>
          </w:rPr>
          <w:fldChar w:fldCharType="end"/>
        </w:r>
      </w:hyperlink>
    </w:p>
    <w:p w14:paraId="7DB9F2FB" w14:textId="2FA3072C"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15" w:history="1">
        <w:r w:rsidR="00375B1F" w:rsidRPr="00394D79">
          <w:rPr>
            <w:rStyle w:val="a5"/>
            <w:rFonts w:hint="eastAsia"/>
            <w:noProof/>
          </w:rPr>
          <w:t>圖</w:t>
        </w:r>
        <w:r w:rsidR="00375B1F" w:rsidRPr="00394D79">
          <w:rPr>
            <w:rStyle w:val="a5"/>
            <w:noProof/>
          </w:rPr>
          <w:t xml:space="preserve"> 3 - 11 </w:t>
        </w:r>
        <w:r w:rsidR="00375B1F" w:rsidRPr="00394D79">
          <w:rPr>
            <w:rStyle w:val="a5"/>
            <w:rFonts w:hint="eastAsia"/>
            <w:noProof/>
          </w:rPr>
          <w:t>卸貨停車格</w:t>
        </w:r>
        <w:r w:rsidR="00375B1F">
          <w:rPr>
            <w:noProof/>
            <w:webHidden/>
          </w:rPr>
          <w:tab/>
        </w:r>
        <w:r w:rsidR="00375B1F">
          <w:rPr>
            <w:noProof/>
            <w:webHidden/>
          </w:rPr>
          <w:fldChar w:fldCharType="begin"/>
        </w:r>
        <w:r w:rsidR="00375B1F">
          <w:rPr>
            <w:noProof/>
            <w:webHidden/>
          </w:rPr>
          <w:instrText xml:space="preserve"> PAGEREF _Toc203041015 \h </w:instrText>
        </w:r>
        <w:r w:rsidR="00375B1F">
          <w:rPr>
            <w:noProof/>
            <w:webHidden/>
          </w:rPr>
        </w:r>
        <w:r w:rsidR="00375B1F">
          <w:rPr>
            <w:noProof/>
            <w:webHidden/>
          </w:rPr>
          <w:fldChar w:fldCharType="separate"/>
        </w:r>
        <w:r w:rsidR="00D1794C">
          <w:rPr>
            <w:noProof/>
            <w:webHidden/>
          </w:rPr>
          <w:t>25</w:t>
        </w:r>
        <w:r w:rsidR="00375B1F">
          <w:rPr>
            <w:noProof/>
            <w:webHidden/>
          </w:rPr>
          <w:fldChar w:fldCharType="end"/>
        </w:r>
      </w:hyperlink>
    </w:p>
    <w:p w14:paraId="61AB8FC7" w14:textId="4B68534A"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16" w:history="1">
        <w:r w:rsidR="00375B1F" w:rsidRPr="00394D79">
          <w:rPr>
            <w:rStyle w:val="a5"/>
            <w:rFonts w:hint="eastAsia"/>
            <w:noProof/>
          </w:rPr>
          <w:t>圖</w:t>
        </w:r>
        <w:r w:rsidR="00375B1F" w:rsidRPr="00394D79">
          <w:rPr>
            <w:rStyle w:val="a5"/>
            <w:noProof/>
          </w:rPr>
          <w:t xml:space="preserve"> 3 - 12 </w:t>
        </w:r>
        <w:r w:rsidR="00375B1F" w:rsidRPr="00394D79">
          <w:rPr>
            <w:rStyle w:val="a5"/>
            <w:rFonts w:hint="eastAsia"/>
            <w:noProof/>
          </w:rPr>
          <w:t>平時籃球場路邊停車場</w:t>
        </w:r>
        <w:r w:rsidR="00375B1F">
          <w:rPr>
            <w:noProof/>
            <w:webHidden/>
          </w:rPr>
          <w:tab/>
        </w:r>
        <w:r w:rsidR="00375B1F">
          <w:rPr>
            <w:noProof/>
            <w:webHidden/>
          </w:rPr>
          <w:fldChar w:fldCharType="begin"/>
        </w:r>
        <w:r w:rsidR="00375B1F">
          <w:rPr>
            <w:noProof/>
            <w:webHidden/>
          </w:rPr>
          <w:instrText xml:space="preserve"> PAGEREF _Toc203041016 \h </w:instrText>
        </w:r>
        <w:r w:rsidR="00375B1F">
          <w:rPr>
            <w:noProof/>
            <w:webHidden/>
          </w:rPr>
        </w:r>
        <w:r w:rsidR="00375B1F">
          <w:rPr>
            <w:noProof/>
            <w:webHidden/>
          </w:rPr>
          <w:fldChar w:fldCharType="separate"/>
        </w:r>
        <w:r w:rsidR="00D1794C">
          <w:rPr>
            <w:noProof/>
            <w:webHidden/>
          </w:rPr>
          <w:t>26</w:t>
        </w:r>
        <w:r w:rsidR="00375B1F">
          <w:rPr>
            <w:noProof/>
            <w:webHidden/>
          </w:rPr>
          <w:fldChar w:fldCharType="end"/>
        </w:r>
      </w:hyperlink>
    </w:p>
    <w:p w14:paraId="0DB7A43B" w14:textId="259CDD8C"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17" w:history="1">
        <w:r w:rsidR="00375B1F" w:rsidRPr="00394D79">
          <w:rPr>
            <w:rStyle w:val="a5"/>
            <w:rFonts w:hint="eastAsia"/>
            <w:noProof/>
          </w:rPr>
          <w:t>圖</w:t>
        </w:r>
        <w:r w:rsidR="00375B1F" w:rsidRPr="00394D79">
          <w:rPr>
            <w:rStyle w:val="a5"/>
            <w:noProof/>
          </w:rPr>
          <w:t xml:space="preserve"> 3 - 13 </w:t>
        </w:r>
        <w:r w:rsidR="00375B1F" w:rsidRPr="00394D79">
          <w:rPr>
            <w:rStyle w:val="a5"/>
            <w:rFonts w:hint="eastAsia"/>
            <w:noProof/>
          </w:rPr>
          <w:t>停車數量統計折線圖</w:t>
        </w:r>
        <w:r w:rsidR="00375B1F">
          <w:rPr>
            <w:noProof/>
            <w:webHidden/>
          </w:rPr>
          <w:tab/>
        </w:r>
        <w:r w:rsidR="00375B1F">
          <w:rPr>
            <w:noProof/>
            <w:webHidden/>
          </w:rPr>
          <w:fldChar w:fldCharType="begin"/>
        </w:r>
        <w:r w:rsidR="00375B1F">
          <w:rPr>
            <w:noProof/>
            <w:webHidden/>
          </w:rPr>
          <w:instrText xml:space="preserve"> PAGEREF _Toc203041017 \h </w:instrText>
        </w:r>
        <w:r w:rsidR="00375B1F">
          <w:rPr>
            <w:noProof/>
            <w:webHidden/>
          </w:rPr>
        </w:r>
        <w:r w:rsidR="00375B1F">
          <w:rPr>
            <w:noProof/>
            <w:webHidden/>
          </w:rPr>
          <w:fldChar w:fldCharType="separate"/>
        </w:r>
        <w:r w:rsidR="00D1794C">
          <w:rPr>
            <w:noProof/>
            <w:webHidden/>
          </w:rPr>
          <w:t>27</w:t>
        </w:r>
        <w:r w:rsidR="00375B1F">
          <w:rPr>
            <w:noProof/>
            <w:webHidden/>
          </w:rPr>
          <w:fldChar w:fldCharType="end"/>
        </w:r>
      </w:hyperlink>
    </w:p>
    <w:p w14:paraId="5924243A" w14:textId="3436C4FB"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18" w:history="1">
        <w:r w:rsidR="00375B1F" w:rsidRPr="00394D79">
          <w:rPr>
            <w:rStyle w:val="a5"/>
            <w:rFonts w:hint="eastAsia"/>
            <w:noProof/>
          </w:rPr>
          <w:t>圖</w:t>
        </w:r>
        <w:r w:rsidR="00375B1F" w:rsidRPr="00394D79">
          <w:rPr>
            <w:rStyle w:val="a5"/>
            <w:noProof/>
          </w:rPr>
          <w:t xml:space="preserve"> 3 - 13 </w:t>
        </w:r>
        <w:r w:rsidR="00375B1F" w:rsidRPr="00394D79">
          <w:rPr>
            <w:rStyle w:val="a5"/>
            <w:rFonts w:hint="eastAsia"/>
            <w:noProof/>
          </w:rPr>
          <w:t>就業博覽會當天籃球場路邊停車場</w:t>
        </w:r>
        <w:r w:rsidR="00375B1F">
          <w:rPr>
            <w:noProof/>
            <w:webHidden/>
          </w:rPr>
          <w:tab/>
        </w:r>
        <w:r w:rsidR="00375B1F">
          <w:rPr>
            <w:noProof/>
            <w:webHidden/>
          </w:rPr>
          <w:fldChar w:fldCharType="begin"/>
        </w:r>
        <w:r w:rsidR="00375B1F">
          <w:rPr>
            <w:noProof/>
            <w:webHidden/>
          </w:rPr>
          <w:instrText xml:space="preserve"> PAGEREF _Toc203041018 \h </w:instrText>
        </w:r>
        <w:r w:rsidR="00375B1F">
          <w:rPr>
            <w:noProof/>
            <w:webHidden/>
          </w:rPr>
        </w:r>
        <w:r w:rsidR="00375B1F">
          <w:rPr>
            <w:noProof/>
            <w:webHidden/>
          </w:rPr>
          <w:fldChar w:fldCharType="separate"/>
        </w:r>
        <w:r w:rsidR="00D1794C">
          <w:rPr>
            <w:noProof/>
            <w:webHidden/>
          </w:rPr>
          <w:t>28</w:t>
        </w:r>
        <w:r w:rsidR="00375B1F">
          <w:rPr>
            <w:noProof/>
            <w:webHidden/>
          </w:rPr>
          <w:fldChar w:fldCharType="end"/>
        </w:r>
      </w:hyperlink>
    </w:p>
    <w:p w14:paraId="5A8EB922" w14:textId="1FDE439A"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19" w:history="1">
        <w:r w:rsidR="00375B1F" w:rsidRPr="00394D79">
          <w:rPr>
            <w:rStyle w:val="a5"/>
            <w:rFonts w:hint="eastAsia"/>
            <w:noProof/>
          </w:rPr>
          <w:t>圖</w:t>
        </w:r>
        <w:r w:rsidR="00375B1F" w:rsidRPr="00394D79">
          <w:rPr>
            <w:rStyle w:val="a5"/>
            <w:noProof/>
          </w:rPr>
          <w:t xml:space="preserve"> 3 - 15 </w:t>
        </w:r>
        <w:r w:rsidR="00375B1F" w:rsidRPr="00394D79">
          <w:rPr>
            <w:rStyle w:val="a5"/>
            <w:rFonts w:hint="eastAsia"/>
            <w:noProof/>
          </w:rPr>
          <w:t>創新智慧校園發展圖</w:t>
        </w:r>
        <w:r w:rsidR="00375B1F" w:rsidRPr="00394D79">
          <w:rPr>
            <w:rStyle w:val="a5"/>
            <w:noProof/>
          </w:rPr>
          <w:t>(</w:t>
        </w:r>
        <w:r w:rsidR="00375B1F" w:rsidRPr="00394D79">
          <w:rPr>
            <w:rStyle w:val="a5"/>
            <w:rFonts w:hint="eastAsia"/>
            <w:noProof/>
          </w:rPr>
          <w:t>圖片來源</w:t>
        </w:r>
        <w:r w:rsidR="00375B1F" w:rsidRPr="00394D79">
          <w:rPr>
            <w:rStyle w:val="a5"/>
            <w:noProof/>
          </w:rPr>
          <w:t xml:space="preserve">: </w:t>
        </w:r>
        <w:r w:rsidR="00375B1F" w:rsidRPr="00394D79">
          <w:rPr>
            <w:rStyle w:val="a5"/>
            <w:rFonts w:hint="eastAsia"/>
            <w:noProof/>
          </w:rPr>
          <w:t>李大嵩副校長</w:t>
        </w:r>
        <w:r w:rsidR="00375B1F" w:rsidRPr="00394D79">
          <w:rPr>
            <w:rStyle w:val="a5"/>
            <w:noProof/>
          </w:rPr>
          <w:t>)</w:t>
        </w:r>
        <w:r w:rsidR="00375B1F">
          <w:rPr>
            <w:noProof/>
            <w:webHidden/>
          </w:rPr>
          <w:tab/>
        </w:r>
        <w:r w:rsidR="00375B1F">
          <w:rPr>
            <w:noProof/>
            <w:webHidden/>
          </w:rPr>
          <w:fldChar w:fldCharType="begin"/>
        </w:r>
        <w:r w:rsidR="00375B1F">
          <w:rPr>
            <w:noProof/>
            <w:webHidden/>
          </w:rPr>
          <w:instrText xml:space="preserve"> PAGEREF _Toc203041019 \h </w:instrText>
        </w:r>
        <w:r w:rsidR="00375B1F">
          <w:rPr>
            <w:noProof/>
            <w:webHidden/>
          </w:rPr>
        </w:r>
        <w:r w:rsidR="00375B1F">
          <w:rPr>
            <w:noProof/>
            <w:webHidden/>
          </w:rPr>
          <w:fldChar w:fldCharType="separate"/>
        </w:r>
        <w:r w:rsidR="00D1794C">
          <w:rPr>
            <w:noProof/>
            <w:webHidden/>
          </w:rPr>
          <w:t>29</w:t>
        </w:r>
        <w:r w:rsidR="00375B1F">
          <w:rPr>
            <w:noProof/>
            <w:webHidden/>
          </w:rPr>
          <w:fldChar w:fldCharType="end"/>
        </w:r>
      </w:hyperlink>
    </w:p>
    <w:p w14:paraId="63D7861B" w14:textId="6185DC8F" w:rsidR="004D7FE5" w:rsidRPr="004D7FE5" w:rsidRDefault="004D7FE5"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r w:rsidRPr="004D7FE5">
        <w:rPr>
          <w:color w:val="000000" w:themeColor="text1"/>
        </w:rPr>
        <w:fldChar w:fldCharType="end"/>
      </w:r>
      <w:hyperlink w:anchor="_Toc202743475" w:history="1">
        <w:r w:rsidRPr="004D7FE5">
          <w:rPr>
            <w:rStyle w:val="a5"/>
            <w:rFonts w:hint="eastAsia"/>
            <w:noProof/>
          </w:rPr>
          <w:t>圖</w:t>
        </w:r>
        <w:r w:rsidRPr="004D7FE5">
          <w:rPr>
            <w:rStyle w:val="a5"/>
            <w:noProof/>
          </w:rPr>
          <w:t xml:space="preserve"> 4 - 1 </w:t>
        </w:r>
        <w:r w:rsidRPr="004D7FE5">
          <w:rPr>
            <w:rStyle w:val="a5"/>
            <w:rFonts w:hint="eastAsia"/>
            <w:noProof/>
          </w:rPr>
          <w:t>原始資料樣貌</w:t>
        </w:r>
        <w:r w:rsidRPr="004D7FE5">
          <w:rPr>
            <w:noProof/>
            <w:webHidden/>
            <w:color w:val="000000" w:themeColor="text1"/>
          </w:rPr>
          <w:tab/>
        </w:r>
        <w:r w:rsidRPr="004D7FE5">
          <w:rPr>
            <w:noProof/>
            <w:webHidden/>
            <w:color w:val="000000" w:themeColor="text1"/>
          </w:rPr>
          <w:fldChar w:fldCharType="begin"/>
        </w:r>
        <w:r w:rsidRPr="004D7FE5">
          <w:rPr>
            <w:noProof/>
            <w:webHidden/>
            <w:color w:val="000000" w:themeColor="text1"/>
          </w:rPr>
          <w:instrText xml:space="preserve"> PAGEREF _Toc202743475 \h </w:instrText>
        </w:r>
        <w:r w:rsidRPr="004D7FE5">
          <w:rPr>
            <w:noProof/>
            <w:webHidden/>
            <w:color w:val="000000" w:themeColor="text1"/>
          </w:rPr>
        </w:r>
        <w:r w:rsidRPr="004D7FE5">
          <w:rPr>
            <w:noProof/>
            <w:webHidden/>
            <w:color w:val="000000" w:themeColor="text1"/>
          </w:rPr>
          <w:fldChar w:fldCharType="separate"/>
        </w:r>
        <w:r w:rsidR="00D1794C">
          <w:rPr>
            <w:noProof/>
            <w:webHidden/>
            <w:color w:val="000000" w:themeColor="text1"/>
          </w:rPr>
          <w:t>33</w:t>
        </w:r>
        <w:r w:rsidRPr="004D7FE5">
          <w:rPr>
            <w:noProof/>
            <w:webHidden/>
            <w:color w:val="000000" w:themeColor="text1"/>
          </w:rPr>
          <w:fldChar w:fldCharType="end"/>
        </w:r>
      </w:hyperlink>
    </w:p>
    <w:p w14:paraId="5E409D16" w14:textId="18F343EF" w:rsidR="004D7FE5" w:rsidRPr="004D7FE5" w:rsidRDefault="00B07CBB"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76" w:history="1">
        <w:r w:rsidR="004D7FE5" w:rsidRPr="004D7FE5">
          <w:rPr>
            <w:rStyle w:val="a5"/>
            <w:rFonts w:hint="eastAsia"/>
            <w:noProof/>
          </w:rPr>
          <w:t>圖</w:t>
        </w:r>
        <w:r w:rsidR="004D7FE5" w:rsidRPr="004D7FE5">
          <w:rPr>
            <w:rStyle w:val="a5"/>
            <w:noProof/>
          </w:rPr>
          <w:t xml:space="preserve"> 4 - 2 </w:t>
        </w:r>
        <w:r w:rsidR="004D7FE5" w:rsidRPr="004D7FE5">
          <w:rPr>
            <w:rStyle w:val="a5"/>
            <w:rFonts w:hint="eastAsia"/>
            <w:noProof/>
          </w:rPr>
          <w:t>原始資料樣貌</w:t>
        </w:r>
        <w:r w:rsidR="004D7FE5" w:rsidRPr="004D7FE5">
          <w:rPr>
            <w:rStyle w:val="a5"/>
            <w:noProof/>
          </w:rPr>
          <w:t>(</w:t>
        </w:r>
        <w:r w:rsidR="004D7FE5" w:rsidRPr="004D7FE5">
          <w:rPr>
            <w:rStyle w:val="a5"/>
            <w:rFonts w:hint="eastAsia"/>
            <w:noProof/>
          </w:rPr>
          <w:t>續</w:t>
        </w:r>
        <w:r w:rsidR="004D7FE5" w:rsidRPr="004D7FE5">
          <w:rPr>
            <w:rStyle w:val="a5"/>
            <w:noProof/>
          </w:rPr>
          <w:t>)</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76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33</w:t>
        </w:r>
        <w:r w:rsidR="004D7FE5" w:rsidRPr="004D7FE5">
          <w:rPr>
            <w:noProof/>
            <w:webHidden/>
            <w:color w:val="000000" w:themeColor="text1"/>
          </w:rPr>
          <w:fldChar w:fldCharType="end"/>
        </w:r>
      </w:hyperlink>
    </w:p>
    <w:p w14:paraId="6FD748AE" w14:textId="5D705781" w:rsidR="004D7FE5" w:rsidRPr="004D7FE5" w:rsidRDefault="00B07CBB"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77" w:history="1">
        <w:r w:rsidR="004D7FE5" w:rsidRPr="004D7FE5">
          <w:rPr>
            <w:rStyle w:val="a5"/>
            <w:rFonts w:hint="eastAsia"/>
            <w:noProof/>
          </w:rPr>
          <w:t>圖</w:t>
        </w:r>
        <w:r w:rsidR="004D7FE5" w:rsidRPr="004D7FE5">
          <w:rPr>
            <w:rStyle w:val="a5"/>
            <w:noProof/>
          </w:rPr>
          <w:t xml:space="preserve"> 4 - 3 </w:t>
        </w:r>
        <w:r w:rsidR="004D7FE5" w:rsidRPr="004D7FE5">
          <w:rPr>
            <w:rStyle w:val="a5"/>
            <w:rFonts w:hint="eastAsia"/>
            <w:noProof/>
          </w:rPr>
          <w:t>全年分時在場車輛數</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77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35</w:t>
        </w:r>
        <w:r w:rsidR="004D7FE5" w:rsidRPr="004D7FE5">
          <w:rPr>
            <w:noProof/>
            <w:webHidden/>
            <w:color w:val="000000" w:themeColor="text1"/>
          </w:rPr>
          <w:fldChar w:fldCharType="end"/>
        </w:r>
      </w:hyperlink>
    </w:p>
    <w:p w14:paraId="310C266F" w14:textId="73A00A1C" w:rsidR="004D7FE5" w:rsidRPr="004D7FE5" w:rsidRDefault="00B07CBB"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78" w:history="1">
        <w:r w:rsidR="004D7FE5" w:rsidRPr="004D7FE5">
          <w:rPr>
            <w:rStyle w:val="a5"/>
            <w:rFonts w:hint="eastAsia"/>
            <w:noProof/>
          </w:rPr>
          <w:t>圖</w:t>
        </w:r>
        <w:r w:rsidR="004D7FE5" w:rsidRPr="004D7FE5">
          <w:rPr>
            <w:rStyle w:val="a5"/>
            <w:noProof/>
          </w:rPr>
          <w:t xml:space="preserve"> 4 - 4 </w:t>
        </w:r>
        <w:r w:rsidR="004D7FE5" w:rsidRPr="004D7FE5">
          <w:rPr>
            <w:rStyle w:val="a5"/>
            <w:rFonts w:hint="eastAsia"/>
            <w:noProof/>
          </w:rPr>
          <w:t>初步分析流程</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78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36</w:t>
        </w:r>
        <w:r w:rsidR="004D7FE5" w:rsidRPr="004D7FE5">
          <w:rPr>
            <w:noProof/>
            <w:webHidden/>
            <w:color w:val="000000" w:themeColor="text1"/>
          </w:rPr>
          <w:fldChar w:fldCharType="end"/>
        </w:r>
      </w:hyperlink>
    </w:p>
    <w:p w14:paraId="3A2B4777" w14:textId="64153584" w:rsidR="004D7FE5" w:rsidRPr="004D7FE5" w:rsidRDefault="00B07CBB"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79" w:history="1">
        <w:r w:rsidR="004D7FE5" w:rsidRPr="004D7FE5">
          <w:rPr>
            <w:rStyle w:val="a5"/>
            <w:rFonts w:hint="eastAsia"/>
            <w:noProof/>
          </w:rPr>
          <w:t>圖</w:t>
        </w:r>
        <w:r w:rsidR="004D7FE5" w:rsidRPr="004D7FE5">
          <w:rPr>
            <w:rStyle w:val="a5"/>
            <w:noProof/>
          </w:rPr>
          <w:t xml:space="preserve"> 4 - 5 </w:t>
        </w:r>
        <w:r w:rsidR="004D7FE5" w:rsidRPr="004D7FE5">
          <w:rPr>
            <w:rStyle w:val="a5"/>
            <w:rFonts w:hint="eastAsia"/>
            <w:noProof/>
          </w:rPr>
          <w:t>錯誤資料分析流程</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79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37</w:t>
        </w:r>
        <w:r w:rsidR="004D7FE5" w:rsidRPr="004D7FE5">
          <w:rPr>
            <w:noProof/>
            <w:webHidden/>
            <w:color w:val="000000" w:themeColor="text1"/>
          </w:rPr>
          <w:fldChar w:fldCharType="end"/>
        </w:r>
      </w:hyperlink>
    </w:p>
    <w:p w14:paraId="29618396" w14:textId="191A503C" w:rsidR="004D7FE5" w:rsidRPr="004D7FE5" w:rsidRDefault="00B07CBB"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80" w:history="1">
        <w:r w:rsidR="004D7FE5" w:rsidRPr="004D7FE5">
          <w:rPr>
            <w:rStyle w:val="a5"/>
            <w:rFonts w:hint="eastAsia"/>
            <w:noProof/>
          </w:rPr>
          <w:t>圖</w:t>
        </w:r>
        <w:r w:rsidR="004D7FE5" w:rsidRPr="004D7FE5">
          <w:rPr>
            <w:rStyle w:val="a5"/>
            <w:noProof/>
          </w:rPr>
          <w:t xml:space="preserve"> 4 - 6 </w:t>
        </w:r>
        <w:r w:rsidR="004D7FE5" w:rsidRPr="004D7FE5">
          <w:rPr>
            <w:rStyle w:val="a5"/>
            <w:rFonts w:hint="eastAsia"/>
            <w:noProof/>
          </w:rPr>
          <w:t>原始資料格式範例</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0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0</w:t>
        </w:r>
        <w:r w:rsidR="004D7FE5" w:rsidRPr="004D7FE5">
          <w:rPr>
            <w:noProof/>
            <w:webHidden/>
            <w:color w:val="000000" w:themeColor="text1"/>
          </w:rPr>
          <w:fldChar w:fldCharType="end"/>
        </w:r>
      </w:hyperlink>
    </w:p>
    <w:p w14:paraId="1D01E5CA" w14:textId="7F7E2F00" w:rsidR="004D7FE5" w:rsidRPr="004D7FE5" w:rsidRDefault="00B07CBB"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81" w:history="1">
        <w:r w:rsidR="004D7FE5" w:rsidRPr="004D7FE5">
          <w:rPr>
            <w:rStyle w:val="a5"/>
            <w:rFonts w:hint="eastAsia"/>
            <w:noProof/>
          </w:rPr>
          <w:t>圖</w:t>
        </w:r>
        <w:r w:rsidR="004D7FE5" w:rsidRPr="004D7FE5">
          <w:rPr>
            <w:rStyle w:val="a5"/>
            <w:noProof/>
          </w:rPr>
          <w:t xml:space="preserve"> 4 - 7 </w:t>
        </w:r>
        <w:r w:rsidR="004D7FE5" w:rsidRPr="004D7FE5">
          <w:rPr>
            <w:rStyle w:val="a5"/>
            <w:rFonts w:hint="eastAsia"/>
            <w:noProof/>
          </w:rPr>
          <w:t>周間上班時間平均在場車輛數量</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1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2</w:t>
        </w:r>
        <w:r w:rsidR="004D7FE5" w:rsidRPr="004D7FE5">
          <w:rPr>
            <w:noProof/>
            <w:webHidden/>
            <w:color w:val="000000" w:themeColor="text1"/>
          </w:rPr>
          <w:fldChar w:fldCharType="end"/>
        </w:r>
      </w:hyperlink>
    </w:p>
    <w:p w14:paraId="6CD9371E" w14:textId="2F882FBE" w:rsidR="004D7FE5" w:rsidRPr="004D7FE5" w:rsidRDefault="00B07CBB"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82" w:history="1">
        <w:r w:rsidR="004D7FE5" w:rsidRPr="004D7FE5">
          <w:rPr>
            <w:rStyle w:val="a5"/>
            <w:rFonts w:hint="eastAsia"/>
            <w:noProof/>
          </w:rPr>
          <w:t>圖</w:t>
        </w:r>
        <w:r w:rsidR="004D7FE5" w:rsidRPr="004D7FE5">
          <w:rPr>
            <w:rStyle w:val="a5"/>
            <w:noProof/>
          </w:rPr>
          <w:t xml:space="preserve"> 4 - 8 </w:t>
        </w:r>
        <w:r w:rsidR="004D7FE5" w:rsidRPr="004D7FE5">
          <w:rPr>
            <w:rStyle w:val="a5"/>
            <w:rFonts w:hint="eastAsia"/>
            <w:noProof/>
          </w:rPr>
          <w:t>周間平均在場車輛數量</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2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3</w:t>
        </w:r>
        <w:r w:rsidR="004D7FE5" w:rsidRPr="004D7FE5">
          <w:rPr>
            <w:noProof/>
            <w:webHidden/>
            <w:color w:val="000000" w:themeColor="text1"/>
          </w:rPr>
          <w:fldChar w:fldCharType="end"/>
        </w:r>
      </w:hyperlink>
    </w:p>
    <w:p w14:paraId="642477B3" w14:textId="0533EC8B" w:rsidR="004D7FE5" w:rsidRPr="004D7FE5" w:rsidRDefault="00B07CBB"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83" w:history="1">
        <w:r w:rsidR="004D7FE5" w:rsidRPr="004D7FE5">
          <w:rPr>
            <w:rStyle w:val="a5"/>
            <w:rFonts w:hint="eastAsia"/>
            <w:noProof/>
          </w:rPr>
          <w:t>圖</w:t>
        </w:r>
        <w:r w:rsidR="004D7FE5" w:rsidRPr="004D7FE5">
          <w:rPr>
            <w:rStyle w:val="a5"/>
            <w:noProof/>
          </w:rPr>
          <w:t xml:space="preserve"> 4 - 9 </w:t>
        </w:r>
        <w:r w:rsidR="004D7FE5" w:rsidRPr="004D7FE5">
          <w:rPr>
            <w:rStyle w:val="a5"/>
            <w:rFonts w:hint="eastAsia"/>
            <w:noProof/>
          </w:rPr>
          <w:t>各月份平均在場車輛數量</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3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4</w:t>
        </w:r>
        <w:r w:rsidR="004D7FE5" w:rsidRPr="004D7FE5">
          <w:rPr>
            <w:noProof/>
            <w:webHidden/>
            <w:color w:val="000000" w:themeColor="text1"/>
          </w:rPr>
          <w:fldChar w:fldCharType="end"/>
        </w:r>
      </w:hyperlink>
    </w:p>
    <w:p w14:paraId="66110D54" w14:textId="70814C95" w:rsidR="004D7FE5" w:rsidRPr="004D7FE5" w:rsidRDefault="00B07CBB"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84" w:history="1">
        <w:r w:rsidR="004D7FE5" w:rsidRPr="004D7FE5">
          <w:rPr>
            <w:rStyle w:val="a5"/>
            <w:rFonts w:hint="eastAsia"/>
            <w:noProof/>
          </w:rPr>
          <w:t>圖</w:t>
        </w:r>
        <w:r w:rsidR="004D7FE5" w:rsidRPr="004D7FE5">
          <w:rPr>
            <w:rStyle w:val="a5"/>
            <w:noProof/>
          </w:rPr>
          <w:t xml:space="preserve"> 4 - 10 </w:t>
        </w:r>
        <w:r w:rsidR="004D7FE5" w:rsidRPr="004D7FE5">
          <w:rPr>
            <w:rStyle w:val="a5"/>
            <w:rFonts w:hint="eastAsia"/>
            <w:noProof/>
          </w:rPr>
          <w:t>各時段平均在場車輛數數量</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4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5</w:t>
        </w:r>
        <w:r w:rsidR="004D7FE5" w:rsidRPr="004D7FE5">
          <w:rPr>
            <w:noProof/>
            <w:webHidden/>
            <w:color w:val="000000" w:themeColor="text1"/>
          </w:rPr>
          <w:fldChar w:fldCharType="end"/>
        </w:r>
      </w:hyperlink>
    </w:p>
    <w:p w14:paraId="373940A9" w14:textId="318C7B48" w:rsidR="004D7FE5" w:rsidRPr="004D7FE5" w:rsidRDefault="00B07CBB"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85" w:history="1">
        <w:r w:rsidR="004D7FE5" w:rsidRPr="004D7FE5">
          <w:rPr>
            <w:rStyle w:val="a5"/>
            <w:rFonts w:hint="eastAsia"/>
            <w:noProof/>
          </w:rPr>
          <w:t>圖</w:t>
        </w:r>
        <w:r w:rsidR="004D7FE5" w:rsidRPr="004D7FE5">
          <w:rPr>
            <w:rStyle w:val="a5"/>
            <w:noProof/>
          </w:rPr>
          <w:t xml:space="preserve"> 4 - 11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5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7</w:t>
        </w:r>
        <w:r w:rsidR="004D7FE5" w:rsidRPr="004D7FE5">
          <w:rPr>
            <w:noProof/>
            <w:webHidden/>
            <w:color w:val="000000" w:themeColor="text1"/>
          </w:rPr>
          <w:fldChar w:fldCharType="end"/>
        </w:r>
      </w:hyperlink>
    </w:p>
    <w:p w14:paraId="2A725183" w14:textId="589DEC3B" w:rsidR="004D7FE5" w:rsidRPr="004D7FE5" w:rsidRDefault="00B07CBB"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86" w:history="1">
        <w:r w:rsidR="004D7FE5" w:rsidRPr="004D7FE5">
          <w:rPr>
            <w:rStyle w:val="a5"/>
            <w:rFonts w:hint="eastAsia"/>
            <w:noProof/>
          </w:rPr>
          <w:t>圖</w:t>
        </w:r>
        <w:r w:rsidR="004D7FE5" w:rsidRPr="004D7FE5">
          <w:rPr>
            <w:rStyle w:val="a5"/>
            <w:noProof/>
          </w:rPr>
          <w:t xml:space="preserve"> 4 - 12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2</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6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7</w:t>
        </w:r>
        <w:r w:rsidR="004D7FE5" w:rsidRPr="004D7FE5">
          <w:rPr>
            <w:noProof/>
            <w:webHidden/>
            <w:color w:val="000000" w:themeColor="text1"/>
          </w:rPr>
          <w:fldChar w:fldCharType="end"/>
        </w:r>
      </w:hyperlink>
    </w:p>
    <w:p w14:paraId="7EADD851" w14:textId="6922ABFB" w:rsidR="004D7FE5" w:rsidRPr="004D7FE5" w:rsidRDefault="00B07CBB"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87" w:history="1">
        <w:r w:rsidR="004D7FE5" w:rsidRPr="004D7FE5">
          <w:rPr>
            <w:rStyle w:val="a5"/>
            <w:rFonts w:hint="eastAsia"/>
            <w:noProof/>
          </w:rPr>
          <w:t>圖</w:t>
        </w:r>
        <w:r w:rsidR="004D7FE5" w:rsidRPr="004D7FE5">
          <w:rPr>
            <w:rStyle w:val="a5"/>
            <w:noProof/>
          </w:rPr>
          <w:t xml:space="preserve"> 4 - 13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3</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7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7</w:t>
        </w:r>
        <w:r w:rsidR="004D7FE5" w:rsidRPr="004D7FE5">
          <w:rPr>
            <w:noProof/>
            <w:webHidden/>
            <w:color w:val="000000" w:themeColor="text1"/>
          </w:rPr>
          <w:fldChar w:fldCharType="end"/>
        </w:r>
      </w:hyperlink>
    </w:p>
    <w:p w14:paraId="6E50916F" w14:textId="34BAA7E3" w:rsidR="004D7FE5" w:rsidRPr="004D7FE5" w:rsidRDefault="00B07CBB"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88" w:history="1">
        <w:r w:rsidR="004D7FE5" w:rsidRPr="004D7FE5">
          <w:rPr>
            <w:rStyle w:val="a5"/>
            <w:rFonts w:hint="eastAsia"/>
            <w:noProof/>
          </w:rPr>
          <w:t>圖</w:t>
        </w:r>
        <w:r w:rsidR="004D7FE5" w:rsidRPr="004D7FE5">
          <w:rPr>
            <w:rStyle w:val="a5"/>
            <w:noProof/>
          </w:rPr>
          <w:t xml:space="preserve"> 4 - 14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4</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8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8</w:t>
        </w:r>
        <w:r w:rsidR="004D7FE5" w:rsidRPr="004D7FE5">
          <w:rPr>
            <w:noProof/>
            <w:webHidden/>
            <w:color w:val="000000" w:themeColor="text1"/>
          </w:rPr>
          <w:fldChar w:fldCharType="end"/>
        </w:r>
      </w:hyperlink>
    </w:p>
    <w:p w14:paraId="23E852D3" w14:textId="396A6F5C" w:rsidR="004D7FE5" w:rsidRPr="004D7FE5" w:rsidRDefault="00B07CBB"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89" w:history="1">
        <w:r w:rsidR="004D7FE5" w:rsidRPr="004D7FE5">
          <w:rPr>
            <w:rStyle w:val="a5"/>
            <w:rFonts w:hint="eastAsia"/>
            <w:noProof/>
          </w:rPr>
          <w:t>圖</w:t>
        </w:r>
        <w:r w:rsidR="004D7FE5" w:rsidRPr="004D7FE5">
          <w:rPr>
            <w:rStyle w:val="a5"/>
            <w:noProof/>
          </w:rPr>
          <w:t xml:space="preserve"> 4 - 15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5</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9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8</w:t>
        </w:r>
        <w:r w:rsidR="004D7FE5" w:rsidRPr="004D7FE5">
          <w:rPr>
            <w:noProof/>
            <w:webHidden/>
            <w:color w:val="000000" w:themeColor="text1"/>
          </w:rPr>
          <w:fldChar w:fldCharType="end"/>
        </w:r>
      </w:hyperlink>
    </w:p>
    <w:p w14:paraId="22BE3A1A" w14:textId="5EA5DA9A" w:rsidR="004D7FE5" w:rsidRPr="004D7FE5" w:rsidRDefault="00B07CBB"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90" w:history="1">
        <w:r w:rsidR="004D7FE5" w:rsidRPr="004D7FE5">
          <w:rPr>
            <w:rStyle w:val="a5"/>
            <w:rFonts w:hint="eastAsia"/>
            <w:noProof/>
          </w:rPr>
          <w:t>圖</w:t>
        </w:r>
        <w:r w:rsidR="004D7FE5" w:rsidRPr="004D7FE5">
          <w:rPr>
            <w:rStyle w:val="a5"/>
            <w:noProof/>
          </w:rPr>
          <w:t xml:space="preserve"> 4 - 16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6</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0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8</w:t>
        </w:r>
        <w:r w:rsidR="004D7FE5" w:rsidRPr="004D7FE5">
          <w:rPr>
            <w:noProof/>
            <w:webHidden/>
            <w:color w:val="000000" w:themeColor="text1"/>
          </w:rPr>
          <w:fldChar w:fldCharType="end"/>
        </w:r>
      </w:hyperlink>
    </w:p>
    <w:p w14:paraId="76C7BBED" w14:textId="34E66FD0" w:rsidR="004D7FE5" w:rsidRPr="004D7FE5" w:rsidRDefault="00B07CBB"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91" w:history="1">
        <w:r w:rsidR="004D7FE5" w:rsidRPr="004D7FE5">
          <w:rPr>
            <w:rStyle w:val="a5"/>
            <w:rFonts w:hint="eastAsia"/>
            <w:noProof/>
          </w:rPr>
          <w:t>圖</w:t>
        </w:r>
        <w:r w:rsidR="004D7FE5" w:rsidRPr="004D7FE5">
          <w:rPr>
            <w:rStyle w:val="a5"/>
            <w:noProof/>
          </w:rPr>
          <w:t xml:space="preserve"> 4 - 17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7</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1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8</w:t>
        </w:r>
        <w:r w:rsidR="004D7FE5" w:rsidRPr="004D7FE5">
          <w:rPr>
            <w:noProof/>
            <w:webHidden/>
            <w:color w:val="000000" w:themeColor="text1"/>
          </w:rPr>
          <w:fldChar w:fldCharType="end"/>
        </w:r>
      </w:hyperlink>
    </w:p>
    <w:p w14:paraId="6781740C" w14:textId="7B5F489B" w:rsidR="004D7FE5" w:rsidRPr="004D7FE5" w:rsidRDefault="00B07CBB"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92" w:history="1">
        <w:r w:rsidR="004D7FE5" w:rsidRPr="004D7FE5">
          <w:rPr>
            <w:rStyle w:val="a5"/>
            <w:rFonts w:hint="eastAsia"/>
            <w:noProof/>
          </w:rPr>
          <w:t>圖</w:t>
        </w:r>
        <w:r w:rsidR="004D7FE5" w:rsidRPr="004D7FE5">
          <w:rPr>
            <w:rStyle w:val="a5"/>
            <w:noProof/>
          </w:rPr>
          <w:t xml:space="preserve"> 4 - 18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8</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2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8</w:t>
        </w:r>
        <w:r w:rsidR="004D7FE5" w:rsidRPr="004D7FE5">
          <w:rPr>
            <w:noProof/>
            <w:webHidden/>
            <w:color w:val="000000" w:themeColor="text1"/>
          </w:rPr>
          <w:fldChar w:fldCharType="end"/>
        </w:r>
      </w:hyperlink>
    </w:p>
    <w:p w14:paraId="6C4DE16C" w14:textId="452AD55B" w:rsidR="004D7FE5" w:rsidRPr="004D7FE5" w:rsidRDefault="00B07CBB"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93" w:history="1">
        <w:r w:rsidR="004D7FE5" w:rsidRPr="004D7FE5">
          <w:rPr>
            <w:rStyle w:val="a5"/>
            <w:rFonts w:hint="eastAsia"/>
            <w:noProof/>
          </w:rPr>
          <w:t>圖</w:t>
        </w:r>
        <w:r w:rsidR="004D7FE5" w:rsidRPr="004D7FE5">
          <w:rPr>
            <w:rStyle w:val="a5"/>
            <w:noProof/>
          </w:rPr>
          <w:t xml:space="preserve"> 4 - 19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9</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3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9</w:t>
        </w:r>
        <w:r w:rsidR="004D7FE5" w:rsidRPr="004D7FE5">
          <w:rPr>
            <w:noProof/>
            <w:webHidden/>
            <w:color w:val="000000" w:themeColor="text1"/>
          </w:rPr>
          <w:fldChar w:fldCharType="end"/>
        </w:r>
      </w:hyperlink>
    </w:p>
    <w:p w14:paraId="02CDF01D" w14:textId="3A1E7D7B" w:rsidR="004D7FE5" w:rsidRPr="004D7FE5" w:rsidRDefault="00B07CBB"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94" w:history="1">
        <w:r w:rsidR="004D7FE5" w:rsidRPr="004D7FE5">
          <w:rPr>
            <w:rStyle w:val="a5"/>
            <w:rFonts w:hint="eastAsia"/>
            <w:noProof/>
          </w:rPr>
          <w:t>圖</w:t>
        </w:r>
        <w:r w:rsidR="004D7FE5" w:rsidRPr="004D7FE5">
          <w:rPr>
            <w:rStyle w:val="a5"/>
            <w:noProof/>
          </w:rPr>
          <w:t xml:space="preserve"> 4 - 20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0</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4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9</w:t>
        </w:r>
        <w:r w:rsidR="004D7FE5" w:rsidRPr="004D7FE5">
          <w:rPr>
            <w:noProof/>
            <w:webHidden/>
            <w:color w:val="000000" w:themeColor="text1"/>
          </w:rPr>
          <w:fldChar w:fldCharType="end"/>
        </w:r>
      </w:hyperlink>
    </w:p>
    <w:p w14:paraId="31813006" w14:textId="7D92FF73"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495" w:history="1">
        <w:r w:rsidR="004D7FE5" w:rsidRPr="004D7FE5">
          <w:rPr>
            <w:rStyle w:val="a5"/>
            <w:rFonts w:hint="eastAsia"/>
            <w:noProof/>
          </w:rPr>
          <w:t>圖</w:t>
        </w:r>
        <w:r w:rsidR="004D7FE5" w:rsidRPr="004D7FE5">
          <w:rPr>
            <w:rStyle w:val="a5"/>
            <w:noProof/>
          </w:rPr>
          <w:t xml:space="preserve"> 4 - 21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1</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5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9</w:t>
        </w:r>
        <w:r w:rsidR="004D7FE5" w:rsidRPr="004D7FE5">
          <w:rPr>
            <w:noProof/>
            <w:webHidden/>
            <w:color w:val="000000" w:themeColor="text1"/>
          </w:rPr>
          <w:fldChar w:fldCharType="end"/>
        </w:r>
      </w:hyperlink>
    </w:p>
    <w:p w14:paraId="441C2575" w14:textId="4F6C8E13"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496" w:history="1">
        <w:r w:rsidR="004D7FE5" w:rsidRPr="004D7FE5">
          <w:rPr>
            <w:rStyle w:val="a5"/>
            <w:rFonts w:hint="eastAsia"/>
            <w:noProof/>
          </w:rPr>
          <w:t>圖</w:t>
        </w:r>
        <w:r w:rsidR="004D7FE5" w:rsidRPr="004D7FE5">
          <w:rPr>
            <w:rStyle w:val="a5"/>
            <w:noProof/>
          </w:rPr>
          <w:t xml:space="preserve"> 4 - 22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2</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6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9</w:t>
        </w:r>
        <w:r w:rsidR="004D7FE5" w:rsidRPr="004D7FE5">
          <w:rPr>
            <w:noProof/>
            <w:webHidden/>
            <w:color w:val="000000" w:themeColor="text1"/>
          </w:rPr>
          <w:fldChar w:fldCharType="end"/>
        </w:r>
      </w:hyperlink>
    </w:p>
    <w:p w14:paraId="06D5CABB" w14:textId="36FB96F7"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497" w:history="1">
        <w:r w:rsidR="004D7FE5" w:rsidRPr="004D7FE5">
          <w:rPr>
            <w:rStyle w:val="a5"/>
            <w:rFonts w:hint="eastAsia"/>
            <w:noProof/>
          </w:rPr>
          <w:t>圖</w:t>
        </w:r>
        <w:r w:rsidR="004D7FE5" w:rsidRPr="004D7FE5">
          <w:rPr>
            <w:rStyle w:val="a5"/>
            <w:noProof/>
          </w:rPr>
          <w:t xml:space="preserve"> 4 - 23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7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52</w:t>
        </w:r>
        <w:r w:rsidR="004D7FE5" w:rsidRPr="004D7FE5">
          <w:rPr>
            <w:noProof/>
            <w:webHidden/>
            <w:color w:val="000000" w:themeColor="text1"/>
          </w:rPr>
          <w:fldChar w:fldCharType="end"/>
        </w:r>
      </w:hyperlink>
    </w:p>
    <w:p w14:paraId="52CF1783" w14:textId="33A5C09F"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498" w:history="1">
        <w:r w:rsidR="004D7FE5" w:rsidRPr="004D7FE5">
          <w:rPr>
            <w:rStyle w:val="a5"/>
            <w:rFonts w:hint="eastAsia"/>
            <w:noProof/>
          </w:rPr>
          <w:t>圖</w:t>
        </w:r>
        <w:r w:rsidR="004D7FE5" w:rsidRPr="004D7FE5">
          <w:rPr>
            <w:rStyle w:val="a5"/>
            <w:noProof/>
          </w:rPr>
          <w:t xml:space="preserve"> 4 - 24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2</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8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52</w:t>
        </w:r>
        <w:r w:rsidR="004D7FE5" w:rsidRPr="004D7FE5">
          <w:rPr>
            <w:noProof/>
            <w:webHidden/>
            <w:color w:val="000000" w:themeColor="text1"/>
          </w:rPr>
          <w:fldChar w:fldCharType="end"/>
        </w:r>
      </w:hyperlink>
    </w:p>
    <w:p w14:paraId="6DC5E38A" w14:textId="131A14DD"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499" w:history="1">
        <w:r w:rsidR="004D7FE5" w:rsidRPr="004D7FE5">
          <w:rPr>
            <w:rStyle w:val="a5"/>
            <w:rFonts w:hint="eastAsia"/>
            <w:noProof/>
          </w:rPr>
          <w:t>圖</w:t>
        </w:r>
        <w:r w:rsidR="004D7FE5" w:rsidRPr="004D7FE5">
          <w:rPr>
            <w:rStyle w:val="a5"/>
            <w:noProof/>
          </w:rPr>
          <w:t xml:space="preserve"> 4 - 25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3</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9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53</w:t>
        </w:r>
        <w:r w:rsidR="004D7FE5" w:rsidRPr="004D7FE5">
          <w:rPr>
            <w:noProof/>
            <w:webHidden/>
            <w:color w:val="000000" w:themeColor="text1"/>
          </w:rPr>
          <w:fldChar w:fldCharType="end"/>
        </w:r>
      </w:hyperlink>
    </w:p>
    <w:p w14:paraId="5BB71500" w14:textId="76C48C78"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00" w:history="1">
        <w:r w:rsidR="004D7FE5" w:rsidRPr="004D7FE5">
          <w:rPr>
            <w:rStyle w:val="a5"/>
            <w:rFonts w:hint="eastAsia"/>
            <w:noProof/>
          </w:rPr>
          <w:t>圖</w:t>
        </w:r>
        <w:r w:rsidR="004D7FE5" w:rsidRPr="004D7FE5">
          <w:rPr>
            <w:rStyle w:val="a5"/>
            <w:noProof/>
          </w:rPr>
          <w:t xml:space="preserve"> 4 - 26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4</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0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53</w:t>
        </w:r>
        <w:r w:rsidR="004D7FE5" w:rsidRPr="004D7FE5">
          <w:rPr>
            <w:noProof/>
            <w:webHidden/>
            <w:color w:val="000000" w:themeColor="text1"/>
          </w:rPr>
          <w:fldChar w:fldCharType="end"/>
        </w:r>
      </w:hyperlink>
    </w:p>
    <w:p w14:paraId="19AD822F" w14:textId="5F8D3125"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01" w:history="1">
        <w:r w:rsidR="004D7FE5" w:rsidRPr="004D7FE5">
          <w:rPr>
            <w:rStyle w:val="a5"/>
            <w:rFonts w:hint="eastAsia"/>
            <w:noProof/>
          </w:rPr>
          <w:t>圖</w:t>
        </w:r>
        <w:r w:rsidR="004D7FE5" w:rsidRPr="004D7FE5">
          <w:rPr>
            <w:rStyle w:val="a5"/>
            <w:noProof/>
          </w:rPr>
          <w:t xml:space="preserve"> 4 - 27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5</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1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54</w:t>
        </w:r>
        <w:r w:rsidR="004D7FE5" w:rsidRPr="004D7FE5">
          <w:rPr>
            <w:noProof/>
            <w:webHidden/>
            <w:color w:val="000000" w:themeColor="text1"/>
          </w:rPr>
          <w:fldChar w:fldCharType="end"/>
        </w:r>
      </w:hyperlink>
    </w:p>
    <w:p w14:paraId="30680F1B" w14:textId="025051D8"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02" w:history="1">
        <w:r w:rsidR="004D7FE5" w:rsidRPr="004D7FE5">
          <w:rPr>
            <w:rStyle w:val="a5"/>
            <w:rFonts w:hint="eastAsia"/>
            <w:noProof/>
          </w:rPr>
          <w:t>圖</w:t>
        </w:r>
        <w:r w:rsidR="004D7FE5" w:rsidRPr="004D7FE5">
          <w:rPr>
            <w:rStyle w:val="a5"/>
            <w:noProof/>
          </w:rPr>
          <w:t xml:space="preserve"> 4 - 28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6</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2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54</w:t>
        </w:r>
        <w:r w:rsidR="004D7FE5" w:rsidRPr="004D7FE5">
          <w:rPr>
            <w:noProof/>
            <w:webHidden/>
            <w:color w:val="000000" w:themeColor="text1"/>
          </w:rPr>
          <w:fldChar w:fldCharType="end"/>
        </w:r>
      </w:hyperlink>
    </w:p>
    <w:p w14:paraId="231843F8" w14:textId="35D36886"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03" w:history="1">
        <w:r w:rsidR="004D7FE5" w:rsidRPr="004D7FE5">
          <w:rPr>
            <w:rStyle w:val="a5"/>
            <w:rFonts w:hint="eastAsia"/>
            <w:noProof/>
          </w:rPr>
          <w:t>圖</w:t>
        </w:r>
        <w:r w:rsidR="004D7FE5" w:rsidRPr="004D7FE5">
          <w:rPr>
            <w:rStyle w:val="a5"/>
            <w:noProof/>
          </w:rPr>
          <w:t xml:space="preserve"> 4 - 29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7</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3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55</w:t>
        </w:r>
        <w:r w:rsidR="004D7FE5" w:rsidRPr="004D7FE5">
          <w:rPr>
            <w:noProof/>
            <w:webHidden/>
            <w:color w:val="000000" w:themeColor="text1"/>
          </w:rPr>
          <w:fldChar w:fldCharType="end"/>
        </w:r>
      </w:hyperlink>
    </w:p>
    <w:p w14:paraId="74F44DAB" w14:textId="4455EA59"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04" w:history="1">
        <w:r w:rsidR="004D7FE5" w:rsidRPr="004D7FE5">
          <w:rPr>
            <w:rStyle w:val="a5"/>
            <w:rFonts w:hint="eastAsia"/>
            <w:noProof/>
          </w:rPr>
          <w:t>圖</w:t>
        </w:r>
        <w:r w:rsidR="004D7FE5" w:rsidRPr="004D7FE5">
          <w:rPr>
            <w:rStyle w:val="a5"/>
            <w:noProof/>
          </w:rPr>
          <w:t xml:space="preserve"> 4 - 30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8</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4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55</w:t>
        </w:r>
        <w:r w:rsidR="004D7FE5" w:rsidRPr="004D7FE5">
          <w:rPr>
            <w:noProof/>
            <w:webHidden/>
            <w:color w:val="000000" w:themeColor="text1"/>
          </w:rPr>
          <w:fldChar w:fldCharType="end"/>
        </w:r>
      </w:hyperlink>
    </w:p>
    <w:p w14:paraId="5B548B63" w14:textId="00F93EA7"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05" w:history="1">
        <w:r w:rsidR="004D7FE5" w:rsidRPr="004D7FE5">
          <w:rPr>
            <w:rStyle w:val="a5"/>
            <w:rFonts w:hint="eastAsia"/>
            <w:noProof/>
          </w:rPr>
          <w:t>圖</w:t>
        </w:r>
        <w:r w:rsidR="004D7FE5" w:rsidRPr="004D7FE5">
          <w:rPr>
            <w:rStyle w:val="a5"/>
            <w:noProof/>
          </w:rPr>
          <w:t xml:space="preserve"> 4 - 31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9</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5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56</w:t>
        </w:r>
        <w:r w:rsidR="004D7FE5" w:rsidRPr="004D7FE5">
          <w:rPr>
            <w:noProof/>
            <w:webHidden/>
            <w:color w:val="000000" w:themeColor="text1"/>
          </w:rPr>
          <w:fldChar w:fldCharType="end"/>
        </w:r>
      </w:hyperlink>
    </w:p>
    <w:p w14:paraId="55742EF4" w14:textId="1A89F53A"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06" w:history="1">
        <w:r w:rsidR="004D7FE5" w:rsidRPr="004D7FE5">
          <w:rPr>
            <w:rStyle w:val="a5"/>
            <w:rFonts w:hint="eastAsia"/>
            <w:noProof/>
          </w:rPr>
          <w:t>圖</w:t>
        </w:r>
        <w:r w:rsidR="004D7FE5" w:rsidRPr="004D7FE5">
          <w:rPr>
            <w:rStyle w:val="a5"/>
            <w:noProof/>
          </w:rPr>
          <w:t xml:space="preserve"> 4 - 32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0</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6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56</w:t>
        </w:r>
        <w:r w:rsidR="004D7FE5" w:rsidRPr="004D7FE5">
          <w:rPr>
            <w:noProof/>
            <w:webHidden/>
            <w:color w:val="000000" w:themeColor="text1"/>
          </w:rPr>
          <w:fldChar w:fldCharType="end"/>
        </w:r>
      </w:hyperlink>
    </w:p>
    <w:p w14:paraId="653A263F" w14:textId="1E300CA6"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07" w:history="1">
        <w:r w:rsidR="004D7FE5" w:rsidRPr="004D7FE5">
          <w:rPr>
            <w:rStyle w:val="a5"/>
            <w:rFonts w:hint="eastAsia"/>
            <w:noProof/>
          </w:rPr>
          <w:t>圖</w:t>
        </w:r>
        <w:r w:rsidR="004D7FE5" w:rsidRPr="004D7FE5">
          <w:rPr>
            <w:rStyle w:val="a5"/>
            <w:noProof/>
          </w:rPr>
          <w:t xml:space="preserve"> 4 - 33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1</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7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57</w:t>
        </w:r>
        <w:r w:rsidR="004D7FE5" w:rsidRPr="004D7FE5">
          <w:rPr>
            <w:noProof/>
            <w:webHidden/>
            <w:color w:val="000000" w:themeColor="text1"/>
          </w:rPr>
          <w:fldChar w:fldCharType="end"/>
        </w:r>
      </w:hyperlink>
    </w:p>
    <w:p w14:paraId="02DA3667" w14:textId="2E6C03FB"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08" w:history="1">
        <w:r w:rsidR="004D7FE5" w:rsidRPr="004D7FE5">
          <w:rPr>
            <w:rStyle w:val="a5"/>
            <w:rFonts w:hint="eastAsia"/>
            <w:noProof/>
          </w:rPr>
          <w:t>圖</w:t>
        </w:r>
        <w:r w:rsidR="004D7FE5" w:rsidRPr="004D7FE5">
          <w:rPr>
            <w:rStyle w:val="a5"/>
            <w:noProof/>
          </w:rPr>
          <w:t xml:space="preserve"> 4 - 34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2</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8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57</w:t>
        </w:r>
        <w:r w:rsidR="004D7FE5" w:rsidRPr="004D7FE5">
          <w:rPr>
            <w:noProof/>
            <w:webHidden/>
            <w:color w:val="000000" w:themeColor="text1"/>
          </w:rPr>
          <w:fldChar w:fldCharType="end"/>
        </w:r>
      </w:hyperlink>
    </w:p>
    <w:p w14:paraId="0865B608" w14:textId="67B0923F"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09" w:history="1">
        <w:r w:rsidR="004D7FE5" w:rsidRPr="004D7FE5">
          <w:rPr>
            <w:rStyle w:val="a5"/>
            <w:rFonts w:hint="eastAsia"/>
            <w:noProof/>
          </w:rPr>
          <w:t>圖</w:t>
        </w:r>
        <w:r w:rsidR="004D7FE5" w:rsidRPr="004D7FE5">
          <w:rPr>
            <w:rStyle w:val="a5"/>
            <w:noProof/>
          </w:rPr>
          <w:t xml:space="preserve"> 4 - 35 </w:t>
        </w:r>
        <w:r w:rsidR="004D7FE5" w:rsidRPr="004D7FE5">
          <w:rPr>
            <w:rStyle w:val="a5"/>
            <w:rFonts w:hint="eastAsia"/>
            <w:noProof/>
          </w:rPr>
          <w:t>臨停車</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9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59</w:t>
        </w:r>
        <w:r w:rsidR="004D7FE5" w:rsidRPr="004D7FE5">
          <w:rPr>
            <w:noProof/>
            <w:webHidden/>
            <w:color w:val="000000" w:themeColor="text1"/>
          </w:rPr>
          <w:fldChar w:fldCharType="end"/>
        </w:r>
      </w:hyperlink>
    </w:p>
    <w:p w14:paraId="4105159E" w14:textId="78591649"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10" w:history="1">
        <w:r w:rsidR="004D7FE5" w:rsidRPr="004D7FE5">
          <w:rPr>
            <w:rStyle w:val="a5"/>
            <w:rFonts w:hint="eastAsia"/>
            <w:noProof/>
          </w:rPr>
          <w:t>圖</w:t>
        </w:r>
        <w:r w:rsidR="004D7FE5" w:rsidRPr="004D7FE5">
          <w:rPr>
            <w:rStyle w:val="a5"/>
            <w:noProof/>
          </w:rPr>
          <w:t xml:space="preserve"> 4 - 36 </w:t>
        </w:r>
        <w:r w:rsidR="004D7FE5" w:rsidRPr="004D7FE5">
          <w:rPr>
            <w:rStyle w:val="a5"/>
            <w:rFonts w:hint="eastAsia"/>
            <w:noProof/>
          </w:rPr>
          <w:t>學生計次</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0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60</w:t>
        </w:r>
        <w:r w:rsidR="004D7FE5" w:rsidRPr="004D7FE5">
          <w:rPr>
            <w:noProof/>
            <w:webHidden/>
            <w:color w:val="000000" w:themeColor="text1"/>
          </w:rPr>
          <w:fldChar w:fldCharType="end"/>
        </w:r>
      </w:hyperlink>
    </w:p>
    <w:p w14:paraId="7B1B2E85" w14:textId="2B101EF6"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11" w:history="1">
        <w:r w:rsidR="004D7FE5" w:rsidRPr="004D7FE5">
          <w:rPr>
            <w:rStyle w:val="a5"/>
            <w:rFonts w:hint="eastAsia"/>
            <w:noProof/>
          </w:rPr>
          <w:t>圖</w:t>
        </w:r>
        <w:r w:rsidR="004D7FE5" w:rsidRPr="004D7FE5">
          <w:rPr>
            <w:rStyle w:val="a5"/>
            <w:noProof/>
          </w:rPr>
          <w:t xml:space="preserve"> 4 - 37 </w:t>
        </w:r>
        <w:r w:rsidR="004D7FE5" w:rsidRPr="004D7FE5">
          <w:rPr>
            <w:rStyle w:val="a5"/>
            <w:rFonts w:hint="eastAsia"/>
            <w:noProof/>
          </w:rPr>
          <w:t>教職員</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1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61</w:t>
        </w:r>
        <w:r w:rsidR="004D7FE5" w:rsidRPr="004D7FE5">
          <w:rPr>
            <w:noProof/>
            <w:webHidden/>
            <w:color w:val="000000" w:themeColor="text1"/>
          </w:rPr>
          <w:fldChar w:fldCharType="end"/>
        </w:r>
      </w:hyperlink>
    </w:p>
    <w:p w14:paraId="5CD496F5" w14:textId="6FE3280F"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12" w:history="1">
        <w:r w:rsidR="004D7FE5" w:rsidRPr="004D7FE5">
          <w:rPr>
            <w:rStyle w:val="a5"/>
            <w:rFonts w:hint="eastAsia"/>
            <w:noProof/>
          </w:rPr>
          <w:t>圖</w:t>
        </w:r>
        <w:r w:rsidR="004D7FE5" w:rsidRPr="004D7FE5">
          <w:rPr>
            <w:rStyle w:val="a5"/>
            <w:noProof/>
          </w:rPr>
          <w:t xml:space="preserve"> 4 - 38 </w:t>
        </w:r>
        <w:r w:rsidR="004D7FE5" w:rsidRPr="004D7FE5">
          <w:rPr>
            <w:rStyle w:val="a5"/>
            <w:rFonts w:hint="eastAsia"/>
            <w:noProof/>
          </w:rPr>
          <w:t>學生長時</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2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62</w:t>
        </w:r>
        <w:r w:rsidR="004D7FE5" w:rsidRPr="004D7FE5">
          <w:rPr>
            <w:noProof/>
            <w:webHidden/>
            <w:color w:val="000000" w:themeColor="text1"/>
          </w:rPr>
          <w:fldChar w:fldCharType="end"/>
        </w:r>
      </w:hyperlink>
    </w:p>
    <w:p w14:paraId="62B00B8B" w14:textId="1893075A"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13" w:history="1">
        <w:r w:rsidR="004D7FE5" w:rsidRPr="004D7FE5">
          <w:rPr>
            <w:rStyle w:val="a5"/>
            <w:rFonts w:hint="eastAsia"/>
            <w:noProof/>
          </w:rPr>
          <w:t>圖</w:t>
        </w:r>
        <w:r w:rsidR="004D7FE5" w:rsidRPr="004D7FE5">
          <w:rPr>
            <w:rStyle w:val="a5"/>
            <w:noProof/>
          </w:rPr>
          <w:t xml:space="preserve"> 4 - 39 </w:t>
        </w:r>
        <w:r w:rsidR="004D7FE5" w:rsidRPr="004D7FE5">
          <w:rPr>
            <w:rStyle w:val="a5"/>
            <w:rFonts w:hint="eastAsia"/>
            <w:noProof/>
          </w:rPr>
          <w:t>臨時貴賓</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3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63</w:t>
        </w:r>
        <w:r w:rsidR="004D7FE5" w:rsidRPr="004D7FE5">
          <w:rPr>
            <w:noProof/>
            <w:webHidden/>
            <w:color w:val="000000" w:themeColor="text1"/>
          </w:rPr>
          <w:fldChar w:fldCharType="end"/>
        </w:r>
      </w:hyperlink>
    </w:p>
    <w:p w14:paraId="16B7CBD5" w14:textId="6929C372"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14" w:history="1">
        <w:r w:rsidR="004D7FE5" w:rsidRPr="004D7FE5">
          <w:rPr>
            <w:rStyle w:val="a5"/>
            <w:rFonts w:hint="eastAsia"/>
            <w:noProof/>
          </w:rPr>
          <w:t>圖</w:t>
        </w:r>
        <w:r w:rsidR="004D7FE5" w:rsidRPr="004D7FE5">
          <w:rPr>
            <w:rStyle w:val="a5"/>
            <w:noProof/>
          </w:rPr>
          <w:t xml:space="preserve"> 4 - 40 </w:t>
        </w:r>
        <w:r w:rsidR="004D7FE5" w:rsidRPr="004D7FE5">
          <w:rPr>
            <w:rStyle w:val="a5"/>
            <w:rFonts w:hint="eastAsia"/>
            <w:noProof/>
          </w:rPr>
          <w:t>廠商汽車</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4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64</w:t>
        </w:r>
        <w:r w:rsidR="004D7FE5" w:rsidRPr="004D7FE5">
          <w:rPr>
            <w:noProof/>
            <w:webHidden/>
            <w:color w:val="000000" w:themeColor="text1"/>
          </w:rPr>
          <w:fldChar w:fldCharType="end"/>
        </w:r>
      </w:hyperlink>
    </w:p>
    <w:p w14:paraId="24137948" w14:textId="4C53A4B6"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15" w:history="1">
        <w:r w:rsidR="004D7FE5" w:rsidRPr="004D7FE5">
          <w:rPr>
            <w:rStyle w:val="a5"/>
            <w:rFonts w:hint="eastAsia"/>
            <w:noProof/>
          </w:rPr>
          <w:t>圖</w:t>
        </w:r>
        <w:r w:rsidR="004D7FE5" w:rsidRPr="004D7FE5">
          <w:rPr>
            <w:rStyle w:val="a5"/>
            <w:noProof/>
          </w:rPr>
          <w:t xml:space="preserve"> 4 - 41 </w:t>
        </w:r>
        <w:r w:rsidR="004D7FE5" w:rsidRPr="004D7FE5">
          <w:rPr>
            <w:rStyle w:val="a5"/>
            <w:rFonts w:hint="eastAsia"/>
            <w:noProof/>
          </w:rPr>
          <w:t>教職員計次</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5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65</w:t>
        </w:r>
        <w:r w:rsidR="004D7FE5" w:rsidRPr="004D7FE5">
          <w:rPr>
            <w:noProof/>
            <w:webHidden/>
            <w:color w:val="000000" w:themeColor="text1"/>
          </w:rPr>
          <w:fldChar w:fldCharType="end"/>
        </w:r>
      </w:hyperlink>
    </w:p>
    <w:p w14:paraId="1A207CE6" w14:textId="7A718065"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16" w:history="1">
        <w:r w:rsidR="004D7FE5" w:rsidRPr="004D7FE5">
          <w:rPr>
            <w:rStyle w:val="a5"/>
            <w:rFonts w:hint="eastAsia"/>
            <w:noProof/>
          </w:rPr>
          <w:t>圖</w:t>
        </w:r>
        <w:r w:rsidR="004D7FE5" w:rsidRPr="004D7FE5">
          <w:rPr>
            <w:rStyle w:val="a5"/>
            <w:noProof/>
          </w:rPr>
          <w:t xml:space="preserve"> 4 - 42 </w:t>
        </w:r>
        <w:r w:rsidR="004D7FE5" w:rsidRPr="004D7FE5">
          <w:rPr>
            <w:rStyle w:val="a5"/>
            <w:rFonts w:hint="eastAsia"/>
            <w:noProof/>
          </w:rPr>
          <w:t>身障優惠</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6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66</w:t>
        </w:r>
        <w:r w:rsidR="004D7FE5" w:rsidRPr="004D7FE5">
          <w:rPr>
            <w:noProof/>
            <w:webHidden/>
            <w:color w:val="000000" w:themeColor="text1"/>
          </w:rPr>
          <w:fldChar w:fldCharType="end"/>
        </w:r>
      </w:hyperlink>
    </w:p>
    <w:p w14:paraId="6B6450CE" w14:textId="0FCEDFD7"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17" w:history="1">
        <w:r w:rsidR="004D7FE5" w:rsidRPr="004D7FE5">
          <w:rPr>
            <w:rStyle w:val="a5"/>
            <w:rFonts w:hint="eastAsia"/>
            <w:noProof/>
          </w:rPr>
          <w:t>圖</w:t>
        </w:r>
        <w:r w:rsidR="004D7FE5" w:rsidRPr="004D7FE5">
          <w:rPr>
            <w:rStyle w:val="a5"/>
            <w:noProof/>
          </w:rPr>
          <w:t xml:space="preserve"> 4 - 43 </w:t>
        </w:r>
        <w:r w:rsidR="004D7FE5" w:rsidRPr="004D7FE5">
          <w:rPr>
            <w:rStyle w:val="a5"/>
            <w:rFonts w:hint="eastAsia"/>
            <w:noProof/>
          </w:rPr>
          <w:t>退休及校友</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7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67</w:t>
        </w:r>
        <w:r w:rsidR="004D7FE5" w:rsidRPr="004D7FE5">
          <w:rPr>
            <w:noProof/>
            <w:webHidden/>
            <w:color w:val="000000" w:themeColor="text1"/>
          </w:rPr>
          <w:fldChar w:fldCharType="end"/>
        </w:r>
      </w:hyperlink>
    </w:p>
    <w:p w14:paraId="027CD318" w14:textId="2D0CFD48"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18" w:history="1">
        <w:r w:rsidR="004D7FE5" w:rsidRPr="004D7FE5">
          <w:rPr>
            <w:rStyle w:val="a5"/>
            <w:rFonts w:hint="eastAsia"/>
            <w:noProof/>
          </w:rPr>
          <w:t>圖</w:t>
        </w:r>
        <w:r w:rsidR="004D7FE5" w:rsidRPr="004D7FE5">
          <w:rPr>
            <w:rStyle w:val="a5"/>
            <w:noProof/>
          </w:rPr>
          <w:t xml:space="preserve"> 4 - 44 </w:t>
        </w:r>
        <w:r w:rsidR="004D7FE5" w:rsidRPr="004D7FE5">
          <w:rPr>
            <w:rStyle w:val="a5"/>
            <w:rFonts w:hint="eastAsia"/>
            <w:noProof/>
          </w:rPr>
          <w:t>在職專班</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8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68</w:t>
        </w:r>
        <w:r w:rsidR="004D7FE5" w:rsidRPr="004D7FE5">
          <w:rPr>
            <w:noProof/>
            <w:webHidden/>
            <w:color w:val="000000" w:themeColor="text1"/>
          </w:rPr>
          <w:fldChar w:fldCharType="end"/>
        </w:r>
      </w:hyperlink>
    </w:p>
    <w:p w14:paraId="09BAF4B2" w14:textId="2BE03C5D"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19" w:history="1">
        <w:r w:rsidR="004D7FE5" w:rsidRPr="004D7FE5">
          <w:rPr>
            <w:rStyle w:val="a5"/>
            <w:rFonts w:hint="eastAsia"/>
            <w:noProof/>
          </w:rPr>
          <w:t>圖</w:t>
        </w:r>
        <w:r w:rsidR="004D7FE5" w:rsidRPr="004D7FE5">
          <w:rPr>
            <w:rStyle w:val="a5"/>
            <w:noProof/>
          </w:rPr>
          <w:t xml:space="preserve"> 4 - 45 </w:t>
        </w:r>
        <w:r w:rsidR="004D7FE5" w:rsidRPr="004D7FE5">
          <w:rPr>
            <w:rStyle w:val="a5"/>
            <w:rFonts w:hint="eastAsia"/>
            <w:noProof/>
          </w:rPr>
          <w:t>退休及校友臨停</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9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69</w:t>
        </w:r>
        <w:r w:rsidR="004D7FE5" w:rsidRPr="004D7FE5">
          <w:rPr>
            <w:noProof/>
            <w:webHidden/>
            <w:color w:val="000000" w:themeColor="text1"/>
          </w:rPr>
          <w:fldChar w:fldCharType="end"/>
        </w:r>
      </w:hyperlink>
    </w:p>
    <w:p w14:paraId="644A1440" w14:textId="30E2EEDE"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20" w:history="1">
        <w:r w:rsidR="004D7FE5" w:rsidRPr="004D7FE5">
          <w:rPr>
            <w:rStyle w:val="a5"/>
            <w:rFonts w:hint="eastAsia"/>
            <w:noProof/>
          </w:rPr>
          <w:t>圖</w:t>
        </w:r>
        <w:r w:rsidR="004D7FE5" w:rsidRPr="004D7FE5">
          <w:rPr>
            <w:rStyle w:val="a5"/>
            <w:noProof/>
          </w:rPr>
          <w:t xml:space="preserve"> 4 - 46 </w:t>
        </w:r>
        <w:r w:rsidR="004D7FE5" w:rsidRPr="004D7FE5">
          <w:rPr>
            <w:rStyle w:val="a5"/>
            <w:rFonts w:hint="eastAsia"/>
            <w:noProof/>
          </w:rPr>
          <w:t>互惠車輛</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0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70</w:t>
        </w:r>
        <w:r w:rsidR="004D7FE5" w:rsidRPr="004D7FE5">
          <w:rPr>
            <w:noProof/>
            <w:webHidden/>
            <w:color w:val="000000" w:themeColor="text1"/>
          </w:rPr>
          <w:fldChar w:fldCharType="end"/>
        </w:r>
      </w:hyperlink>
    </w:p>
    <w:p w14:paraId="08F7C5F1" w14:textId="4F88247B"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21" w:history="1">
        <w:r w:rsidR="004D7FE5" w:rsidRPr="004D7FE5">
          <w:rPr>
            <w:rStyle w:val="a5"/>
            <w:rFonts w:hint="eastAsia"/>
            <w:noProof/>
          </w:rPr>
          <w:t>圖</w:t>
        </w:r>
        <w:r w:rsidR="004D7FE5" w:rsidRPr="004D7FE5">
          <w:rPr>
            <w:rStyle w:val="a5"/>
            <w:noProof/>
          </w:rPr>
          <w:t xml:space="preserve"> 4 - 47 </w:t>
        </w:r>
        <w:r w:rsidR="004D7FE5" w:rsidRPr="004D7FE5">
          <w:rPr>
            <w:rStyle w:val="a5"/>
            <w:rFonts w:hint="eastAsia"/>
            <w:noProof/>
          </w:rPr>
          <w:t>長時廠商</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1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71</w:t>
        </w:r>
        <w:r w:rsidR="004D7FE5" w:rsidRPr="004D7FE5">
          <w:rPr>
            <w:noProof/>
            <w:webHidden/>
            <w:color w:val="000000" w:themeColor="text1"/>
          </w:rPr>
          <w:fldChar w:fldCharType="end"/>
        </w:r>
      </w:hyperlink>
    </w:p>
    <w:p w14:paraId="24716BEB" w14:textId="6B3BCBA0"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22" w:history="1">
        <w:r w:rsidR="004D7FE5" w:rsidRPr="004D7FE5">
          <w:rPr>
            <w:rStyle w:val="a5"/>
            <w:rFonts w:hint="eastAsia"/>
            <w:noProof/>
          </w:rPr>
          <w:t>圖</w:t>
        </w:r>
        <w:r w:rsidR="004D7FE5" w:rsidRPr="004D7FE5">
          <w:rPr>
            <w:rStyle w:val="a5"/>
            <w:noProof/>
          </w:rPr>
          <w:t xml:space="preserve"> 4 - 48 </w:t>
        </w:r>
        <w:r w:rsidR="004D7FE5" w:rsidRPr="004D7FE5">
          <w:rPr>
            <w:rStyle w:val="a5"/>
            <w:rFonts w:hint="eastAsia"/>
            <w:noProof/>
          </w:rPr>
          <w:t>特殊入校</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2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72</w:t>
        </w:r>
        <w:r w:rsidR="004D7FE5" w:rsidRPr="004D7FE5">
          <w:rPr>
            <w:noProof/>
            <w:webHidden/>
            <w:color w:val="000000" w:themeColor="text1"/>
          </w:rPr>
          <w:fldChar w:fldCharType="end"/>
        </w:r>
      </w:hyperlink>
    </w:p>
    <w:p w14:paraId="2E45E725" w14:textId="3D0604D6"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23" w:history="1">
        <w:r w:rsidR="004D7FE5" w:rsidRPr="004D7FE5">
          <w:rPr>
            <w:rStyle w:val="a5"/>
            <w:rFonts w:hint="eastAsia"/>
            <w:noProof/>
          </w:rPr>
          <w:t>圖</w:t>
        </w:r>
        <w:r w:rsidR="004D7FE5" w:rsidRPr="004D7FE5">
          <w:rPr>
            <w:rStyle w:val="a5"/>
            <w:noProof/>
          </w:rPr>
          <w:t xml:space="preserve"> 4 - 49 </w:t>
        </w:r>
        <w:r w:rsidR="00204EA3">
          <w:rPr>
            <w:rStyle w:val="a5"/>
            <w:rFonts w:hint="eastAsia"/>
            <w:noProof/>
          </w:rPr>
          <w:t xml:space="preserve"> </w:t>
        </w:r>
        <w:r w:rsidR="004D7FE5" w:rsidRPr="004D7FE5">
          <w:rPr>
            <w:rStyle w:val="a5"/>
            <w:noProof/>
          </w:rPr>
          <w:t>2025</w:t>
        </w:r>
        <w:r w:rsidR="004D7FE5" w:rsidRPr="004D7FE5">
          <w:rPr>
            <w:rStyle w:val="a5"/>
            <w:rFonts w:hint="eastAsia"/>
            <w:noProof/>
          </w:rPr>
          <w:t>年</w:t>
        </w:r>
        <w:r w:rsidR="004D7FE5" w:rsidRPr="004D7FE5">
          <w:rPr>
            <w:rStyle w:val="a5"/>
            <w:noProof/>
          </w:rPr>
          <w:t>3</w:t>
        </w:r>
        <w:r w:rsidR="004D7FE5" w:rsidRPr="004D7FE5">
          <w:rPr>
            <w:rStyle w:val="a5"/>
            <w:rFonts w:hint="eastAsia"/>
            <w:noProof/>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3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74</w:t>
        </w:r>
        <w:r w:rsidR="004D7FE5" w:rsidRPr="004D7FE5">
          <w:rPr>
            <w:noProof/>
            <w:webHidden/>
            <w:color w:val="000000" w:themeColor="text1"/>
          </w:rPr>
          <w:fldChar w:fldCharType="end"/>
        </w:r>
      </w:hyperlink>
    </w:p>
    <w:p w14:paraId="4AC148F0" w14:textId="7C42E5F4"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24" w:history="1">
        <w:r w:rsidR="004D7FE5" w:rsidRPr="004D7FE5">
          <w:rPr>
            <w:rStyle w:val="a5"/>
            <w:rFonts w:hint="eastAsia"/>
            <w:noProof/>
          </w:rPr>
          <w:t>圖</w:t>
        </w:r>
        <w:r w:rsidR="004D7FE5" w:rsidRPr="004D7FE5">
          <w:rPr>
            <w:rStyle w:val="a5"/>
            <w:noProof/>
          </w:rPr>
          <w:t xml:space="preserve"> 4 - 50 </w:t>
        </w:r>
        <w:r w:rsidR="00204EA3">
          <w:rPr>
            <w:rStyle w:val="a5"/>
            <w:rFonts w:hint="eastAsia"/>
            <w:noProof/>
          </w:rPr>
          <w:t xml:space="preserve"> </w:t>
        </w:r>
        <w:r w:rsidR="004D7FE5" w:rsidRPr="004D7FE5">
          <w:rPr>
            <w:rStyle w:val="a5"/>
            <w:noProof/>
          </w:rPr>
          <w:t>2024</w:t>
        </w:r>
        <w:r w:rsidR="004D7FE5" w:rsidRPr="004D7FE5">
          <w:rPr>
            <w:rStyle w:val="a5"/>
            <w:rFonts w:hint="eastAsia"/>
            <w:noProof/>
          </w:rPr>
          <w:t>年</w:t>
        </w:r>
        <w:r w:rsidR="004D7FE5" w:rsidRPr="004D7FE5">
          <w:rPr>
            <w:rStyle w:val="a5"/>
            <w:noProof/>
          </w:rPr>
          <w:t>3</w:t>
        </w:r>
        <w:r w:rsidR="004D7FE5" w:rsidRPr="004D7FE5">
          <w:rPr>
            <w:rStyle w:val="a5"/>
            <w:rFonts w:hint="eastAsia"/>
            <w:noProof/>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4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74</w:t>
        </w:r>
        <w:r w:rsidR="004D7FE5" w:rsidRPr="004D7FE5">
          <w:rPr>
            <w:noProof/>
            <w:webHidden/>
            <w:color w:val="000000" w:themeColor="text1"/>
          </w:rPr>
          <w:fldChar w:fldCharType="end"/>
        </w:r>
      </w:hyperlink>
    </w:p>
    <w:p w14:paraId="7417F880" w14:textId="23FD660C"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25" w:history="1">
        <w:r w:rsidR="004D7FE5" w:rsidRPr="004D7FE5">
          <w:rPr>
            <w:rStyle w:val="a5"/>
            <w:rFonts w:hint="eastAsia"/>
            <w:noProof/>
          </w:rPr>
          <w:t>圖</w:t>
        </w:r>
        <w:r w:rsidR="004D7FE5" w:rsidRPr="004D7FE5">
          <w:rPr>
            <w:rStyle w:val="a5"/>
            <w:noProof/>
          </w:rPr>
          <w:t xml:space="preserve"> 4 - 51 </w:t>
        </w:r>
        <w:r w:rsidR="00204EA3">
          <w:rPr>
            <w:rStyle w:val="a5"/>
            <w:rFonts w:hint="eastAsia"/>
            <w:noProof/>
          </w:rPr>
          <w:t xml:space="preserve"> </w:t>
        </w:r>
        <w:r w:rsidR="004D7FE5" w:rsidRPr="004D7FE5">
          <w:rPr>
            <w:rStyle w:val="a5"/>
            <w:noProof/>
          </w:rPr>
          <w:t>2025</w:t>
        </w:r>
        <w:r w:rsidR="004D7FE5" w:rsidRPr="004D7FE5">
          <w:rPr>
            <w:rStyle w:val="a5"/>
            <w:rFonts w:hint="eastAsia"/>
            <w:noProof/>
          </w:rPr>
          <w:t>年</w:t>
        </w:r>
        <w:r w:rsidR="004D7FE5" w:rsidRPr="004D7FE5">
          <w:rPr>
            <w:rStyle w:val="a5"/>
            <w:noProof/>
          </w:rPr>
          <w:t>2</w:t>
        </w:r>
        <w:r w:rsidR="004D7FE5" w:rsidRPr="004D7FE5">
          <w:rPr>
            <w:rStyle w:val="a5"/>
            <w:rFonts w:hint="eastAsia"/>
            <w:noProof/>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5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75</w:t>
        </w:r>
        <w:r w:rsidR="004D7FE5" w:rsidRPr="004D7FE5">
          <w:rPr>
            <w:noProof/>
            <w:webHidden/>
            <w:color w:val="000000" w:themeColor="text1"/>
          </w:rPr>
          <w:fldChar w:fldCharType="end"/>
        </w:r>
      </w:hyperlink>
    </w:p>
    <w:p w14:paraId="56A5341E" w14:textId="0B2007C8"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26" w:history="1">
        <w:r w:rsidR="004D7FE5" w:rsidRPr="004D7FE5">
          <w:rPr>
            <w:rStyle w:val="a5"/>
            <w:rFonts w:hint="eastAsia"/>
            <w:noProof/>
          </w:rPr>
          <w:t>圖</w:t>
        </w:r>
        <w:r w:rsidR="004D7FE5" w:rsidRPr="004D7FE5">
          <w:rPr>
            <w:rStyle w:val="a5"/>
            <w:noProof/>
          </w:rPr>
          <w:t xml:space="preserve"> 4 - 52 </w:t>
        </w:r>
        <w:r w:rsidR="00204EA3">
          <w:rPr>
            <w:rStyle w:val="a5"/>
            <w:rFonts w:hint="eastAsia"/>
            <w:noProof/>
          </w:rPr>
          <w:t xml:space="preserve"> </w:t>
        </w:r>
        <w:r w:rsidR="004D7FE5" w:rsidRPr="004D7FE5">
          <w:rPr>
            <w:rStyle w:val="a5"/>
            <w:noProof/>
          </w:rPr>
          <w:t>2024</w:t>
        </w:r>
        <w:r w:rsidR="004D7FE5" w:rsidRPr="004D7FE5">
          <w:rPr>
            <w:rStyle w:val="a5"/>
            <w:rFonts w:hint="eastAsia"/>
            <w:noProof/>
          </w:rPr>
          <w:t>年</w:t>
        </w:r>
        <w:r w:rsidR="004D7FE5" w:rsidRPr="004D7FE5">
          <w:rPr>
            <w:rStyle w:val="a5"/>
            <w:noProof/>
          </w:rPr>
          <w:t>2</w:t>
        </w:r>
        <w:r w:rsidR="004D7FE5" w:rsidRPr="004D7FE5">
          <w:rPr>
            <w:rStyle w:val="a5"/>
            <w:rFonts w:hint="eastAsia"/>
            <w:noProof/>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6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75</w:t>
        </w:r>
        <w:r w:rsidR="004D7FE5" w:rsidRPr="004D7FE5">
          <w:rPr>
            <w:noProof/>
            <w:webHidden/>
            <w:color w:val="000000" w:themeColor="text1"/>
          </w:rPr>
          <w:fldChar w:fldCharType="end"/>
        </w:r>
      </w:hyperlink>
    </w:p>
    <w:p w14:paraId="1ACD5936" w14:textId="6AF4B34E"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27" w:history="1">
        <w:r w:rsidR="004D7FE5" w:rsidRPr="004D7FE5">
          <w:rPr>
            <w:rStyle w:val="a5"/>
            <w:rFonts w:hint="eastAsia"/>
            <w:noProof/>
          </w:rPr>
          <w:t>圖</w:t>
        </w:r>
        <w:r w:rsidR="004D7FE5" w:rsidRPr="004D7FE5">
          <w:rPr>
            <w:rStyle w:val="a5"/>
            <w:noProof/>
          </w:rPr>
          <w:t xml:space="preserve"> 4 - 53 </w:t>
        </w:r>
        <w:r w:rsidR="00204EA3">
          <w:rPr>
            <w:rStyle w:val="a5"/>
            <w:rFonts w:hint="eastAsia"/>
            <w:noProof/>
          </w:rPr>
          <w:t xml:space="preserve"> </w:t>
        </w:r>
        <w:r w:rsidR="004D7FE5" w:rsidRPr="004D7FE5">
          <w:rPr>
            <w:rStyle w:val="a5"/>
            <w:noProof/>
          </w:rPr>
          <w:t>2025</w:t>
        </w:r>
        <w:r w:rsidR="004D7FE5" w:rsidRPr="004D7FE5">
          <w:rPr>
            <w:rStyle w:val="a5"/>
            <w:rFonts w:hint="eastAsia"/>
            <w:noProof/>
          </w:rPr>
          <w:t>年</w:t>
        </w:r>
        <w:r w:rsidR="004D7FE5" w:rsidRPr="004D7FE5">
          <w:rPr>
            <w:rStyle w:val="a5"/>
            <w:noProof/>
          </w:rPr>
          <w:t>1</w:t>
        </w:r>
        <w:r w:rsidR="004D7FE5" w:rsidRPr="004D7FE5">
          <w:rPr>
            <w:rStyle w:val="a5"/>
            <w:rFonts w:hint="eastAsia"/>
            <w:noProof/>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7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76</w:t>
        </w:r>
        <w:r w:rsidR="004D7FE5" w:rsidRPr="004D7FE5">
          <w:rPr>
            <w:noProof/>
            <w:webHidden/>
            <w:color w:val="000000" w:themeColor="text1"/>
          </w:rPr>
          <w:fldChar w:fldCharType="end"/>
        </w:r>
      </w:hyperlink>
    </w:p>
    <w:p w14:paraId="52E43F30" w14:textId="4850CB31"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28" w:history="1">
        <w:r w:rsidR="004D7FE5" w:rsidRPr="004D7FE5">
          <w:rPr>
            <w:rStyle w:val="a5"/>
            <w:rFonts w:hint="eastAsia"/>
            <w:noProof/>
          </w:rPr>
          <w:t>圖</w:t>
        </w:r>
        <w:r w:rsidR="004D7FE5" w:rsidRPr="004D7FE5">
          <w:rPr>
            <w:rStyle w:val="a5"/>
            <w:noProof/>
          </w:rPr>
          <w:t xml:space="preserve"> 4 - 54 </w:t>
        </w:r>
        <w:r w:rsidR="00204EA3">
          <w:rPr>
            <w:rStyle w:val="a5"/>
            <w:rFonts w:hint="eastAsia"/>
            <w:noProof/>
          </w:rPr>
          <w:t xml:space="preserve"> </w:t>
        </w:r>
        <w:r w:rsidR="004D7FE5" w:rsidRPr="004D7FE5">
          <w:rPr>
            <w:rStyle w:val="a5"/>
            <w:noProof/>
          </w:rPr>
          <w:t>2024</w:t>
        </w:r>
        <w:r w:rsidR="004D7FE5" w:rsidRPr="004D7FE5">
          <w:rPr>
            <w:rStyle w:val="a5"/>
            <w:rFonts w:hint="eastAsia"/>
            <w:noProof/>
          </w:rPr>
          <w:t>年</w:t>
        </w:r>
        <w:r w:rsidR="004D7FE5" w:rsidRPr="004D7FE5">
          <w:rPr>
            <w:rStyle w:val="a5"/>
            <w:noProof/>
          </w:rPr>
          <w:t>1</w:t>
        </w:r>
        <w:r w:rsidR="004D7FE5" w:rsidRPr="004D7FE5">
          <w:rPr>
            <w:rStyle w:val="a5"/>
            <w:rFonts w:hint="eastAsia"/>
            <w:noProof/>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8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76</w:t>
        </w:r>
        <w:r w:rsidR="004D7FE5" w:rsidRPr="004D7FE5">
          <w:rPr>
            <w:noProof/>
            <w:webHidden/>
            <w:color w:val="000000" w:themeColor="text1"/>
          </w:rPr>
          <w:fldChar w:fldCharType="end"/>
        </w:r>
      </w:hyperlink>
    </w:p>
    <w:p w14:paraId="1958F4B9" w14:textId="55799972"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29" w:history="1">
        <w:r w:rsidR="004D7FE5" w:rsidRPr="004D7FE5">
          <w:rPr>
            <w:rStyle w:val="a5"/>
            <w:rFonts w:hint="eastAsia"/>
            <w:noProof/>
          </w:rPr>
          <w:t>圖</w:t>
        </w:r>
        <w:r w:rsidR="004D7FE5" w:rsidRPr="004D7FE5">
          <w:rPr>
            <w:rStyle w:val="a5"/>
            <w:noProof/>
          </w:rPr>
          <w:t xml:space="preserve"> 4 - 55 </w:t>
        </w:r>
        <w:r w:rsidR="00204EA3">
          <w:rPr>
            <w:rStyle w:val="a5"/>
            <w:rFonts w:hint="eastAsia"/>
            <w:noProof/>
          </w:rPr>
          <w:t xml:space="preserve"> </w:t>
        </w:r>
        <w:r w:rsidR="004D7FE5" w:rsidRPr="004D7FE5">
          <w:rPr>
            <w:rStyle w:val="a5"/>
            <w:noProof/>
          </w:rPr>
          <w:t>2025</w:t>
        </w:r>
        <w:r w:rsidR="004D7FE5" w:rsidRPr="004D7FE5">
          <w:rPr>
            <w:rStyle w:val="a5"/>
            <w:rFonts w:hint="eastAsia"/>
            <w:noProof/>
          </w:rPr>
          <w:t>年</w:t>
        </w:r>
        <w:r w:rsidR="004D7FE5" w:rsidRPr="004D7FE5">
          <w:rPr>
            <w:rStyle w:val="a5"/>
            <w:noProof/>
          </w:rPr>
          <w:t>3</w:t>
        </w:r>
        <w:r w:rsidR="004D7FE5" w:rsidRPr="004D7FE5">
          <w:rPr>
            <w:rStyle w:val="a5"/>
            <w:rFonts w:hint="eastAsia"/>
            <w:noProof/>
          </w:rPr>
          <w:t>月每日最大車輛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9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77</w:t>
        </w:r>
        <w:r w:rsidR="004D7FE5" w:rsidRPr="004D7FE5">
          <w:rPr>
            <w:noProof/>
            <w:webHidden/>
            <w:color w:val="000000" w:themeColor="text1"/>
          </w:rPr>
          <w:fldChar w:fldCharType="end"/>
        </w:r>
      </w:hyperlink>
    </w:p>
    <w:p w14:paraId="04B12059" w14:textId="6F406A65"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30" w:history="1">
        <w:r w:rsidR="004D7FE5" w:rsidRPr="004D7FE5">
          <w:rPr>
            <w:rStyle w:val="a5"/>
            <w:rFonts w:hint="eastAsia"/>
            <w:noProof/>
          </w:rPr>
          <w:t>圖</w:t>
        </w:r>
        <w:r w:rsidR="004D7FE5" w:rsidRPr="004D7FE5">
          <w:rPr>
            <w:rStyle w:val="a5"/>
            <w:noProof/>
          </w:rPr>
          <w:t xml:space="preserve"> 4 - 56 </w:t>
        </w:r>
        <w:r w:rsidR="00204EA3">
          <w:rPr>
            <w:rStyle w:val="a5"/>
            <w:rFonts w:hint="eastAsia"/>
            <w:noProof/>
          </w:rPr>
          <w:t xml:space="preserve"> </w:t>
        </w:r>
        <w:r w:rsidR="004D7FE5" w:rsidRPr="004D7FE5">
          <w:rPr>
            <w:rStyle w:val="a5"/>
            <w:noProof/>
          </w:rPr>
          <w:t>2024</w:t>
        </w:r>
        <w:r w:rsidR="004D7FE5" w:rsidRPr="004D7FE5">
          <w:rPr>
            <w:rStyle w:val="a5"/>
            <w:rFonts w:hint="eastAsia"/>
            <w:noProof/>
          </w:rPr>
          <w:t>年</w:t>
        </w:r>
        <w:r w:rsidR="004D7FE5" w:rsidRPr="004D7FE5">
          <w:rPr>
            <w:rStyle w:val="a5"/>
            <w:noProof/>
          </w:rPr>
          <w:t>3</w:t>
        </w:r>
        <w:r w:rsidR="004D7FE5" w:rsidRPr="004D7FE5">
          <w:rPr>
            <w:rStyle w:val="a5"/>
            <w:rFonts w:hint="eastAsia"/>
            <w:noProof/>
          </w:rPr>
          <w:t>月每日最大車輛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30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77</w:t>
        </w:r>
        <w:r w:rsidR="004D7FE5" w:rsidRPr="004D7FE5">
          <w:rPr>
            <w:noProof/>
            <w:webHidden/>
            <w:color w:val="000000" w:themeColor="text1"/>
          </w:rPr>
          <w:fldChar w:fldCharType="end"/>
        </w:r>
      </w:hyperlink>
    </w:p>
    <w:p w14:paraId="1A32A038" w14:textId="1EB05DDF" w:rsidR="004D7FE5" w:rsidRPr="004D7FE5" w:rsidRDefault="00B07CBB"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31" w:history="1">
        <w:r w:rsidR="004D7FE5" w:rsidRPr="004D7FE5">
          <w:rPr>
            <w:rStyle w:val="a5"/>
            <w:rFonts w:hint="eastAsia"/>
            <w:noProof/>
          </w:rPr>
          <w:t>圖</w:t>
        </w:r>
        <w:r w:rsidR="004D7FE5" w:rsidRPr="004D7FE5">
          <w:rPr>
            <w:rStyle w:val="a5"/>
            <w:noProof/>
          </w:rPr>
          <w:t xml:space="preserve"> 4 - 57 </w:t>
        </w:r>
        <w:r w:rsidR="00204EA3">
          <w:rPr>
            <w:rStyle w:val="a5"/>
            <w:rFonts w:hint="eastAsia"/>
            <w:noProof/>
          </w:rPr>
          <w:t xml:space="preserve"> </w:t>
        </w:r>
        <w:r w:rsidR="004D7FE5" w:rsidRPr="004D7FE5">
          <w:rPr>
            <w:rStyle w:val="a5"/>
            <w:noProof/>
          </w:rPr>
          <w:t>2025</w:t>
        </w:r>
        <w:r w:rsidR="004D7FE5" w:rsidRPr="004D7FE5">
          <w:rPr>
            <w:rStyle w:val="a5"/>
            <w:rFonts w:hint="eastAsia"/>
            <w:noProof/>
          </w:rPr>
          <w:t>年</w:t>
        </w:r>
        <w:r w:rsidR="004D7FE5" w:rsidRPr="004D7FE5">
          <w:rPr>
            <w:rStyle w:val="a5"/>
            <w:noProof/>
          </w:rPr>
          <w:t>2</w:t>
        </w:r>
        <w:r w:rsidR="004D7FE5" w:rsidRPr="004D7FE5">
          <w:rPr>
            <w:rStyle w:val="a5"/>
            <w:rFonts w:hint="eastAsia"/>
            <w:noProof/>
          </w:rPr>
          <w:t>月每日最大車輛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31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78</w:t>
        </w:r>
        <w:r w:rsidR="004D7FE5" w:rsidRPr="004D7FE5">
          <w:rPr>
            <w:noProof/>
            <w:webHidden/>
            <w:color w:val="000000" w:themeColor="text1"/>
          </w:rPr>
          <w:fldChar w:fldCharType="end"/>
        </w:r>
      </w:hyperlink>
    </w:p>
    <w:p w14:paraId="23394C6D" w14:textId="03B8951D" w:rsidR="004D7FE5" w:rsidRDefault="00B07CBB" w:rsidP="009F12AC">
      <w:pPr>
        <w:pStyle w:val="af6"/>
        <w:tabs>
          <w:tab w:val="right" w:leader="dot" w:pos="9061"/>
        </w:tabs>
        <w:ind w:leftChars="0" w:left="0" w:right="240" w:firstLineChars="0" w:firstLine="0"/>
        <w:rPr>
          <w:rFonts w:asciiTheme="minorHAnsi" w:eastAsiaTheme="minorEastAsia" w:hAnsiTheme="minorHAnsi"/>
          <w:noProof/>
        </w:rPr>
      </w:pPr>
      <w:hyperlink w:anchor="_Toc202743532" w:history="1">
        <w:r w:rsidR="004D7FE5" w:rsidRPr="004D7FE5">
          <w:rPr>
            <w:rStyle w:val="a5"/>
            <w:rFonts w:hint="eastAsia"/>
            <w:noProof/>
          </w:rPr>
          <w:t>圖</w:t>
        </w:r>
        <w:r w:rsidR="004D7FE5" w:rsidRPr="004D7FE5">
          <w:rPr>
            <w:rStyle w:val="a5"/>
            <w:noProof/>
          </w:rPr>
          <w:t xml:space="preserve"> 4 - 58 </w:t>
        </w:r>
        <w:r w:rsidR="00204EA3">
          <w:rPr>
            <w:rStyle w:val="a5"/>
            <w:rFonts w:hint="eastAsia"/>
            <w:noProof/>
          </w:rPr>
          <w:t xml:space="preserve"> </w:t>
        </w:r>
        <w:r w:rsidR="004D7FE5" w:rsidRPr="004D7FE5">
          <w:rPr>
            <w:rStyle w:val="a5"/>
            <w:noProof/>
          </w:rPr>
          <w:t>2024</w:t>
        </w:r>
        <w:r w:rsidR="004D7FE5" w:rsidRPr="004D7FE5">
          <w:rPr>
            <w:rStyle w:val="a5"/>
            <w:rFonts w:hint="eastAsia"/>
            <w:noProof/>
          </w:rPr>
          <w:t>年</w:t>
        </w:r>
        <w:r w:rsidR="004D7FE5" w:rsidRPr="004D7FE5">
          <w:rPr>
            <w:rStyle w:val="a5"/>
            <w:noProof/>
          </w:rPr>
          <w:t>2</w:t>
        </w:r>
        <w:r w:rsidR="004D7FE5" w:rsidRPr="004D7FE5">
          <w:rPr>
            <w:rStyle w:val="a5"/>
            <w:rFonts w:hint="eastAsia"/>
            <w:noProof/>
          </w:rPr>
          <w:t>月每日最大車輛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32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78</w:t>
        </w:r>
        <w:r w:rsidR="004D7FE5" w:rsidRPr="004D7FE5">
          <w:rPr>
            <w:noProof/>
            <w:webHidden/>
            <w:color w:val="000000" w:themeColor="text1"/>
          </w:rPr>
          <w:fldChar w:fldCharType="end"/>
        </w:r>
      </w:hyperlink>
    </w:p>
    <w:p w14:paraId="6835C165" w14:textId="52317D93" w:rsidR="004D7FE5" w:rsidRDefault="00B07CBB" w:rsidP="009F12AC">
      <w:pPr>
        <w:pStyle w:val="af6"/>
        <w:tabs>
          <w:tab w:val="right" w:leader="dot" w:pos="9061"/>
        </w:tabs>
        <w:ind w:leftChars="0" w:left="0" w:right="240" w:firstLineChars="0" w:firstLine="0"/>
        <w:rPr>
          <w:rFonts w:asciiTheme="minorHAnsi" w:eastAsiaTheme="minorEastAsia" w:hAnsiTheme="minorHAnsi"/>
          <w:noProof/>
        </w:rPr>
      </w:pPr>
      <w:hyperlink w:anchor="_Toc202743533" w:history="1">
        <w:r w:rsidR="004D7FE5" w:rsidRPr="006F1EF2">
          <w:rPr>
            <w:rStyle w:val="a5"/>
            <w:rFonts w:hint="eastAsia"/>
            <w:noProof/>
          </w:rPr>
          <w:t>圖</w:t>
        </w:r>
        <w:r w:rsidR="004D7FE5" w:rsidRPr="006F1EF2">
          <w:rPr>
            <w:rStyle w:val="a5"/>
            <w:noProof/>
          </w:rPr>
          <w:t xml:space="preserve"> 4 - 59 </w:t>
        </w:r>
        <w:r w:rsidR="00204EA3">
          <w:rPr>
            <w:rStyle w:val="a5"/>
            <w:rFonts w:hint="eastAsia"/>
            <w:noProof/>
          </w:rPr>
          <w:t xml:space="preserve"> </w:t>
        </w:r>
        <w:r w:rsidR="004D7FE5" w:rsidRPr="006F1EF2">
          <w:rPr>
            <w:rStyle w:val="a5"/>
            <w:noProof/>
          </w:rPr>
          <w:t>2025</w:t>
        </w:r>
        <w:r w:rsidR="004D7FE5" w:rsidRPr="006F1EF2">
          <w:rPr>
            <w:rStyle w:val="a5"/>
            <w:rFonts w:hint="eastAsia"/>
            <w:noProof/>
          </w:rPr>
          <w:t>年</w:t>
        </w:r>
        <w:r w:rsidR="004D7FE5" w:rsidRPr="006F1EF2">
          <w:rPr>
            <w:rStyle w:val="a5"/>
            <w:noProof/>
          </w:rPr>
          <w:t>1</w:t>
        </w:r>
        <w:r w:rsidR="004D7FE5" w:rsidRPr="006F1EF2">
          <w:rPr>
            <w:rStyle w:val="a5"/>
            <w:rFonts w:hint="eastAsia"/>
            <w:noProof/>
          </w:rPr>
          <w:t>月每日最大車輛數量統計</w:t>
        </w:r>
        <w:r w:rsidR="004D7FE5">
          <w:rPr>
            <w:noProof/>
            <w:webHidden/>
          </w:rPr>
          <w:tab/>
        </w:r>
        <w:r w:rsidR="004D7FE5">
          <w:rPr>
            <w:noProof/>
            <w:webHidden/>
          </w:rPr>
          <w:fldChar w:fldCharType="begin"/>
        </w:r>
        <w:r w:rsidR="004D7FE5">
          <w:rPr>
            <w:noProof/>
            <w:webHidden/>
          </w:rPr>
          <w:instrText xml:space="preserve"> PAGEREF _Toc202743533 \h </w:instrText>
        </w:r>
        <w:r w:rsidR="004D7FE5">
          <w:rPr>
            <w:noProof/>
            <w:webHidden/>
          </w:rPr>
        </w:r>
        <w:r w:rsidR="004D7FE5">
          <w:rPr>
            <w:noProof/>
            <w:webHidden/>
          </w:rPr>
          <w:fldChar w:fldCharType="separate"/>
        </w:r>
        <w:r w:rsidR="00D1794C">
          <w:rPr>
            <w:noProof/>
            <w:webHidden/>
          </w:rPr>
          <w:t>78</w:t>
        </w:r>
        <w:r w:rsidR="004D7FE5">
          <w:rPr>
            <w:noProof/>
            <w:webHidden/>
          </w:rPr>
          <w:fldChar w:fldCharType="end"/>
        </w:r>
      </w:hyperlink>
    </w:p>
    <w:p w14:paraId="69083AD8" w14:textId="7BAD62C6" w:rsidR="004D7FE5" w:rsidRDefault="00B07CBB" w:rsidP="009F12AC">
      <w:pPr>
        <w:pStyle w:val="af6"/>
        <w:tabs>
          <w:tab w:val="right" w:leader="dot" w:pos="9061"/>
        </w:tabs>
        <w:ind w:leftChars="0" w:left="2" w:right="240" w:firstLineChars="0" w:firstLine="0"/>
        <w:rPr>
          <w:noProof/>
        </w:rPr>
      </w:pPr>
      <w:hyperlink w:anchor="_Toc202743534" w:history="1">
        <w:r w:rsidR="004D7FE5" w:rsidRPr="006F1EF2">
          <w:rPr>
            <w:rStyle w:val="a5"/>
            <w:rFonts w:hint="eastAsia"/>
            <w:noProof/>
          </w:rPr>
          <w:t>圖</w:t>
        </w:r>
        <w:r w:rsidR="004D7FE5" w:rsidRPr="006F1EF2">
          <w:rPr>
            <w:rStyle w:val="a5"/>
            <w:noProof/>
          </w:rPr>
          <w:t xml:space="preserve"> 4 - 60 </w:t>
        </w:r>
        <w:r w:rsidR="00204EA3">
          <w:rPr>
            <w:rStyle w:val="a5"/>
            <w:rFonts w:hint="eastAsia"/>
            <w:noProof/>
          </w:rPr>
          <w:t xml:space="preserve"> </w:t>
        </w:r>
        <w:r w:rsidR="004D7FE5" w:rsidRPr="006F1EF2">
          <w:rPr>
            <w:rStyle w:val="a5"/>
            <w:noProof/>
          </w:rPr>
          <w:t>2024</w:t>
        </w:r>
        <w:r w:rsidR="004D7FE5" w:rsidRPr="006F1EF2">
          <w:rPr>
            <w:rStyle w:val="a5"/>
            <w:rFonts w:hint="eastAsia"/>
            <w:noProof/>
          </w:rPr>
          <w:t>年</w:t>
        </w:r>
        <w:r w:rsidR="004D7FE5" w:rsidRPr="006F1EF2">
          <w:rPr>
            <w:rStyle w:val="a5"/>
            <w:noProof/>
          </w:rPr>
          <w:t>1</w:t>
        </w:r>
        <w:r w:rsidR="004D7FE5" w:rsidRPr="006F1EF2">
          <w:rPr>
            <w:rStyle w:val="a5"/>
            <w:rFonts w:hint="eastAsia"/>
            <w:noProof/>
          </w:rPr>
          <w:t>月每日最大車輛數量統計</w:t>
        </w:r>
        <w:r w:rsidR="004D7FE5">
          <w:rPr>
            <w:noProof/>
            <w:webHidden/>
          </w:rPr>
          <w:tab/>
        </w:r>
        <w:r w:rsidR="004D7FE5">
          <w:rPr>
            <w:noProof/>
            <w:webHidden/>
          </w:rPr>
          <w:fldChar w:fldCharType="begin"/>
        </w:r>
        <w:r w:rsidR="004D7FE5">
          <w:rPr>
            <w:noProof/>
            <w:webHidden/>
          </w:rPr>
          <w:instrText xml:space="preserve"> PAGEREF _Toc202743534 \h </w:instrText>
        </w:r>
        <w:r w:rsidR="004D7FE5">
          <w:rPr>
            <w:noProof/>
            <w:webHidden/>
          </w:rPr>
        </w:r>
        <w:r w:rsidR="004D7FE5">
          <w:rPr>
            <w:noProof/>
            <w:webHidden/>
          </w:rPr>
          <w:fldChar w:fldCharType="separate"/>
        </w:r>
        <w:r w:rsidR="00D1794C">
          <w:rPr>
            <w:noProof/>
            <w:webHidden/>
          </w:rPr>
          <w:t>78</w:t>
        </w:r>
        <w:r w:rsidR="004D7FE5">
          <w:rPr>
            <w:noProof/>
            <w:webHidden/>
          </w:rPr>
          <w:fldChar w:fldCharType="end"/>
        </w:r>
      </w:hyperlink>
    </w:p>
    <w:p w14:paraId="60640193" w14:textId="0AD289E0" w:rsidR="00375B1F" w:rsidRDefault="004D7FE5" w:rsidP="009F12AC">
      <w:pPr>
        <w:pStyle w:val="af6"/>
        <w:tabs>
          <w:tab w:val="right" w:leader="dot" w:pos="9061"/>
        </w:tabs>
        <w:ind w:leftChars="0" w:left="1440" w:right="240" w:hangingChars="600" w:hanging="1440"/>
        <w:rPr>
          <w:rFonts w:asciiTheme="minorHAnsi" w:eastAsiaTheme="minorEastAsia" w:hAnsiTheme="minorHAnsi"/>
          <w:noProof/>
        </w:rPr>
      </w:pPr>
      <w:r>
        <w:fldChar w:fldCharType="begin"/>
      </w:r>
      <w:r>
        <w:instrText xml:space="preserve"> TOC \h \z \c "</w:instrText>
      </w:r>
      <w:r>
        <w:instrText>圖</w:instrText>
      </w:r>
      <w:r>
        <w:instrText xml:space="preserve"> 4 -" </w:instrText>
      </w:r>
      <w:r>
        <w:fldChar w:fldCharType="separate"/>
      </w:r>
      <w:hyperlink w:anchor="_Toc203041020" w:history="1">
        <w:r w:rsidR="00375B1F" w:rsidRPr="00DB68DB">
          <w:rPr>
            <w:rStyle w:val="a5"/>
            <w:rFonts w:hint="eastAsia"/>
            <w:noProof/>
          </w:rPr>
          <w:t>圖</w:t>
        </w:r>
        <w:r w:rsidR="00375B1F" w:rsidRPr="00DB68DB">
          <w:rPr>
            <w:rStyle w:val="a5"/>
            <w:noProof/>
          </w:rPr>
          <w:t xml:space="preserve"> 4 - 1 </w:t>
        </w:r>
        <w:r w:rsidR="00375B1F" w:rsidRPr="00DB68DB">
          <w:rPr>
            <w:rStyle w:val="a5"/>
            <w:rFonts w:hint="eastAsia"/>
            <w:noProof/>
          </w:rPr>
          <w:t>原始資料樣貌</w:t>
        </w:r>
        <w:r w:rsidR="00375B1F">
          <w:rPr>
            <w:noProof/>
            <w:webHidden/>
          </w:rPr>
          <w:tab/>
        </w:r>
        <w:r w:rsidR="00375B1F">
          <w:rPr>
            <w:noProof/>
            <w:webHidden/>
          </w:rPr>
          <w:fldChar w:fldCharType="begin"/>
        </w:r>
        <w:r w:rsidR="00375B1F">
          <w:rPr>
            <w:noProof/>
            <w:webHidden/>
          </w:rPr>
          <w:instrText xml:space="preserve"> PAGEREF _Toc203041020 \h </w:instrText>
        </w:r>
        <w:r w:rsidR="00375B1F">
          <w:rPr>
            <w:noProof/>
            <w:webHidden/>
          </w:rPr>
        </w:r>
        <w:r w:rsidR="00375B1F">
          <w:rPr>
            <w:noProof/>
            <w:webHidden/>
          </w:rPr>
          <w:fldChar w:fldCharType="separate"/>
        </w:r>
        <w:r w:rsidR="00D1794C">
          <w:rPr>
            <w:noProof/>
            <w:webHidden/>
          </w:rPr>
          <w:t>33</w:t>
        </w:r>
        <w:r w:rsidR="00375B1F">
          <w:rPr>
            <w:noProof/>
            <w:webHidden/>
          </w:rPr>
          <w:fldChar w:fldCharType="end"/>
        </w:r>
      </w:hyperlink>
    </w:p>
    <w:p w14:paraId="779D5EC2" w14:textId="008F0A77"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21" w:history="1">
        <w:r w:rsidR="00375B1F" w:rsidRPr="00DB68DB">
          <w:rPr>
            <w:rStyle w:val="a5"/>
            <w:rFonts w:hint="eastAsia"/>
            <w:noProof/>
          </w:rPr>
          <w:t>圖</w:t>
        </w:r>
        <w:r w:rsidR="00375B1F" w:rsidRPr="00DB68DB">
          <w:rPr>
            <w:rStyle w:val="a5"/>
            <w:noProof/>
          </w:rPr>
          <w:t xml:space="preserve"> 4 - 2 </w:t>
        </w:r>
        <w:r w:rsidR="00375B1F" w:rsidRPr="00DB68DB">
          <w:rPr>
            <w:rStyle w:val="a5"/>
            <w:rFonts w:hint="eastAsia"/>
            <w:noProof/>
          </w:rPr>
          <w:t>原始資料樣貌</w:t>
        </w:r>
        <w:r w:rsidR="00375B1F" w:rsidRPr="00DB68DB">
          <w:rPr>
            <w:rStyle w:val="a5"/>
            <w:noProof/>
          </w:rPr>
          <w:t>(</w:t>
        </w:r>
        <w:r w:rsidR="00375B1F" w:rsidRPr="00DB68DB">
          <w:rPr>
            <w:rStyle w:val="a5"/>
            <w:rFonts w:hint="eastAsia"/>
            <w:noProof/>
          </w:rPr>
          <w:t>續</w:t>
        </w:r>
        <w:r w:rsidR="00375B1F" w:rsidRPr="00DB68DB">
          <w:rPr>
            <w:rStyle w:val="a5"/>
            <w:noProof/>
          </w:rPr>
          <w:t>)</w:t>
        </w:r>
        <w:r w:rsidR="00375B1F">
          <w:rPr>
            <w:noProof/>
            <w:webHidden/>
          </w:rPr>
          <w:tab/>
        </w:r>
        <w:r w:rsidR="00375B1F">
          <w:rPr>
            <w:noProof/>
            <w:webHidden/>
          </w:rPr>
          <w:fldChar w:fldCharType="begin"/>
        </w:r>
        <w:r w:rsidR="00375B1F">
          <w:rPr>
            <w:noProof/>
            <w:webHidden/>
          </w:rPr>
          <w:instrText xml:space="preserve"> PAGEREF _Toc203041021 \h </w:instrText>
        </w:r>
        <w:r w:rsidR="00375B1F">
          <w:rPr>
            <w:noProof/>
            <w:webHidden/>
          </w:rPr>
        </w:r>
        <w:r w:rsidR="00375B1F">
          <w:rPr>
            <w:noProof/>
            <w:webHidden/>
          </w:rPr>
          <w:fldChar w:fldCharType="separate"/>
        </w:r>
        <w:r w:rsidR="00D1794C">
          <w:rPr>
            <w:noProof/>
            <w:webHidden/>
          </w:rPr>
          <w:t>33</w:t>
        </w:r>
        <w:r w:rsidR="00375B1F">
          <w:rPr>
            <w:noProof/>
            <w:webHidden/>
          </w:rPr>
          <w:fldChar w:fldCharType="end"/>
        </w:r>
      </w:hyperlink>
    </w:p>
    <w:p w14:paraId="6B492A11" w14:textId="7B82718E"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22" w:history="1">
        <w:r w:rsidR="00375B1F" w:rsidRPr="00DB68DB">
          <w:rPr>
            <w:rStyle w:val="a5"/>
            <w:rFonts w:hint="eastAsia"/>
            <w:noProof/>
          </w:rPr>
          <w:t>圖</w:t>
        </w:r>
        <w:r w:rsidR="00375B1F" w:rsidRPr="00DB68DB">
          <w:rPr>
            <w:rStyle w:val="a5"/>
            <w:noProof/>
          </w:rPr>
          <w:t xml:space="preserve"> 4 - 3 </w:t>
        </w:r>
        <w:r w:rsidR="00375B1F" w:rsidRPr="00DB68DB">
          <w:rPr>
            <w:rStyle w:val="a5"/>
            <w:rFonts w:hint="eastAsia"/>
            <w:noProof/>
          </w:rPr>
          <w:t>全年分時在場車輛數</w:t>
        </w:r>
        <w:r w:rsidR="00375B1F">
          <w:rPr>
            <w:noProof/>
            <w:webHidden/>
          </w:rPr>
          <w:tab/>
        </w:r>
        <w:r w:rsidR="00375B1F">
          <w:rPr>
            <w:noProof/>
            <w:webHidden/>
          </w:rPr>
          <w:fldChar w:fldCharType="begin"/>
        </w:r>
        <w:r w:rsidR="00375B1F">
          <w:rPr>
            <w:noProof/>
            <w:webHidden/>
          </w:rPr>
          <w:instrText xml:space="preserve"> PAGEREF _Toc203041022 \h </w:instrText>
        </w:r>
        <w:r w:rsidR="00375B1F">
          <w:rPr>
            <w:noProof/>
            <w:webHidden/>
          </w:rPr>
        </w:r>
        <w:r w:rsidR="00375B1F">
          <w:rPr>
            <w:noProof/>
            <w:webHidden/>
          </w:rPr>
          <w:fldChar w:fldCharType="separate"/>
        </w:r>
        <w:r w:rsidR="00D1794C">
          <w:rPr>
            <w:noProof/>
            <w:webHidden/>
          </w:rPr>
          <w:t>35</w:t>
        </w:r>
        <w:r w:rsidR="00375B1F">
          <w:rPr>
            <w:noProof/>
            <w:webHidden/>
          </w:rPr>
          <w:fldChar w:fldCharType="end"/>
        </w:r>
      </w:hyperlink>
    </w:p>
    <w:p w14:paraId="70DFB619" w14:textId="24D3B614"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23" w:history="1">
        <w:r w:rsidR="00375B1F" w:rsidRPr="00DB68DB">
          <w:rPr>
            <w:rStyle w:val="a5"/>
            <w:rFonts w:hint="eastAsia"/>
            <w:noProof/>
          </w:rPr>
          <w:t>圖</w:t>
        </w:r>
        <w:r w:rsidR="00375B1F" w:rsidRPr="00DB68DB">
          <w:rPr>
            <w:rStyle w:val="a5"/>
            <w:noProof/>
          </w:rPr>
          <w:t xml:space="preserve"> 4 - 4 </w:t>
        </w:r>
        <w:r w:rsidR="00375B1F" w:rsidRPr="00DB68DB">
          <w:rPr>
            <w:rStyle w:val="a5"/>
            <w:rFonts w:hint="eastAsia"/>
            <w:noProof/>
          </w:rPr>
          <w:t>初步分析流程</w:t>
        </w:r>
        <w:r w:rsidR="00375B1F">
          <w:rPr>
            <w:noProof/>
            <w:webHidden/>
          </w:rPr>
          <w:tab/>
        </w:r>
        <w:r w:rsidR="00375B1F">
          <w:rPr>
            <w:noProof/>
            <w:webHidden/>
          </w:rPr>
          <w:fldChar w:fldCharType="begin"/>
        </w:r>
        <w:r w:rsidR="00375B1F">
          <w:rPr>
            <w:noProof/>
            <w:webHidden/>
          </w:rPr>
          <w:instrText xml:space="preserve"> PAGEREF _Toc203041023 \h </w:instrText>
        </w:r>
        <w:r w:rsidR="00375B1F">
          <w:rPr>
            <w:noProof/>
            <w:webHidden/>
          </w:rPr>
        </w:r>
        <w:r w:rsidR="00375B1F">
          <w:rPr>
            <w:noProof/>
            <w:webHidden/>
          </w:rPr>
          <w:fldChar w:fldCharType="separate"/>
        </w:r>
        <w:r w:rsidR="00D1794C">
          <w:rPr>
            <w:noProof/>
            <w:webHidden/>
          </w:rPr>
          <w:t>36</w:t>
        </w:r>
        <w:r w:rsidR="00375B1F">
          <w:rPr>
            <w:noProof/>
            <w:webHidden/>
          </w:rPr>
          <w:fldChar w:fldCharType="end"/>
        </w:r>
      </w:hyperlink>
    </w:p>
    <w:p w14:paraId="5159DAE3" w14:textId="4975D171"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24" w:history="1">
        <w:r w:rsidR="00375B1F" w:rsidRPr="00DB68DB">
          <w:rPr>
            <w:rStyle w:val="a5"/>
            <w:rFonts w:hint="eastAsia"/>
            <w:noProof/>
          </w:rPr>
          <w:t>圖</w:t>
        </w:r>
        <w:r w:rsidR="00375B1F" w:rsidRPr="00DB68DB">
          <w:rPr>
            <w:rStyle w:val="a5"/>
            <w:noProof/>
          </w:rPr>
          <w:t xml:space="preserve"> 4 - 5 </w:t>
        </w:r>
        <w:r w:rsidR="00375B1F" w:rsidRPr="00DB68DB">
          <w:rPr>
            <w:rStyle w:val="a5"/>
            <w:rFonts w:hint="eastAsia"/>
            <w:noProof/>
          </w:rPr>
          <w:t>錯誤資料分析流程</w:t>
        </w:r>
        <w:r w:rsidR="00375B1F">
          <w:rPr>
            <w:noProof/>
            <w:webHidden/>
          </w:rPr>
          <w:tab/>
        </w:r>
        <w:r w:rsidR="00375B1F">
          <w:rPr>
            <w:noProof/>
            <w:webHidden/>
          </w:rPr>
          <w:fldChar w:fldCharType="begin"/>
        </w:r>
        <w:r w:rsidR="00375B1F">
          <w:rPr>
            <w:noProof/>
            <w:webHidden/>
          </w:rPr>
          <w:instrText xml:space="preserve"> PAGEREF _Toc203041024 \h </w:instrText>
        </w:r>
        <w:r w:rsidR="00375B1F">
          <w:rPr>
            <w:noProof/>
            <w:webHidden/>
          </w:rPr>
        </w:r>
        <w:r w:rsidR="00375B1F">
          <w:rPr>
            <w:noProof/>
            <w:webHidden/>
          </w:rPr>
          <w:fldChar w:fldCharType="separate"/>
        </w:r>
        <w:r w:rsidR="00D1794C">
          <w:rPr>
            <w:noProof/>
            <w:webHidden/>
          </w:rPr>
          <w:t>37</w:t>
        </w:r>
        <w:r w:rsidR="00375B1F">
          <w:rPr>
            <w:noProof/>
            <w:webHidden/>
          </w:rPr>
          <w:fldChar w:fldCharType="end"/>
        </w:r>
      </w:hyperlink>
    </w:p>
    <w:p w14:paraId="7F2F0F67" w14:textId="76E3AFFE"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25" w:history="1">
        <w:r w:rsidR="00375B1F" w:rsidRPr="00DB68DB">
          <w:rPr>
            <w:rStyle w:val="a5"/>
            <w:rFonts w:hint="eastAsia"/>
            <w:noProof/>
          </w:rPr>
          <w:t>圖</w:t>
        </w:r>
        <w:r w:rsidR="00375B1F" w:rsidRPr="00DB68DB">
          <w:rPr>
            <w:rStyle w:val="a5"/>
            <w:noProof/>
          </w:rPr>
          <w:t xml:space="preserve"> 4 - 6 </w:t>
        </w:r>
        <w:r w:rsidR="00375B1F" w:rsidRPr="00DB68DB">
          <w:rPr>
            <w:rStyle w:val="a5"/>
            <w:rFonts w:hint="eastAsia"/>
            <w:noProof/>
          </w:rPr>
          <w:t>原始資料格式範例</w:t>
        </w:r>
        <w:r w:rsidR="00375B1F">
          <w:rPr>
            <w:noProof/>
            <w:webHidden/>
          </w:rPr>
          <w:tab/>
        </w:r>
        <w:r w:rsidR="00375B1F">
          <w:rPr>
            <w:noProof/>
            <w:webHidden/>
          </w:rPr>
          <w:fldChar w:fldCharType="begin"/>
        </w:r>
        <w:r w:rsidR="00375B1F">
          <w:rPr>
            <w:noProof/>
            <w:webHidden/>
          </w:rPr>
          <w:instrText xml:space="preserve"> PAGEREF _Toc203041025 \h </w:instrText>
        </w:r>
        <w:r w:rsidR="00375B1F">
          <w:rPr>
            <w:noProof/>
            <w:webHidden/>
          </w:rPr>
        </w:r>
        <w:r w:rsidR="00375B1F">
          <w:rPr>
            <w:noProof/>
            <w:webHidden/>
          </w:rPr>
          <w:fldChar w:fldCharType="separate"/>
        </w:r>
        <w:r w:rsidR="00D1794C">
          <w:rPr>
            <w:noProof/>
            <w:webHidden/>
          </w:rPr>
          <w:t>40</w:t>
        </w:r>
        <w:r w:rsidR="00375B1F">
          <w:rPr>
            <w:noProof/>
            <w:webHidden/>
          </w:rPr>
          <w:fldChar w:fldCharType="end"/>
        </w:r>
      </w:hyperlink>
    </w:p>
    <w:p w14:paraId="4B6ED38F" w14:textId="0F461C36"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26" w:history="1">
        <w:r w:rsidR="00375B1F" w:rsidRPr="00DB68DB">
          <w:rPr>
            <w:rStyle w:val="a5"/>
            <w:rFonts w:hint="eastAsia"/>
            <w:noProof/>
          </w:rPr>
          <w:t>圖</w:t>
        </w:r>
        <w:r w:rsidR="00375B1F" w:rsidRPr="00DB68DB">
          <w:rPr>
            <w:rStyle w:val="a5"/>
            <w:noProof/>
          </w:rPr>
          <w:t xml:space="preserve"> 4 - 7 </w:t>
        </w:r>
        <w:r w:rsidR="00375B1F" w:rsidRPr="00DB68DB">
          <w:rPr>
            <w:rStyle w:val="a5"/>
            <w:rFonts w:hint="eastAsia"/>
            <w:noProof/>
          </w:rPr>
          <w:t>修正後資料視覺化圖</w:t>
        </w:r>
        <w:r w:rsidR="00375B1F">
          <w:rPr>
            <w:noProof/>
            <w:webHidden/>
          </w:rPr>
          <w:tab/>
        </w:r>
        <w:r w:rsidR="00375B1F">
          <w:rPr>
            <w:noProof/>
            <w:webHidden/>
          </w:rPr>
          <w:fldChar w:fldCharType="begin"/>
        </w:r>
        <w:r w:rsidR="00375B1F">
          <w:rPr>
            <w:noProof/>
            <w:webHidden/>
          </w:rPr>
          <w:instrText xml:space="preserve"> PAGEREF _Toc203041026 \h </w:instrText>
        </w:r>
        <w:r w:rsidR="00375B1F">
          <w:rPr>
            <w:noProof/>
            <w:webHidden/>
          </w:rPr>
        </w:r>
        <w:r w:rsidR="00375B1F">
          <w:rPr>
            <w:noProof/>
            <w:webHidden/>
          </w:rPr>
          <w:fldChar w:fldCharType="separate"/>
        </w:r>
        <w:r w:rsidR="00D1794C">
          <w:rPr>
            <w:noProof/>
            <w:webHidden/>
          </w:rPr>
          <w:t>40</w:t>
        </w:r>
        <w:r w:rsidR="00375B1F">
          <w:rPr>
            <w:noProof/>
            <w:webHidden/>
          </w:rPr>
          <w:fldChar w:fldCharType="end"/>
        </w:r>
      </w:hyperlink>
    </w:p>
    <w:p w14:paraId="75B6F993" w14:textId="2D2D3D3F"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27" w:history="1">
        <w:r w:rsidR="00375B1F" w:rsidRPr="00DB68DB">
          <w:rPr>
            <w:rStyle w:val="a5"/>
            <w:rFonts w:hint="eastAsia"/>
            <w:noProof/>
          </w:rPr>
          <w:t>圖</w:t>
        </w:r>
        <w:r w:rsidR="00375B1F" w:rsidRPr="00DB68DB">
          <w:rPr>
            <w:rStyle w:val="a5"/>
            <w:noProof/>
          </w:rPr>
          <w:t xml:space="preserve"> 4 - 8 </w:t>
        </w:r>
        <w:r w:rsidR="00375B1F" w:rsidRPr="00DB68DB">
          <w:rPr>
            <w:rStyle w:val="a5"/>
            <w:rFonts w:hint="eastAsia"/>
            <w:noProof/>
          </w:rPr>
          <w:t>周間上班時間平均在場車輛數量</w:t>
        </w:r>
        <w:r w:rsidR="00375B1F">
          <w:rPr>
            <w:noProof/>
            <w:webHidden/>
          </w:rPr>
          <w:tab/>
        </w:r>
        <w:r w:rsidR="00375B1F">
          <w:rPr>
            <w:noProof/>
            <w:webHidden/>
          </w:rPr>
          <w:fldChar w:fldCharType="begin"/>
        </w:r>
        <w:r w:rsidR="00375B1F">
          <w:rPr>
            <w:noProof/>
            <w:webHidden/>
          </w:rPr>
          <w:instrText xml:space="preserve"> PAGEREF _Toc203041027 \h </w:instrText>
        </w:r>
        <w:r w:rsidR="00375B1F">
          <w:rPr>
            <w:noProof/>
            <w:webHidden/>
          </w:rPr>
        </w:r>
        <w:r w:rsidR="00375B1F">
          <w:rPr>
            <w:noProof/>
            <w:webHidden/>
          </w:rPr>
          <w:fldChar w:fldCharType="separate"/>
        </w:r>
        <w:r w:rsidR="00D1794C">
          <w:rPr>
            <w:noProof/>
            <w:webHidden/>
          </w:rPr>
          <w:t>42</w:t>
        </w:r>
        <w:r w:rsidR="00375B1F">
          <w:rPr>
            <w:noProof/>
            <w:webHidden/>
          </w:rPr>
          <w:fldChar w:fldCharType="end"/>
        </w:r>
      </w:hyperlink>
    </w:p>
    <w:p w14:paraId="07917A6F" w14:textId="1E508BD8"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28" w:history="1">
        <w:r w:rsidR="00375B1F" w:rsidRPr="00DB68DB">
          <w:rPr>
            <w:rStyle w:val="a5"/>
            <w:rFonts w:hint="eastAsia"/>
            <w:noProof/>
          </w:rPr>
          <w:t>圖</w:t>
        </w:r>
        <w:r w:rsidR="00375B1F" w:rsidRPr="00DB68DB">
          <w:rPr>
            <w:rStyle w:val="a5"/>
            <w:noProof/>
          </w:rPr>
          <w:t xml:space="preserve"> 4 - 9 </w:t>
        </w:r>
        <w:r w:rsidR="00375B1F" w:rsidRPr="00DB68DB">
          <w:rPr>
            <w:rStyle w:val="a5"/>
            <w:rFonts w:hint="eastAsia"/>
            <w:noProof/>
          </w:rPr>
          <w:t>周間平均在場車輛數量</w:t>
        </w:r>
        <w:r w:rsidR="00375B1F">
          <w:rPr>
            <w:noProof/>
            <w:webHidden/>
          </w:rPr>
          <w:tab/>
        </w:r>
        <w:r w:rsidR="00375B1F">
          <w:rPr>
            <w:noProof/>
            <w:webHidden/>
          </w:rPr>
          <w:fldChar w:fldCharType="begin"/>
        </w:r>
        <w:r w:rsidR="00375B1F">
          <w:rPr>
            <w:noProof/>
            <w:webHidden/>
          </w:rPr>
          <w:instrText xml:space="preserve"> PAGEREF _Toc203041028 \h </w:instrText>
        </w:r>
        <w:r w:rsidR="00375B1F">
          <w:rPr>
            <w:noProof/>
            <w:webHidden/>
          </w:rPr>
        </w:r>
        <w:r w:rsidR="00375B1F">
          <w:rPr>
            <w:noProof/>
            <w:webHidden/>
          </w:rPr>
          <w:fldChar w:fldCharType="separate"/>
        </w:r>
        <w:r w:rsidR="00D1794C">
          <w:rPr>
            <w:noProof/>
            <w:webHidden/>
          </w:rPr>
          <w:t>43</w:t>
        </w:r>
        <w:r w:rsidR="00375B1F">
          <w:rPr>
            <w:noProof/>
            <w:webHidden/>
          </w:rPr>
          <w:fldChar w:fldCharType="end"/>
        </w:r>
      </w:hyperlink>
    </w:p>
    <w:p w14:paraId="7312BBE1" w14:textId="28D4CD55"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29" w:history="1">
        <w:r w:rsidR="00375B1F" w:rsidRPr="00DB68DB">
          <w:rPr>
            <w:rStyle w:val="a5"/>
            <w:rFonts w:hint="eastAsia"/>
            <w:noProof/>
          </w:rPr>
          <w:t>圖</w:t>
        </w:r>
        <w:r w:rsidR="00375B1F" w:rsidRPr="00DB68DB">
          <w:rPr>
            <w:rStyle w:val="a5"/>
            <w:noProof/>
          </w:rPr>
          <w:t xml:space="preserve"> 4 - 10 </w:t>
        </w:r>
        <w:r w:rsidR="00375B1F" w:rsidRPr="00DB68DB">
          <w:rPr>
            <w:rStyle w:val="a5"/>
            <w:rFonts w:hint="eastAsia"/>
            <w:noProof/>
          </w:rPr>
          <w:t>各月份平均在場車輛數量</w:t>
        </w:r>
        <w:r w:rsidR="00375B1F">
          <w:rPr>
            <w:noProof/>
            <w:webHidden/>
          </w:rPr>
          <w:tab/>
        </w:r>
        <w:r w:rsidR="00375B1F">
          <w:rPr>
            <w:noProof/>
            <w:webHidden/>
          </w:rPr>
          <w:fldChar w:fldCharType="begin"/>
        </w:r>
        <w:r w:rsidR="00375B1F">
          <w:rPr>
            <w:noProof/>
            <w:webHidden/>
          </w:rPr>
          <w:instrText xml:space="preserve"> PAGEREF _Toc203041029 \h </w:instrText>
        </w:r>
        <w:r w:rsidR="00375B1F">
          <w:rPr>
            <w:noProof/>
            <w:webHidden/>
          </w:rPr>
        </w:r>
        <w:r w:rsidR="00375B1F">
          <w:rPr>
            <w:noProof/>
            <w:webHidden/>
          </w:rPr>
          <w:fldChar w:fldCharType="separate"/>
        </w:r>
        <w:r w:rsidR="00D1794C">
          <w:rPr>
            <w:noProof/>
            <w:webHidden/>
          </w:rPr>
          <w:t>44</w:t>
        </w:r>
        <w:r w:rsidR="00375B1F">
          <w:rPr>
            <w:noProof/>
            <w:webHidden/>
          </w:rPr>
          <w:fldChar w:fldCharType="end"/>
        </w:r>
      </w:hyperlink>
    </w:p>
    <w:p w14:paraId="30BE927D" w14:textId="58E46887"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30" w:history="1">
        <w:r w:rsidR="00375B1F" w:rsidRPr="00DB68DB">
          <w:rPr>
            <w:rStyle w:val="a5"/>
            <w:rFonts w:hint="eastAsia"/>
            <w:noProof/>
          </w:rPr>
          <w:t>圖</w:t>
        </w:r>
        <w:r w:rsidR="00375B1F" w:rsidRPr="00DB68DB">
          <w:rPr>
            <w:rStyle w:val="a5"/>
            <w:noProof/>
          </w:rPr>
          <w:t xml:space="preserve"> 4 - 11 </w:t>
        </w:r>
        <w:r w:rsidR="00375B1F" w:rsidRPr="00DB68DB">
          <w:rPr>
            <w:rStyle w:val="a5"/>
            <w:rFonts w:hint="eastAsia"/>
            <w:noProof/>
          </w:rPr>
          <w:t>各時段平均在場車輛數數量</w:t>
        </w:r>
        <w:r w:rsidR="00375B1F">
          <w:rPr>
            <w:noProof/>
            <w:webHidden/>
          </w:rPr>
          <w:tab/>
        </w:r>
        <w:r w:rsidR="00375B1F">
          <w:rPr>
            <w:noProof/>
            <w:webHidden/>
          </w:rPr>
          <w:fldChar w:fldCharType="begin"/>
        </w:r>
        <w:r w:rsidR="00375B1F">
          <w:rPr>
            <w:noProof/>
            <w:webHidden/>
          </w:rPr>
          <w:instrText xml:space="preserve"> PAGEREF _Toc203041030 \h </w:instrText>
        </w:r>
        <w:r w:rsidR="00375B1F">
          <w:rPr>
            <w:noProof/>
            <w:webHidden/>
          </w:rPr>
        </w:r>
        <w:r w:rsidR="00375B1F">
          <w:rPr>
            <w:noProof/>
            <w:webHidden/>
          </w:rPr>
          <w:fldChar w:fldCharType="separate"/>
        </w:r>
        <w:r w:rsidR="00D1794C">
          <w:rPr>
            <w:noProof/>
            <w:webHidden/>
          </w:rPr>
          <w:t>45</w:t>
        </w:r>
        <w:r w:rsidR="00375B1F">
          <w:rPr>
            <w:noProof/>
            <w:webHidden/>
          </w:rPr>
          <w:fldChar w:fldCharType="end"/>
        </w:r>
      </w:hyperlink>
    </w:p>
    <w:p w14:paraId="1A0680AE" w14:textId="67508D58"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31" w:history="1">
        <w:r w:rsidR="00375B1F" w:rsidRPr="00DB68DB">
          <w:rPr>
            <w:rStyle w:val="a5"/>
            <w:rFonts w:hint="eastAsia"/>
            <w:noProof/>
          </w:rPr>
          <w:t>圖</w:t>
        </w:r>
        <w:r w:rsidR="00375B1F" w:rsidRPr="00DB68DB">
          <w:rPr>
            <w:rStyle w:val="a5"/>
            <w:noProof/>
          </w:rPr>
          <w:t xml:space="preserve"> 4 - 12 </w:t>
        </w:r>
        <w:r w:rsidR="00375B1F" w:rsidRPr="00DB68DB">
          <w:rPr>
            <w:rStyle w:val="a5"/>
            <w:rFonts w:hint="eastAsia"/>
            <w:noProof/>
          </w:rPr>
          <w:t>民國</w:t>
        </w:r>
        <w:r w:rsidR="00375B1F" w:rsidRPr="00DB68DB">
          <w:rPr>
            <w:rStyle w:val="a5"/>
            <w:noProof/>
          </w:rPr>
          <w:t>113</w:t>
        </w:r>
        <w:r w:rsidR="00375B1F" w:rsidRPr="00DB68DB">
          <w:rPr>
            <w:rStyle w:val="a5"/>
            <w:rFonts w:hint="eastAsia"/>
            <w:noProof/>
          </w:rPr>
          <w:t>年</w:t>
        </w:r>
        <w:r w:rsidR="00375B1F" w:rsidRPr="00DB68DB">
          <w:rPr>
            <w:rStyle w:val="a5"/>
            <w:noProof/>
          </w:rPr>
          <w:t>1</w:t>
        </w:r>
        <w:r w:rsidR="00375B1F" w:rsidRPr="00DB68DB">
          <w:rPr>
            <w:rStyle w:val="a5"/>
            <w:rFonts w:hint="eastAsia"/>
            <w:noProof/>
          </w:rPr>
          <w:t>月每日高峰停車數量統計</w:t>
        </w:r>
        <w:r w:rsidR="00375B1F">
          <w:rPr>
            <w:noProof/>
            <w:webHidden/>
          </w:rPr>
          <w:tab/>
        </w:r>
        <w:r w:rsidR="00375B1F">
          <w:rPr>
            <w:noProof/>
            <w:webHidden/>
          </w:rPr>
          <w:fldChar w:fldCharType="begin"/>
        </w:r>
        <w:r w:rsidR="00375B1F">
          <w:rPr>
            <w:noProof/>
            <w:webHidden/>
          </w:rPr>
          <w:instrText xml:space="preserve"> PAGEREF _Toc203041031 \h </w:instrText>
        </w:r>
        <w:r w:rsidR="00375B1F">
          <w:rPr>
            <w:noProof/>
            <w:webHidden/>
          </w:rPr>
        </w:r>
        <w:r w:rsidR="00375B1F">
          <w:rPr>
            <w:noProof/>
            <w:webHidden/>
          </w:rPr>
          <w:fldChar w:fldCharType="separate"/>
        </w:r>
        <w:r w:rsidR="00D1794C">
          <w:rPr>
            <w:noProof/>
            <w:webHidden/>
          </w:rPr>
          <w:t>47</w:t>
        </w:r>
        <w:r w:rsidR="00375B1F">
          <w:rPr>
            <w:noProof/>
            <w:webHidden/>
          </w:rPr>
          <w:fldChar w:fldCharType="end"/>
        </w:r>
      </w:hyperlink>
    </w:p>
    <w:p w14:paraId="068360B1" w14:textId="1CBE94CF"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32" w:history="1">
        <w:r w:rsidR="00375B1F" w:rsidRPr="00DB68DB">
          <w:rPr>
            <w:rStyle w:val="a5"/>
            <w:rFonts w:hint="eastAsia"/>
            <w:noProof/>
          </w:rPr>
          <w:t>圖</w:t>
        </w:r>
        <w:r w:rsidR="00375B1F" w:rsidRPr="00DB68DB">
          <w:rPr>
            <w:rStyle w:val="a5"/>
            <w:noProof/>
          </w:rPr>
          <w:t xml:space="preserve"> 4 - 13 </w:t>
        </w:r>
        <w:r w:rsidR="00375B1F" w:rsidRPr="00DB68DB">
          <w:rPr>
            <w:rStyle w:val="a5"/>
            <w:rFonts w:hint="eastAsia"/>
            <w:noProof/>
          </w:rPr>
          <w:t>民國</w:t>
        </w:r>
        <w:r w:rsidR="00375B1F" w:rsidRPr="00DB68DB">
          <w:rPr>
            <w:rStyle w:val="a5"/>
            <w:noProof/>
          </w:rPr>
          <w:t>113</w:t>
        </w:r>
        <w:r w:rsidR="00375B1F" w:rsidRPr="00DB68DB">
          <w:rPr>
            <w:rStyle w:val="a5"/>
            <w:rFonts w:hint="eastAsia"/>
            <w:noProof/>
          </w:rPr>
          <w:t>年</w:t>
        </w:r>
        <w:r w:rsidR="00375B1F" w:rsidRPr="00DB68DB">
          <w:rPr>
            <w:rStyle w:val="a5"/>
            <w:noProof/>
          </w:rPr>
          <w:t>2</w:t>
        </w:r>
        <w:r w:rsidR="00375B1F" w:rsidRPr="00DB68DB">
          <w:rPr>
            <w:rStyle w:val="a5"/>
            <w:rFonts w:hint="eastAsia"/>
            <w:noProof/>
          </w:rPr>
          <w:t>月每日高峰停車數量統計</w:t>
        </w:r>
        <w:r w:rsidR="00375B1F">
          <w:rPr>
            <w:noProof/>
            <w:webHidden/>
          </w:rPr>
          <w:tab/>
        </w:r>
        <w:r w:rsidR="00375B1F">
          <w:rPr>
            <w:noProof/>
            <w:webHidden/>
          </w:rPr>
          <w:fldChar w:fldCharType="begin"/>
        </w:r>
        <w:r w:rsidR="00375B1F">
          <w:rPr>
            <w:noProof/>
            <w:webHidden/>
          </w:rPr>
          <w:instrText xml:space="preserve"> PAGEREF _Toc203041032 \h </w:instrText>
        </w:r>
        <w:r w:rsidR="00375B1F">
          <w:rPr>
            <w:noProof/>
            <w:webHidden/>
          </w:rPr>
        </w:r>
        <w:r w:rsidR="00375B1F">
          <w:rPr>
            <w:noProof/>
            <w:webHidden/>
          </w:rPr>
          <w:fldChar w:fldCharType="separate"/>
        </w:r>
        <w:r w:rsidR="00D1794C">
          <w:rPr>
            <w:noProof/>
            <w:webHidden/>
          </w:rPr>
          <w:t>47</w:t>
        </w:r>
        <w:r w:rsidR="00375B1F">
          <w:rPr>
            <w:noProof/>
            <w:webHidden/>
          </w:rPr>
          <w:fldChar w:fldCharType="end"/>
        </w:r>
      </w:hyperlink>
    </w:p>
    <w:p w14:paraId="792112BB" w14:textId="2C243DA5"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33" w:history="1">
        <w:r w:rsidR="00375B1F" w:rsidRPr="00DB68DB">
          <w:rPr>
            <w:rStyle w:val="a5"/>
            <w:rFonts w:hint="eastAsia"/>
            <w:noProof/>
          </w:rPr>
          <w:t>圖</w:t>
        </w:r>
        <w:r w:rsidR="00375B1F" w:rsidRPr="00DB68DB">
          <w:rPr>
            <w:rStyle w:val="a5"/>
            <w:noProof/>
          </w:rPr>
          <w:t xml:space="preserve"> 4 - 14 </w:t>
        </w:r>
        <w:r w:rsidR="00375B1F" w:rsidRPr="00DB68DB">
          <w:rPr>
            <w:rStyle w:val="a5"/>
            <w:rFonts w:hint="eastAsia"/>
            <w:noProof/>
          </w:rPr>
          <w:t>民國</w:t>
        </w:r>
        <w:r w:rsidR="00375B1F" w:rsidRPr="00DB68DB">
          <w:rPr>
            <w:rStyle w:val="a5"/>
            <w:noProof/>
          </w:rPr>
          <w:t>113</w:t>
        </w:r>
        <w:r w:rsidR="00375B1F" w:rsidRPr="00DB68DB">
          <w:rPr>
            <w:rStyle w:val="a5"/>
            <w:rFonts w:hint="eastAsia"/>
            <w:noProof/>
          </w:rPr>
          <w:t>年</w:t>
        </w:r>
        <w:r w:rsidR="00375B1F" w:rsidRPr="00DB68DB">
          <w:rPr>
            <w:rStyle w:val="a5"/>
            <w:noProof/>
          </w:rPr>
          <w:t>3</w:t>
        </w:r>
        <w:r w:rsidR="00375B1F" w:rsidRPr="00DB68DB">
          <w:rPr>
            <w:rStyle w:val="a5"/>
            <w:rFonts w:hint="eastAsia"/>
            <w:noProof/>
          </w:rPr>
          <w:t>月每日高峰停車數量統計</w:t>
        </w:r>
        <w:r w:rsidR="00375B1F">
          <w:rPr>
            <w:noProof/>
            <w:webHidden/>
          </w:rPr>
          <w:tab/>
        </w:r>
        <w:r w:rsidR="00375B1F">
          <w:rPr>
            <w:noProof/>
            <w:webHidden/>
          </w:rPr>
          <w:fldChar w:fldCharType="begin"/>
        </w:r>
        <w:r w:rsidR="00375B1F">
          <w:rPr>
            <w:noProof/>
            <w:webHidden/>
          </w:rPr>
          <w:instrText xml:space="preserve"> PAGEREF _Toc203041033 \h </w:instrText>
        </w:r>
        <w:r w:rsidR="00375B1F">
          <w:rPr>
            <w:noProof/>
            <w:webHidden/>
          </w:rPr>
        </w:r>
        <w:r w:rsidR="00375B1F">
          <w:rPr>
            <w:noProof/>
            <w:webHidden/>
          </w:rPr>
          <w:fldChar w:fldCharType="separate"/>
        </w:r>
        <w:r w:rsidR="00D1794C">
          <w:rPr>
            <w:noProof/>
            <w:webHidden/>
          </w:rPr>
          <w:t>47</w:t>
        </w:r>
        <w:r w:rsidR="00375B1F">
          <w:rPr>
            <w:noProof/>
            <w:webHidden/>
          </w:rPr>
          <w:fldChar w:fldCharType="end"/>
        </w:r>
      </w:hyperlink>
    </w:p>
    <w:p w14:paraId="04D88520" w14:textId="76798956"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34" w:history="1">
        <w:r w:rsidR="00375B1F" w:rsidRPr="00DB68DB">
          <w:rPr>
            <w:rStyle w:val="a5"/>
            <w:rFonts w:hint="eastAsia"/>
            <w:noProof/>
          </w:rPr>
          <w:t>圖</w:t>
        </w:r>
        <w:r w:rsidR="00375B1F" w:rsidRPr="00DB68DB">
          <w:rPr>
            <w:rStyle w:val="a5"/>
            <w:noProof/>
          </w:rPr>
          <w:t xml:space="preserve"> 4 - 15 </w:t>
        </w:r>
        <w:r w:rsidR="00375B1F" w:rsidRPr="00DB68DB">
          <w:rPr>
            <w:rStyle w:val="a5"/>
            <w:rFonts w:hint="eastAsia"/>
            <w:noProof/>
          </w:rPr>
          <w:t>民國</w:t>
        </w:r>
        <w:r w:rsidR="00375B1F" w:rsidRPr="00DB68DB">
          <w:rPr>
            <w:rStyle w:val="a5"/>
            <w:noProof/>
          </w:rPr>
          <w:t>113</w:t>
        </w:r>
        <w:r w:rsidR="00375B1F" w:rsidRPr="00DB68DB">
          <w:rPr>
            <w:rStyle w:val="a5"/>
            <w:rFonts w:hint="eastAsia"/>
            <w:noProof/>
          </w:rPr>
          <w:t>年</w:t>
        </w:r>
        <w:r w:rsidR="00375B1F" w:rsidRPr="00DB68DB">
          <w:rPr>
            <w:rStyle w:val="a5"/>
            <w:noProof/>
          </w:rPr>
          <w:t>4</w:t>
        </w:r>
        <w:r w:rsidR="00375B1F" w:rsidRPr="00DB68DB">
          <w:rPr>
            <w:rStyle w:val="a5"/>
            <w:rFonts w:hint="eastAsia"/>
            <w:noProof/>
          </w:rPr>
          <w:t>月每日高峰停車數量統計</w:t>
        </w:r>
        <w:r w:rsidR="00375B1F">
          <w:rPr>
            <w:noProof/>
            <w:webHidden/>
          </w:rPr>
          <w:tab/>
        </w:r>
        <w:r w:rsidR="00375B1F">
          <w:rPr>
            <w:noProof/>
            <w:webHidden/>
          </w:rPr>
          <w:fldChar w:fldCharType="begin"/>
        </w:r>
        <w:r w:rsidR="00375B1F">
          <w:rPr>
            <w:noProof/>
            <w:webHidden/>
          </w:rPr>
          <w:instrText xml:space="preserve"> PAGEREF _Toc203041034 \h </w:instrText>
        </w:r>
        <w:r w:rsidR="00375B1F">
          <w:rPr>
            <w:noProof/>
            <w:webHidden/>
          </w:rPr>
        </w:r>
        <w:r w:rsidR="00375B1F">
          <w:rPr>
            <w:noProof/>
            <w:webHidden/>
          </w:rPr>
          <w:fldChar w:fldCharType="separate"/>
        </w:r>
        <w:r w:rsidR="00D1794C">
          <w:rPr>
            <w:noProof/>
            <w:webHidden/>
          </w:rPr>
          <w:t>48</w:t>
        </w:r>
        <w:r w:rsidR="00375B1F">
          <w:rPr>
            <w:noProof/>
            <w:webHidden/>
          </w:rPr>
          <w:fldChar w:fldCharType="end"/>
        </w:r>
      </w:hyperlink>
    </w:p>
    <w:p w14:paraId="0177D367" w14:textId="40841DDA"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35" w:history="1">
        <w:r w:rsidR="00375B1F" w:rsidRPr="00DB68DB">
          <w:rPr>
            <w:rStyle w:val="a5"/>
            <w:rFonts w:hint="eastAsia"/>
            <w:noProof/>
          </w:rPr>
          <w:t>圖</w:t>
        </w:r>
        <w:r w:rsidR="00375B1F" w:rsidRPr="00DB68DB">
          <w:rPr>
            <w:rStyle w:val="a5"/>
            <w:noProof/>
          </w:rPr>
          <w:t xml:space="preserve"> 4 - 16 </w:t>
        </w:r>
        <w:r w:rsidR="00375B1F" w:rsidRPr="00DB68DB">
          <w:rPr>
            <w:rStyle w:val="a5"/>
            <w:rFonts w:hint="eastAsia"/>
            <w:noProof/>
          </w:rPr>
          <w:t>民國</w:t>
        </w:r>
        <w:r w:rsidR="00375B1F" w:rsidRPr="00DB68DB">
          <w:rPr>
            <w:rStyle w:val="a5"/>
            <w:noProof/>
          </w:rPr>
          <w:t>113</w:t>
        </w:r>
        <w:r w:rsidR="00375B1F" w:rsidRPr="00DB68DB">
          <w:rPr>
            <w:rStyle w:val="a5"/>
            <w:rFonts w:hint="eastAsia"/>
            <w:noProof/>
          </w:rPr>
          <w:t>年</w:t>
        </w:r>
        <w:r w:rsidR="00375B1F" w:rsidRPr="00DB68DB">
          <w:rPr>
            <w:rStyle w:val="a5"/>
            <w:noProof/>
          </w:rPr>
          <w:t>5</w:t>
        </w:r>
        <w:r w:rsidR="00375B1F" w:rsidRPr="00DB68DB">
          <w:rPr>
            <w:rStyle w:val="a5"/>
            <w:rFonts w:hint="eastAsia"/>
            <w:noProof/>
          </w:rPr>
          <w:t>月每日高峰停車數量統計</w:t>
        </w:r>
        <w:r w:rsidR="00375B1F">
          <w:rPr>
            <w:noProof/>
            <w:webHidden/>
          </w:rPr>
          <w:tab/>
        </w:r>
        <w:r w:rsidR="00375B1F">
          <w:rPr>
            <w:noProof/>
            <w:webHidden/>
          </w:rPr>
          <w:fldChar w:fldCharType="begin"/>
        </w:r>
        <w:r w:rsidR="00375B1F">
          <w:rPr>
            <w:noProof/>
            <w:webHidden/>
          </w:rPr>
          <w:instrText xml:space="preserve"> PAGEREF _Toc203041035 \h </w:instrText>
        </w:r>
        <w:r w:rsidR="00375B1F">
          <w:rPr>
            <w:noProof/>
            <w:webHidden/>
          </w:rPr>
        </w:r>
        <w:r w:rsidR="00375B1F">
          <w:rPr>
            <w:noProof/>
            <w:webHidden/>
          </w:rPr>
          <w:fldChar w:fldCharType="separate"/>
        </w:r>
        <w:r w:rsidR="00D1794C">
          <w:rPr>
            <w:noProof/>
            <w:webHidden/>
          </w:rPr>
          <w:t>48</w:t>
        </w:r>
        <w:r w:rsidR="00375B1F">
          <w:rPr>
            <w:noProof/>
            <w:webHidden/>
          </w:rPr>
          <w:fldChar w:fldCharType="end"/>
        </w:r>
      </w:hyperlink>
    </w:p>
    <w:p w14:paraId="6CF5C16D" w14:textId="0D8B02B3"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36" w:history="1">
        <w:r w:rsidR="00375B1F" w:rsidRPr="00DB68DB">
          <w:rPr>
            <w:rStyle w:val="a5"/>
            <w:rFonts w:hint="eastAsia"/>
            <w:noProof/>
          </w:rPr>
          <w:t>圖</w:t>
        </w:r>
        <w:r w:rsidR="00375B1F" w:rsidRPr="00DB68DB">
          <w:rPr>
            <w:rStyle w:val="a5"/>
            <w:noProof/>
          </w:rPr>
          <w:t xml:space="preserve"> 4 - 17 </w:t>
        </w:r>
        <w:r w:rsidR="00375B1F" w:rsidRPr="00DB68DB">
          <w:rPr>
            <w:rStyle w:val="a5"/>
            <w:rFonts w:hint="eastAsia"/>
            <w:noProof/>
          </w:rPr>
          <w:t>民國</w:t>
        </w:r>
        <w:r w:rsidR="00375B1F" w:rsidRPr="00DB68DB">
          <w:rPr>
            <w:rStyle w:val="a5"/>
            <w:noProof/>
          </w:rPr>
          <w:t>113</w:t>
        </w:r>
        <w:r w:rsidR="00375B1F" w:rsidRPr="00DB68DB">
          <w:rPr>
            <w:rStyle w:val="a5"/>
            <w:rFonts w:hint="eastAsia"/>
            <w:noProof/>
          </w:rPr>
          <w:t>年</w:t>
        </w:r>
        <w:r w:rsidR="00375B1F" w:rsidRPr="00DB68DB">
          <w:rPr>
            <w:rStyle w:val="a5"/>
            <w:noProof/>
          </w:rPr>
          <w:t>6</w:t>
        </w:r>
        <w:r w:rsidR="00375B1F" w:rsidRPr="00DB68DB">
          <w:rPr>
            <w:rStyle w:val="a5"/>
            <w:rFonts w:hint="eastAsia"/>
            <w:noProof/>
          </w:rPr>
          <w:t>月每日高峰停車數量統計</w:t>
        </w:r>
        <w:r w:rsidR="00375B1F">
          <w:rPr>
            <w:noProof/>
            <w:webHidden/>
          </w:rPr>
          <w:tab/>
        </w:r>
        <w:r w:rsidR="00375B1F">
          <w:rPr>
            <w:noProof/>
            <w:webHidden/>
          </w:rPr>
          <w:fldChar w:fldCharType="begin"/>
        </w:r>
        <w:r w:rsidR="00375B1F">
          <w:rPr>
            <w:noProof/>
            <w:webHidden/>
          </w:rPr>
          <w:instrText xml:space="preserve"> PAGEREF _Toc203041036 \h </w:instrText>
        </w:r>
        <w:r w:rsidR="00375B1F">
          <w:rPr>
            <w:noProof/>
            <w:webHidden/>
          </w:rPr>
        </w:r>
        <w:r w:rsidR="00375B1F">
          <w:rPr>
            <w:noProof/>
            <w:webHidden/>
          </w:rPr>
          <w:fldChar w:fldCharType="separate"/>
        </w:r>
        <w:r w:rsidR="00D1794C">
          <w:rPr>
            <w:noProof/>
            <w:webHidden/>
          </w:rPr>
          <w:t>48</w:t>
        </w:r>
        <w:r w:rsidR="00375B1F">
          <w:rPr>
            <w:noProof/>
            <w:webHidden/>
          </w:rPr>
          <w:fldChar w:fldCharType="end"/>
        </w:r>
      </w:hyperlink>
    </w:p>
    <w:p w14:paraId="2B0A567B" w14:textId="1723C4DB"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37" w:history="1">
        <w:r w:rsidR="00375B1F" w:rsidRPr="00DB68DB">
          <w:rPr>
            <w:rStyle w:val="a5"/>
            <w:rFonts w:hint="eastAsia"/>
            <w:noProof/>
          </w:rPr>
          <w:t>圖</w:t>
        </w:r>
        <w:r w:rsidR="00375B1F" w:rsidRPr="00DB68DB">
          <w:rPr>
            <w:rStyle w:val="a5"/>
            <w:noProof/>
          </w:rPr>
          <w:t xml:space="preserve"> 4 - 18 </w:t>
        </w:r>
        <w:r w:rsidR="00375B1F" w:rsidRPr="00DB68DB">
          <w:rPr>
            <w:rStyle w:val="a5"/>
            <w:rFonts w:hint="eastAsia"/>
            <w:noProof/>
          </w:rPr>
          <w:t>民國</w:t>
        </w:r>
        <w:r w:rsidR="00375B1F" w:rsidRPr="00DB68DB">
          <w:rPr>
            <w:rStyle w:val="a5"/>
            <w:noProof/>
          </w:rPr>
          <w:t>113</w:t>
        </w:r>
        <w:r w:rsidR="00375B1F" w:rsidRPr="00DB68DB">
          <w:rPr>
            <w:rStyle w:val="a5"/>
            <w:rFonts w:hint="eastAsia"/>
            <w:noProof/>
          </w:rPr>
          <w:t>年</w:t>
        </w:r>
        <w:r w:rsidR="00375B1F" w:rsidRPr="00DB68DB">
          <w:rPr>
            <w:rStyle w:val="a5"/>
            <w:noProof/>
          </w:rPr>
          <w:t>7</w:t>
        </w:r>
        <w:r w:rsidR="00375B1F" w:rsidRPr="00DB68DB">
          <w:rPr>
            <w:rStyle w:val="a5"/>
            <w:rFonts w:hint="eastAsia"/>
            <w:noProof/>
          </w:rPr>
          <w:t>月每日高峰停車數量統計</w:t>
        </w:r>
        <w:r w:rsidR="00375B1F">
          <w:rPr>
            <w:noProof/>
            <w:webHidden/>
          </w:rPr>
          <w:tab/>
        </w:r>
        <w:r w:rsidR="00375B1F">
          <w:rPr>
            <w:noProof/>
            <w:webHidden/>
          </w:rPr>
          <w:fldChar w:fldCharType="begin"/>
        </w:r>
        <w:r w:rsidR="00375B1F">
          <w:rPr>
            <w:noProof/>
            <w:webHidden/>
          </w:rPr>
          <w:instrText xml:space="preserve"> PAGEREF _Toc203041037 \h </w:instrText>
        </w:r>
        <w:r w:rsidR="00375B1F">
          <w:rPr>
            <w:noProof/>
            <w:webHidden/>
          </w:rPr>
        </w:r>
        <w:r w:rsidR="00375B1F">
          <w:rPr>
            <w:noProof/>
            <w:webHidden/>
          </w:rPr>
          <w:fldChar w:fldCharType="separate"/>
        </w:r>
        <w:r w:rsidR="00D1794C">
          <w:rPr>
            <w:noProof/>
            <w:webHidden/>
          </w:rPr>
          <w:t>48</w:t>
        </w:r>
        <w:r w:rsidR="00375B1F">
          <w:rPr>
            <w:noProof/>
            <w:webHidden/>
          </w:rPr>
          <w:fldChar w:fldCharType="end"/>
        </w:r>
      </w:hyperlink>
    </w:p>
    <w:p w14:paraId="46A470A5" w14:textId="0E8558C2"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38" w:history="1">
        <w:r w:rsidR="00375B1F" w:rsidRPr="00DB68DB">
          <w:rPr>
            <w:rStyle w:val="a5"/>
            <w:rFonts w:hint="eastAsia"/>
            <w:noProof/>
          </w:rPr>
          <w:t>圖</w:t>
        </w:r>
        <w:r w:rsidR="00375B1F" w:rsidRPr="00DB68DB">
          <w:rPr>
            <w:rStyle w:val="a5"/>
            <w:noProof/>
          </w:rPr>
          <w:t xml:space="preserve"> 4 - 19 </w:t>
        </w:r>
        <w:r w:rsidR="00375B1F" w:rsidRPr="00DB68DB">
          <w:rPr>
            <w:rStyle w:val="a5"/>
            <w:rFonts w:hint="eastAsia"/>
            <w:noProof/>
          </w:rPr>
          <w:t>民國</w:t>
        </w:r>
        <w:r w:rsidR="00375B1F" w:rsidRPr="00DB68DB">
          <w:rPr>
            <w:rStyle w:val="a5"/>
            <w:noProof/>
          </w:rPr>
          <w:t>113</w:t>
        </w:r>
        <w:r w:rsidR="00375B1F" w:rsidRPr="00DB68DB">
          <w:rPr>
            <w:rStyle w:val="a5"/>
            <w:rFonts w:hint="eastAsia"/>
            <w:noProof/>
          </w:rPr>
          <w:t>年</w:t>
        </w:r>
        <w:r w:rsidR="00375B1F" w:rsidRPr="00DB68DB">
          <w:rPr>
            <w:rStyle w:val="a5"/>
            <w:noProof/>
          </w:rPr>
          <w:t>8</w:t>
        </w:r>
        <w:r w:rsidR="00375B1F" w:rsidRPr="00DB68DB">
          <w:rPr>
            <w:rStyle w:val="a5"/>
            <w:rFonts w:hint="eastAsia"/>
            <w:noProof/>
          </w:rPr>
          <w:t>月每日高峰停車數量統計</w:t>
        </w:r>
        <w:r w:rsidR="00375B1F">
          <w:rPr>
            <w:noProof/>
            <w:webHidden/>
          </w:rPr>
          <w:tab/>
        </w:r>
        <w:r w:rsidR="00375B1F">
          <w:rPr>
            <w:noProof/>
            <w:webHidden/>
          </w:rPr>
          <w:fldChar w:fldCharType="begin"/>
        </w:r>
        <w:r w:rsidR="00375B1F">
          <w:rPr>
            <w:noProof/>
            <w:webHidden/>
          </w:rPr>
          <w:instrText xml:space="preserve"> PAGEREF _Toc203041038 \h </w:instrText>
        </w:r>
        <w:r w:rsidR="00375B1F">
          <w:rPr>
            <w:noProof/>
            <w:webHidden/>
          </w:rPr>
        </w:r>
        <w:r w:rsidR="00375B1F">
          <w:rPr>
            <w:noProof/>
            <w:webHidden/>
          </w:rPr>
          <w:fldChar w:fldCharType="separate"/>
        </w:r>
        <w:r w:rsidR="00D1794C">
          <w:rPr>
            <w:noProof/>
            <w:webHidden/>
          </w:rPr>
          <w:t>48</w:t>
        </w:r>
        <w:r w:rsidR="00375B1F">
          <w:rPr>
            <w:noProof/>
            <w:webHidden/>
          </w:rPr>
          <w:fldChar w:fldCharType="end"/>
        </w:r>
      </w:hyperlink>
    </w:p>
    <w:p w14:paraId="2D823A1E" w14:textId="2FCCCE37"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39" w:history="1">
        <w:r w:rsidR="00375B1F" w:rsidRPr="00DB68DB">
          <w:rPr>
            <w:rStyle w:val="a5"/>
            <w:rFonts w:hint="eastAsia"/>
            <w:noProof/>
          </w:rPr>
          <w:t>圖</w:t>
        </w:r>
        <w:r w:rsidR="00375B1F" w:rsidRPr="00DB68DB">
          <w:rPr>
            <w:rStyle w:val="a5"/>
            <w:noProof/>
          </w:rPr>
          <w:t xml:space="preserve"> 4 - 20 </w:t>
        </w:r>
        <w:r w:rsidR="00375B1F" w:rsidRPr="00DB68DB">
          <w:rPr>
            <w:rStyle w:val="a5"/>
            <w:rFonts w:hint="eastAsia"/>
            <w:noProof/>
          </w:rPr>
          <w:t>民國</w:t>
        </w:r>
        <w:r w:rsidR="00375B1F" w:rsidRPr="00DB68DB">
          <w:rPr>
            <w:rStyle w:val="a5"/>
            <w:noProof/>
          </w:rPr>
          <w:t>113</w:t>
        </w:r>
        <w:r w:rsidR="00375B1F" w:rsidRPr="00DB68DB">
          <w:rPr>
            <w:rStyle w:val="a5"/>
            <w:rFonts w:hint="eastAsia"/>
            <w:noProof/>
          </w:rPr>
          <w:t>年</w:t>
        </w:r>
        <w:r w:rsidR="00375B1F" w:rsidRPr="00DB68DB">
          <w:rPr>
            <w:rStyle w:val="a5"/>
            <w:noProof/>
          </w:rPr>
          <w:t>9</w:t>
        </w:r>
        <w:r w:rsidR="00375B1F" w:rsidRPr="00DB68DB">
          <w:rPr>
            <w:rStyle w:val="a5"/>
            <w:rFonts w:hint="eastAsia"/>
            <w:noProof/>
          </w:rPr>
          <w:t>月每日高峰停車數量統計</w:t>
        </w:r>
        <w:r w:rsidR="00375B1F">
          <w:rPr>
            <w:noProof/>
            <w:webHidden/>
          </w:rPr>
          <w:tab/>
        </w:r>
        <w:r w:rsidR="00375B1F">
          <w:rPr>
            <w:noProof/>
            <w:webHidden/>
          </w:rPr>
          <w:fldChar w:fldCharType="begin"/>
        </w:r>
        <w:r w:rsidR="00375B1F">
          <w:rPr>
            <w:noProof/>
            <w:webHidden/>
          </w:rPr>
          <w:instrText xml:space="preserve"> PAGEREF _Toc203041039 \h </w:instrText>
        </w:r>
        <w:r w:rsidR="00375B1F">
          <w:rPr>
            <w:noProof/>
            <w:webHidden/>
          </w:rPr>
        </w:r>
        <w:r w:rsidR="00375B1F">
          <w:rPr>
            <w:noProof/>
            <w:webHidden/>
          </w:rPr>
          <w:fldChar w:fldCharType="separate"/>
        </w:r>
        <w:r w:rsidR="00D1794C">
          <w:rPr>
            <w:noProof/>
            <w:webHidden/>
          </w:rPr>
          <w:t>49</w:t>
        </w:r>
        <w:r w:rsidR="00375B1F">
          <w:rPr>
            <w:noProof/>
            <w:webHidden/>
          </w:rPr>
          <w:fldChar w:fldCharType="end"/>
        </w:r>
      </w:hyperlink>
    </w:p>
    <w:p w14:paraId="77FC5202" w14:textId="00180EFE"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40" w:history="1">
        <w:r w:rsidR="00375B1F" w:rsidRPr="00DB68DB">
          <w:rPr>
            <w:rStyle w:val="a5"/>
            <w:rFonts w:hint="eastAsia"/>
            <w:noProof/>
          </w:rPr>
          <w:t>圖</w:t>
        </w:r>
        <w:r w:rsidR="00375B1F" w:rsidRPr="00DB68DB">
          <w:rPr>
            <w:rStyle w:val="a5"/>
            <w:noProof/>
          </w:rPr>
          <w:t xml:space="preserve"> 4 - 21 </w:t>
        </w:r>
        <w:r w:rsidR="00375B1F" w:rsidRPr="00DB68DB">
          <w:rPr>
            <w:rStyle w:val="a5"/>
            <w:rFonts w:hint="eastAsia"/>
            <w:noProof/>
          </w:rPr>
          <w:t>民國</w:t>
        </w:r>
        <w:r w:rsidR="00375B1F" w:rsidRPr="00DB68DB">
          <w:rPr>
            <w:rStyle w:val="a5"/>
            <w:noProof/>
          </w:rPr>
          <w:t>113</w:t>
        </w:r>
        <w:r w:rsidR="00375B1F" w:rsidRPr="00DB68DB">
          <w:rPr>
            <w:rStyle w:val="a5"/>
            <w:rFonts w:hint="eastAsia"/>
            <w:noProof/>
          </w:rPr>
          <w:t>年</w:t>
        </w:r>
        <w:r w:rsidR="00375B1F" w:rsidRPr="00DB68DB">
          <w:rPr>
            <w:rStyle w:val="a5"/>
            <w:noProof/>
          </w:rPr>
          <w:t>10</w:t>
        </w:r>
        <w:r w:rsidR="00375B1F" w:rsidRPr="00DB68DB">
          <w:rPr>
            <w:rStyle w:val="a5"/>
            <w:rFonts w:hint="eastAsia"/>
            <w:noProof/>
          </w:rPr>
          <w:t>月每日高峰停車數量統計</w:t>
        </w:r>
        <w:r w:rsidR="00375B1F">
          <w:rPr>
            <w:noProof/>
            <w:webHidden/>
          </w:rPr>
          <w:tab/>
        </w:r>
        <w:r w:rsidR="00375B1F">
          <w:rPr>
            <w:noProof/>
            <w:webHidden/>
          </w:rPr>
          <w:fldChar w:fldCharType="begin"/>
        </w:r>
        <w:r w:rsidR="00375B1F">
          <w:rPr>
            <w:noProof/>
            <w:webHidden/>
          </w:rPr>
          <w:instrText xml:space="preserve"> PAGEREF _Toc203041040 \h </w:instrText>
        </w:r>
        <w:r w:rsidR="00375B1F">
          <w:rPr>
            <w:noProof/>
            <w:webHidden/>
          </w:rPr>
        </w:r>
        <w:r w:rsidR="00375B1F">
          <w:rPr>
            <w:noProof/>
            <w:webHidden/>
          </w:rPr>
          <w:fldChar w:fldCharType="separate"/>
        </w:r>
        <w:r w:rsidR="00D1794C">
          <w:rPr>
            <w:noProof/>
            <w:webHidden/>
          </w:rPr>
          <w:t>49</w:t>
        </w:r>
        <w:r w:rsidR="00375B1F">
          <w:rPr>
            <w:noProof/>
            <w:webHidden/>
          </w:rPr>
          <w:fldChar w:fldCharType="end"/>
        </w:r>
      </w:hyperlink>
    </w:p>
    <w:p w14:paraId="25E31103" w14:textId="4CA5CDD8"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41" w:history="1">
        <w:r w:rsidR="00375B1F" w:rsidRPr="00DB68DB">
          <w:rPr>
            <w:rStyle w:val="a5"/>
            <w:rFonts w:hint="eastAsia"/>
            <w:noProof/>
          </w:rPr>
          <w:t>圖</w:t>
        </w:r>
        <w:r w:rsidR="00375B1F" w:rsidRPr="00DB68DB">
          <w:rPr>
            <w:rStyle w:val="a5"/>
            <w:noProof/>
          </w:rPr>
          <w:t xml:space="preserve"> 4 - 22 </w:t>
        </w:r>
        <w:r w:rsidR="00375B1F" w:rsidRPr="00DB68DB">
          <w:rPr>
            <w:rStyle w:val="a5"/>
            <w:rFonts w:hint="eastAsia"/>
            <w:noProof/>
          </w:rPr>
          <w:t>民國</w:t>
        </w:r>
        <w:r w:rsidR="00375B1F" w:rsidRPr="00DB68DB">
          <w:rPr>
            <w:rStyle w:val="a5"/>
            <w:noProof/>
          </w:rPr>
          <w:t>113</w:t>
        </w:r>
        <w:r w:rsidR="00375B1F" w:rsidRPr="00DB68DB">
          <w:rPr>
            <w:rStyle w:val="a5"/>
            <w:rFonts w:hint="eastAsia"/>
            <w:noProof/>
          </w:rPr>
          <w:t>年</w:t>
        </w:r>
        <w:r w:rsidR="00375B1F" w:rsidRPr="00DB68DB">
          <w:rPr>
            <w:rStyle w:val="a5"/>
            <w:noProof/>
          </w:rPr>
          <w:t>11</w:t>
        </w:r>
        <w:r w:rsidR="00375B1F" w:rsidRPr="00DB68DB">
          <w:rPr>
            <w:rStyle w:val="a5"/>
            <w:rFonts w:hint="eastAsia"/>
            <w:noProof/>
          </w:rPr>
          <w:t>月每日高峰停車數量統計</w:t>
        </w:r>
        <w:r w:rsidR="00375B1F">
          <w:rPr>
            <w:noProof/>
            <w:webHidden/>
          </w:rPr>
          <w:tab/>
        </w:r>
        <w:r w:rsidR="00375B1F">
          <w:rPr>
            <w:noProof/>
            <w:webHidden/>
          </w:rPr>
          <w:fldChar w:fldCharType="begin"/>
        </w:r>
        <w:r w:rsidR="00375B1F">
          <w:rPr>
            <w:noProof/>
            <w:webHidden/>
          </w:rPr>
          <w:instrText xml:space="preserve"> PAGEREF _Toc203041041 \h </w:instrText>
        </w:r>
        <w:r w:rsidR="00375B1F">
          <w:rPr>
            <w:noProof/>
            <w:webHidden/>
          </w:rPr>
        </w:r>
        <w:r w:rsidR="00375B1F">
          <w:rPr>
            <w:noProof/>
            <w:webHidden/>
          </w:rPr>
          <w:fldChar w:fldCharType="separate"/>
        </w:r>
        <w:r w:rsidR="00D1794C">
          <w:rPr>
            <w:noProof/>
            <w:webHidden/>
          </w:rPr>
          <w:t>49</w:t>
        </w:r>
        <w:r w:rsidR="00375B1F">
          <w:rPr>
            <w:noProof/>
            <w:webHidden/>
          </w:rPr>
          <w:fldChar w:fldCharType="end"/>
        </w:r>
      </w:hyperlink>
    </w:p>
    <w:p w14:paraId="1310645A" w14:textId="3D623295"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42" w:history="1">
        <w:r w:rsidR="00375B1F" w:rsidRPr="00DB68DB">
          <w:rPr>
            <w:rStyle w:val="a5"/>
            <w:rFonts w:hint="eastAsia"/>
            <w:noProof/>
          </w:rPr>
          <w:t>圖</w:t>
        </w:r>
        <w:r w:rsidR="00375B1F" w:rsidRPr="00DB68DB">
          <w:rPr>
            <w:rStyle w:val="a5"/>
            <w:noProof/>
          </w:rPr>
          <w:t xml:space="preserve"> 4 - 23 </w:t>
        </w:r>
        <w:r w:rsidR="00375B1F" w:rsidRPr="00DB68DB">
          <w:rPr>
            <w:rStyle w:val="a5"/>
            <w:rFonts w:hint="eastAsia"/>
            <w:noProof/>
          </w:rPr>
          <w:t>民國</w:t>
        </w:r>
        <w:r w:rsidR="00375B1F" w:rsidRPr="00DB68DB">
          <w:rPr>
            <w:rStyle w:val="a5"/>
            <w:noProof/>
          </w:rPr>
          <w:t>113</w:t>
        </w:r>
        <w:r w:rsidR="00375B1F" w:rsidRPr="00DB68DB">
          <w:rPr>
            <w:rStyle w:val="a5"/>
            <w:rFonts w:hint="eastAsia"/>
            <w:noProof/>
          </w:rPr>
          <w:t>年</w:t>
        </w:r>
        <w:r w:rsidR="00375B1F" w:rsidRPr="00DB68DB">
          <w:rPr>
            <w:rStyle w:val="a5"/>
            <w:noProof/>
          </w:rPr>
          <w:t>12</w:t>
        </w:r>
        <w:r w:rsidR="00375B1F" w:rsidRPr="00DB68DB">
          <w:rPr>
            <w:rStyle w:val="a5"/>
            <w:rFonts w:hint="eastAsia"/>
            <w:noProof/>
          </w:rPr>
          <w:t>月每日高峰停車數量統計</w:t>
        </w:r>
        <w:r w:rsidR="00375B1F">
          <w:rPr>
            <w:noProof/>
            <w:webHidden/>
          </w:rPr>
          <w:tab/>
        </w:r>
        <w:r w:rsidR="00375B1F">
          <w:rPr>
            <w:noProof/>
            <w:webHidden/>
          </w:rPr>
          <w:fldChar w:fldCharType="begin"/>
        </w:r>
        <w:r w:rsidR="00375B1F">
          <w:rPr>
            <w:noProof/>
            <w:webHidden/>
          </w:rPr>
          <w:instrText xml:space="preserve"> PAGEREF _Toc203041042 \h </w:instrText>
        </w:r>
        <w:r w:rsidR="00375B1F">
          <w:rPr>
            <w:noProof/>
            <w:webHidden/>
          </w:rPr>
        </w:r>
        <w:r w:rsidR="00375B1F">
          <w:rPr>
            <w:noProof/>
            <w:webHidden/>
          </w:rPr>
          <w:fldChar w:fldCharType="separate"/>
        </w:r>
        <w:r w:rsidR="00D1794C">
          <w:rPr>
            <w:noProof/>
            <w:webHidden/>
          </w:rPr>
          <w:t>49</w:t>
        </w:r>
        <w:r w:rsidR="00375B1F">
          <w:rPr>
            <w:noProof/>
            <w:webHidden/>
          </w:rPr>
          <w:fldChar w:fldCharType="end"/>
        </w:r>
      </w:hyperlink>
    </w:p>
    <w:p w14:paraId="76E69660" w14:textId="2F31B0B0"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43" w:history="1">
        <w:r w:rsidR="00375B1F" w:rsidRPr="00DB68DB">
          <w:rPr>
            <w:rStyle w:val="a5"/>
            <w:rFonts w:hint="eastAsia"/>
            <w:noProof/>
          </w:rPr>
          <w:t>圖</w:t>
        </w:r>
        <w:r w:rsidR="00375B1F" w:rsidRPr="00DB68DB">
          <w:rPr>
            <w:rStyle w:val="a5"/>
            <w:noProof/>
          </w:rPr>
          <w:t xml:space="preserve"> 4 - 24 </w:t>
        </w:r>
        <w:r w:rsidR="00375B1F" w:rsidRPr="00DB68DB">
          <w:rPr>
            <w:rStyle w:val="a5"/>
            <w:rFonts w:hint="eastAsia"/>
            <w:noProof/>
          </w:rPr>
          <w:t>民國</w:t>
        </w:r>
        <w:r w:rsidR="00375B1F" w:rsidRPr="00DB68DB">
          <w:rPr>
            <w:rStyle w:val="a5"/>
            <w:noProof/>
          </w:rPr>
          <w:t>113</w:t>
        </w:r>
        <w:r w:rsidR="00375B1F" w:rsidRPr="00DB68DB">
          <w:rPr>
            <w:rStyle w:val="a5"/>
            <w:rFonts w:hint="eastAsia"/>
            <w:noProof/>
          </w:rPr>
          <w:t>年</w:t>
        </w:r>
        <w:r w:rsidR="00375B1F" w:rsidRPr="00DB68DB">
          <w:rPr>
            <w:rStyle w:val="a5"/>
            <w:noProof/>
          </w:rPr>
          <w:t>1</w:t>
        </w:r>
        <w:r w:rsidR="00375B1F" w:rsidRPr="00DB68DB">
          <w:rPr>
            <w:rStyle w:val="a5"/>
            <w:rFonts w:hint="eastAsia"/>
            <w:noProof/>
          </w:rPr>
          <w:t>月停留時間統計分布</w:t>
        </w:r>
        <w:r w:rsidR="00375B1F">
          <w:rPr>
            <w:noProof/>
            <w:webHidden/>
          </w:rPr>
          <w:tab/>
        </w:r>
        <w:r w:rsidR="00375B1F">
          <w:rPr>
            <w:noProof/>
            <w:webHidden/>
          </w:rPr>
          <w:fldChar w:fldCharType="begin"/>
        </w:r>
        <w:r w:rsidR="00375B1F">
          <w:rPr>
            <w:noProof/>
            <w:webHidden/>
          </w:rPr>
          <w:instrText xml:space="preserve"> PAGEREF _Toc203041043 \h </w:instrText>
        </w:r>
        <w:r w:rsidR="00375B1F">
          <w:rPr>
            <w:noProof/>
            <w:webHidden/>
          </w:rPr>
        </w:r>
        <w:r w:rsidR="00375B1F">
          <w:rPr>
            <w:noProof/>
            <w:webHidden/>
          </w:rPr>
          <w:fldChar w:fldCharType="separate"/>
        </w:r>
        <w:r w:rsidR="00D1794C">
          <w:rPr>
            <w:noProof/>
            <w:webHidden/>
          </w:rPr>
          <w:t>52</w:t>
        </w:r>
        <w:r w:rsidR="00375B1F">
          <w:rPr>
            <w:noProof/>
            <w:webHidden/>
          </w:rPr>
          <w:fldChar w:fldCharType="end"/>
        </w:r>
      </w:hyperlink>
    </w:p>
    <w:p w14:paraId="0723DE3C" w14:textId="577D4CD8"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44" w:history="1">
        <w:r w:rsidR="00375B1F" w:rsidRPr="00DB68DB">
          <w:rPr>
            <w:rStyle w:val="a5"/>
            <w:rFonts w:hint="eastAsia"/>
            <w:noProof/>
          </w:rPr>
          <w:t>圖</w:t>
        </w:r>
        <w:r w:rsidR="00375B1F" w:rsidRPr="00DB68DB">
          <w:rPr>
            <w:rStyle w:val="a5"/>
            <w:noProof/>
          </w:rPr>
          <w:t xml:space="preserve"> 4 - 25 </w:t>
        </w:r>
        <w:r w:rsidR="00375B1F" w:rsidRPr="00DB68DB">
          <w:rPr>
            <w:rStyle w:val="a5"/>
            <w:rFonts w:hint="eastAsia"/>
            <w:noProof/>
          </w:rPr>
          <w:t>民國</w:t>
        </w:r>
        <w:r w:rsidR="00375B1F" w:rsidRPr="00DB68DB">
          <w:rPr>
            <w:rStyle w:val="a5"/>
            <w:noProof/>
          </w:rPr>
          <w:t>113</w:t>
        </w:r>
        <w:r w:rsidR="00375B1F" w:rsidRPr="00DB68DB">
          <w:rPr>
            <w:rStyle w:val="a5"/>
            <w:rFonts w:hint="eastAsia"/>
            <w:noProof/>
          </w:rPr>
          <w:t>年</w:t>
        </w:r>
        <w:r w:rsidR="00375B1F" w:rsidRPr="00DB68DB">
          <w:rPr>
            <w:rStyle w:val="a5"/>
            <w:noProof/>
          </w:rPr>
          <w:t>2</w:t>
        </w:r>
        <w:r w:rsidR="00375B1F" w:rsidRPr="00DB68DB">
          <w:rPr>
            <w:rStyle w:val="a5"/>
            <w:rFonts w:hint="eastAsia"/>
            <w:noProof/>
          </w:rPr>
          <w:t>月停留時間統計分布</w:t>
        </w:r>
        <w:r w:rsidR="00375B1F">
          <w:rPr>
            <w:noProof/>
            <w:webHidden/>
          </w:rPr>
          <w:tab/>
        </w:r>
        <w:r w:rsidR="00375B1F">
          <w:rPr>
            <w:noProof/>
            <w:webHidden/>
          </w:rPr>
          <w:fldChar w:fldCharType="begin"/>
        </w:r>
        <w:r w:rsidR="00375B1F">
          <w:rPr>
            <w:noProof/>
            <w:webHidden/>
          </w:rPr>
          <w:instrText xml:space="preserve"> PAGEREF _Toc203041044 \h </w:instrText>
        </w:r>
        <w:r w:rsidR="00375B1F">
          <w:rPr>
            <w:noProof/>
            <w:webHidden/>
          </w:rPr>
        </w:r>
        <w:r w:rsidR="00375B1F">
          <w:rPr>
            <w:noProof/>
            <w:webHidden/>
          </w:rPr>
          <w:fldChar w:fldCharType="separate"/>
        </w:r>
        <w:r w:rsidR="00D1794C">
          <w:rPr>
            <w:noProof/>
            <w:webHidden/>
          </w:rPr>
          <w:t>52</w:t>
        </w:r>
        <w:r w:rsidR="00375B1F">
          <w:rPr>
            <w:noProof/>
            <w:webHidden/>
          </w:rPr>
          <w:fldChar w:fldCharType="end"/>
        </w:r>
      </w:hyperlink>
    </w:p>
    <w:p w14:paraId="061152EE" w14:textId="18891E68"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45" w:history="1">
        <w:r w:rsidR="00375B1F" w:rsidRPr="00DB68DB">
          <w:rPr>
            <w:rStyle w:val="a5"/>
            <w:rFonts w:hint="eastAsia"/>
            <w:noProof/>
          </w:rPr>
          <w:t>圖</w:t>
        </w:r>
        <w:r w:rsidR="00375B1F" w:rsidRPr="00DB68DB">
          <w:rPr>
            <w:rStyle w:val="a5"/>
            <w:noProof/>
          </w:rPr>
          <w:t xml:space="preserve"> 4 - 26 </w:t>
        </w:r>
        <w:r w:rsidR="00375B1F" w:rsidRPr="00DB68DB">
          <w:rPr>
            <w:rStyle w:val="a5"/>
            <w:rFonts w:hint="eastAsia"/>
            <w:noProof/>
          </w:rPr>
          <w:t>民國</w:t>
        </w:r>
        <w:r w:rsidR="00375B1F" w:rsidRPr="00DB68DB">
          <w:rPr>
            <w:rStyle w:val="a5"/>
            <w:noProof/>
          </w:rPr>
          <w:t>113</w:t>
        </w:r>
        <w:r w:rsidR="00375B1F" w:rsidRPr="00DB68DB">
          <w:rPr>
            <w:rStyle w:val="a5"/>
            <w:rFonts w:hint="eastAsia"/>
            <w:noProof/>
          </w:rPr>
          <w:t>年</w:t>
        </w:r>
        <w:r w:rsidR="00375B1F" w:rsidRPr="00DB68DB">
          <w:rPr>
            <w:rStyle w:val="a5"/>
            <w:noProof/>
          </w:rPr>
          <w:t>3</w:t>
        </w:r>
        <w:r w:rsidR="00375B1F" w:rsidRPr="00DB68DB">
          <w:rPr>
            <w:rStyle w:val="a5"/>
            <w:rFonts w:hint="eastAsia"/>
            <w:noProof/>
          </w:rPr>
          <w:t>月停留時間統計分布</w:t>
        </w:r>
        <w:r w:rsidR="00375B1F">
          <w:rPr>
            <w:noProof/>
            <w:webHidden/>
          </w:rPr>
          <w:tab/>
        </w:r>
        <w:r w:rsidR="00375B1F">
          <w:rPr>
            <w:noProof/>
            <w:webHidden/>
          </w:rPr>
          <w:fldChar w:fldCharType="begin"/>
        </w:r>
        <w:r w:rsidR="00375B1F">
          <w:rPr>
            <w:noProof/>
            <w:webHidden/>
          </w:rPr>
          <w:instrText xml:space="preserve"> PAGEREF _Toc203041045 \h </w:instrText>
        </w:r>
        <w:r w:rsidR="00375B1F">
          <w:rPr>
            <w:noProof/>
            <w:webHidden/>
          </w:rPr>
        </w:r>
        <w:r w:rsidR="00375B1F">
          <w:rPr>
            <w:noProof/>
            <w:webHidden/>
          </w:rPr>
          <w:fldChar w:fldCharType="separate"/>
        </w:r>
        <w:r w:rsidR="00D1794C">
          <w:rPr>
            <w:noProof/>
            <w:webHidden/>
          </w:rPr>
          <w:t>53</w:t>
        </w:r>
        <w:r w:rsidR="00375B1F">
          <w:rPr>
            <w:noProof/>
            <w:webHidden/>
          </w:rPr>
          <w:fldChar w:fldCharType="end"/>
        </w:r>
      </w:hyperlink>
    </w:p>
    <w:p w14:paraId="61A7319A" w14:textId="0A40AEC9"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46" w:history="1">
        <w:r w:rsidR="00375B1F" w:rsidRPr="00DB68DB">
          <w:rPr>
            <w:rStyle w:val="a5"/>
            <w:rFonts w:hint="eastAsia"/>
            <w:noProof/>
          </w:rPr>
          <w:t>圖</w:t>
        </w:r>
        <w:r w:rsidR="00375B1F" w:rsidRPr="00DB68DB">
          <w:rPr>
            <w:rStyle w:val="a5"/>
            <w:noProof/>
          </w:rPr>
          <w:t xml:space="preserve"> 4 - 27 </w:t>
        </w:r>
        <w:r w:rsidR="00375B1F" w:rsidRPr="00DB68DB">
          <w:rPr>
            <w:rStyle w:val="a5"/>
            <w:rFonts w:hint="eastAsia"/>
            <w:noProof/>
          </w:rPr>
          <w:t>民國</w:t>
        </w:r>
        <w:r w:rsidR="00375B1F" w:rsidRPr="00DB68DB">
          <w:rPr>
            <w:rStyle w:val="a5"/>
            <w:noProof/>
          </w:rPr>
          <w:t>113</w:t>
        </w:r>
        <w:r w:rsidR="00375B1F" w:rsidRPr="00DB68DB">
          <w:rPr>
            <w:rStyle w:val="a5"/>
            <w:rFonts w:hint="eastAsia"/>
            <w:noProof/>
          </w:rPr>
          <w:t>年</w:t>
        </w:r>
        <w:r w:rsidR="00375B1F" w:rsidRPr="00DB68DB">
          <w:rPr>
            <w:rStyle w:val="a5"/>
            <w:noProof/>
          </w:rPr>
          <w:t>4</w:t>
        </w:r>
        <w:r w:rsidR="00375B1F" w:rsidRPr="00DB68DB">
          <w:rPr>
            <w:rStyle w:val="a5"/>
            <w:rFonts w:hint="eastAsia"/>
            <w:noProof/>
          </w:rPr>
          <w:t>月停留時間統計分布</w:t>
        </w:r>
        <w:r w:rsidR="00375B1F">
          <w:rPr>
            <w:noProof/>
            <w:webHidden/>
          </w:rPr>
          <w:tab/>
        </w:r>
        <w:r w:rsidR="00375B1F">
          <w:rPr>
            <w:noProof/>
            <w:webHidden/>
          </w:rPr>
          <w:fldChar w:fldCharType="begin"/>
        </w:r>
        <w:r w:rsidR="00375B1F">
          <w:rPr>
            <w:noProof/>
            <w:webHidden/>
          </w:rPr>
          <w:instrText xml:space="preserve"> PAGEREF _Toc203041046 \h </w:instrText>
        </w:r>
        <w:r w:rsidR="00375B1F">
          <w:rPr>
            <w:noProof/>
            <w:webHidden/>
          </w:rPr>
        </w:r>
        <w:r w:rsidR="00375B1F">
          <w:rPr>
            <w:noProof/>
            <w:webHidden/>
          </w:rPr>
          <w:fldChar w:fldCharType="separate"/>
        </w:r>
        <w:r w:rsidR="00D1794C">
          <w:rPr>
            <w:noProof/>
            <w:webHidden/>
          </w:rPr>
          <w:t>53</w:t>
        </w:r>
        <w:r w:rsidR="00375B1F">
          <w:rPr>
            <w:noProof/>
            <w:webHidden/>
          </w:rPr>
          <w:fldChar w:fldCharType="end"/>
        </w:r>
      </w:hyperlink>
    </w:p>
    <w:p w14:paraId="6626C32D" w14:textId="76FE6071"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47" w:history="1">
        <w:r w:rsidR="00375B1F" w:rsidRPr="00DB68DB">
          <w:rPr>
            <w:rStyle w:val="a5"/>
            <w:rFonts w:hint="eastAsia"/>
            <w:noProof/>
          </w:rPr>
          <w:t>圖</w:t>
        </w:r>
        <w:r w:rsidR="00375B1F" w:rsidRPr="00DB68DB">
          <w:rPr>
            <w:rStyle w:val="a5"/>
            <w:noProof/>
          </w:rPr>
          <w:t xml:space="preserve"> 4 - 28 </w:t>
        </w:r>
        <w:r w:rsidR="00375B1F" w:rsidRPr="00DB68DB">
          <w:rPr>
            <w:rStyle w:val="a5"/>
            <w:rFonts w:hint="eastAsia"/>
            <w:noProof/>
          </w:rPr>
          <w:t>民國</w:t>
        </w:r>
        <w:r w:rsidR="00375B1F" w:rsidRPr="00DB68DB">
          <w:rPr>
            <w:rStyle w:val="a5"/>
            <w:noProof/>
          </w:rPr>
          <w:t>113</w:t>
        </w:r>
        <w:r w:rsidR="00375B1F" w:rsidRPr="00DB68DB">
          <w:rPr>
            <w:rStyle w:val="a5"/>
            <w:rFonts w:hint="eastAsia"/>
            <w:noProof/>
          </w:rPr>
          <w:t>年</w:t>
        </w:r>
        <w:r w:rsidR="00375B1F" w:rsidRPr="00DB68DB">
          <w:rPr>
            <w:rStyle w:val="a5"/>
            <w:noProof/>
          </w:rPr>
          <w:t>5</w:t>
        </w:r>
        <w:r w:rsidR="00375B1F" w:rsidRPr="00DB68DB">
          <w:rPr>
            <w:rStyle w:val="a5"/>
            <w:rFonts w:hint="eastAsia"/>
            <w:noProof/>
          </w:rPr>
          <w:t>月停留時間統計分布</w:t>
        </w:r>
        <w:r w:rsidR="00375B1F">
          <w:rPr>
            <w:noProof/>
            <w:webHidden/>
          </w:rPr>
          <w:tab/>
        </w:r>
        <w:r w:rsidR="00375B1F">
          <w:rPr>
            <w:noProof/>
            <w:webHidden/>
          </w:rPr>
          <w:fldChar w:fldCharType="begin"/>
        </w:r>
        <w:r w:rsidR="00375B1F">
          <w:rPr>
            <w:noProof/>
            <w:webHidden/>
          </w:rPr>
          <w:instrText xml:space="preserve"> PAGEREF _Toc203041047 \h </w:instrText>
        </w:r>
        <w:r w:rsidR="00375B1F">
          <w:rPr>
            <w:noProof/>
            <w:webHidden/>
          </w:rPr>
        </w:r>
        <w:r w:rsidR="00375B1F">
          <w:rPr>
            <w:noProof/>
            <w:webHidden/>
          </w:rPr>
          <w:fldChar w:fldCharType="separate"/>
        </w:r>
        <w:r w:rsidR="00D1794C">
          <w:rPr>
            <w:noProof/>
            <w:webHidden/>
          </w:rPr>
          <w:t>54</w:t>
        </w:r>
        <w:r w:rsidR="00375B1F">
          <w:rPr>
            <w:noProof/>
            <w:webHidden/>
          </w:rPr>
          <w:fldChar w:fldCharType="end"/>
        </w:r>
      </w:hyperlink>
    </w:p>
    <w:p w14:paraId="781A7434" w14:textId="3CDC7278"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48" w:history="1">
        <w:r w:rsidR="00375B1F" w:rsidRPr="00DB68DB">
          <w:rPr>
            <w:rStyle w:val="a5"/>
            <w:rFonts w:hint="eastAsia"/>
            <w:noProof/>
          </w:rPr>
          <w:t>圖</w:t>
        </w:r>
        <w:r w:rsidR="00375B1F" w:rsidRPr="00DB68DB">
          <w:rPr>
            <w:rStyle w:val="a5"/>
            <w:noProof/>
          </w:rPr>
          <w:t xml:space="preserve"> 4 - 29 </w:t>
        </w:r>
        <w:r w:rsidR="00375B1F" w:rsidRPr="00DB68DB">
          <w:rPr>
            <w:rStyle w:val="a5"/>
            <w:rFonts w:hint="eastAsia"/>
            <w:noProof/>
          </w:rPr>
          <w:t>民國</w:t>
        </w:r>
        <w:r w:rsidR="00375B1F" w:rsidRPr="00DB68DB">
          <w:rPr>
            <w:rStyle w:val="a5"/>
            <w:noProof/>
          </w:rPr>
          <w:t>113</w:t>
        </w:r>
        <w:r w:rsidR="00375B1F" w:rsidRPr="00DB68DB">
          <w:rPr>
            <w:rStyle w:val="a5"/>
            <w:rFonts w:hint="eastAsia"/>
            <w:noProof/>
          </w:rPr>
          <w:t>年</w:t>
        </w:r>
        <w:r w:rsidR="00375B1F" w:rsidRPr="00DB68DB">
          <w:rPr>
            <w:rStyle w:val="a5"/>
            <w:noProof/>
          </w:rPr>
          <w:t>6</w:t>
        </w:r>
        <w:r w:rsidR="00375B1F" w:rsidRPr="00DB68DB">
          <w:rPr>
            <w:rStyle w:val="a5"/>
            <w:rFonts w:hint="eastAsia"/>
            <w:noProof/>
          </w:rPr>
          <w:t>月停留時間統計分布</w:t>
        </w:r>
        <w:r w:rsidR="00375B1F">
          <w:rPr>
            <w:noProof/>
            <w:webHidden/>
          </w:rPr>
          <w:tab/>
        </w:r>
        <w:r w:rsidR="00375B1F">
          <w:rPr>
            <w:noProof/>
            <w:webHidden/>
          </w:rPr>
          <w:fldChar w:fldCharType="begin"/>
        </w:r>
        <w:r w:rsidR="00375B1F">
          <w:rPr>
            <w:noProof/>
            <w:webHidden/>
          </w:rPr>
          <w:instrText xml:space="preserve"> PAGEREF _Toc203041048 \h </w:instrText>
        </w:r>
        <w:r w:rsidR="00375B1F">
          <w:rPr>
            <w:noProof/>
            <w:webHidden/>
          </w:rPr>
        </w:r>
        <w:r w:rsidR="00375B1F">
          <w:rPr>
            <w:noProof/>
            <w:webHidden/>
          </w:rPr>
          <w:fldChar w:fldCharType="separate"/>
        </w:r>
        <w:r w:rsidR="00D1794C">
          <w:rPr>
            <w:noProof/>
            <w:webHidden/>
          </w:rPr>
          <w:t>54</w:t>
        </w:r>
        <w:r w:rsidR="00375B1F">
          <w:rPr>
            <w:noProof/>
            <w:webHidden/>
          </w:rPr>
          <w:fldChar w:fldCharType="end"/>
        </w:r>
      </w:hyperlink>
    </w:p>
    <w:p w14:paraId="29E8ED72" w14:textId="20EEEE55"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49" w:history="1">
        <w:r w:rsidR="00375B1F" w:rsidRPr="00DB68DB">
          <w:rPr>
            <w:rStyle w:val="a5"/>
            <w:rFonts w:hint="eastAsia"/>
            <w:noProof/>
          </w:rPr>
          <w:t>圖</w:t>
        </w:r>
        <w:r w:rsidR="00375B1F" w:rsidRPr="00DB68DB">
          <w:rPr>
            <w:rStyle w:val="a5"/>
            <w:noProof/>
          </w:rPr>
          <w:t xml:space="preserve"> 4 - 30 </w:t>
        </w:r>
        <w:r w:rsidR="00375B1F" w:rsidRPr="00DB68DB">
          <w:rPr>
            <w:rStyle w:val="a5"/>
            <w:rFonts w:hint="eastAsia"/>
            <w:noProof/>
          </w:rPr>
          <w:t>民國</w:t>
        </w:r>
        <w:r w:rsidR="00375B1F" w:rsidRPr="00DB68DB">
          <w:rPr>
            <w:rStyle w:val="a5"/>
            <w:noProof/>
          </w:rPr>
          <w:t>113</w:t>
        </w:r>
        <w:r w:rsidR="00375B1F" w:rsidRPr="00DB68DB">
          <w:rPr>
            <w:rStyle w:val="a5"/>
            <w:rFonts w:hint="eastAsia"/>
            <w:noProof/>
          </w:rPr>
          <w:t>年</w:t>
        </w:r>
        <w:r w:rsidR="00375B1F" w:rsidRPr="00DB68DB">
          <w:rPr>
            <w:rStyle w:val="a5"/>
            <w:noProof/>
          </w:rPr>
          <w:t>7</w:t>
        </w:r>
        <w:r w:rsidR="00375B1F" w:rsidRPr="00DB68DB">
          <w:rPr>
            <w:rStyle w:val="a5"/>
            <w:rFonts w:hint="eastAsia"/>
            <w:noProof/>
          </w:rPr>
          <w:t>月停留時間統計分布</w:t>
        </w:r>
        <w:r w:rsidR="00375B1F">
          <w:rPr>
            <w:noProof/>
            <w:webHidden/>
          </w:rPr>
          <w:tab/>
        </w:r>
        <w:r w:rsidR="00375B1F">
          <w:rPr>
            <w:noProof/>
            <w:webHidden/>
          </w:rPr>
          <w:fldChar w:fldCharType="begin"/>
        </w:r>
        <w:r w:rsidR="00375B1F">
          <w:rPr>
            <w:noProof/>
            <w:webHidden/>
          </w:rPr>
          <w:instrText xml:space="preserve"> PAGEREF _Toc203041049 \h </w:instrText>
        </w:r>
        <w:r w:rsidR="00375B1F">
          <w:rPr>
            <w:noProof/>
            <w:webHidden/>
          </w:rPr>
        </w:r>
        <w:r w:rsidR="00375B1F">
          <w:rPr>
            <w:noProof/>
            <w:webHidden/>
          </w:rPr>
          <w:fldChar w:fldCharType="separate"/>
        </w:r>
        <w:r w:rsidR="00D1794C">
          <w:rPr>
            <w:noProof/>
            <w:webHidden/>
          </w:rPr>
          <w:t>55</w:t>
        </w:r>
        <w:r w:rsidR="00375B1F">
          <w:rPr>
            <w:noProof/>
            <w:webHidden/>
          </w:rPr>
          <w:fldChar w:fldCharType="end"/>
        </w:r>
      </w:hyperlink>
    </w:p>
    <w:p w14:paraId="67EA004F" w14:textId="11D60E3A"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50" w:history="1">
        <w:r w:rsidR="00375B1F" w:rsidRPr="00DB68DB">
          <w:rPr>
            <w:rStyle w:val="a5"/>
            <w:rFonts w:hint="eastAsia"/>
            <w:noProof/>
          </w:rPr>
          <w:t>圖</w:t>
        </w:r>
        <w:r w:rsidR="00375B1F" w:rsidRPr="00DB68DB">
          <w:rPr>
            <w:rStyle w:val="a5"/>
            <w:noProof/>
          </w:rPr>
          <w:t xml:space="preserve"> 4 - 31 </w:t>
        </w:r>
        <w:r w:rsidR="00375B1F" w:rsidRPr="00DB68DB">
          <w:rPr>
            <w:rStyle w:val="a5"/>
            <w:rFonts w:hint="eastAsia"/>
            <w:noProof/>
          </w:rPr>
          <w:t>民國</w:t>
        </w:r>
        <w:r w:rsidR="00375B1F" w:rsidRPr="00DB68DB">
          <w:rPr>
            <w:rStyle w:val="a5"/>
            <w:noProof/>
          </w:rPr>
          <w:t>113</w:t>
        </w:r>
        <w:r w:rsidR="00375B1F" w:rsidRPr="00DB68DB">
          <w:rPr>
            <w:rStyle w:val="a5"/>
            <w:rFonts w:hint="eastAsia"/>
            <w:noProof/>
          </w:rPr>
          <w:t>年</w:t>
        </w:r>
        <w:r w:rsidR="00375B1F" w:rsidRPr="00DB68DB">
          <w:rPr>
            <w:rStyle w:val="a5"/>
            <w:noProof/>
          </w:rPr>
          <w:t>8</w:t>
        </w:r>
        <w:r w:rsidR="00375B1F" w:rsidRPr="00DB68DB">
          <w:rPr>
            <w:rStyle w:val="a5"/>
            <w:rFonts w:hint="eastAsia"/>
            <w:noProof/>
          </w:rPr>
          <w:t>月停留時間統計分布</w:t>
        </w:r>
        <w:r w:rsidR="00375B1F">
          <w:rPr>
            <w:noProof/>
            <w:webHidden/>
          </w:rPr>
          <w:tab/>
        </w:r>
        <w:r w:rsidR="00375B1F">
          <w:rPr>
            <w:noProof/>
            <w:webHidden/>
          </w:rPr>
          <w:fldChar w:fldCharType="begin"/>
        </w:r>
        <w:r w:rsidR="00375B1F">
          <w:rPr>
            <w:noProof/>
            <w:webHidden/>
          </w:rPr>
          <w:instrText xml:space="preserve"> PAGEREF _Toc203041050 \h </w:instrText>
        </w:r>
        <w:r w:rsidR="00375B1F">
          <w:rPr>
            <w:noProof/>
            <w:webHidden/>
          </w:rPr>
        </w:r>
        <w:r w:rsidR="00375B1F">
          <w:rPr>
            <w:noProof/>
            <w:webHidden/>
          </w:rPr>
          <w:fldChar w:fldCharType="separate"/>
        </w:r>
        <w:r w:rsidR="00D1794C">
          <w:rPr>
            <w:noProof/>
            <w:webHidden/>
          </w:rPr>
          <w:t>55</w:t>
        </w:r>
        <w:r w:rsidR="00375B1F">
          <w:rPr>
            <w:noProof/>
            <w:webHidden/>
          </w:rPr>
          <w:fldChar w:fldCharType="end"/>
        </w:r>
      </w:hyperlink>
    </w:p>
    <w:p w14:paraId="171AC4FF" w14:textId="1C4E05B4"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51" w:history="1">
        <w:r w:rsidR="00375B1F" w:rsidRPr="00DB68DB">
          <w:rPr>
            <w:rStyle w:val="a5"/>
            <w:rFonts w:hint="eastAsia"/>
            <w:noProof/>
          </w:rPr>
          <w:t>圖</w:t>
        </w:r>
        <w:r w:rsidR="00375B1F" w:rsidRPr="00DB68DB">
          <w:rPr>
            <w:rStyle w:val="a5"/>
            <w:noProof/>
          </w:rPr>
          <w:t xml:space="preserve"> 4 - 32 </w:t>
        </w:r>
        <w:r w:rsidR="00375B1F" w:rsidRPr="00DB68DB">
          <w:rPr>
            <w:rStyle w:val="a5"/>
            <w:rFonts w:hint="eastAsia"/>
            <w:noProof/>
          </w:rPr>
          <w:t>民國</w:t>
        </w:r>
        <w:r w:rsidR="00375B1F" w:rsidRPr="00DB68DB">
          <w:rPr>
            <w:rStyle w:val="a5"/>
            <w:noProof/>
          </w:rPr>
          <w:t>113</w:t>
        </w:r>
        <w:r w:rsidR="00375B1F" w:rsidRPr="00DB68DB">
          <w:rPr>
            <w:rStyle w:val="a5"/>
            <w:rFonts w:hint="eastAsia"/>
            <w:noProof/>
          </w:rPr>
          <w:t>年</w:t>
        </w:r>
        <w:r w:rsidR="00375B1F" w:rsidRPr="00DB68DB">
          <w:rPr>
            <w:rStyle w:val="a5"/>
            <w:noProof/>
          </w:rPr>
          <w:t>9</w:t>
        </w:r>
        <w:r w:rsidR="00375B1F" w:rsidRPr="00DB68DB">
          <w:rPr>
            <w:rStyle w:val="a5"/>
            <w:rFonts w:hint="eastAsia"/>
            <w:noProof/>
          </w:rPr>
          <w:t>月停留時間統計分布</w:t>
        </w:r>
        <w:r w:rsidR="00375B1F">
          <w:rPr>
            <w:noProof/>
            <w:webHidden/>
          </w:rPr>
          <w:tab/>
        </w:r>
        <w:r w:rsidR="00375B1F">
          <w:rPr>
            <w:noProof/>
            <w:webHidden/>
          </w:rPr>
          <w:fldChar w:fldCharType="begin"/>
        </w:r>
        <w:r w:rsidR="00375B1F">
          <w:rPr>
            <w:noProof/>
            <w:webHidden/>
          </w:rPr>
          <w:instrText xml:space="preserve"> PAGEREF _Toc203041051 \h </w:instrText>
        </w:r>
        <w:r w:rsidR="00375B1F">
          <w:rPr>
            <w:noProof/>
            <w:webHidden/>
          </w:rPr>
        </w:r>
        <w:r w:rsidR="00375B1F">
          <w:rPr>
            <w:noProof/>
            <w:webHidden/>
          </w:rPr>
          <w:fldChar w:fldCharType="separate"/>
        </w:r>
        <w:r w:rsidR="00D1794C">
          <w:rPr>
            <w:noProof/>
            <w:webHidden/>
          </w:rPr>
          <w:t>56</w:t>
        </w:r>
        <w:r w:rsidR="00375B1F">
          <w:rPr>
            <w:noProof/>
            <w:webHidden/>
          </w:rPr>
          <w:fldChar w:fldCharType="end"/>
        </w:r>
      </w:hyperlink>
    </w:p>
    <w:p w14:paraId="79042C7F" w14:textId="6C292743"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52" w:history="1">
        <w:r w:rsidR="00375B1F" w:rsidRPr="00DB68DB">
          <w:rPr>
            <w:rStyle w:val="a5"/>
            <w:rFonts w:hint="eastAsia"/>
            <w:noProof/>
          </w:rPr>
          <w:t>圖</w:t>
        </w:r>
        <w:r w:rsidR="00375B1F" w:rsidRPr="00DB68DB">
          <w:rPr>
            <w:rStyle w:val="a5"/>
            <w:noProof/>
          </w:rPr>
          <w:t xml:space="preserve"> 4 - 33 </w:t>
        </w:r>
        <w:r w:rsidR="00375B1F" w:rsidRPr="00DB68DB">
          <w:rPr>
            <w:rStyle w:val="a5"/>
            <w:rFonts w:hint="eastAsia"/>
            <w:noProof/>
          </w:rPr>
          <w:t>民國</w:t>
        </w:r>
        <w:r w:rsidR="00375B1F" w:rsidRPr="00DB68DB">
          <w:rPr>
            <w:rStyle w:val="a5"/>
            <w:noProof/>
          </w:rPr>
          <w:t>113</w:t>
        </w:r>
        <w:r w:rsidR="00375B1F" w:rsidRPr="00DB68DB">
          <w:rPr>
            <w:rStyle w:val="a5"/>
            <w:rFonts w:hint="eastAsia"/>
            <w:noProof/>
          </w:rPr>
          <w:t>年</w:t>
        </w:r>
        <w:r w:rsidR="00375B1F" w:rsidRPr="00DB68DB">
          <w:rPr>
            <w:rStyle w:val="a5"/>
            <w:noProof/>
          </w:rPr>
          <w:t>10</w:t>
        </w:r>
        <w:r w:rsidR="00375B1F" w:rsidRPr="00DB68DB">
          <w:rPr>
            <w:rStyle w:val="a5"/>
            <w:rFonts w:hint="eastAsia"/>
            <w:noProof/>
          </w:rPr>
          <w:t>月停留時間統計分布</w:t>
        </w:r>
        <w:r w:rsidR="00375B1F">
          <w:rPr>
            <w:noProof/>
            <w:webHidden/>
          </w:rPr>
          <w:tab/>
        </w:r>
        <w:r w:rsidR="00375B1F">
          <w:rPr>
            <w:noProof/>
            <w:webHidden/>
          </w:rPr>
          <w:fldChar w:fldCharType="begin"/>
        </w:r>
        <w:r w:rsidR="00375B1F">
          <w:rPr>
            <w:noProof/>
            <w:webHidden/>
          </w:rPr>
          <w:instrText xml:space="preserve"> PAGEREF _Toc203041052 \h </w:instrText>
        </w:r>
        <w:r w:rsidR="00375B1F">
          <w:rPr>
            <w:noProof/>
            <w:webHidden/>
          </w:rPr>
        </w:r>
        <w:r w:rsidR="00375B1F">
          <w:rPr>
            <w:noProof/>
            <w:webHidden/>
          </w:rPr>
          <w:fldChar w:fldCharType="separate"/>
        </w:r>
        <w:r w:rsidR="00D1794C">
          <w:rPr>
            <w:noProof/>
            <w:webHidden/>
          </w:rPr>
          <w:t>56</w:t>
        </w:r>
        <w:r w:rsidR="00375B1F">
          <w:rPr>
            <w:noProof/>
            <w:webHidden/>
          </w:rPr>
          <w:fldChar w:fldCharType="end"/>
        </w:r>
      </w:hyperlink>
    </w:p>
    <w:p w14:paraId="302BF761" w14:textId="452266BA"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53" w:history="1">
        <w:r w:rsidR="00375B1F" w:rsidRPr="00DB68DB">
          <w:rPr>
            <w:rStyle w:val="a5"/>
            <w:rFonts w:hint="eastAsia"/>
            <w:noProof/>
          </w:rPr>
          <w:t>圖</w:t>
        </w:r>
        <w:r w:rsidR="00375B1F" w:rsidRPr="00DB68DB">
          <w:rPr>
            <w:rStyle w:val="a5"/>
            <w:noProof/>
          </w:rPr>
          <w:t xml:space="preserve"> 4 - 34 </w:t>
        </w:r>
        <w:r w:rsidR="00375B1F" w:rsidRPr="00DB68DB">
          <w:rPr>
            <w:rStyle w:val="a5"/>
            <w:rFonts w:hint="eastAsia"/>
            <w:noProof/>
          </w:rPr>
          <w:t>民國</w:t>
        </w:r>
        <w:r w:rsidR="00375B1F" w:rsidRPr="00DB68DB">
          <w:rPr>
            <w:rStyle w:val="a5"/>
            <w:noProof/>
          </w:rPr>
          <w:t>113</w:t>
        </w:r>
        <w:r w:rsidR="00375B1F" w:rsidRPr="00DB68DB">
          <w:rPr>
            <w:rStyle w:val="a5"/>
            <w:rFonts w:hint="eastAsia"/>
            <w:noProof/>
          </w:rPr>
          <w:t>年</w:t>
        </w:r>
        <w:r w:rsidR="00375B1F" w:rsidRPr="00DB68DB">
          <w:rPr>
            <w:rStyle w:val="a5"/>
            <w:noProof/>
          </w:rPr>
          <w:t>11</w:t>
        </w:r>
        <w:r w:rsidR="00375B1F" w:rsidRPr="00DB68DB">
          <w:rPr>
            <w:rStyle w:val="a5"/>
            <w:rFonts w:hint="eastAsia"/>
            <w:noProof/>
          </w:rPr>
          <w:t>月停留時間統計分布</w:t>
        </w:r>
        <w:r w:rsidR="00375B1F">
          <w:rPr>
            <w:noProof/>
            <w:webHidden/>
          </w:rPr>
          <w:tab/>
        </w:r>
        <w:r w:rsidR="00375B1F">
          <w:rPr>
            <w:noProof/>
            <w:webHidden/>
          </w:rPr>
          <w:fldChar w:fldCharType="begin"/>
        </w:r>
        <w:r w:rsidR="00375B1F">
          <w:rPr>
            <w:noProof/>
            <w:webHidden/>
          </w:rPr>
          <w:instrText xml:space="preserve"> PAGEREF _Toc203041053 \h </w:instrText>
        </w:r>
        <w:r w:rsidR="00375B1F">
          <w:rPr>
            <w:noProof/>
            <w:webHidden/>
          </w:rPr>
        </w:r>
        <w:r w:rsidR="00375B1F">
          <w:rPr>
            <w:noProof/>
            <w:webHidden/>
          </w:rPr>
          <w:fldChar w:fldCharType="separate"/>
        </w:r>
        <w:r w:rsidR="00D1794C">
          <w:rPr>
            <w:noProof/>
            <w:webHidden/>
          </w:rPr>
          <w:t>57</w:t>
        </w:r>
        <w:r w:rsidR="00375B1F">
          <w:rPr>
            <w:noProof/>
            <w:webHidden/>
          </w:rPr>
          <w:fldChar w:fldCharType="end"/>
        </w:r>
      </w:hyperlink>
    </w:p>
    <w:p w14:paraId="21BE05CD" w14:textId="4A2FA105"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54" w:history="1">
        <w:r w:rsidR="00375B1F" w:rsidRPr="00DB68DB">
          <w:rPr>
            <w:rStyle w:val="a5"/>
            <w:rFonts w:hint="eastAsia"/>
            <w:noProof/>
          </w:rPr>
          <w:t>圖</w:t>
        </w:r>
        <w:r w:rsidR="00375B1F" w:rsidRPr="00DB68DB">
          <w:rPr>
            <w:rStyle w:val="a5"/>
            <w:noProof/>
          </w:rPr>
          <w:t xml:space="preserve"> 4 - 35 </w:t>
        </w:r>
        <w:r w:rsidR="00375B1F" w:rsidRPr="00DB68DB">
          <w:rPr>
            <w:rStyle w:val="a5"/>
            <w:rFonts w:hint="eastAsia"/>
            <w:noProof/>
          </w:rPr>
          <w:t>民國</w:t>
        </w:r>
        <w:r w:rsidR="00375B1F" w:rsidRPr="00DB68DB">
          <w:rPr>
            <w:rStyle w:val="a5"/>
            <w:noProof/>
          </w:rPr>
          <w:t>113</w:t>
        </w:r>
        <w:r w:rsidR="00375B1F" w:rsidRPr="00DB68DB">
          <w:rPr>
            <w:rStyle w:val="a5"/>
            <w:rFonts w:hint="eastAsia"/>
            <w:noProof/>
          </w:rPr>
          <w:t>年</w:t>
        </w:r>
        <w:r w:rsidR="00375B1F" w:rsidRPr="00DB68DB">
          <w:rPr>
            <w:rStyle w:val="a5"/>
            <w:noProof/>
          </w:rPr>
          <w:t>12</w:t>
        </w:r>
        <w:r w:rsidR="00375B1F" w:rsidRPr="00DB68DB">
          <w:rPr>
            <w:rStyle w:val="a5"/>
            <w:rFonts w:hint="eastAsia"/>
            <w:noProof/>
          </w:rPr>
          <w:t>月停留時間統計分布</w:t>
        </w:r>
        <w:r w:rsidR="00375B1F">
          <w:rPr>
            <w:noProof/>
            <w:webHidden/>
          </w:rPr>
          <w:tab/>
        </w:r>
        <w:r w:rsidR="00375B1F">
          <w:rPr>
            <w:noProof/>
            <w:webHidden/>
          </w:rPr>
          <w:fldChar w:fldCharType="begin"/>
        </w:r>
        <w:r w:rsidR="00375B1F">
          <w:rPr>
            <w:noProof/>
            <w:webHidden/>
          </w:rPr>
          <w:instrText xml:space="preserve"> PAGEREF _Toc203041054 \h </w:instrText>
        </w:r>
        <w:r w:rsidR="00375B1F">
          <w:rPr>
            <w:noProof/>
            <w:webHidden/>
          </w:rPr>
        </w:r>
        <w:r w:rsidR="00375B1F">
          <w:rPr>
            <w:noProof/>
            <w:webHidden/>
          </w:rPr>
          <w:fldChar w:fldCharType="separate"/>
        </w:r>
        <w:r w:rsidR="00D1794C">
          <w:rPr>
            <w:noProof/>
            <w:webHidden/>
          </w:rPr>
          <w:t>57</w:t>
        </w:r>
        <w:r w:rsidR="00375B1F">
          <w:rPr>
            <w:noProof/>
            <w:webHidden/>
          </w:rPr>
          <w:fldChar w:fldCharType="end"/>
        </w:r>
      </w:hyperlink>
    </w:p>
    <w:p w14:paraId="11F160D8" w14:textId="7C487A1D"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55" w:history="1">
        <w:r w:rsidR="00375B1F" w:rsidRPr="00DB68DB">
          <w:rPr>
            <w:rStyle w:val="a5"/>
            <w:rFonts w:hint="eastAsia"/>
            <w:noProof/>
          </w:rPr>
          <w:t>圖</w:t>
        </w:r>
        <w:r w:rsidR="00375B1F" w:rsidRPr="00DB68DB">
          <w:rPr>
            <w:rStyle w:val="a5"/>
            <w:noProof/>
          </w:rPr>
          <w:t xml:space="preserve"> 4 - 36 </w:t>
        </w:r>
        <w:r w:rsidR="00375B1F" w:rsidRPr="00DB68DB">
          <w:rPr>
            <w:rStyle w:val="a5"/>
            <w:rFonts w:hint="eastAsia"/>
            <w:noProof/>
          </w:rPr>
          <w:t>臨停車</w:t>
        </w:r>
        <w:r w:rsidR="00375B1F" w:rsidRPr="00DB68DB">
          <w:rPr>
            <w:rStyle w:val="a5"/>
            <w:noProof/>
          </w:rPr>
          <w:t xml:space="preserve"> </w:t>
        </w:r>
        <w:r w:rsidR="00375B1F" w:rsidRPr="00DB68DB">
          <w:rPr>
            <w:rStyle w:val="a5"/>
            <w:rFonts w:hint="eastAsia"/>
            <w:noProof/>
          </w:rPr>
          <w:t>票種停留時間統計</w:t>
        </w:r>
        <w:r w:rsidR="00375B1F">
          <w:rPr>
            <w:noProof/>
            <w:webHidden/>
          </w:rPr>
          <w:tab/>
        </w:r>
        <w:r w:rsidR="00375B1F">
          <w:rPr>
            <w:noProof/>
            <w:webHidden/>
          </w:rPr>
          <w:fldChar w:fldCharType="begin"/>
        </w:r>
        <w:r w:rsidR="00375B1F">
          <w:rPr>
            <w:noProof/>
            <w:webHidden/>
          </w:rPr>
          <w:instrText xml:space="preserve"> PAGEREF _Toc203041055 \h </w:instrText>
        </w:r>
        <w:r w:rsidR="00375B1F">
          <w:rPr>
            <w:noProof/>
            <w:webHidden/>
          </w:rPr>
        </w:r>
        <w:r w:rsidR="00375B1F">
          <w:rPr>
            <w:noProof/>
            <w:webHidden/>
          </w:rPr>
          <w:fldChar w:fldCharType="separate"/>
        </w:r>
        <w:r w:rsidR="00D1794C">
          <w:rPr>
            <w:noProof/>
            <w:webHidden/>
          </w:rPr>
          <w:t>59</w:t>
        </w:r>
        <w:r w:rsidR="00375B1F">
          <w:rPr>
            <w:noProof/>
            <w:webHidden/>
          </w:rPr>
          <w:fldChar w:fldCharType="end"/>
        </w:r>
      </w:hyperlink>
    </w:p>
    <w:p w14:paraId="741CEA00" w14:textId="1F943104"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56" w:history="1">
        <w:r w:rsidR="00375B1F" w:rsidRPr="00DB68DB">
          <w:rPr>
            <w:rStyle w:val="a5"/>
            <w:rFonts w:hint="eastAsia"/>
            <w:noProof/>
          </w:rPr>
          <w:t>圖</w:t>
        </w:r>
        <w:r w:rsidR="00375B1F" w:rsidRPr="00DB68DB">
          <w:rPr>
            <w:rStyle w:val="a5"/>
            <w:noProof/>
          </w:rPr>
          <w:t xml:space="preserve"> 4 - 37 </w:t>
        </w:r>
        <w:r w:rsidR="00375B1F" w:rsidRPr="00DB68DB">
          <w:rPr>
            <w:rStyle w:val="a5"/>
            <w:rFonts w:hint="eastAsia"/>
            <w:noProof/>
          </w:rPr>
          <w:t>學生計次</w:t>
        </w:r>
        <w:r w:rsidR="00375B1F" w:rsidRPr="00DB68DB">
          <w:rPr>
            <w:rStyle w:val="a5"/>
            <w:noProof/>
          </w:rPr>
          <w:t xml:space="preserve"> </w:t>
        </w:r>
        <w:r w:rsidR="00375B1F" w:rsidRPr="00DB68DB">
          <w:rPr>
            <w:rStyle w:val="a5"/>
            <w:rFonts w:hint="eastAsia"/>
            <w:noProof/>
          </w:rPr>
          <w:t>票種停留時間統計</w:t>
        </w:r>
        <w:r w:rsidR="00375B1F">
          <w:rPr>
            <w:noProof/>
            <w:webHidden/>
          </w:rPr>
          <w:tab/>
        </w:r>
        <w:r w:rsidR="00375B1F">
          <w:rPr>
            <w:noProof/>
            <w:webHidden/>
          </w:rPr>
          <w:fldChar w:fldCharType="begin"/>
        </w:r>
        <w:r w:rsidR="00375B1F">
          <w:rPr>
            <w:noProof/>
            <w:webHidden/>
          </w:rPr>
          <w:instrText xml:space="preserve"> PAGEREF _Toc203041056 \h </w:instrText>
        </w:r>
        <w:r w:rsidR="00375B1F">
          <w:rPr>
            <w:noProof/>
            <w:webHidden/>
          </w:rPr>
        </w:r>
        <w:r w:rsidR="00375B1F">
          <w:rPr>
            <w:noProof/>
            <w:webHidden/>
          </w:rPr>
          <w:fldChar w:fldCharType="separate"/>
        </w:r>
        <w:r w:rsidR="00D1794C">
          <w:rPr>
            <w:noProof/>
            <w:webHidden/>
          </w:rPr>
          <w:t>60</w:t>
        </w:r>
        <w:r w:rsidR="00375B1F">
          <w:rPr>
            <w:noProof/>
            <w:webHidden/>
          </w:rPr>
          <w:fldChar w:fldCharType="end"/>
        </w:r>
      </w:hyperlink>
    </w:p>
    <w:p w14:paraId="1449F04C" w14:textId="2AB4F28F"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57" w:history="1">
        <w:r w:rsidR="00375B1F" w:rsidRPr="00DB68DB">
          <w:rPr>
            <w:rStyle w:val="a5"/>
            <w:rFonts w:hint="eastAsia"/>
            <w:noProof/>
          </w:rPr>
          <w:t>圖</w:t>
        </w:r>
        <w:r w:rsidR="00375B1F" w:rsidRPr="00DB68DB">
          <w:rPr>
            <w:rStyle w:val="a5"/>
            <w:noProof/>
          </w:rPr>
          <w:t xml:space="preserve"> 4 - 38 </w:t>
        </w:r>
        <w:r w:rsidR="00375B1F" w:rsidRPr="00DB68DB">
          <w:rPr>
            <w:rStyle w:val="a5"/>
            <w:rFonts w:hint="eastAsia"/>
            <w:noProof/>
          </w:rPr>
          <w:t>教職員</w:t>
        </w:r>
        <w:r w:rsidR="00375B1F" w:rsidRPr="00DB68DB">
          <w:rPr>
            <w:rStyle w:val="a5"/>
            <w:noProof/>
          </w:rPr>
          <w:t xml:space="preserve"> </w:t>
        </w:r>
        <w:r w:rsidR="00375B1F" w:rsidRPr="00DB68DB">
          <w:rPr>
            <w:rStyle w:val="a5"/>
            <w:rFonts w:hint="eastAsia"/>
            <w:noProof/>
          </w:rPr>
          <w:t>票種停留時間統計</w:t>
        </w:r>
        <w:r w:rsidR="00375B1F">
          <w:rPr>
            <w:noProof/>
            <w:webHidden/>
          </w:rPr>
          <w:tab/>
        </w:r>
        <w:r w:rsidR="00375B1F">
          <w:rPr>
            <w:noProof/>
            <w:webHidden/>
          </w:rPr>
          <w:fldChar w:fldCharType="begin"/>
        </w:r>
        <w:r w:rsidR="00375B1F">
          <w:rPr>
            <w:noProof/>
            <w:webHidden/>
          </w:rPr>
          <w:instrText xml:space="preserve"> PAGEREF _Toc203041057 \h </w:instrText>
        </w:r>
        <w:r w:rsidR="00375B1F">
          <w:rPr>
            <w:noProof/>
            <w:webHidden/>
          </w:rPr>
        </w:r>
        <w:r w:rsidR="00375B1F">
          <w:rPr>
            <w:noProof/>
            <w:webHidden/>
          </w:rPr>
          <w:fldChar w:fldCharType="separate"/>
        </w:r>
        <w:r w:rsidR="00D1794C">
          <w:rPr>
            <w:noProof/>
            <w:webHidden/>
          </w:rPr>
          <w:t>61</w:t>
        </w:r>
        <w:r w:rsidR="00375B1F">
          <w:rPr>
            <w:noProof/>
            <w:webHidden/>
          </w:rPr>
          <w:fldChar w:fldCharType="end"/>
        </w:r>
      </w:hyperlink>
    </w:p>
    <w:p w14:paraId="73945578" w14:textId="351F3B05"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58" w:history="1">
        <w:r w:rsidR="00375B1F" w:rsidRPr="00DB68DB">
          <w:rPr>
            <w:rStyle w:val="a5"/>
            <w:rFonts w:hint="eastAsia"/>
            <w:noProof/>
          </w:rPr>
          <w:t>圖圖</w:t>
        </w:r>
        <w:r w:rsidR="00375B1F" w:rsidRPr="00DB68DB">
          <w:rPr>
            <w:rStyle w:val="a5"/>
            <w:noProof/>
          </w:rPr>
          <w:t xml:space="preserve"> 4 - 39 </w:t>
        </w:r>
        <w:r w:rsidR="00375B1F" w:rsidRPr="00DB68DB">
          <w:rPr>
            <w:rStyle w:val="a5"/>
            <w:rFonts w:hint="eastAsia"/>
            <w:noProof/>
          </w:rPr>
          <w:t>學生長時</w:t>
        </w:r>
        <w:r w:rsidR="00375B1F" w:rsidRPr="00DB68DB">
          <w:rPr>
            <w:rStyle w:val="a5"/>
            <w:noProof/>
          </w:rPr>
          <w:t xml:space="preserve"> </w:t>
        </w:r>
        <w:r w:rsidR="00375B1F" w:rsidRPr="00DB68DB">
          <w:rPr>
            <w:rStyle w:val="a5"/>
            <w:rFonts w:hint="eastAsia"/>
            <w:noProof/>
          </w:rPr>
          <w:t>票種停留時間統計</w:t>
        </w:r>
        <w:r w:rsidR="00375B1F">
          <w:rPr>
            <w:noProof/>
            <w:webHidden/>
          </w:rPr>
          <w:tab/>
        </w:r>
        <w:r w:rsidR="00375B1F">
          <w:rPr>
            <w:noProof/>
            <w:webHidden/>
          </w:rPr>
          <w:fldChar w:fldCharType="begin"/>
        </w:r>
        <w:r w:rsidR="00375B1F">
          <w:rPr>
            <w:noProof/>
            <w:webHidden/>
          </w:rPr>
          <w:instrText xml:space="preserve"> PAGEREF _Toc203041058 \h </w:instrText>
        </w:r>
        <w:r w:rsidR="00375B1F">
          <w:rPr>
            <w:noProof/>
            <w:webHidden/>
          </w:rPr>
        </w:r>
        <w:r w:rsidR="00375B1F">
          <w:rPr>
            <w:noProof/>
            <w:webHidden/>
          </w:rPr>
          <w:fldChar w:fldCharType="separate"/>
        </w:r>
        <w:r w:rsidR="00D1794C">
          <w:rPr>
            <w:noProof/>
            <w:webHidden/>
          </w:rPr>
          <w:t>62</w:t>
        </w:r>
        <w:r w:rsidR="00375B1F">
          <w:rPr>
            <w:noProof/>
            <w:webHidden/>
          </w:rPr>
          <w:fldChar w:fldCharType="end"/>
        </w:r>
      </w:hyperlink>
    </w:p>
    <w:p w14:paraId="1C9FCFD6" w14:textId="3AD5BE3E"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59" w:history="1">
        <w:r w:rsidR="00375B1F" w:rsidRPr="00DB68DB">
          <w:rPr>
            <w:rStyle w:val="a5"/>
            <w:rFonts w:hint="eastAsia"/>
            <w:noProof/>
          </w:rPr>
          <w:t>圖</w:t>
        </w:r>
        <w:r w:rsidR="00375B1F" w:rsidRPr="00DB68DB">
          <w:rPr>
            <w:rStyle w:val="a5"/>
            <w:noProof/>
          </w:rPr>
          <w:t xml:space="preserve"> 4 - 40 </w:t>
        </w:r>
        <w:r w:rsidR="00375B1F" w:rsidRPr="00DB68DB">
          <w:rPr>
            <w:rStyle w:val="a5"/>
            <w:rFonts w:hint="eastAsia"/>
            <w:noProof/>
          </w:rPr>
          <w:t>臨時貴賓</w:t>
        </w:r>
        <w:r w:rsidR="00375B1F" w:rsidRPr="00DB68DB">
          <w:rPr>
            <w:rStyle w:val="a5"/>
            <w:noProof/>
          </w:rPr>
          <w:t xml:space="preserve"> </w:t>
        </w:r>
        <w:r w:rsidR="00375B1F" w:rsidRPr="00DB68DB">
          <w:rPr>
            <w:rStyle w:val="a5"/>
            <w:rFonts w:hint="eastAsia"/>
            <w:noProof/>
          </w:rPr>
          <w:t>票種停留時間統計</w:t>
        </w:r>
        <w:r w:rsidR="00375B1F">
          <w:rPr>
            <w:noProof/>
            <w:webHidden/>
          </w:rPr>
          <w:tab/>
        </w:r>
        <w:r w:rsidR="00375B1F">
          <w:rPr>
            <w:noProof/>
            <w:webHidden/>
          </w:rPr>
          <w:fldChar w:fldCharType="begin"/>
        </w:r>
        <w:r w:rsidR="00375B1F">
          <w:rPr>
            <w:noProof/>
            <w:webHidden/>
          </w:rPr>
          <w:instrText xml:space="preserve"> PAGEREF _Toc203041059 \h </w:instrText>
        </w:r>
        <w:r w:rsidR="00375B1F">
          <w:rPr>
            <w:noProof/>
            <w:webHidden/>
          </w:rPr>
        </w:r>
        <w:r w:rsidR="00375B1F">
          <w:rPr>
            <w:noProof/>
            <w:webHidden/>
          </w:rPr>
          <w:fldChar w:fldCharType="separate"/>
        </w:r>
        <w:r w:rsidR="00D1794C">
          <w:rPr>
            <w:noProof/>
            <w:webHidden/>
          </w:rPr>
          <w:t>63</w:t>
        </w:r>
        <w:r w:rsidR="00375B1F">
          <w:rPr>
            <w:noProof/>
            <w:webHidden/>
          </w:rPr>
          <w:fldChar w:fldCharType="end"/>
        </w:r>
      </w:hyperlink>
    </w:p>
    <w:p w14:paraId="39F5064E" w14:textId="79EFA1FA"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60" w:history="1">
        <w:r w:rsidR="00375B1F" w:rsidRPr="00DB68DB">
          <w:rPr>
            <w:rStyle w:val="a5"/>
            <w:rFonts w:hint="eastAsia"/>
            <w:noProof/>
          </w:rPr>
          <w:t>圖</w:t>
        </w:r>
        <w:r w:rsidR="00375B1F" w:rsidRPr="00DB68DB">
          <w:rPr>
            <w:rStyle w:val="a5"/>
            <w:noProof/>
          </w:rPr>
          <w:t xml:space="preserve"> 4 - 41 </w:t>
        </w:r>
        <w:r w:rsidR="00375B1F" w:rsidRPr="00DB68DB">
          <w:rPr>
            <w:rStyle w:val="a5"/>
            <w:rFonts w:hint="eastAsia"/>
            <w:noProof/>
          </w:rPr>
          <w:t>廠商汽車</w:t>
        </w:r>
        <w:r w:rsidR="00375B1F" w:rsidRPr="00DB68DB">
          <w:rPr>
            <w:rStyle w:val="a5"/>
            <w:noProof/>
          </w:rPr>
          <w:t xml:space="preserve"> </w:t>
        </w:r>
        <w:r w:rsidR="00375B1F" w:rsidRPr="00DB68DB">
          <w:rPr>
            <w:rStyle w:val="a5"/>
            <w:rFonts w:hint="eastAsia"/>
            <w:noProof/>
          </w:rPr>
          <w:t>票種停留時間統計</w:t>
        </w:r>
        <w:r w:rsidR="00375B1F">
          <w:rPr>
            <w:noProof/>
            <w:webHidden/>
          </w:rPr>
          <w:tab/>
        </w:r>
        <w:r w:rsidR="00375B1F">
          <w:rPr>
            <w:noProof/>
            <w:webHidden/>
          </w:rPr>
          <w:fldChar w:fldCharType="begin"/>
        </w:r>
        <w:r w:rsidR="00375B1F">
          <w:rPr>
            <w:noProof/>
            <w:webHidden/>
          </w:rPr>
          <w:instrText xml:space="preserve"> PAGEREF _Toc203041060 \h </w:instrText>
        </w:r>
        <w:r w:rsidR="00375B1F">
          <w:rPr>
            <w:noProof/>
            <w:webHidden/>
          </w:rPr>
        </w:r>
        <w:r w:rsidR="00375B1F">
          <w:rPr>
            <w:noProof/>
            <w:webHidden/>
          </w:rPr>
          <w:fldChar w:fldCharType="separate"/>
        </w:r>
        <w:r w:rsidR="00D1794C">
          <w:rPr>
            <w:noProof/>
            <w:webHidden/>
          </w:rPr>
          <w:t>64</w:t>
        </w:r>
        <w:r w:rsidR="00375B1F">
          <w:rPr>
            <w:noProof/>
            <w:webHidden/>
          </w:rPr>
          <w:fldChar w:fldCharType="end"/>
        </w:r>
      </w:hyperlink>
    </w:p>
    <w:p w14:paraId="07FFB5B5" w14:textId="3C43C7A4"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61" w:history="1">
        <w:r w:rsidR="00375B1F" w:rsidRPr="00DB68DB">
          <w:rPr>
            <w:rStyle w:val="a5"/>
            <w:rFonts w:hint="eastAsia"/>
            <w:noProof/>
          </w:rPr>
          <w:t>圖</w:t>
        </w:r>
        <w:r w:rsidR="00375B1F" w:rsidRPr="00DB68DB">
          <w:rPr>
            <w:rStyle w:val="a5"/>
            <w:noProof/>
          </w:rPr>
          <w:t xml:space="preserve"> 4 - 42 </w:t>
        </w:r>
        <w:r w:rsidR="00375B1F" w:rsidRPr="00DB68DB">
          <w:rPr>
            <w:rStyle w:val="a5"/>
            <w:rFonts w:hint="eastAsia"/>
            <w:noProof/>
          </w:rPr>
          <w:t>教職員計次</w:t>
        </w:r>
        <w:r w:rsidR="00375B1F" w:rsidRPr="00DB68DB">
          <w:rPr>
            <w:rStyle w:val="a5"/>
            <w:noProof/>
          </w:rPr>
          <w:t xml:space="preserve"> </w:t>
        </w:r>
        <w:r w:rsidR="00375B1F" w:rsidRPr="00DB68DB">
          <w:rPr>
            <w:rStyle w:val="a5"/>
            <w:rFonts w:hint="eastAsia"/>
            <w:noProof/>
          </w:rPr>
          <w:t>票種停留時間統計</w:t>
        </w:r>
        <w:r w:rsidR="00375B1F">
          <w:rPr>
            <w:noProof/>
            <w:webHidden/>
          </w:rPr>
          <w:tab/>
        </w:r>
        <w:r w:rsidR="00375B1F">
          <w:rPr>
            <w:noProof/>
            <w:webHidden/>
          </w:rPr>
          <w:fldChar w:fldCharType="begin"/>
        </w:r>
        <w:r w:rsidR="00375B1F">
          <w:rPr>
            <w:noProof/>
            <w:webHidden/>
          </w:rPr>
          <w:instrText xml:space="preserve"> PAGEREF _Toc203041061 \h </w:instrText>
        </w:r>
        <w:r w:rsidR="00375B1F">
          <w:rPr>
            <w:noProof/>
            <w:webHidden/>
          </w:rPr>
        </w:r>
        <w:r w:rsidR="00375B1F">
          <w:rPr>
            <w:noProof/>
            <w:webHidden/>
          </w:rPr>
          <w:fldChar w:fldCharType="separate"/>
        </w:r>
        <w:r w:rsidR="00D1794C">
          <w:rPr>
            <w:noProof/>
            <w:webHidden/>
          </w:rPr>
          <w:t>65</w:t>
        </w:r>
        <w:r w:rsidR="00375B1F">
          <w:rPr>
            <w:noProof/>
            <w:webHidden/>
          </w:rPr>
          <w:fldChar w:fldCharType="end"/>
        </w:r>
      </w:hyperlink>
    </w:p>
    <w:p w14:paraId="77EA8C49" w14:textId="570914F1"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62" w:history="1">
        <w:r w:rsidR="00375B1F" w:rsidRPr="00DB68DB">
          <w:rPr>
            <w:rStyle w:val="a5"/>
            <w:rFonts w:hint="eastAsia"/>
            <w:noProof/>
          </w:rPr>
          <w:t>圖</w:t>
        </w:r>
        <w:r w:rsidR="00375B1F" w:rsidRPr="00DB68DB">
          <w:rPr>
            <w:rStyle w:val="a5"/>
            <w:noProof/>
          </w:rPr>
          <w:t xml:space="preserve"> 4 - 43 </w:t>
        </w:r>
        <w:r w:rsidR="00375B1F" w:rsidRPr="00DB68DB">
          <w:rPr>
            <w:rStyle w:val="a5"/>
            <w:rFonts w:hint="eastAsia"/>
            <w:noProof/>
          </w:rPr>
          <w:t>身障優惠</w:t>
        </w:r>
        <w:r w:rsidR="00375B1F" w:rsidRPr="00DB68DB">
          <w:rPr>
            <w:rStyle w:val="a5"/>
            <w:noProof/>
          </w:rPr>
          <w:t xml:space="preserve"> </w:t>
        </w:r>
        <w:r w:rsidR="00375B1F" w:rsidRPr="00DB68DB">
          <w:rPr>
            <w:rStyle w:val="a5"/>
            <w:rFonts w:hint="eastAsia"/>
            <w:noProof/>
          </w:rPr>
          <w:t>票種停留時間統計</w:t>
        </w:r>
        <w:r w:rsidR="00375B1F">
          <w:rPr>
            <w:noProof/>
            <w:webHidden/>
          </w:rPr>
          <w:tab/>
        </w:r>
        <w:r w:rsidR="00375B1F">
          <w:rPr>
            <w:noProof/>
            <w:webHidden/>
          </w:rPr>
          <w:fldChar w:fldCharType="begin"/>
        </w:r>
        <w:r w:rsidR="00375B1F">
          <w:rPr>
            <w:noProof/>
            <w:webHidden/>
          </w:rPr>
          <w:instrText xml:space="preserve"> PAGEREF _Toc203041062 \h </w:instrText>
        </w:r>
        <w:r w:rsidR="00375B1F">
          <w:rPr>
            <w:noProof/>
            <w:webHidden/>
          </w:rPr>
        </w:r>
        <w:r w:rsidR="00375B1F">
          <w:rPr>
            <w:noProof/>
            <w:webHidden/>
          </w:rPr>
          <w:fldChar w:fldCharType="separate"/>
        </w:r>
        <w:r w:rsidR="00D1794C">
          <w:rPr>
            <w:noProof/>
            <w:webHidden/>
          </w:rPr>
          <w:t>66</w:t>
        </w:r>
        <w:r w:rsidR="00375B1F">
          <w:rPr>
            <w:noProof/>
            <w:webHidden/>
          </w:rPr>
          <w:fldChar w:fldCharType="end"/>
        </w:r>
      </w:hyperlink>
    </w:p>
    <w:p w14:paraId="7C14BAD0" w14:textId="39B017C1"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63" w:history="1">
        <w:r w:rsidR="00375B1F" w:rsidRPr="00DB68DB">
          <w:rPr>
            <w:rStyle w:val="a5"/>
            <w:rFonts w:hint="eastAsia"/>
            <w:noProof/>
          </w:rPr>
          <w:t>圖</w:t>
        </w:r>
        <w:r w:rsidR="00375B1F" w:rsidRPr="00DB68DB">
          <w:rPr>
            <w:rStyle w:val="a5"/>
            <w:noProof/>
          </w:rPr>
          <w:t xml:space="preserve"> 4 - 44 </w:t>
        </w:r>
        <w:r w:rsidR="00375B1F" w:rsidRPr="00DB68DB">
          <w:rPr>
            <w:rStyle w:val="a5"/>
            <w:rFonts w:hint="eastAsia"/>
            <w:noProof/>
          </w:rPr>
          <w:t>退休及校友</w:t>
        </w:r>
        <w:r w:rsidR="00375B1F" w:rsidRPr="00DB68DB">
          <w:rPr>
            <w:rStyle w:val="a5"/>
            <w:noProof/>
          </w:rPr>
          <w:t xml:space="preserve"> </w:t>
        </w:r>
        <w:r w:rsidR="00375B1F" w:rsidRPr="00DB68DB">
          <w:rPr>
            <w:rStyle w:val="a5"/>
            <w:rFonts w:hint="eastAsia"/>
            <w:noProof/>
          </w:rPr>
          <w:t>票種停留時間統計</w:t>
        </w:r>
        <w:r w:rsidR="00375B1F">
          <w:rPr>
            <w:noProof/>
            <w:webHidden/>
          </w:rPr>
          <w:tab/>
        </w:r>
        <w:r w:rsidR="00375B1F">
          <w:rPr>
            <w:noProof/>
            <w:webHidden/>
          </w:rPr>
          <w:fldChar w:fldCharType="begin"/>
        </w:r>
        <w:r w:rsidR="00375B1F">
          <w:rPr>
            <w:noProof/>
            <w:webHidden/>
          </w:rPr>
          <w:instrText xml:space="preserve"> PAGEREF _Toc203041063 \h </w:instrText>
        </w:r>
        <w:r w:rsidR="00375B1F">
          <w:rPr>
            <w:noProof/>
            <w:webHidden/>
          </w:rPr>
        </w:r>
        <w:r w:rsidR="00375B1F">
          <w:rPr>
            <w:noProof/>
            <w:webHidden/>
          </w:rPr>
          <w:fldChar w:fldCharType="separate"/>
        </w:r>
        <w:r w:rsidR="00D1794C">
          <w:rPr>
            <w:noProof/>
            <w:webHidden/>
          </w:rPr>
          <w:t>67</w:t>
        </w:r>
        <w:r w:rsidR="00375B1F">
          <w:rPr>
            <w:noProof/>
            <w:webHidden/>
          </w:rPr>
          <w:fldChar w:fldCharType="end"/>
        </w:r>
      </w:hyperlink>
    </w:p>
    <w:p w14:paraId="424FA5CA" w14:textId="2223BEF4"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64" w:history="1">
        <w:r w:rsidR="00375B1F" w:rsidRPr="00DB68DB">
          <w:rPr>
            <w:rStyle w:val="a5"/>
            <w:rFonts w:hint="eastAsia"/>
            <w:noProof/>
          </w:rPr>
          <w:t>圖</w:t>
        </w:r>
        <w:r w:rsidR="00375B1F" w:rsidRPr="00DB68DB">
          <w:rPr>
            <w:rStyle w:val="a5"/>
            <w:noProof/>
          </w:rPr>
          <w:t xml:space="preserve"> 4 - 45 </w:t>
        </w:r>
        <w:r w:rsidR="00375B1F" w:rsidRPr="00DB68DB">
          <w:rPr>
            <w:rStyle w:val="a5"/>
            <w:rFonts w:hint="eastAsia"/>
            <w:noProof/>
          </w:rPr>
          <w:t>在職專班</w:t>
        </w:r>
        <w:r w:rsidR="00375B1F" w:rsidRPr="00DB68DB">
          <w:rPr>
            <w:rStyle w:val="a5"/>
            <w:noProof/>
          </w:rPr>
          <w:t xml:space="preserve"> </w:t>
        </w:r>
        <w:r w:rsidR="00375B1F" w:rsidRPr="00DB68DB">
          <w:rPr>
            <w:rStyle w:val="a5"/>
            <w:rFonts w:hint="eastAsia"/>
            <w:noProof/>
          </w:rPr>
          <w:t>票種停留時間統計</w:t>
        </w:r>
        <w:r w:rsidR="00375B1F">
          <w:rPr>
            <w:noProof/>
            <w:webHidden/>
          </w:rPr>
          <w:tab/>
        </w:r>
        <w:r w:rsidR="00375B1F">
          <w:rPr>
            <w:noProof/>
            <w:webHidden/>
          </w:rPr>
          <w:fldChar w:fldCharType="begin"/>
        </w:r>
        <w:r w:rsidR="00375B1F">
          <w:rPr>
            <w:noProof/>
            <w:webHidden/>
          </w:rPr>
          <w:instrText xml:space="preserve"> PAGEREF _Toc203041064 \h </w:instrText>
        </w:r>
        <w:r w:rsidR="00375B1F">
          <w:rPr>
            <w:noProof/>
            <w:webHidden/>
          </w:rPr>
        </w:r>
        <w:r w:rsidR="00375B1F">
          <w:rPr>
            <w:noProof/>
            <w:webHidden/>
          </w:rPr>
          <w:fldChar w:fldCharType="separate"/>
        </w:r>
        <w:r w:rsidR="00D1794C">
          <w:rPr>
            <w:noProof/>
            <w:webHidden/>
          </w:rPr>
          <w:t>68</w:t>
        </w:r>
        <w:r w:rsidR="00375B1F">
          <w:rPr>
            <w:noProof/>
            <w:webHidden/>
          </w:rPr>
          <w:fldChar w:fldCharType="end"/>
        </w:r>
      </w:hyperlink>
    </w:p>
    <w:p w14:paraId="04980357" w14:textId="4084A5A3"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65" w:history="1">
        <w:r w:rsidR="00375B1F" w:rsidRPr="00DB68DB">
          <w:rPr>
            <w:rStyle w:val="a5"/>
            <w:rFonts w:hint="eastAsia"/>
            <w:noProof/>
          </w:rPr>
          <w:t>圖</w:t>
        </w:r>
        <w:r w:rsidR="00375B1F" w:rsidRPr="00DB68DB">
          <w:rPr>
            <w:rStyle w:val="a5"/>
            <w:noProof/>
          </w:rPr>
          <w:t xml:space="preserve"> 4 - 46 </w:t>
        </w:r>
        <w:r w:rsidR="00375B1F" w:rsidRPr="00DB68DB">
          <w:rPr>
            <w:rStyle w:val="a5"/>
            <w:rFonts w:hint="eastAsia"/>
            <w:noProof/>
          </w:rPr>
          <w:t>退休及校友臨停</w:t>
        </w:r>
        <w:r w:rsidR="00375B1F" w:rsidRPr="00DB68DB">
          <w:rPr>
            <w:rStyle w:val="a5"/>
            <w:noProof/>
          </w:rPr>
          <w:t xml:space="preserve"> </w:t>
        </w:r>
        <w:r w:rsidR="00375B1F" w:rsidRPr="00DB68DB">
          <w:rPr>
            <w:rStyle w:val="a5"/>
            <w:rFonts w:hint="eastAsia"/>
            <w:noProof/>
          </w:rPr>
          <w:t>票種停留時間統計</w:t>
        </w:r>
        <w:r w:rsidR="00375B1F">
          <w:rPr>
            <w:noProof/>
            <w:webHidden/>
          </w:rPr>
          <w:tab/>
        </w:r>
        <w:r w:rsidR="00375B1F">
          <w:rPr>
            <w:noProof/>
            <w:webHidden/>
          </w:rPr>
          <w:fldChar w:fldCharType="begin"/>
        </w:r>
        <w:r w:rsidR="00375B1F">
          <w:rPr>
            <w:noProof/>
            <w:webHidden/>
          </w:rPr>
          <w:instrText xml:space="preserve"> PAGEREF _Toc203041065 \h </w:instrText>
        </w:r>
        <w:r w:rsidR="00375B1F">
          <w:rPr>
            <w:noProof/>
            <w:webHidden/>
          </w:rPr>
        </w:r>
        <w:r w:rsidR="00375B1F">
          <w:rPr>
            <w:noProof/>
            <w:webHidden/>
          </w:rPr>
          <w:fldChar w:fldCharType="separate"/>
        </w:r>
        <w:r w:rsidR="00D1794C">
          <w:rPr>
            <w:noProof/>
            <w:webHidden/>
          </w:rPr>
          <w:t>69</w:t>
        </w:r>
        <w:r w:rsidR="00375B1F">
          <w:rPr>
            <w:noProof/>
            <w:webHidden/>
          </w:rPr>
          <w:fldChar w:fldCharType="end"/>
        </w:r>
      </w:hyperlink>
    </w:p>
    <w:p w14:paraId="56C4C29F" w14:textId="32847277"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66" w:history="1">
        <w:r w:rsidR="00375B1F" w:rsidRPr="00DB68DB">
          <w:rPr>
            <w:rStyle w:val="a5"/>
            <w:rFonts w:hint="eastAsia"/>
            <w:noProof/>
          </w:rPr>
          <w:t>圖</w:t>
        </w:r>
        <w:r w:rsidR="00375B1F" w:rsidRPr="00DB68DB">
          <w:rPr>
            <w:rStyle w:val="a5"/>
            <w:noProof/>
          </w:rPr>
          <w:t xml:space="preserve"> 4 - 47 </w:t>
        </w:r>
        <w:r w:rsidR="00375B1F" w:rsidRPr="00DB68DB">
          <w:rPr>
            <w:rStyle w:val="a5"/>
            <w:rFonts w:hint="eastAsia"/>
            <w:noProof/>
          </w:rPr>
          <w:t>互惠車輛</w:t>
        </w:r>
        <w:r w:rsidR="00375B1F" w:rsidRPr="00DB68DB">
          <w:rPr>
            <w:rStyle w:val="a5"/>
            <w:noProof/>
          </w:rPr>
          <w:t xml:space="preserve"> </w:t>
        </w:r>
        <w:r w:rsidR="00375B1F" w:rsidRPr="00DB68DB">
          <w:rPr>
            <w:rStyle w:val="a5"/>
            <w:rFonts w:hint="eastAsia"/>
            <w:noProof/>
          </w:rPr>
          <w:t>票種停留時間統計</w:t>
        </w:r>
        <w:r w:rsidR="00375B1F">
          <w:rPr>
            <w:noProof/>
            <w:webHidden/>
          </w:rPr>
          <w:tab/>
        </w:r>
        <w:r w:rsidR="00375B1F">
          <w:rPr>
            <w:noProof/>
            <w:webHidden/>
          </w:rPr>
          <w:fldChar w:fldCharType="begin"/>
        </w:r>
        <w:r w:rsidR="00375B1F">
          <w:rPr>
            <w:noProof/>
            <w:webHidden/>
          </w:rPr>
          <w:instrText xml:space="preserve"> PAGEREF _Toc203041066 \h </w:instrText>
        </w:r>
        <w:r w:rsidR="00375B1F">
          <w:rPr>
            <w:noProof/>
            <w:webHidden/>
          </w:rPr>
        </w:r>
        <w:r w:rsidR="00375B1F">
          <w:rPr>
            <w:noProof/>
            <w:webHidden/>
          </w:rPr>
          <w:fldChar w:fldCharType="separate"/>
        </w:r>
        <w:r w:rsidR="00D1794C">
          <w:rPr>
            <w:noProof/>
            <w:webHidden/>
          </w:rPr>
          <w:t>70</w:t>
        </w:r>
        <w:r w:rsidR="00375B1F">
          <w:rPr>
            <w:noProof/>
            <w:webHidden/>
          </w:rPr>
          <w:fldChar w:fldCharType="end"/>
        </w:r>
      </w:hyperlink>
    </w:p>
    <w:p w14:paraId="556B396F" w14:textId="0031BD6D"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67" w:history="1">
        <w:r w:rsidR="00375B1F" w:rsidRPr="00DB68DB">
          <w:rPr>
            <w:rStyle w:val="a5"/>
            <w:rFonts w:hint="eastAsia"/>
            <w:noProof/>
          </w:rPr>
          <w:t>圖</w:t>
        </w:r>
        <w:r w:rsidR="00375B1F" w:rsidRPr="00DB68DB">
          <w:rPr>
            <w:rStyle w:val="a5"/>
            <w:noProof/>
          </w:rPr>
          <w:t xml:space="preserve"> 4 - 48 </w:t>
        </w:r>
        <w:r w:rsidR="00375B1F" w:rsidRPr="00DB68DB">
          <w:rPr>
            <w:rStyle w:val="a5"/>
            <w:rFonts w:hint="eastAsia"/>
            <w:noProof/>
          </w:rPr>
          <w:t>長時廠商</w:t>
        </w:r>
        <w:r w:rsidR="00375B1F" w:rsidRPr="00DB68DB">
          <w:rPr>
            <w:rStyle w:val="a5"/>
            <w:noProof/>
          </w:rPr>
          <w:t xml:space="preserve"> </w:t>
        </w:r>
        <w:r w:rsidR="00375B1F" w:rsidRPr="00DB68DB">
          <w:rPr>
            <w:rStyle w:val="a5"/>
            <w:rFonts w:hint="eastAsia"/>
            <w:noProof/>
          </w:rPr>
          <w:t>票種停留時間統計</w:t>
        </w:r>
        <w:r w:rsidR="00375B1F">
          <w:rPr>
            <w:noProof/>
            <w:webHidden/>
          </w:rPr>
          <w:tab/>
        </w:r>
        <w:r w:rsidR="00375B1F">
          <w:rPr>
            <w:noProof/>
            <w:webHidden/>
          </w:rPr>
          <w:fldChar w:fldCharType="begin"/>
        </w:r>
        <w:r w:rsidR="00375B1F">
          <w:rPr>
            <w:noProof/>
            <w:webHidden/>
          </w:rPr>
          <w:instrText xml:space="preserve"> PAGEREF _Toc203041067 \h </w:instrText>
        </w:r>
        <w:r w:rsidR="00375B1F">
          <w:rPr>
            <w:noProof/>
            <w:webHidden/>
          </w:rPr>
        </w:r>
        <w:r w:rsidR="00375B1F">
          <w:rPr>
            <w:noProof/>
            <w:webHidden/>
          </w:rPr>
          <w:fldChar w:fldCharType="separate"/>
        </w:r>
        <w:r w:rsidR="00D1794C">
          <w:rPr>
            <w:noProof/>
            <w:webHidden/>
          </w:rPr>
          <w:t>71</w:t>
        </w:r>
        <w:r w:rsidR="00375B1F">
          <w:rPr>
            <w:noProof/>
            <w:webHidden/>
          </w:rPr>
          <w:fldChar w:fldCharType="end"/>
        </w:r>
      </w:hyperlink>
    </w:p>
    <w:p w14:paraId="0D8731D7" w14:textId="26EA102E"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68" w:history="1">
        <w:r w:rsidR="00375B1F" w:rsidRPr="00DB68DB">
          <w:rPr>
            <w:rStyle w:val="a5"/>
            <w:rFonts w:hint="eastAsia"/>
            <w:noProof/>
          </w:rPr>
          <w:t>圖</w:t>
        </w:r>
        <w:r w:rsidR="00375B1F" w:rsidRPr="00DB68DB">
          <w:rPr>
            <w:rStyle w:val="a5"/>
            <w:noProof/>
          </w:rPr>
          <w:t xml:space="preserve"> 4 - 49 </w:t>
        </w:r>
        <w:r w:rsidR="00375B1F" w:rsidRPr="00DB68DB">
          <w:rPr>
            <w:rStyle w:val="a5"/>
            <w:rFonts w:hint="eastAsia"/>
            <w:noProof/>
          </w:rPr>
          <w:t>特殊入校</w:t>
        </w:r>
        <w:r w:rsidR="00375B1F" w:rsidRPr="00DB68DB">
          <w:rPr>
            <w:rStyle w:val="a5"/>
            <w:noProof/>
          </w:rPr>
          <w:t xml:space="preserve"> </w:t>
        </w:r>
        <w:r w:rsidR="00375B1F" w:rsidRPr="00DB68DB">
          <w:rPr>
            <w:rStyle w:val="a5"/>
            <w:rFonts w:hint="eastAsia"/>
            <w:noProof/>
          </w:rPr>
          <w:t>票種停留時間統計</w:t>
        </w:r>
        <w:r w:rsidR="00375B1F">
          <w:rPr>
            <w:noProof/>
            <w:webHidden/>
          </w:rPr>
          <w:tab/>
        </w:r>
        <w:r w:rsidR="00375B1F">
          <w:rPr>
            <w:noProof/>
            <w:webHidden/>
          </w:rPr>
          <w:fldChar w:fldCharType="begin"/>
        </w:r>
        <w:r w:rsidR="00375B1F">
          <w:rPr>
            <w:noProof/>
            <w:webHidden/>
          </w:rPr>
          <w:instrText xml:space="preserve"> PAGEREF _Toc203041068 \h </w:instrText>
        </w:r>
        <w:r w:rsidR="00375B1F">
          <w:rPr>
            <w:noProof/>
            <w:webHidden/>
          </w:rPr>
        </w:r>
        <w:r w:rsidR="00375B1F">
          <w:rPr>
            <w:noProof/>
            <w:webHidden/>
          </w:rPr>
          <w:fldChar w:fldCharType="separate"/>
        </w:r>
        <w:r w:rsidR="00D1794C">
          <w:rPr>
            <w:noProof/>
            <w:webHidden/>
          </w:rPr>
          <w:t>72</w:t>
        </w:r>
        <w:r w:rsidR="00375B1F">
          <w:rPr>
            <w:noProof/>
            <w:webHidden/>
          </w:rPr>
          <w:fldChar w:fldCharType="end"/>
        </w:r>
      </w:hyperlink>
    </w:p>
    <w:p w14:paraId="168FC8C5" w14:textId="296E6416"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69" w:history="1">
        <w:r w:rsidR="00375B1F" w:rsidRPr="00DB68DB">
          <w:rPr>
            <w:rStyle w:val="a5"/>
            <w:rFonts w:hint="eastAsia"/>
            <w:noProof/>
          </w:rPr>
          <w:t>圖</w:t>
        </w:r>
        <w:r w:rsidR="00375B1F" w:rsidRPr="00DB68DB">
          <w:rPr>
            <w:rStyle w:val="a5"/>
            <w:noProof/>
          </w:rPr>
          <w:t xml:space="preserve"> 4 - 50 2025</w:t>
        </w:r>
        <w:r w:rsidR="00375B1F" w:rsidRPr="00DB68DB">
          <w:rPr>
            <w:rStyle w:val="a5"/>
            <w:rFonts w:hint="eastAsia"/>
            <w:noProof/>
          </w:rPr>
          <w:t>年</w:t>
        </w:r>
        <w:r w:rsidR="00375B1F" w:rsidRPr="00DB68DB">
          <w:rPr>
            <w:rStyle w:val="a5"/>
            <w:noProof/>
          </w:rPr>
          <w:t>3</w:t>
        </w:r>
        <w:r w:rsidR="00375B1F" w:rsidRPr="00DB68DB">
          <w:rPr>
            <w:rStyle w:val="a5"/>
            <w:rFonts w:hint="eastAsia"/>
            <w:noProof/>
          </w:rPr>
          <w:t>月停留時數分布圖</w:t>
        </w:r>
        <w:r w:rsidR="00375B1F">
          <w:rPr>
            <w:noProof/>
            <w:webHidden/>
          </w:rPr>
          <w:tab/>
        </w:r>
        <w:r w:rsidR="00375B1F">
          <w:rPr>
            <w:noProof/>
            <w:webHidden/>
          </w:rPr>
          <w:fldChar w:fldCharType="begin"/>
        </w:r>
        <w:r w:rsidR="00375B1F">
          <w:rPr>
            <w:noProof/>
            <w:webHidden/>
          </w:rPr>
          <w:instrText xml:space="preserve"> PAGEREF _Toc203041069 \h </w:instrText>
        </w:r>
        <w:r w:rsidR="00375B1F">
          <w:rPr>
            <w:noProof/>
            <w:webHidden/>
          </w:rPr>
        </w:r>
        <w:r w:rsidR="00375B1F">
          <w:rPr>
            <w:noProof/>
            <w:webHidden/>
          </w:rPr>
          <w:fldChar w:fldCharType="separate"/>
        </w:r>
        <w:r w:rsidR="00D1794C">
          <w:rPr>
            <w:noProof/>
            <w:webHidden/>
          </w:rPr>
          <w:t>74</w:t>
        </w:r>
        <w:r w:rsidR="00375B1F">
          <w:rPr>
            <w:noProof/>
            <w:webHidden/>
          </w:rPr>
          <w:fldChar w:fldCharType="end"/>
        </w:r>
      </w:hyperlink>
    </w:p>
    <w:p w14:paraId="2515E1DE" w14:textId="78CF34A2"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70" w:history="1">
        <w:r w:rsidR="00375B1F" w:rsidRPr="00DB68DB">
          <w:rPr>
            <w:rStyle w:val="a5"/>
            <w:rFonts w:hint="eastAsia"/>
            <w:noProof/>
          </w:rPr>
          <w:t>圖</w:t>
        </w:r>
        <w:r w:rsidR="00375B1F" w:rsidRPr="00DB68DB">
          <w:rPr>
            <w:rStyle w:val="a5"/>
            <w:noProof/>
          </w:rPr>
          <w:t xml:space="preserve"> 4 - 51 2024</w:t>
        </w:r>
        <w:r w:rsidR="00375B1F" w:rsidRPr="00DB68DB">
          <w:rPr>
            <w:rStyle w:val="a5"/>
            <w:rFonts w:hint="eastAsia"/>
            <w:noProof/>
          </w:rPr>
          <w:t>年</w:t>
        </w:r>
        <w:r w:rsidR="00375B1F" w:rsidRPr="00DB68DB">
          <w:rPr>
            <w:rStyle w:val="a5"/>
            <w:noProof/>
          </w:rPr>
          <w:t>3</w:t>
        </w:r>
        <w:r w:rsidR="00375B1F" w:rsidRPr="00DB68DB">
          <w:rPr>
            <w:rStyle w:val="a5"/>
            <w:rFonts w:hint="eastAsia"/>
            <w:noProof/>
          </w:rPr>
          <w:t>月停留時數分布圖</w:t>
        </w:r>
        <w:r w:rsidR="00375B1F">
          <w:rPr>
            <w:noProof/>
            <w:webHidden/>
          </w:rPr>
          <w:tab/>
        </w:r>
        <w:r w:rsidR="00375B1F">
          <w:rPr>
            <w:noProof/>
            <w:webHidden/>
          </w:rPr>
          <w:fldChar w:fldCharType="begin"/>
        </w:r>
        <w:r w:rsidR="00375B1F">
          <w:rPr>
            <w:noProof/>
            <w:webHidden/>
          </w:rPr>
          <w:instrText xml:space="preserve"> PAGEREF _Toc203041070 \h </w:instrText>
        </w:r>
        <w:r w:rsidR="00375B1F">
          <w:rPr>
            <w:noProof/>
            <w:webHidden/>
          </w:rPr>
        </w:r>
        <w:r w:rsidR="00375B1F">
          <w:rPr>
            <w:noProof/>
            <w:webHidden/>
          </w:rPr>
          <w:fldChar w:fldCharType="separate"/>
        </w:r>
        <w:r w:rsidR="00D1794C">
          <w:rPr>
            <w:noProof/>
            <w:webHidden/>
          </w:rPr>
          <w:t>74</w:t>
        </w:r>
        <w:r w:rsidR="00375B1F">
          <w:rPr>
            <w:noProof/>
            <w:webHidden/>
          </w:rPr>
          <w:fldChar w:fldCharType="end"/>
        </w:r>
      </w:hyperlink>
    </w:p>
    <w:p w14:paraId="5386D33F" w14:textId="2100C0C8"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71" w:history="1">
        <w:r w:rsidR="00375B1F" w:rsidRPr="00DB68DB">
          <w:rPr>
            <w:rStyle w:val="a5"/>
            <w:rFonts w:hint="eastAsia"/>
            <w:noProof/>
          </w:rPr>
          <w:t>圖</w:t>
        </w:r>
        <w:r w:rsidR="00375B1F" w:rsidRPr="00DB68DB">
          <w:rPr>
            <w:rStyle w:val="a5"/>
            <w:noProof/>
          </w:rPr>
          <w:t xml:space="preserve"> 4 - 52 2025</w:t>
        </w:r>
        <w:r w:rsidR="00375B1F" w:rsidRPr="00DB68DB">
          <w:rPr>
            <w:rStyle w:val="a5"/>
            <w:rFonts w:hint="eastAsia"/>
            <w:noProof/>
          </w:rPr>
          <w:t>年</w:t>
        </w:r>
        <w:r w:rsidR="00375B1F" w:rsidRPr="00DB68DB">
          <w:rPr>
            <w:rStyle w:val="a5"/>
            <w:noProof/>
          </w:rPr>
          <w:t>2</w:t>
        </w:r>
        <w:r w:rsidR="00375B1F" w:rsidRPr="00DB68DB">
          <w:rPr>
            <w:rStyle w:val="a5"/>
            <w:rFonts w:hint="eastAsia"/>
            <w:noProof/>
          </w:rPr>
          <w:t>月停留時數分布圖</w:t>
        </w:r>
        <w:r w:rsidR="00375B1F">
          <w:rPr>
            <w:noProof/>
            <w:webHidden/>
          </w:rPr>
          <w:tab/>
        </w:r>
        <w:r w:rsidR="00375B1F">
          <w:rPr>
            <w:noProof/>
            <w:webHidden/>
          </w:rPr>
          <w:fldChar w:fldCharType="begin"/>
        </w:r>
        <w:r w:rsidR="00375B1F">
          <w:rPr>
            <w:noProof/>
            <w:webHidden/>
          </w:rPr>
          <w:instrText xml:space="preserve"> PAGEREF _Toc203041071 \h </w:instrText>
        </w:r>
        <w:r w:rsidR="00375B1F">
          <w:rPr>
            <w:noProof/>
            <w:webHidden/>
          </w:rPr>
        </w:r>
        <w:r w:rsidR="00375B1F">
          <w:rPr>
            <w:noProof/>
            <w:webHidden/>
          </w:rPr>
          <w:fldChar w:fldCharType="separate"/>
        </w:r>
        <w:r w:rsidR="00D1794C">
          <w:rPr>
            <w:noProof/>
            <w:webHidden/>
          </w:rPr>
          <w:t>75</w:t>
        </w:r>
        <w:r w:rsidR="00375B1F">
          <w:rPr>
            <w:noProof/>
            <w:webHidden/>
          </w:rPr>
          <w:fldChar w:fldCharType="end"/>
        </w:r>
      </w:hyperlink>
    </w:p>
    <w:p w14:paraId="7662EA4E" w14:textId="0A2E5AF6"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72" w:history="1">
        <w:r w:rsidR="00375B1F" w:rsidRPr="00DB68DB">
          <w:rPr>
            <w:rStyle w:val="a5"/>
            <w:rFonts w:hint="eastAsia"/>
            <w:noProof/>
          </w:rPr>
          <w:t>圖</w:t>
        </w:r>
        <w:r w:rsidR="00375B1F" w:rsidRPr="00DB68DB">
          <w:rPr>
            <w:rStyle w:val="a5"/>
            <w:noProof/>
          </w:rPr>
          <w:t xml:space="preserve"> 4 - 53 2024</w:t>
        </w:r>
        <w:r w:rsidR="00375B1F" w:rsidRPr="00DB68DB">
          <w:rPr>
            <w:rStyle w:val="a5"/>
            <w:rFonts w:hint="eastAsia"/>
            <w:noProof/>
          </w:rPr>
          <w:t>年</w:t>
        </w:r>
        <w:r w:rsidR="00375B1F" w:rsidRPr="00DB68DB">
          <w:rPr>
            <w:rStyle w:val="a5"/>
            <w:noProof/>
          </w:rPr>
          <w:t>2</w:t>
        </w:r>
        <w:r w:rsidR="00375B1F" w:rsidRPr="00DB68DB">
          <w:rPr>
            <w:rStyle w:val="a5"/>
            <w:rFonts w:hint="eastAsia"/>
            <w:noProof/>
          </w:rPr>
          <w:t>月停留時數分布圖</w:t>
        </w:r>
        <w:r w:rsidR="00375B1F">
          <w:rPr>
            <w:noProof/>
            <w:webHidden/>
          </w:rPr>
          <w:tab/>
        </w:r>
        <w:r w:rsidR="00375B1F">
          <w:rPr>
            <w:noProof/>
            <w:webHidden/>
          </w:rPr>
          <w:fldChar w:fldCharType="begin"/>
        </w:r>
        <w:r w:rsidR="00375B1F">
          <w:rPr>
            <w:noProof/>
            <w:webHidden/>
          </w:rPr>
          <w:instrText xml:space="preserve"> PAGEREF _Toc203041072 \h </w:instrText>
        </w:r>
        <w:r w:rsidR="00375B1F">
          <w:rPr>
            <w:noProof/>
            <w:webHidden/>
          </w:rPr>
        </w:r>
        <w:r w:rsidR="00375B1F">
          <w:rPr>
            <w:noProof/>
            <w:webHidden/>
          </w:rPr>
          <w:fldChar w:fldCharType="separate"/>
        </w:r>
        <w:r w:rsidR="00D1794C">
          <w:rPr>
            <w:noProof/>
            <w:webHidden/>
          </w:rPr>
          <w:t>75</w:t>
        </w:r>
        <w:r w:rsidR="00375B1F">
          <w:rPr>
            <w:noProof/>
            <w:webHidden/>
          </w:rPr>
          <w:fldChar w:fldCharType="end"/>
        </w:r>
      </w:hyperlink>
    </w:p>
    <w:p w14:paraId="4BC3AB0C" w14:textId="35A43BC9"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73" w:history="1">
        <w:r w:rsidR="00375B1F" w:rsidRPr="00DB68DB">
          <w:rPr>
            <w:rStyle w:val="a5"/>
            <w:rFonts w:hint="eastAsia"/>
            <w:noProof/>
          </w:rPr>
          <w:t>圖</w:t>
        </w:r>
        <w:r w:rsidR="00375B1F" w:rsidRPr="00DB68DB">
          <w:rPr>
            <w:rStyle w:val="a5"/>
            <w:noProof/>
          </w:rPr>
          <w:t xml:space="preserve"> 4 - 54 2025</w:t>
        </w:r>
        <w:r w:rsidR="00375B1F" w:rsidRPr="00DB68DB">
          <w:rPr>
            <w:rStyle w:val="a5"/>
            <w:rFonts w:hint="eastAsia"/>
            <w:noProof/>
          </w:rPr>
          <w:t>年</w:t>
        </w:r>
        <w:r w:rsidR="00375B1F" w:rsidRPr="00DB68DB">
          <w:rPr>
            <w:rStyle w:val="a5"/>
            <w:noProof/>
          </w:rPr>
          <w:t>1</w:t>
        </w:r>
        <w:r w:rsidR="00375B1F" w:rsidRPr="00DB68DB">
          <w:rPr>
            <w:rStyle w:val="a5"/>
            <w:rFonts w:hint="eastAsia"/>
            <w:noProof/>
          </w:rPr>
          <w:t>月停留時數分布圖</w:t>
        </w:r>
        <w:r w:rsidR="00375B1F">
          <w:rPr>
            <w:noProof/>
            <w:webHidden/>
          </w:rPr>
          <w:tab/>
        </w:r>
        <w:r w:rsidR="00375B1F">
          <w:rPr>
            <w:noProof/>
            <w:webHidden/>
          </w:rPr>
          <w:fldChar w:fldCharType="begin"/>
        </w:r>
        <w:r w:rsidR="00375B1F">
          <w:rPr>
            <w:noProof/>
            <w:webHidden/>
          </w:rPr>
          <w:instrText xml:space="preserve"> PAGEREF _Toc203041073 \h </w:instrText>
        </w:r>
        <w:r w:rsidR="00375B1F">
          <w:rPr>
            <w:noProof/>
            <w:webHidden/>
          </w:rPr>
        </w:r>
        <w:r w:rsidR="00375B1F">
          <w:rPr>
            <w:noProof/>
            <w:webHidden/>
          </w:rPr>
          <w:fldChar w:fldCharType="separate"/>
        </w:r>
        <w:r w:rsidR="00D1794C">
          <w:rPr>
            <w:noProof/>
            <w:webHidden/>
          </w:rPr>
          <w:t>76</w:t>
        </w:r>
        <w:r w:rsidR="00375B1F">
          <w:rPr>
            <w:noProof/>
            <w:webHidden/>
          </w:rPr>
          <w:fldChar w:fldCharType="end"/>
        </w:r>
      </w:hyperlink>
    </w:p>
    <w:p w14:paraId="2C85B6D0" w14:textId="3D7A1054"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74" w:history="1">
        <w:r w:rsidR="00375B1F" w:rsidRPr="00DB68DB">
          <w:rPr>
            <w:rStyle w:val="a5"/>
            <w:rFonts w:hint="eastAsia"/>
            <w:noProof/>
          </w:rPr>
          <w:t>圖</w:t>
        </w:r>
        <w:r w:rsidR="00375B1F" w:rsidRPr="00DB68DB">
          <w:rPr>
            <w:rStyle w:val="a5"/>
            <w:noProof/>
          </w:rPr>
          <w:t xml:space="preserve"> 4 - 55 2024</w:t>
        </w:r>
        <w:r w:rsidR="00375B1F" w:rsidRPr="00DB68DB">
          <w:rPr>
            <w:rStyle w:val="a5"/>
            <w:rFonts w:hint="eastAsia"/>
            <w:noProof/>
          </w:rPr>
          <w:t>年</w:t>
        </w:r>
        <w:r w:rsidR="00375B1F" w:rsidRPr="00DB68DB">
          <w:rPr>
            <w:rStyle w:val="a5"/>
            <w:noProof/>
          </w:rPr>
          <w:t>1</w:t>
        </w:r>
        <w:r w:rsidR="00375B1F" w:rsidRPr="00DB68DB">
          <w:rPr>
            <w:rStyle w:val="a5"/>
            <w:rFonts w:hint="eastAsia"/>
            <w:noProof/>
          </w:rPr>
          <w:t>月停留時數分布圖</w:t>
        </w:r>
        <w:r w:rsidR="00375B1F">
          <w:rPr>
            <w:noProof/>
            <w:webHidden/>
          </w:rPr>
          <w:tab/>
        </w:r>
        <w:r w:rsidR="00375B1F">
          <w:rPr>
            <w:noProof/>
            <w:webHidden/>
          </w:rPr>
          <w:fldChar w:fldCharType="begin"/>
        </w:r>
        <w:r w:rsidR="00375B1F">
          <w:rPr>
            <w:noProof/>
            <w:webHidden/>
          </w:rPr>
          <w:instrText xml:space="preserve"> PAGEREF _Toc203041074 \h </w:instrText>
        </w:r>
        <w:r w:rsidR="00375B1F">
          <w:rPr>
            <w:noProof/>
            <w:webHidden/>
          </w:rPr>
        </w:r>
        <w:r w:rsidR="00375B1F">
          <w:rPr>
            <w:noProof/>
            <w:webHidden/>
          </w:rPr>
          <w:fldChar w:fldCharType="separate"/>
        </w:r>
        <w:r w:rsidR="00D1794C">
          <w:rPr>
            <w:noProof/>
            <w:webHidden/>
          </w:rPr>
          <w:t>76</w:t>
        </w:r>
        <w:r w:rsidR="00375B1F">
          <w:rPr>
            <w:noProof/>
            <w:webHidden/>
          </w:rPr>
          <w:fldChar w:fldCharType="end"/>
        </w:r>
      </w:hyperlink>
    </w:p>
    <w:p w14:paraId="20C32008" w14:textId="096E5976"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75" w:history="1">
        <w:r w:rsidR="00375B1F" w:rsidRPr="00DB68DB">
          <w:rPr>
            <w:rStyle w:val="a5"/>
            <w:rFonts w:hint="eastAsia"/>
            <w:noProof/>
          </w:rPr>
          <w:t>圖</w:t>
        </w:r>
        <w:r w:rsidR="00375B1F" w:rsidRPr="00DB68DB">
          <w:rPr>
            <w:rStyle w:val="a5"/>
            <w:noProof/>
          </w:rPr>
          <w:t xml:space="preserve"> 4 - 56 2025</w:t>
        </w:r>
        <w:r w:rsidR="00375B1F" w:rsidRPr="00DB68DB">
          <w:rPr>
            <w:rStyle w:val="a5"/>
            <w:rFonts w:hint="eastAsia"/>
            <w:noProof/>
          </w:rPr>
          <w:t>年</w:t>
        </w:r>
        <w:r w:rsidR="00375B1F" w:rsidRPr="00DB68DB">
          <w:rPr>
            <w:rStyle w:val="a5"/>
            <w:noProof/>
          </w:rPr>
          <w:t>3</w:t>
        </w:r>
        <w:r w:rsidR="00375B1F" w:rsidRPr="00DB68DB">
          <w:rPr>
            <w:rStyle w:val="a5"/>
            <w:rFonts w:hint="eastAsia"/>
            <w:noProof/>
          </w:rPr>
          <w:t>月每日最大車輛數量統計</w:t>
        </w:r>
        <w:r w:rsidR="00375B1F">
          <w:rPr>
            <w:noProof/>
            <w:webHidden/>
          </w:rPr>
          <w:tab/>
        </w:r>
        <w:r w:rsidR="00375B1F">
          <w:rPr>
            <w:noProof/>
            <w:webHidden/>
          </w:rPr>
          <w:fldChar w:fldCharType="begin"/>
        </w:r>
        <w:r w:rsidR="00375B1F">
          <w:rPr>
            <w:noProof/>
            <w:webHidden/>
          </w:rPr>
          <w:instrText xml:space="preserve"> PAGEREF _Toc203041075 \h </w:instrText>
        </w:r>
        <w:r w:rsidR="00375B1F">
          <w:rPr>
            <w:noProof/>
            <w:webHidden/>
          </w:rPr>
        </w:r>
        <w:r w:rsidR="00375B1F">
          <w:rPr>
            <w:noProof/>
            <w:webHidden/>
          </w:rPr>
          <w:fldChar w:fldCharType="separate"/>
        </w:r>
        <w:r w:rsidR="00D1794C">
          <w:rPr>
            <w:noProof/>
            <w:webHidden/>
          </w:rPr>
          <w:t>77</w:t>
        </w:r>
        <w:r w:rsidR="00375B1F">
          <w:rPr>
            <w:noProof/>
            <w:webHidden/>
          </w:rPr>
          <w:fldChar w:fldCharType="end"/>
        </w:r>
      </w:hyperlink>
    </w:p>
    <w:p w14:paraId="78B09DE8" w14:textId="40E29BCB"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76" w:history="1">
        <w:r w:rsidR="00375B1F" w:rsidRPr="00DB68DB">
          <w:rPr>
            <w:rStyle w:val="a5"/>
            <w:rFonts w:hint="eastAsia"/>
            <w:noProof/>
          </w:rPr>
          <w:t>圖</w:t>
        </w:r>
        <w:r w:rsidR="00375B1F" w:rsidRPr="00DB68DB">
          <w:rPr>
            <w:rStyle w:val="a5"/>
            <w:noProof/>
          </w:rPr>
          <w:t xml:space="preserve"> 4 - 57 2024</w:t>
        </w:r>
        <w:r w:rsidR="00375B1F" w:rsidRPr="00DB68DB">
          <w:rPr>
            <w:rStyle w:val="a5"/>
            <w:rFonts w:hint="eastAsia"/>
            <w:noProof/>
          </w:rPr>
          <w:t>年</w:t>
        </w:r>
        <w:r w:rsidR="00375B1F" w:rsidRPr="00DB68DB">
          <w:rPr>
            <w:rStyle w:val="a5"/>
            <w:noProof/>
          </w:rPr>
          <w:t>3</w:t>
        </w:r>
        <w:r w:rsidR="00375B1F" w:rsidRPr="00DB68DB">
          <w:rPr>
            <w:rStyle w:val="a5"/>
            <w:rFonts w:hint="eastAsia"/>
            <w:noProof/>
          </w:rPr>
          <w:t>月每日最大車輛數量統計</w:t>
        </w:r>
        <w:r w:rsidR="00375B1F">
          <w:rPr>
            <w:noProof/>
            <w:webHidden/>
          </w:rPr>
          <w:tab/>
        </w:r>
        <w:r w:rsidR="00375B1F">
          <w:rPr>
            <w:noProof/>
            <w:webHidden/>
          </w:rPr>
          <w:fldChar w:fldCharType="begin"/>
        </w:r>
        <w:r w:rsidR="00375B1F">
          <w:rPr>
            <w:noProof/>
            <w:webHidden/>
          </w:rPr>
          <w:instrText xml:space="preserve"> PAGEREF _Toc203041076 \h </w:instrText>
        </w:r>
        <w:r w:rsidR="00375B1F">
          <w:rPr>
            <w:noProof/>
            <w:webHidden/>
          </w:rPr>
        </w:r>
        <w:r w:rsidR="00375B1F">
          <w:rPr>
            <w:noProof/>
            <w:webHidden/>
          </w:rPr>
          <w:fldChar w:fldCharType="separate"/>
        </w:r>
        <w:r w:rsidR="00D1794C">
          <w:rPr>
            <w:noProof/>
            <w:webHidden/>
          </w:rPr>
          <w:t>77</w:t>
        </w:r>
        <w:r w:rsidR="00375B1F">
          <w:rPr>
            <w:noProof/>
            <w:webHidden/>
          </w:rPr>
          <w:fldChar w:fldCharType="end"/>
        </w:r>
      </w:hyperlink>
    </w:p>
    <w:p w14:paraId="2AA6C6AB" w14:textId="47BF23D2"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77" w:history="1">
        <w:r w:rsidR="00375B1F" w:rsidRPr="00DB68DB">
          <w:rPr>
            <w:rStyle w:val="a5"/>
            <w:rFonts w:hint="eastAsia"/>
            <w:noProof/>
          </w:rPr>
          <w:t>圖</w:t>
        </w:r>
        <w:r w:rsidR="00375B1F" w:rsidRPr="00DB68DB">
          <w:rPr>
            <w:rStyle w:val="a5"/>
            <w:noProof/>
          </w:rPr>
          <w:t xml:space="preserve"> 4 - 58 2025</w:t>
        </w:r>
        <w:r w:rsidR="00375B1F" w:rsidRPr="00DB68DB">
          <w:rPr>
            <w:rStyle w:val="a5"/>
            <w:rFonts w:hint="eastAsia"/>
            <w:noProof/>
          </w:rPr>
          <w:t>年</w:t>
        </w:r>
        <w:r w:rsidR="00375B1F" w:rsidRPr="00DB68DB">
          <w:rPr>
            <w:rStyle w:val="a5"/>
            <w:noProof/>
          </w:rPr>
          <w:t>2</w:t>
        </w:r>
        <w:r w:rsidR="00375B1F" w:rsidRPr="00DB68DB">
          <w:rPr>
            <w:rStyle w:val="a5"/>
            <w:rFonts w:hint="eastAsia"/>
            <w:noProof/>
          </w:rPr>
          <w:t>月每日最大車輛數量統計</w:t>
        </w:r>
        <w:r w:rsidR="00375B1F">
          <w:rPr>
            <w:noProof/>
            <w:webHidden/>
          </w:rPr>
          <w:tab/>
        </w:r>
        <w:r w:rsidR="00375B1F">
          <w:rPr>
            <w:noProof/>
            <w:webHidden/>
          </w:rPr>
          <w:fldChar w:fldCharType="begin"/>
        </w:r>
        <w:r w:rsidR="00375B1F">
          <w:rPr>
            <w:noProof/>
            <w:webHidden/>
          </w:rPr>
          <w:instrText xml:space="preserve"> PAGEREF _Toc203041077 \h </w:instrText>
        </w:r>
        <w:r w:rsidR="00375B1F">
          <w:rPr>
            <w:noProof/>
            <w:webHidden/>
          </w:rPr>
        </w:r>
        <w:r w:rsidR="00375B1F">
          <w:rPr>
            <w:noProof/>
            <w:webHidden/>
          </w:rPr>
          <w:fldChar w:fldCharType="separate"/>
        </w:r>
        <w:r w:rsidR="00D1794C">
          <w:rPr>
            <w:noProof/>
            <w:webHidden/>
          </w:rPr>
          <w:t>78</w:t>
        </w:r>
        <w:r w:rsidR="00375B1F">
          <w:rPr>
            <w:noProof/>
            <w:webHidden/>
          </w:rPr>
          <w:fldChar w:fldCharType="end"/>
        </w:r>
      </w:hyperlink>
    </w:p>
    <w:p w14:paraId="5B204B7C" w14:textId="1F12B3B6"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78" w:history="1">
        <w:r w:rsidR="00375B1F" w:rsidRPr="00DB68DB">
          <w:rPr>
            <w:rStyle w:val="a5"/>
            <w:rFonts w:hint="eastAsia"/>
            <w:noProof/>
          </w:rPr>
          <w:t>圖</w:t>
        </w:r>
        <w:r w:rsidR="00375B1F" w:rsidRPr="00DB68DB">
          <w:rPr>
            <w:rStyle w:val="a5"/>
            <w:noProof/>
          </w:rPr>
          <w:t xml:space="preserve"> 4 - 59 2024</w:t>
        </w:r>
        <w:r w:rsidR="00375B1F" w:rsidRPr="00DB68DB">
          <w:rPr>
            <w:rStyle w:val="a5"/>
            <w:rFonts w:hint="eastAsia"/>
            <w:noProof/>
          </w:rPr>
          <w:t>年</w:t>
        </w:r>
        <w:r w:rsidR="00375B1F" w:rsidRPr="00DB68DB">
          <w:rPr>
            <w:rStyle w:val="a5"/>
            <w:noProof/>
          </w:rPr>
          <w:t>2</w:t>
        </w:r>
        <w:r w:rsidR="00375B1F" w:rsidRPr="00DB68DB">
          <w:rPr>
            <w:rStyle w:val="a5"/>
            <w:rFonts w:hint="eastAsia"/>
            <w:noProof/>
          </w:rPr>
          <w:t>月每日最大車輛數量統計</w:t>
        </w:r>
        <w:r w:rsidR="00375B1F">
          <w:rPr>
            <w:noProof/>
            <w:webHidden/>
          </w:rPr>
          <w:tab/>
        </w:r>
        <w:r w:rsidR="00375B1F">
          <w:rPr>
            <w:noProof/>
            <w:webHidden/>
          </w:rPr>
          <w:fldChar w:fldCharType="begin"/>
        </w:r>
        <w:r w:rsidR="00375B1F">
          <w:rPr>
            <w:noProof/>
            <w:webHidden/>
          </w:rPr>
          <w:instrText xml:space="preserve"> PAGEREF _Toc203041078 \h </w:instrText>
        </w:r>
        <w:r w:rsidR="00375B1F">
          <w:rPr>
            <w:noProof/>
            <w:webHidden/>
          </w:rPr>
        </w:r>
        <w:r w:rsidR="00375B1F">
          <w:rPr>
            <w:noProof/>
            <w:webHidden/>
          </w:rPr>
          <w:fldChar w:fldCharType="separate"/>
        </w:r>
        <w:r w:rsidR="00D1794C">
          <w:rPr>
            <w:noProof/>
            <w:webHidden/>
          </w:rPr>
          <w:t>78</w:t>
        </w:r>
        <w:r w:rsidR="00375B1F">
          <w:rPr>
            <w:noProof/>
            <w:webHidden/>
          </w:rPr>
          <w:fldChar w:fldCharType="end"/>
        </w:r>
      </w:hyperlink>
    </w:p>
    <w:p w14:paraId="00FCCB30" w14:textId="2BD2F218"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79" w:history="1">
        <w:r w:rsidR="00375B1F" w:rsidRPr="00DB68DB">
          <w:rPr>
            <w:rStyle w:val="a5"/>
            <w:rFonts w:hint="eastAsia"/>
            <w:noProof/>
          </w:rPr>
          <w:t>圖</w:t>
        </w:r>
        <w:r w:rsidR="00375B1F" w:rsidRPr="00DB68DB">
          <w:rPr>
            <w:rStyle w:val="a5"/>
            <w:noProof/>
          </w:rPr>
          <w:t xml:space="preserve"> 4 - 60 2025</w:t>
        </w:r>
        <w:r w:rsidR="00375B1F" w:rsidRPr="00DB68DB">
          <w:rPr>
            <w:rStyle w:val="a5"/>
            <w:rFonts w:hint="eastAsia"/>
            <w:noProof/>
          </w:rPr>
          <w:t>年</w:t>
        </w:r>
        <w:r w:rsidR="00375B1F" w:rsidRPr="00DB68DB">
          <w:rPr>
            <w:rStyle w:val="a5"/>
            <w:noProof/>
          </w:rPr>
          <w:t>1</w:t>
        </w:r>
        <w:r w:rsidR="00375B1F" w:rsidRPr="00DB68DB">
          <w:rPr>
            <w:rStyle w:val="a5"/>
            <w:rFonts w:hint="eastAsia"/>
            <w:noProof/>
          </w:rPr>
          <w:t>月每日最大車輛數量統計</w:t>
        </w:r>
        <w:r w:rsidR="00375B1F">
          <w:rPr>
            <w:noProof/>
            <w:webHidden/>
          </w:rPr>
          <w:tab/>
        </w:r>
        <w:r w:rsidR="00375B1F">
          <w:rPr>
            <w:noProof/>
            <w:webHidden/>
          </w:rPr>
          <w:fldChar w:fldCharType="begin"/>
        </w:r>
        <w:r w:rsidR="00375B1F">
          <w:rPr>
            <w:noProof/>
            <w:webHidden/>
          </w:rPr>
          <w:instrText xml:space="preserve"> PAGEREF _Toc203041079 \h </w:instrText>
        </w:r>
        <w:r w:rsidR="00375B1F">
          <w:rPr>
            <w:noProof/>
            <w:webHidden/>
          </w:rPr>
        </w:r>
        <w:r w:rsidR="00375B1F">
          <w:rPr>
            <w:noProof/>
            <w:webHidden/>
          </w:rPr>
          <w:fldChar w:fldCharType="separate"/>
        </w:r>
        <w:r w:rsidR="00D1794C">
          <w:rPr>
            <w:noProof/>
            <w:webHidden/>
          </w:rPr>
          <w:t>78</w:t>
        </w:r>
        <w:r w:rsidR="00375B1F">
          <w:rPr>
            <w:noProof/>
            <w:webHidden/>
          </w:rPr>
          <w:fldChar w:fldCharType="end"/>
        </w:r>
      </w:hyperlink>
    </w:p>
    <w:p w14:paraId="7D0B9C91" w14:textId="12F2FB67" w:rsidR="00375B1F" w:rsidRDefault="00B07CBB"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80" w:history="1">
        <w:r w:rsidR="00375B1F" w:rsidRPr="00DB68DB">
          <w:rPr>
            <w:rStyle w:val="a5"/>
            <w:rFonts w:hint="eastAsia"/>
            <w:noProof/>
          </w:rPr>
          <w:t>圖</w:t>
        </w:r>
        <w:r w:rsidR="00375B1F" w:rsidRPr="00DB68DB">
          <w:rPr>
            <w:rStyle w:val="a5"/>
            <w:noProof/>
          </w:rPr>
          <w:t xml:space="preserve"> 4 - 61 2024</w:t>
        </w:r>
        <w:r w:rsidR="00375B1F" w:rsidRPr="00DB68DB">
          <w:rPr>
            <w:rStyle w:val="a5"/>
            <w:rFonts w:hint="eastAsia"/>
            <w:noProof/>
          </w:rPr>
          <w:t>年</w:t>
        </w:r>
        <w:r w:rsidR="00375B1F" w:rsidRPr="00DB68DB">
          <w:rPr>
            <w:rStyle w:val="a5"/>
            <w:noProof/>
          </w:rPr>
          <w:t>1</w:t>
        </w:r>
        <w:r w:rsidR="00375B1F" w:rsidRPr="00DB68DB">
          <w:rPr>
            <w:rStyle w:val="a5"/>
            <w:rFonts w:hint="eastAsia"/>
            <w:noProof/>
          </w:rPr>
          <w:t>月每日最大車輛數量統計</w:t>
        </w:r>
        <w:r w:rsidR="00375B1F">
          <w:rPr>
            <w:noProof/>
            <w:webHidden/>
          </w:rPr>
          <w:tab/>
        </w:r>
        <w:r w:rsidR="00375B1F">
          <w:rPr>
            <w:noProof/>
            <w:webHidden/>
          </w:rPr>
          <w:fldChar w:fldCharType="begin"/>
        </w:r>
        <w:r w:rsidR="00375B1F">
          <w:rPr>
            <w:noProof/>
            <w:webHidden/>
          </w:rPr>
          <w:instrText xml:space="preserve"> PAGEREF _Toc203041080 \h </w:instrText>
        </w:r>
        <w:r w:rsidR="00375B1F">
          <w:rPr>
            <w:noProof/>
            <w:webHidden/>
          </w:rPr>
        </w:r>
        <w:r w:rsidR="00375B1F">
          <w:rPr>
            <w:noProof/>
            <w:webHidden/>
          </w:rPr>
          <w:fldChar w:fldCharType="separate"/>
        </w:r>
        <w:r w:rsidR="00D1794C">
          <w:rPr>
            <w:noProof/>
            <w:webHidden/>
          </w:rPr>
          <w:t>78</w:t>
        </w:r>
        <w:r w:rsidR="00375B1F">
          <w:rPr>
            <w:noProof/>
            <w:webHidden/>
          </w:rPr>
          <w:fldChar w:fldCharType="end"/>
        </w:r>
      </w:hyperlink>
    </w:p>
    <w:p w14:paraId="7DDD6565" w14:textId="6C262094" w:rsidR="009F12AC" w:rsidRPr="001E6919" w:rsidRDefault="004D7FE5" w:rsidP="009F12AC">
      <w:pPr>
        <w:pStyle w:val="af6"/>
        <w:tabs>
          <w:tab w:val="right" w:leader="dot" w:pos="9061"/>
        </w:tabs>
        <w:ind w:left="1440" w:right="240" w:hanging="480"/>
        <w:rPr>
          <w:rStyle w:val="a5"/>
        </w:rPr>
      </w:pPr>
      <w:r>
        <w:fldChar w:fldCharType="end"/>
      </w:r>
    </w:p>
    <w:p w14:paraId="2CAAAAA7" w14:textId="44D401EB" w:rsidR="006D2EE2" w:rsidRPr="001E6919" w:rsidRDefault="006D2EE2" w:rsidP="00F665CA">
      <w:pPr>
        <w:ind w:left="240" w:right="240" w:firstLine="480"/>
        <w:rPr>
          <w:rStyle w:val="a5"/>
        </w:rPr>
        <w:sectPr w:rsidR="006D2EE2" w:rsidRPr="001E6919" w:rsidSect="00B316C2">
          <w:pgSz w:w="11906" w:h="16838"/>
          <w:pgMar w:top="1418" w:right="1134" w:bottom="1418" w:left="1701" w:header="851" w:footer="992" w:gutter="0"/>
          <w:pgNumType w:fmt="lowerRoman"/>
          <w:cols w:space="425"/>
          <w:docGrid w:type="lines" w:linePitch="360"/>
        </w:sectPr>
      </w:pPr>
    </w:p>
    <w:p w14:paraId="2FFF82F0" w14:textId="77777777" w:rsidR="00427B07" w:rsidRPr="000D7672" w:rsidRDefault="001F4103" w:rsidP="00B316C2">
      <w:pPr>
        <w:pStyle w:val="1"/>
        <w:ind w:left="240" w:right="240" w:firstLine="641"/>
        <w:rPr>
          <w:szCs w:val="32"/>
        </w:rPr>
      </w:pPr>
      <w:bookmarkStart w:id="6" w:name="_Toc202744829"/>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202744830"/>
      <w:r w:rsidRPr="000D7672">
        <w:rPr>
          <w:rFonts w:hint="eastAsia"/>
          <w:szCs w:val="28"/>
        </w:rPr>
        <w:t>研究背景</w:t>
      </w:r>
      <w:r w:rsidR="00AA4118" w:rsidRPr="000D7672">
        <w:rPr>
          <w:rFonts w:hint="eastAsia"/>
          <w:szCs w:val="28"/>
        </w:rPr>
        <w:t>與動機</w:t>
      </w:r>
      <w:bookmarkEnd w:id="7"/>
    </w:p>
    <w:p w14:paraId="3D696E90" w14:textId="306A83E8" w:rsidR="00F520A7" w:rsidRDefault="0074474B" w:rsidP="00F520A7">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成為校園發展的重要議題。</w:t>
      </w:r>
    </w:p>
    <w:p w14:paraId="34197D4C" w14:textId="0A796C13" w:rsidR="00B71DD5" w:rsidRDefault="0074474B" w:rsidP="00B71DD5">
      <w:pPr>
        <w:pStyle w:val="text"/>
        <w:spacing w:before="360" w:after="180"/>
        <w:ind w:left="240" w:right="240" w:firstLine="480"/>
      </w:pPr>
      <w:r>
        <w:rPr>
          <w:rFonts w:hint="eastAsia"/>
        </w:rPr>
        <w:t>校園停車管理與停車需求與供給直接相關</w:t>
      </w:r>
      <w:r w:rsidR="00CA50E5">
        <w:rPr>
          <w:rFonts w:hint="eastAsia"/>
        </w:rPr>
        <w:t>，</w:t>
      </w:r>
      <w:r w:rsidR="005A2679" w:rsidRPr="005A2679">
        <w:rPr>
          <w:rFonts w:hint="eastAsia"/>
        </w:rPr>
        <w:t>建立公開透明的停車許可制度，例如依據實際需求、抽籤或身分類別核發不同條件之停車權限，可提升資源分配之公平性，並促進停車空間的有效利用。作為校園中資源分配與規劃的重要面向之一，停車管理措施除須兼顧便利性與多元使用者需求（如教職員、學生、訪客）外，亦應善用數位工具</w:t>
      </w:r>
      <w:r w:rsidR="001D15B9">
        <w:rPr>
          <w:rFonts w:hint="eastAsia"/>
        </w:rPr>
        <w:t>，</w:t>
      </w:r>
      <w:r w:rsidR="005A2679" w:rsidRPr="005A2679">
        <w:rPr>
          <w:rFonts w:hint="eastAsia"/>
        </w:rPr>
        <w:t>例如車牌辨識系統、自動感測設備與即時資料分</w:t>
      </w:r>
      <w:r w:rsidR="001D15B9">
        <w:rPr>
          <w:rFonts w:hint="eastAsia"/>
        </w:rPr>
        <w:t>析等，</w:t>
      </w:r>
      <w:r w:rsidR="005A2679" w:rsidRPr="005A2679">
        <w:rPr>
          <w:rFonts w:hint="eastAsia"/>
        </w:rPr>
        <w:t>以掌握實際使用行為</w:t>
      </w:r>
      <w:r w:rsidR="00F520A7">
        <w:rPr>
          <w:rFonts w:hint="eastAsia"/>
        </w:rPr>
        <w:t>。</w:t>
      </w:r>
    </w:p>
    <w:p w14:paraId="1C77D20F" w14:textId="7127300F" w:rsidR="00634C81" w:rsidRDefault="00634C81" w:rsidP="00634C81">
      <w:pPr>
        <w:pStyle w:val="text"/>
        <w:spacing w:before="360" w:after="180"/>
        <w:ind w:left="240" w:right="240" w:firstLine="480"/>
      </w:pPr>
      <w:r>
        <w:rPr>
          <w:rFonts w:hint="eastAsia"/>
        </w:rPr>
        <w:t>隨著國立陽明交通大學</w:t>
      </w:r>
      <w:r w:rsidR="00204EA3">
        <w:rPr>
          <w:rFonts w:hint="eastAsia"/>
        </w:rPr>
        <w:t>(</w:t>
      </w:r>
      <w:r w:rsidR="00204EA3">
        <w:rPr>
          <w:rFonts w:hint="eastAsia"/>
        </w:rPr>
        <w:t>以下簡稱陽明交大</w:t>
      </w:r>
      <w:r w:rsidR="00204EA3">
        <w:rPr>
          <w:rFonts w:hint="eastAsia"/>
        </w:rPr>
        <w:t>)</w:t>
      </w:r>
      <w:r>
        <w:rPr>
          <w:rFonts w:hint="eastAsia"/>
        </w:rPr>
        <w:t>於</w:t>
      </w:r>
      <w:r>
        <w:rPr>
          <w:rFonts w:hint="eastAsia"/>
        </w:rPr>
        <w:t xml:space="preserve"> 2021 </w:t>
      </w:r>
      <w:proofErr w:type="gramStart"/>
      <w:r>
        <w:rPr>
          <w:rFonts w:hint="eastAsia"/>
        </w:rPr>
        <w:t>年合校</w:t>
      </w:r>
      <w:proofErr w:type="gramEnd"/>
      <w:r>
        <w:rPr>
          <w:rFonts w:hint="eastAsia"/>
        </w:rPr>
        <w:t>後，校園治理與服務不斷推動智慧化發展，數位技術在校園的應用愈加多元。然而在停車管理方面，隨著車輛持續增長與進出需求日益複雜，現行制度面臨尖峰期間供需失衡等問題，造成使用者不滿與交通衝擊，影響校園空間使用效率。</w:t>
      </w:r>
    </w:p>
    <w:p w14:paraId="31AEC2A5" w14:textId="43ECD4B2" w:rsidR="00B71DD5" w:rsidRDefault="00634C81" w:rsidP="00634C81">
      <w:pPr>
        <w:pStyle w:val="text"/>
        <w:spacing w:before="360" w:after="180"/>
        <w:ind w:left="240" w:right="240" w:firstLine="480"/>
      </w:pPr>
      <w:r>
        <w:rPr>
          <w:rFonts w:hint="eastAsia"/>
        </w:rPr>
        <w:t>根據前期的數位化建設基礎，</w:t>
      </w:r>
      <w:r w:rsidR="00CF16D9">
        <w:rPr>
          <w:rFonts w:hint="eastAsia"/>
        </w:rPr>
        <w:t>陽明交大</w:t>
      </w:r>
      <w:r>
        <w:rPr>
          <w:rFonts w:hint="eastAsia"/>
        </w:rPr>
        <w:t>已布建完整的車牌辨識系統，儘管大幅提升停車管理便利性，但目前仍缺乏針對實際車流資料進行系統化分析，來佐證管理決策或提出改善方案。如何</w:t>
      </w:r>
      <w:proofErr w:type="gramStart"/>
      <w:r>
        <w:rPr>
          <w:rFonts w:hint="eastAsia"/>
        </w:rPr>
        <w:t>從車辨系統</w:t>
      </w:r>
      <w:proofErr w:type="gramEnd"/>
      <w:r>
        <w:rPr>
          <w:rFonts w:hint="eastAsia"/>
        </w:rPr>
        <w:t>所累積的大量數據中找出潛在的需求結構與管理缺陷，並結合智慧城市、智慧校園治理思維，優化校園有限的停車資源分配成為</w:t>
      </w:r>
      <w:r w:rsidR="007C7D37">
        <w:rPr>
          <w:rFonts w:hint="eastAsia"/>
        </w:rPr>
        <w:t>本研究的</w:t>
      </w:r>
      <w:r w:rsidR="006E429C">
        <w:rPr>
          <w:rFonts w:hint="eastAsia"/>
        </w:rPr>
        <w:t>研究方向</w:t>
      </w:r>
      <w:r>
        <w:rPr>
          <w:rFonts w:hint="eastAsia"/>
        </w:rPr>
        <w:t>。</w:t>
      </w:r>
    </w:p>
    <w:p w14:paraId="40E48B65" w14:textId="78A8C816" w:rsidR="00FA7692" w:rsidRDefault="00681477" w:rsidP="00C45A11">
      <w:pPr>
        <w:pStyle w:val="2"/>
        <w:ind w:right="240"/>
        <w:rPr>
          <w:szCs w:val="28"/>
        </w:rPr>
      </w:pPr>
      <w:bookmarkStart w:id="8" w:name="_Toc202744831"/>
      <w:r w:rsidRPr="000D7672">
        <w:rPr>
          <w:rFonts w:hint="eastAsia"/>
          <w:szCs w:val="28"/>
        </w:rPr>
        <w:lastRenderedPageBreak/>
        <w:t>研究</w:t>
      </w:r>
      <w:r w:rsidR="00870EFB">
        <w:rPr>
          <w:rFonts w:hint="eastAsia"/>
          <w:szCs w:val="28"/>
        </w:rPr>
        <w:t>目的</w:t>
      </w:r>
      <w:bookmarkEnd w:id="8"/>
    </w:p>
    <w:p w14:paraId="29C92A21" w14:textId="2E57F9BD" w:rsidR="00824C5C" w:rsidRDefault="00824C5C" w:rsidP="00824C5C">
      <w:pPr>
        <w:ind w:leftChars="0" w:left="297" w:right="240" w:firstLineChars="0" w:firstLine="183"/>
      </w:pPr>
      <w:r>
        <w:rPr>
          <w:rFonts w:hint="eastAsia"/>
        </w:rPr>
        <w:t>本研究旨在針對</w:t>
      </w:r>
      <w:r w:rsidR="00CF16D9">
        <w:rPr>
          <w:rFonts w:hint="eastAsia"/>
        </w:rPr>
        <w:t>陽明交大</w:t>
      </w:r>
      <w:r>
        <w:rPr>
          <w:rFonts w:hint="eastAsia"/>
        </w:rPr>
        <w:t>光復校區汽車辨識系統所蒐集之車輛進出紀錄資料，進行系統性整理與分析，</w:t>
      </w:r>
      <w:r w:rsidR="009548D5">
        <w:t>揭示尖峰時段、停留時間、長期佔用等影響停車效率的關鍵特性，同時檢視政策執行前後的成效，作為停車管理制度優化的參考依據。具體目的如下</w:t>
      </w:r>
      <w:r>
        <w:rPr>
          <w:rFonts w:hint="eastAsia"/>
        </w:rPr>
        <w:t>：</w:t>
      </w:r>
    </w:p>
    <w:p w14:paraId="39B9FDBA" w14:textId="018FEB93" w:rsidR="00824C5C" w:rsidRDefault="00EC4290" w:rsidP="004D0EE3">
      <w:pPr>
        <w:pStyle w:val="a6"/>
        <w:numPr>
          <w:ilvl w:val="0"/>
          <w:numId w:val="4"/>
        </w:numPr>
        <w:spacing w:line="360" w:lineRule="auto"/>
        <w:ind w:right="240" w:firstLineChars="0"/>
      </w:pPr>
      <w:r>
        <w:t>建立一套系統性之資料清理及分析流程，針對進出資料進行可重複驗證的處理</w:t>
      </w:r>
      <w:r w:rsidR="00824C5C">
        <w:rPr>
          <w:rFonts w:hint="eastAsia"/>
        </w:rPr>
        <w:t>。</w:t>
      </w:r>
    </w:p>
    <w:p w14:paraId="7F950C76" w14:textId="0D27B6ED" w:rsidR="00AB0DD5" w:rsidRDefault="00214AFD" w:rsidP="004D0EE3">
      <w:pPr>
        <w:pStyle w:val="a6"/>
        <w:numPr>
          <w:ilvl w:val="0"/>
          <w:numId w:val="4"/>
        </w:numPr>
        <w:spacing w:line="360" w:lineRule="auto"/>
        <w:ind w:right="240" w:firstLineChars="0"/>
      </w:pPr>
      <w:r>
        <w:t>分析不同時間尺度（平日</w:t>
      </w:r>
      <w:r w:rsidR="00B12DCB">
        <w:rPr>
          <w:rFonts w:hint="eastAsia"/>
        </w:rPr>
        <w:t>和</w:t>
      </w:r>
      <w:r>
        <w:t>假日、時段、月份）及不同票種的車輛停留行為，評估停車資源壓力與配置效率</w:t>
      </w:r>
      <w:r w:rsidR="00355399">
        <w:rPr>
          <w:rFonts w:hint="eastAsia"/>
        </w:rPr>
        <w:t>。</w:t>
      </w:r>
    </w:p>
    <w:p w14:paraId="4063DB32" w14:textId="2738C68D" w:rsidR="00FB08A6" w:rsidRPr="00FB08A6" w:rsidRDefault="00214AFD" w:rsidP="004D0EE3">
      <w:pPr>
        <w:pStyle w:val="a6"/>
        <w:numPr>
          <w:ilvl w:val="0"/>
          <w:numId w:val="4"/>
        </w:numPr>
        <w:spacing w:line="360" w:lineRule="auto"/>
        <w:ind w:right="240" w:firstLineChars="0"/>
      </w:pPr>
      <w:r>
        <w:t>比對政策介入前後之變化，檢視夜間長期停放限制是否有效釋放車位</w:t>
      </w:r>
      <w:r w:rsidR="00824C5C">
        <w:rPr>
          <w:rFonts w:hint="eastAsia"/>
        </w:rPr>
        <w:t>。</w:t>
      </w:r>
      <w:r w:rsidR="002633AA">
        <w:rPr>
          <w:rFonts w:hint="eastAsia"/>
        </w:rPr>
        <w:t xml:space="preserve"> </w:t>
      </w:r>
      <w:r w:rsidR="002633AA">
        <w:t xml:space="preserve">  </w:t>
      </w:r>
    </w:p>
    <w:p w14:paraId="178B4D20" w14:textId="41896022" w:rsidR="00FB08A6" w:rsidRPr="00FB08A6" w:rsidRDefault="00FB08A6" w:rsidP="00FB08A6">
      <w:pPr>
        <w:pStyle w:val="2"/>
        <w:ind w:right="240"/>
      </w:pPr>
      <w:bookmarkStart w:id="9" w:name="_Toc202744832"/>
      <w:r>
        <w:rPr>
          <w:rFonts w:hint="eastAsia"/>
        </w:rPr>
        <w:t>研究</w:t>
      </w:r>
      <w:r w:rsidR="00870EFB">
        <w:rPr>
          <w:rFonts w:hint="eastAsia"/>
        </w:rPr>
        <w:t>方法</w:t>
      </w:r>
      <w:bookmarkEnd w:id="9"/>
    </w:p>
    <w:p w14:paraId="13228BD5" w14:textId="2E5CED06" w:rsidR="002633AA" w:rsidRDefault="00D51C24" w:rsidP="001C1952">
      <w:pPr>
        <w:ind w:leftChars="0" w:right="240" w:firstLineChars="0"/>
      </w:pPr>
      <w:r>
        <w:tab/>
      </w:r>
      <w:r w:rsidR="002633AA" w:rsidRPr="00FB08A6">
        <w:rPr>
          <w:rFonts w:hint="eastAsia"/>
        </w:rPr>
        <w:t>本研究針對</w:t>
      </w:r>
      <w:r w:rsidR="00CF16D9">
        <w:rPr>
          <w:rFonts w:hint="eastAsia"/>
        </w:rPr>
        <w:t>陽明交大</w:t>
      </w:r>
      <w:r w:rsidR="002633AA" w:rsidRPr="00FB08A6">
        <w:rPr>
          <w:rFonts w:hint="eastAsia"/>
        </w:rPr>
        <w:t>光復校區汽車辨識系統之車次資料統計整理，透過</w:t>
      </w:r>
      <w:r w:rsidR="002633AA" w:rsidRPr="00FB08A6">
        <w:rPr>
          <w:rFonts w:hint="eastAsia"/>
        </w:rPr>
        <w:t>Python</w:t>
      </w:r>
      <w:r w:rsidR="002633AA" w:rsidRPr="00FB08A6">
        <w:rPr>
          <w:rFonts w:hint="eastAsia"/>
        </w:rPr>
        <w:t>語言進行資料清理與視覺化，</w:t>
      </w:r>
      <w:r w:rsidR="002633AA">
        <w:rPr>
          <w:rFonts w:hint="eastAsia"/>
        </w:rPr>
        <w:t>以資料分析為主軸，分為三</w:t>
      </w:r>
      <w:r w:rsidR="0052312C">
        <w:rPr>
          <w:rFonts w:hint="eastAsia"/>
        </w:rPr>
        <w:t>個部分</w:t>
      </w:r>
      <w:r w:rsidR="002633AA">
        <w:rPr>
          <w:rFonts w:hint="eastAsia"/>
        </w:rPr>
        <w:t>:</w:t>
      </w:r>
    </w:p>
    <w:p w14:paraId="4F8FBDBB" w14:textId="19702027" w:rsidR="002633AA" w:rsidRPr="002633AA" w:rsidRDefault="002633AA" w:rsidP="004D0EE3">
      <w:pPr>
        <w:pStyle w:val="a6"/>
        <w:numPr>
          <w:ilvl w:val="0"/>
          <w:numId w:val="3"/>
        </w:numPr>
        <w:spacing w:line="360" w:lineRule="auto"/>
        <w:ind w:right="240" w:firstLineChars="0"/>
      </w:pPr>
      <w:r>
        <w:rPr>
          <w:rFonts w:hint="eastAsia"/>
        </w:rPr>
        <w:t>資料蒐集與前處理：取得光復校區之汽車車牌辨識系統資料，</w:t>
      </w:r>
      <w:proofErr w:type="gramStart"/>
      <w:r>
        <w:rPr>
          <w:rFonts w:hint="eastAsia"/>
        </w:rPr>
        <w:t>進行缺值填補</w:t>
      </w:r>
      <w:proofErr w:type="gramEnd"/>
      <w:r>
        <w:rPr>
          <w:rFonts w:hint="eastAsia"/>
        </w:rPr>
        <w:t>、格式統一與異常值剔除等資料清理（</w:t>
      </w:r>
      <w:r>
        <w:rPr>
          <w:rFonts w:hint="eastAsia"/>
        </w:rPr>
        <w:t>Data Cleaning</w:t>
      </w:r>
      <w:r>
        <w:rPr>
          <w:rFonts w:hint="eastAsia"/>
        </w:rPr>
        <w:t>）作業，確保資料品質。</w:t>
      </w:r>
    </w:p>
    <w:p w14:paraId="232309DF" w14:textId="441A719C" w:rsidR="002633AA" w:rsidRPr="002633AA" w:rsidRDefault="002633AA" w:rsidP="004D0EE3">
      <w:pPr>
        <w:pStyle w:val="a6"/>
        <w:numPr>
          <w:ilvl w:val="0"/>
          <w:numId w:val="3"/>
        </w:numPr>
        <w:spacing w:line="360" w:lineRule="auto"/>
        <w:ind w:right="240" w:firstLineChars="0"/>
      </w:pPr>
      <w:r>
        <w:rPr>
          <w:rFonts w:hint="eastAsia"/>
        </w:rPr>
        <w:t>資料分析與視覺化：運用</w:t>
      </w:r>
      <w:r>
        <w:rPr>
          <w:rFonts w:hint="eastAsia"/>
        </w:rPr>
        <w:t xml:space="preserve"> Python </w:t>
      </w:r>
      <w:r>
        <w:rPr>
          <w:rFonts w:hint="eastAsia"/>
        </w:rPr>
        <w:t>語言進行時間序列分析、票種統計與停車量高峰探</w:t>
      </w:r>
      <w:proofErr w:type="gramStart"/>
      <w:r>
        <w:rPr>
          <w:rFonts w:hint="eastAsia"/>
        </w:rPr>
        <w:t>勘</w:t>
      </w:r>
      <w:proofErr w:type="gramEnd"/>
      <w:r>
        <w:rPr>
          <w:rFonts w:hint="eastAsia"/>
        </w:rPr>
        <w:t>，並輔以圖表視覺化</w:t>
      </w:r>
      <w:r w:rsidR="00CA471C">
        <w:rPr>
          <w:rFonts w:hint="eastAsia"/>
        </w:rPr>
        <w:t>探</w:t>
      </w:r>
      <w:proofErr w:type="gramStart"/>
      <w:r w:rsidR="00CA471C">
        <w:rPr>
          <w:rFonts w:hint="eastAsia"/>
        </w:rPr>
        <w:t>勘</w:t>
      </w:r>
      <w:proofErr w:type="gramEnd"/>
      <w:r w:rsidR="006D7315">
        <w:rPr>
          <w:rFonts w:hint="eastAsia"/>
        </w:rPr>
        <w:t>校園停車行為</w:t>
      </w:r>
      <w:r>
        <w:rPr>
          <w:rFonts w:hint="eastAsia"/>
        </w:rPr>
        <w:t>。</w:t>
      </w:r>
    </w:p>
    <w:p w14:paraId="71926682" w14:textId="5D596629" w:rsidR="00D51C24" w:rsidRDefault="002633AA" w:rsidP="004D0EE3">
      <w:pPr>
        <w:pStyle w:val="a6"/>
        <w:numPr>
          <w:ilvl w:val="0"/>
          <w:numId w:val="3"/>
        </w:numPr>
        <w:spacing w:line="360" w:lineRule="auto"/>
        <w:ind w:right="240" w:firstLineChars="0"/>
      </w:pPr>
      <w:r>
        <w:rPr>
          <w:rFonts w:hint="eastAsia"/>
        </w:rPr>
        <w:t>政策比對與建議：</w:t>
      </w:r>
      <w:r w:rsidR="00FC24F8">
        <w:rPr>
          <w:rFonts w:hint="eastAsia"/>
        </w:rPr>
        <w:t>利用對應資料分析校園停車政策之實施前與實施後之資料比較</w:t>
      </w:r>
      <w:r w:rsidR="00DC5230">
        <w:rPr>
          <w:rFonts w:hint="eastAsia"/>
        </w:rPr>
        <w:t>，分析政策之有效性</w:t>
      </w:r>
      <w:r>
        <w:rPr>
          <w:rFonts w:hint="eastAsia"/>
        </w:rPr>
        <w:t>。</w:t>
      </w:r>
    </w:p>
    <w:p w14:paraId="08F3F374" w14:textId="23690928" w:rsidR="001C1952" w:rsidRDefault="001C1952" w:rsidP="001C1952">
      <w:pPr>
        <w:ind w:leftChars="0" w:left="0" w:right="240" w:firstLineChars="0" w:firstLine="240"/>
      </w:pPr>
      <w:r>
        <w:rPr>
          <w:rFonts w:hint="eastAsia"/>
        </w:rPr>
        <w:t>受限於校園停車管理之實際管理方法</w:t>
      </w:r>
      <w:r w:rsidR="00A70BAD">
        <w:rPr>
          <w:rFonts w:hint="eastAsia"/>
        </w:rPr>
        <w:t>和</w:t>
      </w:r>
      <w:r w:rsidR="00A70BAD" w:rsidRPr="00171BA3">
        <w:rPr>
          <w:rFonts w:hint="eastAsia"/>
        </w:rPr>
        <w:t>校園與周圍環境特殊</w:t>
      </w:r>
      <w:r w:rsidR="00A70BAD">
        <w:rPr>
          <w:rFonts w:hint="eastAsia"/>
        </w:rPr>
        <w:t>性、</w:t>
      </w:r>
      <w:proofErr w:type="gramStart"/>
      <w:r>
        <w:rPr>
          <w:rFonts w:hint="eastAsia"/>
        </w:rPr>
        <w:t>車辨系統</w:t>
      </w:r>
      <w:proofErr w:type="gramEnd"/>
      <w:r>
        <w:rPr>
          <w:rFonts w:hint="eastAsia"/>
        </w:rPr>
        <w:t>紀錄資料之侷限，</w:t>
      </w:r>
      <w:r w:rsidRPr="00D51C24">
        <w:rPr>
          <w:rFonts w:hint="eastAsia"/>
        </w:rPr>
        <w:t>本研究之限制具有以下幾點限制</w:t>
      </w:r>
      <w:r w:rsidRPr="00D51C24">
        <w:t>:</w:t>
      </w:r>
    </w:p>
    <w:p w14:paraId="11CF6443" w14:textId="4D6A75C3" w:rsidR="001C1952" w:rsidRPr="00171BA3" w:rsidRDefault="001C1952" w:rsidP="001C1952">
      <w:pPr>
        <w:ind w:left="240" w:right="240" w:firstLineChars="0" w:firstLine="480"/>
      </w:pPr>
      <w:r>
        <w:rPr>
          <w:rFonts w:hint="eastAsia"/>
        </w:rPr>
        <w:t>1</w:t>
      </w:r>
      <w:r>
        <w:t>.</w:t>
      </w:r>
      <w:r w:rsidR="00FA543C">
        <w:rPr>
          <w:rFonts w:hint="eastAsia"/>
        </w:rPr>
        <w:t xml:space="preserve"> </w:t>
      </w:r>
      <w:r w:rsidR="00CE3A34">
        <w:rPr>
          <w:rFonts w:hint="eastAsia"/>
        </w:rPr>
        <w:t>因學校位置之特殊性，</w:t>
      </w:r>
      <w:r w:rsidR="00B66C2B">
        <w:rPr>
          <w:rFonts w:hint="eastAsia"/>
        </w:rPr>
        <w:t>本</w:t>
      </w:r>
      <w:r w:rsidRPr="00171BA3">
        <w:rPr>
          <w:rFonts w:hint="eastAsia"/>
        </w:rPr>
        <w:t>研究之</w:t>
      </w:r>
      <w:r w:rsidR="00B66C2B">
        <w:rPr>
          <w:rFonts w:hint="eastAsia"/>
        </w:rPr>
        <w:t>結</w:t>
      </w:r>
      <w:r w:rsidRPr="00171BA3">
        <w:rPr>
          <w:rFonts w:hint="eastAsia"/>
        </w:rPr>
        <w:t>果無法直接類推於其他</w:t>
      </w:r>
      <w:r w:rsidR="00A70BAD">
        <w:rPr>
          <w:rFonts w:hint="eastAsia"/>
        </w:rPr>
        <w:t>校園</w:t>
      </w:r>
      <w:r w:rsidRPr="00171BA3">
        <w:rPr>
          <w:rFonts w:hint="eastAsia"/>
        </w:rPr>
        <w:t>。</w:t>
      </w:r>
    </w:p>
    <w:p w14:paraId="5C461DE1" w14:textId="77777777" w:rsidR="001C1952" w:rsidRPr="00D527A8" w:rsidRDefault="001C1952" w:rsidP="001C1952">
      <w:pPr>
        <w:ind w:left="240" w:right="240" w:firstLineChars="0" w:firstLine="480"/>
      </w:pPr>
      <w:r>
        <w:rPr>
          <w:rFonts w:hint="eastAsia"/>
        </w:rPr>
        <w:t>2</w:t>
      </w:r>
      <w:r>
        <w:t xml:space="preserve">. </w:t>
      </w:r>
      <w:r w:rsidRPr="00D527A8">
        <w:rPr>
          <w:rFonts w:hint="eastAsia"/>
        </w:rPr>
        <w:t>本研究無法確認使用者進場後實際停留位置。</w:t>
      </w:r>
    </w:p>
    <w:p w14:paraId="49B11307" w14:textId="5ACB3DCB" w:rsidR="001C1952" w:rsidRPr="00D51C24" w:rsidRDefault="001C1952" w:rsidP="001C1952">
      <w:pPr>
        <w:ind w:left="240" w:right="240" w:firstLineChars="0" w:firstLine="480"/>
      </w:pPr>
      <w:r>
        <w:rPr>
          <w:rFonts w:hint="eastAsia"/>
        </w:rPr>
        <w:t>3</w:t>
      </w:r>
      <w:r>
        <w:t xml:space="preserve">. </w:t>
      </w:r>
      <w:r w:rsidRPr="00D527A8">
        <w:rPr>
          <w:rFonts w:hint="eastAsia"/>
        </w:rPr>
        <w:t>本研究無法確認資料經人工校正後與實際情況差異</w:t>
      </w:r>
    </w:p>
    <w:p w14:paraId="37124AAD" w14:textId="1605F296" w:rsidR="00D521C0" w:rsidRPr="000D7672" w:rsidRDefault="00C32A69" w:rsidP="000B4EE3">
      <w:pPr>
        <w:pStyle w:val="2"/>
        <w:ind w:right="240"/>
        <w:rPr>
          <w:szCs w:val="28"/>
        </w:rPr>
      </w:pPr>
      <w:bookmarkStart w:id="10" w:name="_Toc202744833"/>
      <w:r w:rsidRPr="000D7672">
        <w:rPr>
          <w:rFonts w:hint="eastAsia"/>
          <w:szCs w:val="28"/>
        </w:rPr>
        <w:lastRenderedPageBreak/>
        <w:t>研究架構</w:t>
      </w:r>
      <w:bookmarkEnd w:id="10"/>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4CA32A6F" w:rsidR="00C32A69" w:rsidRPr="001D337F" w:rsidRDefault="00C32A69" w:rsidP="00C32A69">
      <w:pPr>
        <w:ind w:leftChars="300" w:left="720" w:right="240" w:firstLineChars="0" w:firstLine="0"/>
      </w:pPr>
      <w:r w:rsidRPr="001D337F">
        <w:rPr>
          <w:rFonts w:hint="eastAsia"/>
        </w:rPr>
        <w:t>本章節包含研究背景與動機、研究</w:t>
      </w:r>
      <w:r w:rsidR="00903EF4">
        <w:rPr>
          <w:rFonts w:hint="eastAsia"/>
        </w:rPr>
        <w:t>方法與目的</w:t>
      </w:r>
      <w:r w:rsidRPr="001D337F">
        <w:rPr>
          <w:rFonts w:hint="eastAsia"/>
        </w:rPr>
        <w:t>、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2D5EB3E2" w:rsidR="00A416B2" w:rsidRPr="001D337F" w:rsidRDefault="00A416B2" w:rsidP="00A416B2">
      <w:pPr>
        <w:ind w:leftChars="295" w:left="708" w:right="240" w:firstLineChars="0" w:firstLine="1"/>
      </w:pPr>
      <w:r w:rsidRPr="001D337F">
        <w:rPr>
          <w:rFonts w:hint="eastAsia"/>
        </w:rPr>
        <w:t>本章節對與本研究相關之文獻進行探討，</w:t>
      </w:r>
      <w:r w:rsidR="00967493">
        <w:rPr>
          <w:rFonts w:hint="eastAsia"/>
        </w:rPr>
        <w:t>聚焦於智慧城市、智慧校園以及以數據為驅動之概念</w:t>
      </w:r>
      <w:r w:rsidRPr="001D337F">
        <w:rPr>
          <w:rFonts w:hint="eastAsia"/>
        </w:rPr>
        <w:t>。</w:t>
      </w:r>
    </w:p>
    <w:p w14:paraId="05DC9147" w14:textId="6EA68BF6" w:rsidR="00C32A69" w:rsidRPr="001D337F" w:rsidRDefault="00C32A69" w:rsidP="001D2444">
      <w:pPr>
        <w:tabs>
          <w:tab w:val="left" w:pos="993"/>
        </w:tabs>
        <w:ind w:leftChars="41" w:left="98" w:right="240" w:firstLineChars="0"/>
      </w:pPr>
      <w:r w:rsidRPr="001D337F">
        <w:rPr>
          <w:rFonts w:hint="eastAsia"/>
        </w:rPr>
        <w:t>第三章：</w:t>
      </w:r>
      <w:r w:rsidR="0095236B">
        <w:rPr>
          <w:rFonts w:hint="eastAsia"/>
          <w:szCs w:val="32"/>
        </w:rPr>
        <w:t>校園數位化與停車管理現況</w:t>
      </w:r>
    </w:p>
    <w:p w14:paraId="3CEB84C3" w14:textId="4E1BEE8E" w:rsidR="00D45442" w:rsidRPr="001D337F" w:rsidRDefault="00D45442" w:rsidP="00D45442">
      <w:pPr>
        <w:ind w:leftChars="295" w:left="708" w:right="240" w:firstLineChars="0" w:firstLine="1"/>
      </w:pPr>
      <w:r w:rsidRPr="001D337F">
        <w:rPr>
          <w:rFonts w:hint="eastAsia"/>
        </w:rPr>
        <w:t>本章節</w:t>
      </w:r>
      <w:r w:rsidR="00DE4249">
        <w:rPr>
          <w:rFonts w:hint="eastAsia"/>
        </w:rPr>
        <w:t>介紹國立陽明交通大學光復校區現行停車管理</w:t>
      </w:r>
      <w:r w:rsidR="00A53212">
        <w:rPr>
          <w:rFonts w:hint="eastAsia"/>
        </w:rPr>
        <w:t>制度</w:t>
      </w:r>
      <w:r w:rsidR="0094159D">
        <w:rPr>
          <w:rFonts w:hint="eastAsia"/>
        </w:rPr>
        <w:t>，並說明</w:t>
      </w:r>
      <w:r w:rsidR="000C1D3B">
        <w:rPr>
          <w:rFonts w:hint="eastAsia"/>
        </w:rPr>
        <w:t>校園內部平時車流狀況以及停車之問題現況</w:t>
      </w:r>
      <w:r w:rsidR="00A53212">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34F3DEB3" w:rsidR="007818E8" w:rsidRPr="001D337F" w:rsidRDefault="007818E8" w:rsidP="00732049">
      <w:pPr>
        <w:ind w:leftChars="295" w:left="708" w:right="240" w:firstLineChars="4" w:firstLine="10"/>
      </w:pPr>
      <w:r w:rsidRPr="001D337F">
        <w:rPr>
          <w:rFonts w:hint="eastAsia"/>
        </w:rPr>
        <w:t>本章節</w:t>
      </w:r>
      <w:r w:rsidR="002F3ABD">
        <w:rPr>
          <w:rFonts w:hint="eastAsia"/>
        </w:rPr>
        <w:t>說明</w:t>
      </w:r>
      <w:r w:rsidR="00557A26">
        <w:rPr>
          <w:rFonts w:hint="eastAsia"/>
        </w:rPr>
        <w:t>基本資料分析種類，包括清洗資料之狀況和基礎流量的分析，並觀察一些特殊的趨勢，同時比對政策之施行有效性。</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14107328"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1" w:name="_Toc202744834"/>
      <w:r w:rsidRPr="001D337F">
        <w:rPr>
          <w:rFonts w:hint="eastAsia"/>
        </w:rPr>
        <w:t>研究流程</w:t>
      </w:r>
      <w:bookmarkEnd w:id="11"/>
    </w:p>
    <w:p w14:paraId="36EEB718" w14:textId="27756EE8" w:rsidR="00BC2094" w:rsidRPr="001D337F" w:rsidRDefault="006A5EFA" w:rsidP="00903EF4">
      <w:pPr>
        <w:pStyle w:val="text"/>
        <w:spacing w:before="360" w:after="180"/>
        <w:ind w:leftChars="0" w:left="0" w:right="240" w:firstLineChars="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23D21">
        <w:t>1</w:t>
      </w:r>
      <w:r w:rsidRPr="001D337F">
        <w:rPr>
          <w:rFonts w:hint="eastAsia"/>
        </w:rPr>
        <w:t>所示。</w:t>
      </w:r>
    </w:p>
    <w:p w14:paraId="42A19FAF" w14:textId="6ED630FD" w:rsidR="00D83968" w:rsidRDefault="00967493" w:rsidP="00D83968">
      <w:pPr>
        <w:keepNext/>
        <w:ind w:left="240" w:right="240" w:firstLine="480"/>
        <w:jc w:val="center"/>
      </w:pPr>
      <w:r>
        <w:rPr>
          <w:noProof/>
        </w:rPr>
        <w:lastRenderedPageBreak/>
        <w:drawing>
          <wp:inline distT="0" distB="0" distL="0" distR="0" wp14:anchorId="0B938CFF" wp14:editId="2A223ED7">
            <wp:extent cx="3631565" cy="6581775"/>
            <wp:effectExtent l="0" t="0" r="6985" b="9525"/>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31565" cy="6581775"/>
                    </a:xfrm>
                    <a:prstGeom prst="rect">
                      <a:avLst/>
                    </a:prstGeom>
                    <a:noFill/>
                    <a:ln>
                      <a:noFill/>
                    </a:ln>
                  </pic:spPr>
                </pic:pic>
              </a:graphicData>
            </a:graphic>
          </wp:inline>
        </w:drawing>
      </w:r>
    </w:p>
    <w:p w14:paraId="380C4FA8" w14:textId="1166C6CF" w:rsidR="00297AB6" w:rsidRDefault="00D83968" w:rsidP="00D83968">
      <w:pPr>
        <w:pStyle w:val="af3"/>
        <w:ind w:left="240" w:right="240" w:firstLine="480"/>
      </w:pPr>
      <w:bookmarkStart w:id="12" w:name="_Toc203041004"/>
      <w:r>
        <w:rPr>
          <w:rFonts w:hint="eastAsia"/>
        </w:rPr>
        <w:t>圖</w:t>
      </w:r>
      <w:r>
        <w:rPr>
          <w:rFonts w:hint="eastAsia"/>
        </w:rPr>
        <w:t xml:space="preserve"> 1 - </w:t>
      </w:r>
      <w:r>
        <w:fldChar w:fldCharType="begin"/>
      </w:r>
      <w:r>
        <w:instrText xml:space="preserve"> </w:instrText>
      </w:r>
      <w:r>
        <w:rPr>
          <w:rFonts w:hint="eastAsia"/>
        </w:rPr>
        <w:instrText xml:space="preserve">SEQ </w:instrText>
      </w:r>
      <w:r>
        <w:rPr>
          <w:rFonts w:hint="eastAsia"/>
        </w:rPr>
        <w:instrText>圖</w:instrText>
      </w:r>
      <w:r>
        <w:rPr>
          <w:rFonts w:hint="eastAsia"/>
        </w:rPr>
        <w:instrText>_1_- \* ARABIC</w:instrText>
      </w:r>
      <w:r>
        <w:instrText xml:space="preserve"> </w:instrText>
      </w:r>
      <w:r>
        <w:fldChar w:fldCharType="separate"/>
      </w:r>
      <w:r w:rsidR="00D1794C">
        <w:rPr>
          <w:noProof/>
        </w:rPr>
        <w:t>1</w:t>
      </w:r>
      <w:r>
        <w:fldChar w:fldCharType="end"/>
      </w:r>
      <w:r>
        <w:rPr>
          <w:rFonts w:hint="eastAsia"/>
        </w:rPr>
        <w:t xml:space="preserve"> </w:t>
      </w:r>
      <w:r w:rsidRPr="00A25B08">
        <w:rPr>
          <w:rFonts w:hint="eastAsia"/>
        </w:rPr>
        <w:t>研究流程圖</w:t>
      </w:r>
      <w:bookmarkEnd w:id="12"/>
    </w:p>
    <w:p w14:paraId="641DAF73" w14:textId="0FC4B6B8" w:rsidR="00323D21" w:rsidRDefault="00323D21" w:rsidP="00D83968">
      <w:pPr>
        <w:pStyle w:val="af3"/>
        <w:ind w:leftChars="0" w:left="0" w:right="240" w:firstLineChars="0" w:firstLine="0"/>
        <w:jc w:val="both"/>
      </w:pPr>
    </w:p>
    <w:p w14:paraId="7693DECE" w14:textId="002C9E6F" w:rsidR="000B4EE3" w:rsidRPr="001D337F" w:rsidRDefault="006B0BAD" w:rsidP="006B0BAD">
      <w:pPr>
        <w:widowControl/>
        <w:spacing w:line="240" w:lineRule="auto"/>
        <w:ind w:leftChars="0" w:left="0" w:rightChars="0" w:right="0" w:firstLineChars="0" w:firstLine="0"/>
        <w:jc w:val="left"/>
        <w:rPr>
          <w:szCs w:val="20"/>
        </w:rPr>
      </w:pPr>
      <w:r>
        <w:br w:type="page"/>
      </w:r>
    </w:p>
    <w:p w14:paraId="288E2587" w14:textId="6C95BA81" w:rsidR="00E57157" w:rsidRDefault="00E57157" w:rsidP="003E6BBA">
      <w:pPr>
        <w:pStyle w:val="1"/>
        <w:ind w:left="240" w:right="240" w:firstLine="641"/>
      </w:pPr>
      <w:bookmarkStart w:id="13" w:name="_Toc202744835"/>
      <w:r w:rsidRPr="001D337F">
        <w:rPr>
          <w:rFonts w:hint="eastAsia"/>
        </w:rPr>
        <w:lastRenderedPageBreak/>
        <w:t xml:space="preserve">第二章　</w:t>
      </w:r>
      <w:r w:rsidRPr="00102457">
        <w:rPr>
          <w:rFonts w:hint="eastAsia"/>
        </w:rPr>
        <w:t>文獻回顧</w:t>
      </w:r>
      <w:bookmarkEnd w:id="13"/>
    </w:p>
    <w:p w14:paraId="1566A200" w14:textId="34A87135" w:rsidR="00E05437" w:rsidRPr="00E05437" w:rsidRDefault="00CE00A4" w:rsidP="00CD4673">
      <w:pPr>
        <w:pStyle w:val="2"/>
        <w:ind w:right="240"/>
      </w:pPr>
      <w:bookmarkStart w:id="14" w:name="_Toc202744836"/>
      <w:r w:rsidRPr="00CE00A4">
        <w:rPr>
          <w:rFonts w:hint="eastAsia"/>
        </w:rPr>
        <w:t>智慧城市</w:t>
      </w:r>
      <w:bookmarkEnd w:id="14"/>
    </w:p>
    <w:p w14:paraId="64A706D3" w14:textId="7FC6B8E9" w:rsidR="00860BE5" w:rsidRPr="00860BE5" w:rsidRDefault="00860BE5" w:rsidP="00FB6076">
      <w:pPr>
        <w:pStyle w:val="3"/>
        <w:ind w:right="240"/>
      </w:pPr>
      <w:bookmarkStart w:id="15" w:name="_Toc202744837"/>
      <w:r w:rsidRPr="00860BE5">
        <w:rPr>
          <w:rFonts w:hint="eastAsia"/>
        </w:rPr>
        <w:t>智慧城市的發展背景</w:t>
      </w:r>
      <w:r w:rsidR="001E6DC4">
        <w:rPr>
          <w:rFonts w:hint="eastAsia"/>
        </w:rPr>
        <w:t>與定義</w:t>
      </w:r>
      <w:bookmarkEnd w:id="15"/>
    </w:p>
    <w:p w14:paraId="6B1FC66F" w14:textId="7DAA2585" w:rsidR="006D2883" w:rsidRDefault="006D2883" w:rsidP="006D2883">
      <w:pPr>
        <w:ind w:left="240" w:right="240" w:firstLine="480"/>
      </w:pPr>
      <w:r>
        <w:rPr>
          <w:rFonts w:hint="eastAsia"/>
        </w:rPr>
        <w:t>城市是一個目標多元、需求廣泛、利益關係交錯的複雜系統。其發展不僅涉及空間規劃與基礎建設，更涵蓋經濟、社會、環境與文化等多面向的治理挑戰。隨著都市化與人口集中化趨勢日益明顯，城市面臨諸如交通壅塞、資源分配不均、社會排除與環境污染等問題，對永續發展構成極大壓力。</w:t>
      </w:r>
    </w:p>
    <w:p w14:paraId="25FA5DD4" w14:textId="4AB237C3" w:rsidR="006D2883" w:rsidRDefault="006D2883" w:rsidP="006D2883">
      <w:pPr>
        <w:ind w:left="240" w:right="240" w:firstLine="480"/>
      </w:pPr>
      <w:r>
        <w:rPr>
          <w:rFonts w:hint="eastAsia"/>
        </w:rPr>
        <w:t>為因應上述挑戰，「智慧城市」（</w:t>
      </w:r>
      <w:r>
        <w:t>Smart City</w:t>
      </w:r>
      <w:r>
        <w:rPr>
          <w:rFonts w:hint="eastAsia"/>
        </w:rPr>
        <w:t>）的概念自</w:t>
      </w:r>
      <w:proofErr w:type="gramStart"/>
      <w:r>
        <w:t>1990</w:t>
      </w:r>
      <w:proofErr w:type="gramEnd"/>
      <w:r>
        <w:rPr>
          <w:rFonts w:hint="eastAsia"/>
        </w:rPr>
        <w:t>年代開始逐漸成形。</w:t>
      </w:r>
      <w:r>
        <w:t>2008</w:t>
      </w:r>
      <w:r>
        <w:rPr>
          <w:rFonts w:hint="eastAsia"/>
        </w:rPr>
        <w:t>年，</w:t>
      </w:r>
      <w:r>
        <w:t xml:space="preserve">IBM </w:t>
      </w:r>
      <w:r>
        <w:rPr>
          <w:rFonts w:hint="eastAsia"/>
        </w:rPr>
        <w:t>推出的「</w:t>
      </w:r>
      <w:r>
        <w:t>Smarter Planet</w:t>
      </w:r>
      <w:r>
        <w:rPr>
          <w:rFonts w:hint="eastAsia"/>
        </w:rPr>
        <w:t>」計畫被視為智慧城市快速發展的轉捩點之一，該計畫主張透過感測器與連網設備蒐集資料，提升城市系統的透明度與應變效率</w:t>
      </w:r>
      <w:r w:rsidR="00486CBA">
        <w:fldChar w:fldCharType="begin"/>
      </w:r>
      <w:r w:rsidR="00486CBA">
        <w:instrText xml:space="preserve"> ADDIN EN.CITE &lt;EndNote&gt;&lt;Cite&gt;&lt;Author&gt;Wojciech Kozłowski&lt;/Author&gt;&lt;Year&gt;2021&lt;/Year&gt;&lt;RecNum&gt;28&lt;/RecNum&gt;&lt;DisplayText&gt;[1]&lt;/DisplayText&gt;&lt;record&gt;&lt;rec-number&gt;28&lt;/rec-number&gt;&lt;foreign-keys&gt;&lt;key app="EN" db-id="dd2w5avfaexftzex9rmp5xxtt0awe5wf9ra5" timestamp="1750788070"&gt;28&lt;/key&gt;&lt;/foreign-keys&gt;&lt;ref-type name="Journal Article"&gt;17&lt;/ref-type&gt;&lt;contributors&gt;&lt;authors&gt;&lt;author&gt;&lt;style face="normal" font="default" size="100%"&gt;Wojciech Koz&lt;/style&gt;&lt;style face="normal" font="default" charset="238" size="100%"&gt;łowski, Kacper Suwar&lt;/style&gt;&lt;/author&gt;&lt;/authors&gt;&lt;/contributors&gt;&lt;titles&gt;&lt;title&gt;Smart City: Definitions, Dimensions, and Initiatives&lt;/title&gt;&lt;secondary-title&gt;European Research Studies Journal&lt;/secondary-title&gt;&lt;/titles&gt;&lt;periodical&gt;&lt;full-title&gt;European Research Studies Journal&lt;/full-title&gt;&lt;/periodical&gt;&lt;pages&gt;509–520&lt;/pages&gt;&lt;volume&gt;Volume XXIV, Special Issue 3, 2021&lt;/volume&gt;&lt;dates&gt;&lt;year&gt;2021&lt;/year&gt;&lt;/dates&gt;&lt;urls&gt;&lt;/urls&gt;&lt;/record&gt;&lt;/Cite&gt;&lt;/EndNote&gt;</w:instrText>
      </w:r>
      <w:r w:rsidR="00486CBA">
        <w:fldChar w:fldCharType="separate"/>
      </w:r>
      <w:r w:rsidR="00486CBA">
        <w:rPr>
          <w:noProof/>
        </w:rPr>
        <w:t>[</w:t>
      </w:r>
      <w:hyperlink w:anchor="_ENREF_1" w:tooltip="Wojciech Kozłowski, 2021 #28" w:history="1">
        <w:r w:rsidR="003A6DF6">
          <w:rPr>
            <w:noProof/>
          </w:rPr>
          <w:t>1</w:t>
        </w:r>
      </w:hyperlink>
      <w:r w:rsidR="00486CBA">
        <w:rPr>
          <w:noProof/>
        </w:rPr>
        <w:t>]</w:t>
      </w:r>
      <w:r w:rsidR="00486CBA">
        <w:fldChar w:fldCharType="end"/>
      </w:r>
      <w:r>
        <w:rPr>
          <w:rFonts w:hint="eastAsia"/>
        </w:rPr>
        <w:t>。</w:t>
      </w:r>
      <w:r w:rsidRPr="00486CBA">
        <w:rPr>
          <w:rFonts w:ascii="標楷體" w:hAnsi="標楷體" w:hint="eastAsia"/>
        </w:rPr>
        <w:t>然而</w:t>
      </w:r>
      <w:r w:rsidR="00486CBA" w:rsidRPr="00486CBA">
        <w:rPr>
          <w:rFonts w:cs="Times New Roman"/>
          <w:kern w:val="0"/>
          <w:sz w:val="22"/>
        </w:rPr>
        <w:t>Albino, Vito</w:t>
      </w:r>
      <w:r w:rsidR="00486CBA" w:rsidRPr="00486CBA">
        <w:rPr>
          <w:rFonts w:ascii="標楷體" w:hAnsi="標楷體" w:cs="Segoe UI" w:hint="eastAsia"/>
          <w:kern w:val="0"/>
          <w:sz w:val="22"/>
        </w:rPr>
        <w:t>等人認為</w:t>
      </w:r>
      <w:r>
        <w:rPr>
          <w:rFonts w:hint="eastAsia"/>
        </w:rPr>
        <w:t>，學界與實務界對智慧城市的定義仍缺乏共識，其模糊性亦導致城市治理者在擬定發展策略與評估施政成效時面臨挑戰</w:t>
      </w:r>
      <w:r w:rsidR="00486CBA">
        <w:fldChar w:fldCharType="begin"/>
      </w:r>
      <w:r w:rsidR="00486CBA">
        <w:instrText xml:space="preserve"> ADDIN EN.CITE &lt;EndNote&gt;&lt;Cite&gt;&lt;Author&gt;Albino&lt;/Author&gt;&lt;Year&gt;2015&lt;/Year&gt;&lt;RecNum&gt;29&lt;/RecNum&gt;&lt;DisplayText&gt;[2]&lt;/DisplayText&gt;&lt;record&gt;&lt;rec-number&gt;29&lt;/rec-number&gt;&lt;foreign-keys&gt;&lt;key app="EN" db-id="dd2w5avfaexftzex9rmp5xxtt0awe5wf9ra5" timestamp="1750788096"&gt;29&lt;/key&gt;&lt;/foreign-keys&gt;&lt;ref-type name="Journal Article"&gt;17&lt;/ref-type&gt;&lt;contributors&gt;&lt;authors&gt;&lt;author&gt;Albino, Vito&lt;/author&gt;&lt;author&gt;Berardi, Umberto&lt;/author&gt;&lt;author&gt;Dangelico, Rosa Maria&lt;/author&gt;&lt;/authors&gt;&lt;/contributors&gt;&lt;titles&gt;&lt;title&gt;Smart Cities: Definitions, Dimensions, Performance, and Initiatives&lt;/title&gt;&lt;secondary-title&gt;Journal of Urban Technology&lt;/secondary-title&gt;&lt;/titles&gt;&lt;periodical&gt;&lt;full-title&gt;Journal of Urban Technology&lt;/full-title&gt;&lt;/periodical&gt;&lt;pages&gt;3-21&lt;/pages&gt;&lt;volume&gt;22&lt;/volume&gt;&lt;number&gt;1&lt;/number&gt;&lt;section&gt;3&lt;/section&gt;&lt;dates&gt;&lt;year&gt;2015&lt;/year&gt;&lt;/dates&gt;&lt;isbn&gt;1063-0732&amp;#xD;1466-1853&lt;/isbn&gt;&lt;urls&gt;&lt;/urls&gt;&lt;electronic-resource-num&gt;10.1080/10630732.2014.942092&lt;/electronic-resource-num&gt;&lt;/record&gt;&lt;/Cite&gt;&lt;/EndNote&gt;</w:instrText>
      </w:r>
      <w:r w:rsidR="00486CBA">
        <w:fldChar w:fldCharType="separate"/>
      </w:r>
      <w:r w:rsidR="00486CBA">
        <w:rPr>
          <w:noProof/>
        </w:rPr>
        <w:t>[</w:t>
      </w:r>
      <w:hyperlink w:anchor="_ENREF_2" w:tooltip="Albino, 2015 #29" w:history="1">
        <w:r w:rsidR="003A6DF6">
          <w:rPr>
            <w:noProof/>
          </w:rPr>
          <w:t>2</w:t>
        </w:r>
      </w:hyperlink>
      <w:r w:rsidR="00486CBA">
        <w:rPr>
          <w:noProof/>
        </w:rPr>
        <w:t>]</w:t>
      </w:r>
      <w:r w:rsidR="00486CBA">
        <w:fldChar w:fldCharType="end"/>
      </w:r>
      <w:r>
        <w:rPr>
          <w:rFonts w:hint="eastAsia"/>
        </w:rPr>
        <w:t>。</w:t>
      </w:r>
    </w:p>
    <w:p w14:paraId="1F7E6E82" w14:textId="5A2E0661" w:rsidR="006D2883" w:rsidRDefault="006D2883" w:rsidP="006D2883">
      <w:pPr>
        <w:ind w:left="240" w:right="240" w:firstLine="480"/>
      </w:pPr>
      <w:r>
        <w:rPr>
          <w:rFonts w:hint="eastAsia"/>
        </w:rPr>
        <w:t>為理解此概念的多樣性，許多學者從不同視角提出定義。</w:t>
      </w:r>
      <w:r>
        <w:rPr>
          <w:rFonts w:hint="eastAsia"/>
        </w:rPr>
        <w:t xml:space="preserve">IBM </w:t>
      </w:r>
      <w:r>
        <w:rPr>
          <w:rFonts w:hint="eastAsia"/>
        </w:rPr>
        <w:t>團隊將智慧城市視為「具備感測（</w:t>
      </w:r>
      <w:r>
        <w:rPr>
          <w:rFonts w:hint="eastAsia"/>
        </w:rPr>
        <w:t>instrumented</w:t>
      </w:r>
      <w:r>
        <w:rPr>
          <w:rFonts w:hint="eastAsia"/>
        </w:rPr>
        <w:t>）、互聯（</w:t>
      </w:r>
      <w:r>
        <w:rPr>
          <w:rFonts w:hint="eastAsia"/>
        </w:rPr>
        <w:t>interconnected</w:t>
      </w:r>
      <w:r>
        <w:rPr>
          <w:rFonts w:hint="eastAsia"/>
        </w:rPr>
        <w:t>）、智能（</w:t>
      </w:r>
      <w:r>
        <w:rPr>
          <w:rFonts w:hint="eastAsia"/>
        </w:rPr>
        <w:t>intelligent</w:t>
      </w:r>
      <w:r>
        <w:rPr>
          <w:rFonts w:hint="eastAsia"/>
        </w:rPr>
        <w:t>）能力的城市」</w:t>
      </w:r>
      <w:r w:rsidR="00486CBA">
        <w:fldChar w:fldCharType="begin"/>
      </w:r>
      <w:r w:rsidR="00486CBA">
        <w:instrText xml:space="preserve"> ADDIN EN.CITE &lt;EndNote&gt;&lt;Cite&gt;&lt;Author&gt;Harrison&lt;/Author&gt;&lt;Year&gt;2010&lt;/Year&gt;&lt;RecNum&gt;32&lt;/RecNum&gt;&lt;DisplayText&gt;[3]&lt;/DisplayText&gt;&lt;record&gt;&lt;rec-number&gt;32&lt;/rec-number&gt;&lt;foreign-keys&gt;&lt;key app="EN" db-id="dd2w5avfaexftzex9rmp5xxtt0awe5wf9ra5" timestamp="1750788448"&gt;32&lt;/key&gt;&lt;/foreign-keys&gt;&lt;ref-type name="Journal Article"&gt;17&lt;/ref-type&gt;&lt;contributors&gt;&lt;authors&gt;&lt;author&gt;Harrison, C.&lt;/author&gt;&lt;author&gt;Eckman, B.&lt;/author&gt;&lt;author&gt;Hamilton, R.&lt;/author&gt;&lt;author&gt;Hartswick, P.&lt;/author&gt;&lt;author&gt;Kalagnanam, J.&lt;/author&gt;&lt;author&gt;Paraszczak, J.&lt;/author&gt;&lt;author&gt;Williams, P.&lt;/author&gt;&lt;/authors&gt;&lt;/contributors&gt;&lt;titles&gt;&lt;title&gt;Foundations for Smarter Cities&lt;/title&gt;&lt;secondary-title&gt;IBM Journal of Research and Development&lt;/secondary-title&gt;&lt;/titles&gt;&lt;periodical&gt;&lt;full-title&gt;IBM Journal of Research and Development&lt;/full-title&gt;&lt;/periodical&gt;&lt;pages&gt;1-16&lt;/pages&gt;&lt;volume&gt;54&lt;/volume&gt;&lt;number&gt;4&lt;/number&gt;&lt;section&gt;1&lt;/section&gt;&lt;dates&gt;&lt;year&gt;2010&lt;/year&gt;&lt;/dates&gt;&lt;isbn&gt;0018-8646&amp;#xD;0018-8646&lt;/isbn&gt;&lt;urls&gt;&lt;/urls&gt;&lt;electronic-resource-num&gt;10.1147/jrd.2010.2048257&lt;/electronic-resource-num&gt;&lt;/record&gt;&lt;/Cite&gt;&lt;/EndNote&gt;</w:instrText>
      </w:r>
      <w:r w:rsidR="00486CBA">
        <w:fldChar w:fldCharType="separate"/>
      </w:r>
      <w:r w:rsidR="00486CBA">
        <w:rPr>
          <w:noProof/>
        </w:rPr>
        <w:t>[</w:t>
      </w:r>
      <w:hyperlink w:anchor="_ENREF_3" w:tooltip="Harrison, 2010 #32" w:history="1">
        <w:r w:rsidR="003A6DF6">
          <w:rPr>
            <w:noProof/>
          </w:rPr>
          <w:t>3</w:t>
        </w:r>
      </w:hyperlink>
      <w:r w:rsidR="00486CBA">
        <w:rPr>
          <w:noProof/>
        </w:rPr>
        <w:t>]</w:t>
      </w:r>
      <w:r w:rsidR="00486CBA">
        <w:fldChar w:fldCharType="end"/>
      </w:r>
      <w:r>
        <w:rPr>
          <w:rFonts w:hint="eastAsia"/>
        </w:rPr>
        <w:t>，強調將</w:t>
      </w:r>
      <w:r>
        <w:rPr>
          <w:rFonts w:hint="eastAsia"/>
        </w:rPr>
        <w:t xml:space="preserve"> ICT </w:t>
      </w:r>
      <w:r>
        <w:rPr>
          <w:rFonts w:hint="eastAsia"/>
        </w:rPr>
        <w:t>深度整合於城市基礎設施，藉由即時資料蒐集與分析來驅動決策流程，是技術導向定義的代表</w:t>
      </w:r>
      <w:r w:rsidR="00486CBA">
        <w:fldChar w:fldCharType="begin"/>
      </w:r>
      <w:r w:rsidR="00486CBA">
        <w:instrText xml:space="preserve"> ADDIN EN.CITE &lt;EndNote&gt;&lt;Cite&gt;&lt;Author&gt;Yin&lt;/Author&gt;&lt;Year&gt;2015&lt;/Year&gt;&lt;RecNum&gt;30&lt;/RecNum&gt;&lt;DisplayText&gt;[4]&lt;/DisplayText&gt;&lt;record&gt;&lt;rec-number&gt;30&lt;/rec-number&gt;&lt;foreign-keys&gt;&lt;key app="EN" db-id="dd2w5avfaexftzex9rmp5xxtt0awe5wf9ra5" timestamp="1750788138"&gt;30&lt;/key&gt;&lt;/foreign-keys&gt;&lt;ref-type name="Journal Article"&gt;17&lt;/ref-type&gt;&lt;contributors&gt;&lt;authors&gt;&lt;author&gt;Yin, ChuanTao&lt;/author&gt;&lt;author&gt;Xiong, Zhang&lt;/author&gt;&lt;author&gt;Chen, Hui&lt;/author&gt;&lt;author&gt;Wang, JingYuan&lt;/author&gt;&lt;author&gt;Cooper, Daven&lt;/author&gt;&lt;author&gt;David, Bertrand&lt;/author&gt;&lt;/authors&gt;&lt;/contributors&gt;&lt;titles&gt;&lt;title&gt;A literature survey on smart cities&lt;/title&gt;&lt;secondary-title&gt;Science China Information Sciences&lt;/secondary-title&gt;&lt;/titles&gt;&lt;periodical&gt;&lt;full-title&gt;Science China Information Sciences&lt;/full-title&gt;&lt;/periodical&gt;&lt;pages&gt;1-18&lt;/pages&gt;&lt;volume&gt;58&lt;/volume&gt;&lt;number&gt;10&lt;/number&gt;&lt;section&gt;1&lt;/section&gt;&lt;dates&gt;&lt;year&gt;2015&lt;/year&gt;&lt;/dates&gt;&lt;isbn&gt;1674-733X&amp;#xD;1869-1919&lt;/isbn&gt;&lt;urls&gt;&lt;/urls&gt;&lt;electronic-resource-num&gt;10.1007/s11432-015-5397-4&lt;/electronic-resource-num&gt;&lt;/record&gt;&lt;/Cite&gt;&lt;/EndNote&gt;</w:instrText>
      </w:r>
      <w:r w:rsidR="00486CBA">
        <w:fldChar w:fldCharType="separate"/>
      </w:r>
      <w:r w:rsidR="00486CBA">
        <w:rPr>
          <w:noProof/>
        </w:rPr>
        <w:t>[</w:t>
      </w:r>
      <w:hyperlink w:anchor="_ENREF_4" w:tooltip="Yin, 2015 #30" w:history="1">
        <w:r w:rsidR="003A6DF6">
          <w:rPr>
            <w:noProof/>
          </w:rPr>
          <w:t>4</w:t>
        </w:r>
      </w:hyperlink>
      <w:r w:rsidR="00486CBA">
        <w:rPr>
          <w:noProof/>
        </w:rPr>
        <w:t>]</w:t>
      </w:r>
      <w:r w:rsidR="00486CBA">
        <w:fldChar w:fldCharType="end"/>
      </w:r>
      <w:r>
        <w:rPr>
          <w:rFonts w:hint="eastAsia"/>
        </w:rPr>
        <w:t>。</w:t>
      </w:r>
    </w:p>
    <w:p w14:paraId="6251A61A" w14:textId="54BA2886" w:rsidR="006D2883" w:rsidRDefault="006D2883" w:rsidP="006D2883">
      <w:pPr>
        <w:ind w:left="240" w:right="240" w:firstLine="480"/>
      </w:pPr>
      <w:r>
        <w:rPr>
          <w:rFonts w:hint="eastAsia"/>
        </w:rPr>
        <w:t>另一方面，</w:t>
      </w:r>
      <w:proofErr w:type="spellStart"/>
      <w:r>
        <w:rPr>
          <w:rFonts w:hint="eastAsia"/>
        </w:rPr>
        <w:t>Giffinger</w:t>
      </w:r>
      <w:proofErr w:type="spellEnd"/>
      <w:r>
        <w:rPr>
          <w:rFonts w:hint="eastAsia"/>
        </w:rPr>
        <w:t xml:space="preserve"> et al.</w:t>
      </w:r>
      <w:r>
        <w:rPr>
          <w:rFonts w:hint="eastAsia"/>
        </w:rPr>
        <w:t>（</w:t>
      </w:r>
      <w:r>
        <w:rPr>
          <w:rFonts w:hint="eastAsia"/>
        </w:rPr>
        <w:t>2007</w:t>
      </w:r>
      <w:r>
        <w:rPr>
          <w:rFonts w:hint="eastAsia"/>
        </w:rPr>
        <w:t>）則以歐洲中型城市為對象，建立智慧城市評比模型，提出六大構面：智慧經濟（</w:t>
      </w:r>
      <w:r>
        <w:rPr>
          <w:rFonts w:hint="eastAsia"/>
        </w:rPr>
        <w:t>Smart Economy</w:t>
      </w:r>
      <w:r>
        <w:rPr>
          <w:rFonts w:hint="eastAsia"/>
        </w:rPr>
        <w:t>）、智慧人民（</w:t>
      </w:r>
      <w:r>
        <w:rPr>
          <w:rFonts w:hint="eastAsia"/>
        </w:rPr>
        <w:t>Smart People</w:t>
      </w:r>
      <w:r>
        <w:rPr>
          <w:rFonts w:hint="eastAsia"/>
        </w:rPr>
        <w:t>）、智慧治理（</w:t>
      </w:r>
      <w:r>
        <w:rPr>
          <w:rFonts w:hint="eastAsia"/>
        </w:rPr>
        <w:t>Smart Governance</w:t>
      </w:r>
      <w:r>
        <w:rPr>
          <w:rFonts w:hint="eastAsia"/>
        </w:rPr>
        <w:t>）、智慧移動（</w:t>
      </w:r>
      <w:r>
        <w:rPr>
          <w:rFonts w:hint="eastAsia"/>
        </w:rPr>
        <w:t>Smart Mobility</w:t>
      </w:r>
      <w:r>
        <w:rPr>
          <w:rFonts w:hint="eastAsia"/>
        </w:rPr>
        <w:t>）、智慧環境（</w:t>
      </w:r>
      <w:r>
        <w:rPr>
          <w:rFonts w:hint="eastAsia"/>
        </w:rPr>
        <w:t>Smart Environment</w:t>
      </w:r>
      <w:r>
        <w:rPr>
          <w:rFonts w:hint="eastAsia"/>
        </w:rPr>
        <w:t>）、智慧生活（</w:t>
      </w:r>
      <w:r>
        <w:rPr>
          <w:rFonts w:hint="eastAsia"/>
        </w:rPr>
        <w:t>Smart Living</w:t>
      </w:r>
      <w:r>
        <w:rPr>
          <w:rFonts w:hint="eastAsia"/>
        </w:rPr>
        <w:t>），是目前引用最廣的應用導向框架之</w:t>
      </w:r>
      <w:proofErr w:type="gramStart"/>
      <w:r>
        <w:rPr>
          <w:rFonts w:hint="eastAsia"/>
        </w:rPr>
        <w:t>一</w:t>
      </w:r>
      <w:proofErr w:type="gramEnd"/>
      <w:r w:rsidR="00486CBA">
        <w:fldChar w:fldCharType="begin"/>
      </w:r>
      <w:r w:rsidR="00E77DF1">
        <w:instrText xml:space="preserve"> ADDIN EN.CITE &lt;EndNote&gt;&lt;Cite&gt;&lt;Author&gt;Giffinger&lt;/Author&gt;&lt;Year&gt;2007&lt;/Year&gt;&lt;RecNum&gt;31&lt;/RecNum&gt;&lt;DisplayText&gt;[5]&lt;/DisplayText&gt;&lt;record&gt;&lt;rec-number&gt;31&lt;/rec-number&gt;&lt;foreign-keys&gt;&lt;key app="EN" db-id="dd2w5avfaexftzex9rmp5xxtt0awe5wf9ra5" timestamp="1750788160"&gt;31&lt;/key&gt;&lt;/foreign-keys&gt;&lt;ref-type name="Report"&gt;27&lt;/ref-type&gt;&lt;contributors&gt;&lt;authors&gt;&lt;author&gt;&lt;style face="normal" font="default" size="100%"&gt;Giffinger, Rudolf; Fertner, Christian; Kramar, Hans; Kalasek, Robert; Pichler-Milanovi&lt;/style&gt;&lt;style face="normal" font="default" charset="238" size="100%"&gt;ć, Natasa; Meijers, Evert&lt;/style&gt;&lt;/author&gt;&lt;/authors&gt;&lt;/contributors&gt;&lt;titles&gt;&lt;title&gt;Smart Cities – Ranking of European Medium-sized Cities&lt;/title&gt;&lt;/titles&gt;&lt;dates&gt;&lt;year&gt;2007&lt;/year&gt;&lt;/dates&gt;&lt;pub-location&gt;Vienna, Austria&lt;/pub-location&gt;&lt;publisher&gt;Centre of Regional Science (SRF), Vienna University of Technology&lt;/publisher&gt;&lt;urls&gt;&lt;related-urls&gt;&lt;url&gt;http://www.smart-cities.eu/download/smart_cities_final_report.pdf&lt;/url&gt;&lt;/related-urls&gt;&lt;/urls&gt;&lt;access-date&gt;2025-06-23&lt;/access-date&gt;&lt;/record&gt;&lt;/Cite&gt;&lt;/EndNote&gt;</w:instrText>
      </w:r>
      <w:r w:rsidR="00486CBA">
        <w:fldChar w:fldCharType="separate"/>
      </w:r>
      <w:r w:rsidR="00486CBA">
        <w:rPr>
          <w:noProof/>
        </w:rPr>
        <w:t>[</w:t>
      </w:r>
      <w:hyperlink w:anchor="_ENREF_5" w:tooltip="Giffinger, 2007 #31" w:history="1">
        <w:r w:rsidR="003A6DF6">
          <w:rPr>
            <w:noProof/>
          </w:rPr>
          <w:t>5</w:t>
        </w:r>
      </w:hyperlink>
      <w:r w:rsidR="00486CBA">
        <w:rPr>
          <w:noProof/>
        </w:rPr>
        <w:t>]</w:t>
      </w:r>
      <w:r w:rsidR="00486CBA">
        <w:fldChar w:fldCharType="end"/>
      </w:r>
      <w:r>
        <w:rPr>
          <w:rFonts w:hint="eastAsia"/>
        </w:rPr>
        <w:t>。</w:t>
      </w:r>
    </w:p>
    <w:p w14:paraId="62EB4CC1" w14:textId="61E64EE6" w:rsidR="00CE00A4" w:rsidRDefault="006D2883" w:rsidP="00860BE5">
      <w:pPr>
        <w:ind w:left="240" w:right="240" w:firstLine="480"/>
      </w:pPr>
      <w:r>
        <w:rPr>
          <w:rFonts w:hint="eastAsia"/>
        </w:rPr>
        <w:t>綜合文獻觀點，</w:t>
      </w:r>
      <w:proofErr w:type="spellStart"/>
      <w:r>
        <w:t>Kozłowski</w:t>
      </w:r>
      <w:proofErr w:type="spellEnd"/>
      <w:r>
        <w:t xml:space="preserve"> &amp; </w:t>
      </w:r>
      <w:proofErr w:type="spellStart"/>
      <w:r>
        <w:t>Suwara</w:t>
      </w:r>
      <w:proofErr w:type="spellEnd"/>
      <w:r>
        <w:rPr>
          <w:rFonts w:hint="eastAsia"/>
        </w:rPr>
        <w:t>定義智慧城市為：「一個以現代資訊與通訊科技（</w:t>
      </w:r>
      <w:r>
        <w:t>ICT</w:t>
      </w:r>
      <w:r>
        <w:rPr>
          <w:rFonts w:hint="eastAsia"/>
        </w:rPr>
        <w:t>）為基礎，整合經濟、人民、生活、環境、治理與交通流動性之城市系統」。</w:t>
      </w:r>
    </w:p>
    <w:p w14:paraId="277B8F04" w14:textId="39E66889" w:rsidR="00860BE5" w:rsidRDefault="00860BE5" w:rsidP="00860BE5">
      <w:pPr>
        <w:ind w:left="240" w:right="240" w:firstLine="480"/>
      </w:pPr>
    </w:p>
    <w:p w14:paraId="57453093" w14:textId="14656B52" w:rsidR="008B35EE" w:rsidRDefault="008B35EE" w:rsidP="00860BE5">
      <w:pPr>
        <w:ind w:left="240" w:right="240" w:firstLine="480"/>
      </w:pPr>
    </w:p>
    <w:p w14:paraId="4FEA53BD" w14:textId="582ECB31" w:rsidR="00C50AAC" w:rsidRPr="00C50AAC" w:rsidRDefault="008B35EE" w:rsidP="00FB6076">
      <w:pPr>
        <w:pStyle w:val="3"/>
        <w:ind w:right="240"/>
      </w:pPr>
      <w:bookmarkStart w:id="16" w:name="_Toc202744838"/>
      <w:r>
        <w:rPr>
          <w:rFonts w:hint="eastAsia"/>
        </w:rPr>
        <w:lastRenderedPageBreak/>
        <w:t>智慧城市的</w:t>
      </w:r>
      <w:r w:rsidR="00AF4CB0">
        <w:rPr>
          <w:rFonts w:hint="eastAsia"/>
        </w:rPr>
        <w:t>構成層面和</w:t>
      </w:r>
      <w:r>
        <w:rPr>
          <w:rFonts w:hint="eastAsia"/>
        </w:rPr>
        <w:t>應用領域</w:t>
      </w:r>
      <w:bookmarkEnd w:id="16"/>
    </w:p>
    <w:p w14:paraId="4B160F84" w14:textId="24912880" w:rsidR="00580D72" w:rsidRDefault="001440C0" w:rsidP="00580D72">
      <w:pPr>
        <w:ind w:left="240" w:right="240" w:firstLine="480"/>
      </w:pPr>
      <w:r>
        <w:t>智慧城市的概念，近年來已經不再只是單純將資訊科技應用到城市，而是必須同時納入跨領域整合與永續發展等核心思維。為了讓這樣的概念更具體，學界和政策制定者也陸續提出不同的分類方法，幫助大家從多元角度去理解智慧城市的構成以及治理邏輯。</w:t>
      </w:r>
      <w:proofErr w:type="spellStart"/>
      <w:r>
        <w:t>Giffinger</w:t>
      </w:r>
      <w:proofErr w:type="spellEnd"/>
      <w:r>
        <w:t xml:space="preserve"> </w:t>
      </w:r>
      <w:r>
        <w:t>等人在</w:t>
      </w:r>
      <w:r>
        <w:t xml:space="preserve"> 2007 </w:t>
      </w:r>
      <w:r>
        <w:t>年提出的六大面向，就是目前國際上最常被引用的架構之一，也為後續許多智慧城市評估提供了共同的討論基礎</w:t>
      </w:r>
      <w:r>
        <w:rPr>
          <w:rFonts w:hint="eastAsia"/>
        </w:rPr>
        <w:t>，這六大面向為</w:t>
      </w:r>
      <w:r w:rsidR="00580D72">
        <w:rPr>
          <w:rFonts w:hint="eastAsia"/>
        </w:rPr>
        <w:t>：</w:t>
      </w:r>
    </w:p>
    <w:p w14:paraId="6FCB822D" w14:textId="4D915A06" w:rsidR="002C7FDB" w:rsidRDefault="002C7FDB" w:rsidP="002C7FDB">
      <w:pPr>
        <w:pStyle w:val="a6"/>
        <w:numPr>
          <w:ilvl w:val="0"/>
          <w:numId w:val="14"/>
        </w:numPr>
        <w:spacing w:line="360" w:lineRule="auto"/>
        <w:ind w:right="240" w:firstLineChars="0"/>
      </w:pPr>
      <w:r>
        <w:rPr>
          <w:rFonts w:hint="eastAsia"/>
        </w:rPr>
        <w:t>智慧經濟（</w:t>
      </w:r>
      <w:r>
        <w:rPr>
          <w:rFonts w:hint="eastAsia"/>
        </w:rPr>
        <w:t>Smart Economy</w:t>
      </w:r>
      <w:r>
        <w:rPr>
          <w:rFonts w:hint="eastAsia"/>
        </w:rPr>
        <w:t>）</w:t>
      </w:r>
      <w:r>
        <w:rPr>
          <w:rFonts w:hint="eastAsia"/>
        </w:rPr>
        <w:t>:</w:t>
      </w:r>
      <w:r w:rsidRPr="002C7FDB">
        <w:t xml:space="preserve"> </w:t>
      </w:r>
      <w:r>
        <w:t>強調的是城市是否有創新、企業精神、勞動市場彈性及國際競爭力等特質，能否承接數位化及產業變革的挑戰</w:t>
      </w:r>
      <w:r w:rsidRPr="00E26C27">
        <w:rPr>
          <w:rFonts w:hint="eastAsia"/>
        </w:rPr>
        <w:t>。</w:t>
      </w:r>
    </w:p>
    <w:p w14:paraId="7015B8B5" w14:textId="65BA3161" w:rsidR="002C7FDB" w:rsidRDefault="002C7FDB" w:rsidP="002C7FDB">
      <w:pPr>
        <w:pStyle w:val="a6"/>
        <w:numPr>
          <w:ilvl w:val="0"/>
          <w:numId w:val="14"/>
        </w:numPr>
        <w:spacing w:line="360" w:lineRule="auto"/>
        <w:ind w:right="240" w:firstLineChars="0"/>
      </w:pPr>
      <w:r>
        <w:rPr>
          <w:rFonts w:hint="eastAsia"/>
        </w:rPr>
        <w:t>智慧人民（</w:t>
      </w:r>
      <w:r>
        <w:rPr>
          <w:rFonts w:hint="eastAsia"/>
        </w:rPr>
        <w:t>Smart People</w:t>
      </w:r>
      <w:r>
        <w:rPr>
          <w:rFonts w:hint="eastAsia"/>
        </w:rPr>
        <w:t>）</w:t>
      </w:r>
      <w:r>
        <w:rPr>
          <w:rFonts w:hint="eastAsia"/>
        </w:rPr>
        <w:t>:</w:t>
      </w:r>
      <w:r w:rsidRPr="002C7FDB">
        <w:rPr>
          <w:rFonts w:hint="eastAsia"/>
        </w:rPr>
        <w:t xml:space="preserve"> </w:t>
      </w:r>
      <w:r w:rsidRPr="00E26C27">
        <w:rPr>
          <w:rFonts w:hint="eastAsia"/>
        </w:rPr>
        <w:t>指市民的教育程度、創造力、社會參與程度及開放性等</w:t>
      </w:r>
      <w:r>
        <w:rPr>
          <w:rFonts w:hint="eastAsia"/>
        </w:rPr>
        <w:t>，</w:t>
      </w:r>
      <w:r w:rsidRPr="00E26C27">
        <w:rPr>
          <w:rFonts w:hint="eastAsia"/>
        </w:rPr>
        <w:t>強調知識、學習與社會互動的重要性。</w:t>
      </w:r>
    </w:p>
    <w:p w14:paraId="112E2CFD" w14:textId="1008B709" w:rsidR="002C7FDB" w:rsidRDefault="002C7FDB" w:rsidP="002C7FDB">
      <w:pPr>
        <w:pStyle w:val="a6"/>
        <w:numPr>
          <w:ilvl w:val="0"/>
          <w:numId w:val="14"/>
        </w:numPr>
        <w:spacing w:line="360" w:lineRule="auto"/>
        <w:ind w:right="240" w:firstLineChars="0"/>
      </w:pPr>
      <w:r>
        <w:rPr>
          <w:rFonts w:hint="eastAsia"/>
        </w:rPr>
        <w:t>智慧治理（</w:t>
      </w:r>
      <w:r>
        <w:rPr>
          <w:rFonts w:hint="eastAsia"/>
        </w:rPr>
        <w:t>Smart Governance</w:t>
      </w:r>
      <w:r>
        <w:rPr>
          <w:rFonts w:hint="eastAsia"/>
        </w:rPr>
        <w:t>）</w:t>
      </w:r>
      <w:r>
        <w:rPr>
          <w:rFonts w:hint="eastAsia"/>
        </w:rPr>
        <w:t>:</w:t>
      </w:r>
      <w:r w:rsidRPr="002C7FDB">
        <w:t xml:space="preserve"> </w:t>
      </w:r>
      <w:r>
        <w:t>著重於政府的決策效率、公共服務的透明度及市民參與程度</w:t>
      </w:r>
      <w:r w:rsidRPr="00E26C27">
        <w:rPr>
          <w:rFonts w:hint="eastAsia"/>
        </w:rPr>
        <w:t>，特別是民眾參與城市治理的機制</w:t>
      </w:r>
      <w:r>
        <w:rPr>
          <w:rFonts w:hint="eastAsia"/>
        </w:rPr>
        <w:t>，並同時關注數位化在政策治理上的應用</w:t>
      </w:r>
      <w:r w:rsidRPr="00E26C27">
        <w:rPr>
          <w:rFonts w:hint="eastAsia"/>
        </w:rPr>
        <w:t>。</w:t>
      </w:r>
    </w:p>
    <w:p w14:paraId="2D7A10EA" w14:textId="35A84463" w:rsidR="002C7FDB" w:rsidRDefault="002C7FDB" w:rsidP="002C7FDB">
      <w:pPr>
        <w:pStyle w:val="a6"/>
        <w:numPr>
          <w:ilvl w:val="0"/>
          <w:numId w:val="14"/>
        </w:numPr>
        <w:spacing w:line="360" w:lineRule="auto"/>
        <w:ind w:right="240" w:firstLineChars="0"/>
      </w:pPr>
      <w:r>
        <w:rPr>
          <w:rFonts w:hint="eastAsia"/>
        </w:rPr>
        <w:t>智慧流動（</w:t>
      </w:r>
      <w:r>
        <w:rPr>
          <w:rFonts w:hint="eastAsia"/>
        </w:rPr>
        <w:t>Smart Mobility</w:t>
      </w:r>
      <w:r>
        <w:rPr>
          <w:rFonts w:hint="eastAsia"/>
        </w:rPr>
        <w:t>）</w:t>
      </w:r>
      <w:r>
        <w:rPr>
          <w:rFonts w:hint="eastAsia"/>
        </w:rPr>
        <w:t>:</w:t>
      </w:r>
      <w:r w:rsidRPr="002C7FDB">
        <w:rPr>
          <w:rFonts w:hint="eastAsia"/>
        </w:rPr>
        <w:t xml:space="preserve"> </w:t>
      </w:r>
      <w:r w:rsidRPr="00E26C27">
        <w:rPr>
          <w:rFonts w:hint="eastAsia"/>
        </w:rPr>
        <w:t>包含交通基礎設施、永續交通系統（如電動公車、自行車道）及資訊無障礙。此</w:t>
      </w:r>
      <w:r>
        <w:rPr>
          <w:rFonts w:hint="eastAsia"/>
        </w:rPr>
        <w:t>面</w:t>
      </w:r>
      <w:r w:rsidR="00CF16D9">
        <w:rPr>
          <w:rFonts w:hint="eastAsia"/>
        </w:rPr>
        <w:t>向</w:t>
      </w:r>
      <w:r>
        <w:rPr>
          <w:rFonts w:hint="eastAsia"/>
        </w:rPr>
        <w:t>專注在</w:t>
      </w:r>
      <w:r w:rsidRPr="00E26C27">
        <w:rPr>
          <w:rFonts w:hint="eastAsia"/>
        </w:rPr>
        <w:t>城市內外的交通與通訊連結性，並結合數位工具以改善移動體驗。</w:t>
      </w:r>
    </w:p>
    <w:p w14:paraId="3F021D40" w14:textId="28C0F396" w:rsidR="002C7FDB" w:rsidRDefault="002C7FDB" w:rsidP="002C7FDB">
      <w:pPr>
        <w:pStyle w:val="a6"/>
        <w:numPr>
          <w:ilvl w:val="0"/>
          <w:numId w:val="14"/>
        </w:numPr>
        <w:spacing w:line="360" w:lineRule="auto"/>
        <w:ind w:right="240" w:firstLineChars="0"/>
      </w:pPr>
      <w:r>
        <w:rPr>
          <w:rFonts w:hint="eastAsia"/>
        </w:rPr>
        <w:t>智慧環境（</w:t>
      </w:r>
      <w:r>
        <w:rPr>
          <w:rFonts w:hint="eastAsia"/>
        </w:rPr>
        <w:t>Smart Environment</w:t>
      </w:r>
      <w:r>
        <w:rPr>
          <w:rFonts w:hint="eastAsia"/>
        </w:rPr>
        <w:t>）</w:t>
      </w:r>
      <w:r>
        <w:rPr>
          <w:rFonts w:hint="eastAsia"/>
        </w:rPr>
        <w:t>:</w:t>
      </w:r>
      <w:r w:rsidRPr="002C7FDB">
        <w:t xml:space="preserve"> </w:t>
      </w:r>
      <w:r>
        <w:t>與環保、資源利用效率及污染減量相關，常利用感測器與再生能源來達成目標</w:t>
      </w:r>
      <w:r w:rsidRPr="00E26C27">
        <w:rPr>
          <w:rFonts w:hint="eastAsia"/>
        </w:rPr>
        <w:t>。</w:t>
      </w:r>
    </w:p>
    <w:p w14:paraId="777A4389" w14:textId="4286510D" w:rsidR="002C7FDB" w:rsidRDefault="002C7FDB" w:rsidP="002C7FDB">
      <w:pPr>
        <w:pStyle w:val="a6"/>
        <w:numPr>
          <w:ilvl w:val="0"/>
          <w:numId w:val="14"/>
        </w:numPr>
        <w:spacing w:line="360" w:lineRule="auto"/>
        <w:ind w:right="240" w:firstLineChars="0"/>
      </w:pPr>
      <w:r>
        <w:rPr>
          <w:rFonts w:hint="eastAsia"/>
        </w:rPr>
        <w:t>智慧生活（</w:t>
      </w:r>
      <w:r>
        <w:rPr>
          <w:rFonts w:hint="eastAsia"/>
        </w:rPr>
        <w:t>Smart Living</w:t>
      </w:r>
      <w:r>
        <w:rPr>
          <w:rFonts w:hint="eastAsia"/>
        </w:rPr>
        <w:t>）</w:t>
      </w:r>
      <w:r>
        <w:rPr>
          <w:rFonts w:hint="eastAsia"/>
        </w:rPr>
        <w:t>:</w:t>
      </w:r>
      <w:r w:rsidRPr="002C7FDB">
        <w:t xml:space="preserve"> </w:t>
      </w:r>
      <w:r>
        <w:t>與民眾日常生活的安全、健康、文化、休閒及教育水準等相關，並希望透過各種創新服務來提升生活便利性和幸福感</w:t>
      </w:r>
      <w:r w:rsidRPr="00E26C27">
        <w:rPr>
          <w:rFonts w:hint="eastAsia"/>
        </w:rPr>
        <w:t>（如智慧醫療、數位學習等）。</w:t>
      </w:r>
    </w:p>
    <w:p w14:paraId="580BBE09" w14:textId="675417F8" w:rsidR="00580D72" w:rsidRPr="007E2535" w:rsidRDefault="00E26C27" w:rsidP="007E2535">
      <w:pPr>
        <w:ind w:left="240" w:right="240" w:firstLine="480"/>
      </w:pPr>
      <w:r>
        <w:rPr>
          <w:rFonts w:hint="eastAsia"/>
        </w:rPr>
        <w:t>此</w:t>
      </w:r>
      <w:r w:rsidR="00580D72">
        <w:rPr>
          <w:rFonts w:hint="eastAsia"/>
        </w:rPr>
        <w:t>分類亦被應用於</w:t>
      </w:r>
      <w:proofErr w:type="spellStart"/>
      <w:r w:rsidR="00AE6B43">
        <w:rPr>
          <w:rFonts w:hint="eastAsia"/>
        </w:rPr>
        <w:t>Giffinger</w:t>
      </w:r>
      <w:proofErr w:type="spellEnd"/>
      <w:r w:rsidR="00AE6B43">
        <w:rPr>
          <w:rFonts w:hint="eastAsia"/>
        </w:rPr>
        <w:t xml:space="preserve"> </w:t>
      </w:r>
      <w:r w:rsidR="00AE6B43">
        <w:rPr>
          <w:rFonts w:hint="eastAsia"/>
        </w:rPr>
        <w:t>等人</w:t>
      </w:r>
      <w:r w:rsidR="00D141B6">
        <w:rPr>
          <w:rFonts w:hint="eastAsia"/>
        </w:rPr>
        <w:t>對</w:t>
      </w:r>
      <w:r w:rsidR="00580D72">
        <w:rPr>
          <w:rFonts w:hint="eastAsia"/>
        </w:rPr>
        <w:t>歐洲中型城市的比較研究中，並發展出一系列量化評比指標，為智慧城市的跨國治理與政策輸出提供基礎。</w:t>
      </w:r>
    </w:p>
    <w:p w14:paraId="194C98B8" w14:textId="09E87FA5" w:rsidR="00580D72" w:rsidRDefault="00580D72" w:rsidP="00495BD4">
      <w:pPr>
        <w:ind w:left="240" w:right="240" w:firstLine="480"/>
      </w:pPr>
      <w:r>
        <w:rPr>
          <w:rFonts w:hint="eastAsia"/>
        </w:rPr>
        <w:t xml:space="preserve">Yin </w:t>
      </w:r>
      <w:r>
        <w:rPr>
          <w:rFonts w:hint="eastAsia"/>
        </w:rPr>
        <w:t>等人（</w:t>
      </w:r>
      <w:r>
        <w:rPr>
          <w:rFonts w:hint="eastAsia"/>
        </w:rPr>
        <w:t>2015</w:t>
      </w:r>
      <w:r>
        <w:rPr>
          <w:rFonts w:hint="eastAsia"/>
        </w:rPr>
        <w:t>）</w:t>
      </w:r>
      <w:r w:rsidR="00A449F5">
        <w:rPr>
          <w:rFonts w:hint="eastAsia"/>
        </w:rPr>
        <w:t>認為隨著資料導向治理逐漸成為主流，嘗試以「應用領域」</w:t>
      </w:r>
      <w:r w:rsidR="00A449F5">
        <w:rPr>
          <w:rFonts w:hint="eastAsia"/>
        </w:rPr>
        <w:lastRenderedPageBreak/>
        <w:t>為核心分類方式，</w:t>
      </w:r>
      <w:r>
        <w:rPr>
          <w:rFonts w:hint="eastAsia"/>
        </w:rPr>
        <w:t>將智慧城市應用歸納為政府（</w:t>
      </w:r>
      <w:r>
        <w:rPr>
          <w:rFonts w:hint="eastAsia"/>
        </w:rPr>
        <w:t>government</w:t>
      </w:r>
      <w:r>
        <w:rPr>
          <w:rFonts w:hint="eastAsia"/>
        </w:rPr>
        <w:t>）、市民（</w:t>
      </w:r>
      <w:r>
        <w:rPr>
          <w:rFonts w:hint="eastAsia"/>
        </w:rPr>
        <w:t>citizens</w:t>
      </w:r>
      <w:r>
        <w:rPr>
          <w:rFonts w:hint="eastAsia"/>
        </w:rPr>
        <w:t>）、企業（</w:t>
      </w:r>
      <w:r>
        <w:rPr>
          <w:rFonts w:hint="eastAsia"/>
        </w:rPr>
        <w:t>business</w:t>
      </w:r>
      <w:r>
        <w:rPr>
          <w:rFonts w:hint="eastAsia"/>
        </w:rPr>
        <w:t>）與環境（</w:t>
      </w:r>
      <w:r>
        <w:rPr>
          <w:rFonts w:hint="eastAsia"/>
        </w:rPr>
        <w:t>environment</w:t>
      </w:r>
      <w:r>
        <w:rPr>
          <w:rFonts w:hint="eastAsia"/>
        </w:rPr>
        <w:t>）</w:t>
      </w:r>
      <w:r>
        <w:rPr>
          <w:rFonts w:hint="eastAsia"/>
        </w:rPr>
        <w:t xml:space="preserve"> </w:t>
      </w:r>
      <w:r>
        <w:rPr>
          <w:rFonts w:hint="eastAsia"/>
        </w:rPr>
        <w:t>四大領域</w:t>
      </w:r>
      <w:r w:rsidR="00495BD4">
        <w:rPr>
          <w:rFonts w:hint="eastAsia"/>
        </w:rPr>
        <w:t>如表</w:t>
      </w:r>
      <w:r w:rsidR="00495BD4">
        <w:rPr>
          <w:rFonts w:hint="eastAsia"/>
        </w:rPr>
        <w:t>2</w:t>
      </w:r>
      <w:r w:rsidR="00CA05F7">
        <w:rPr>
          <w:rFonts w:hint="eastAsia"/>
        </w:rPr>
        <w:t xml:space="preserve"> </w:t>
      </w:r>
      <w:r w:rsidR="00495BD4">
        <w:t>-</w:t>
      </w:r>
      <w:r w:rsidR="00CA05F7">
        <w:rPr>
          <w:rFonts w:hint="eastAsia"/>
        </w:rPr>
        <w:t xml:space="preserve"> </w:t>
      </w:r>
      <w:r w:rsidR="00495BD4">
        <w:t>1</w:t>
      </w:r>
      <w:r>
        <w:rPr>
          <w:rFonts w:hint="eastAsia"/>
        </w:rPr>
        <w:t>，主張智慧城市發展應建立在「資料處理架構」與「系統整合」之上。此分類方式不僅更貼近實作邏輯，也呼應智慧城市必須因應不同場域條件而異的特性。</w:t>
      </w:r>
    </w:p>
    <w:p w14:paraId="34CB0575" w14:textId="7E5383B5" w:rsidR="002C7FDB" w:rsidRPr="002C7FDB" w:rsidRDefault="006D2EE2" w:rsidP="006D2EE2">
      <w:pPr>
        <w:pStyle w:val="af3"/>
        <w:ind w:left="240" w:right="240" w:firstLine="480"/>
      </w:pPr>
      <w:bookmarkStart w:id="17" w:name="_Toc202742058"/>
      <w:bookmarkStart w:id="18" w:name="_Toc202744714"/>
      <w:bookmarkStart w:id="19" w:name="_Toc203040996"/>
      <w:r>
        <w:rPr>
          <w:rFonts w:hint="eastAsia"/>
        </w:rPr>
        <w:t>表</w:t>
      </w:r>
      <w:r>
        <w:rPr>
          <w:rFonts w:hint="eastAsia"/>
        </w:rPr>
        <w:t xml:space="preserve"> 2 - </w:t>
      </w:r>
      <w:r>
        <w:fldChar w:fldCharType="begin"/>
      </w:r>
      <w:r>
        <w:instrText xml:space="preserve"> </w:instrText>
      </w:r>
      <w:r>
        <w:rPr>
          <w:rFonts w:hint="eastAsia"/>
        </w:rPr>
        <w:instrText xml:space="preserve">SEQ </w:instrText>
      </w:r>
      <w:r>
        <w:rPr>
          <w:rFonts w:hint="eastAsia"/>
        </w:rPr>
        <w:instrText>表</w:instrText>
      </w:r>
      <w:r>
        <w:rPr>
          <w:rFonts w:hint="eastAsia"/>
        </w:rPr>
        <w:instrText>_2_- \* ARABIC</w:instrText>
      </w:r>
      <w:r>
        <w:instrText xml:space="preserve"> </w:instrText>
      </w:r>
      <w:r>
        <w:fldChar w:fldCharType="separate"/>
      </w:r>
      <w:r w:rsidR="00D1794C">
        <w:rPr>
          <w:noProof/>
        </w:rPr>
        <w:t>1</w:t>
      </w:r>
      <w:r>
        <w:fldChar w:fldCharType="end"/>
      </w:r>
      <w:r w:rsidR="00DF0499">
        <w:rPr>
          <w:rFonts w:hint="eastAsia"/>
        </w:rPr>
        <w:t>智慧城市應用分類</w:t>
      </w:r>
      <w:r w:rsidR="007D3AD5">
        <w:fldChar w:fldCharType="begin"/>
      </w:r>
      <w:r w:rsidR="007D3AD5">
        <w:instrText xml:space="preserve"> ADDIN EN.CITE &lt;EndNote&gt;&lt;Cite&gt;&lt;Author&gt;Yin&lt;/Author&gt;&lt;Year&gt;2015&lt;/Year&gt;&lt;RecNum&gt;30&lt;/RecNum&gt;&lt;DisplayText&gt;[4]&lt;/DisplayText&gt;&lt;record&gt;&lt;rec-number&gt;30&lt;/rec-number&gt;&lt;foreign-keys&gt;&lt;key app="EN" db-id="dd2w5avfaexftzex9rmp5xxtt0awe5wf9ra5" timestamp="1750788138"&gt;30&lt;/key&gt;&lt;/foreign-keys&gt;&lt;ref-type name="Journal Article"&gt;17&lt;/ref-type&gt;&lt;contributors&gt;&lt;authors&gt;&lt;author&gt;Yin, ChuanTao&lt;/author&gt;&lt;author&gt;Xiong, Zhang&lt;/author&gt;&lt;author&gt;Chen, Hui&lt;/author&gt;&lt;author&gt;Wang, JingYuan&lt;/author&gt;&lt;author&gt;Cooper, Daven&lt;/author&gt;&lt;author&gt;David, Bertrand&lt;/author&gt;&lt;/authors&gt;&lt;/contributors&gt;&lt;titles&gt;&lt;title&gt;A literature survey on smart cities&lt;/title&gt;&lt;secondary-title&gt;Science China Information Sciences&lt;/secondary-title&gt;&lt;/titles&gt;&lt;periodical&gt;&lt;full-title&gt;Science China Information Sciences&lt;/full-title&gt;&lt;/periodical&gt;&lt;pages&gt;1-18&lt;/pages&gt;&lt;volume&gt;58&lt;/volume&gt;&lt;number&gt;10&lt;/number&gt;&lt;section&gt;1&lt;/section&gt;&lt;dates&gt;&lt;year&gt;2015&lt;/year&gt;&lt;/dates&gt;&lt;isbn&gt;1674-733X&amp;#xD;1869-1919&lt;/isbn&gt;&lt;urls&gt;&lt;/urls&gt;&lt;electronic-resource-num&gt;10.1007/s11432-015-5397-4&lt;/electronic-resource-num&gt;&lt;/record&gt;&lt;/Cite&gt;&lt;/EndNote&gt;</w:instrText>
      </w:r>
      <w:r w:rsidR="007D3AD5">
        <w:fldChar w:fldCharType="separate"/>
      </w:r>
      <w:r w:rsidR="007D3AD5">
        <w:rPr>
          <w:noProof/>
        </w:rPr>
        <w:t>[</w:t>
      </w:r>
      <w:hyperlink w:anchor="_ENREF_4" w:tooltip="Yin, 2015 #30" w:history="1">
        <w:r w:rsidR="003A6DF6">
          <w:rPr>
            <w:noProof/>
          </w:rPr>
          <w:t>4</w:t>
        </w:r>
      </w:hyperlink>
      <w:r w:rsidR="007D3AD5">
        <w:rPr>
          <w:noProof/>
        </w:rPr>
        <w:t>]</w:t>
      </w:r>
      <w:bookmarkEnd w:id="17"/>
      <w:bookmarkEnd w:id="18"/>
      <w:bookmarkEnd w:id="19"/>
      <w:r w:rsidR="007D3AD5">
        <w:fldChar w:fldCharType="end"/>
      </w:r>
    </w:p>
    <w:tbl>
      <w:tblPr>
        <w:tblStyle w:val="af5"/>
        <w:tblW w:w="8969" w:type="dxa"/>
        <w:tblInd w:w="240" w:type="dxa"/>
        <w:tblLook w:val="04A0" w:firstRow="1" w:lastRow="0" w:firstColumn="1" w:lastColumn="0" w:noHBand="0" w:noVBand="1"/>
      </w:tblPr>
      <w:tblGrid>
        <w:gridCol w:w="2207"/>
        <w:gridCol w:w="2216"/>
        <w:gridCol w:w="4546"/>
      </w:tblGrid>
      <w:tr w:rsidR="00E75B34" w14:paraId="2308BF25" w14:textId="77777777" w:rsidTr="00CC2ED7">
        <w:tc>
          <w:tcPr>
            <w:tcW w:w="2207" w:type="dxa"/>
            <w:shd w:val="clear" w:color="auto" w:fill="D0CECE" w:themeFill="background2" w:themeFillShade="E6"/>
          </w:tcPr>
          <w:p w14:paraId="6103CE56" w14:textId="44818544" w:rsidR="00E75B34" w:rsidRDefault="00E75B34" w:rsidP="00E75B34">
            <w:pPr>
              <w:ind w:leftChars="0" w:left="0" w:right="240" w:firstLineChars="0" w:firstLine="0"/>
              <w:jc w:val="center"/>
            </w:pPr>
            <w:r>
              <w:rPr>
                <w:rFonts w:hint="eastAsia"/>
              </w:rPr>
              <w:t>智慧城市領域</w:t>
            </w:r>
          </w:p>
        </w:tc>
        <w:tc>
          <w:tcPr>
            <w:tcW w:w="2216" w:type="dxa"/>
            <w:shd w:val="clear" w:color="auto" w:fill="D0CECE" w:themeFill="background2" w:themeFillShade="E6"/>
          </w:tcPr>
          <w:p w14:paraId="6A0FB519" w14:textId="340A1C87" w:rsidR="00E75B34" w:rsidRDefault="00E75B34" w:rsidP="00E75B34">
            <w:pPr>
              <w:ind w:leftChars="0" w:left="0" w:right="240" w:firstLineChars="0" w:firstLine="0"/>
              <w:jc w:val="center"/>
            </w:pPr>
            <w:r>
              <w:rPr>
                <w:rFonts w:hint="eastAsia"/>
              </w:rPr>
              <w:t>子領域</w:t>
            </w:r>
          </w:p>
        </w:tc>
        <w:tc>
          <w:tcPr>
            <w:tcW w:w="4546" w:type="dxa"/>
            <w:shd w:val="clear" w:color="auto" w:fill="D0CECE" w:themeFill="background2" w:themeFillShade="E6"/>
          </w:tcPr>
          <w:p w14:paraId="77A36395" w14:textId="78DC4F40" w:rsidR="00E75B34" w:rsidRDefault="00E75B34" w:rsidP="00E75B34">
            <w:pPr>
              <w:ind w:leftChars="0" w:left="0" w:right="240" w:firstLineChars="0" w:firstLine="0"/>
              <w:jc w:val="center"/>
            </w:pPr>
            <w:r>
              <w:rPr>
                <w:rFonts w:hint="eastAsia"/>
              </w:rPr>
              <w:t>說明</w:t>
            </w:r>
          </w:p>
        </w:tc>
      </w:tr>
      <w:tr w:rsidR="00E75B34" w14:paraId="7062C7C0" w14:textId="77777777" w:rsidTr="00E75B34">
        <w:tc>
          <w:tcPr>
            <w:tcW w:w="2207" w:type="dxa"/>
          </w:tcPr>
          <w:p w14:paraId="2199A73D" w14:textId="4505030A" w:rsidR="00E75B34" w:rsidRDefault="00E75B34" w:rsidP="00110838">
            <w:pPr>
              <w:ind w:leftChars="0" w:left="0" w:right="240" w:firstLineChars="0" w:firstLine="0"/>
              <w:jc w:val="center"/>
            </w:pPr>
            <w:r>
              <w:rPr>
                <w:rFonts w:hint="eastAsia"/>
              </w:rPr>
              <w:t>政府</w:t>
            </w:r>
          </w:p>
        </w:tc>
        <w:tc>
          <w:tcPr>
            <w:tcW w:w="2216" w:type="dxa"/>
          </w:tcPr>
          <w:p w14:paraId="1EB19CDD" w14:textId="18F45E89" w:rsidR="00E75B34" w:rsidRDefault="00E75B34" w:rsidP="00E75B34">
            <w:pPr>
              <w:ind w:leftChars="0" w:left="0" w:right="240" w:firstLineChars="0" w:firstLine="0"/>
            </w:pPr>
            <w:r w:rsidRPr="00E75B34">
              <w:rPr>
                <w:rFonts w:hint="eastAsia"/>
              </w:rPr>
              <w:t>電子化政府、政府透明化、公共服務、公共安</w:t>
            </w:r>
            <w:r>
              <w:rPr>
                <w:rFonts w:hint="eastAsia"/>
              </w:rPr>
              <w:t>全、</w:t>
            </w:r>
            <w:r w:rsidRPr="00E75B34">
              <w:rPr>
                <w:rFonts w:hint="eastAsia"/>
              </w:rPr>
              <w:t>緊急應變</w:t>
            </w:r>
            <w:r>
              <w:rPr>
                <w:rFonts w:hint="eastAsia"/>
              </w:rPr>
              <w:t>等</w:t>
            </w:r>
          </w:p>
        </w:tc>
        <w:tc>
          <w:tcPr>
            <w:tcW w:w="4546" w:type="dxa"/>
          </w:tcPr>
          <w:p w14:paraId="1EDB8BA0" w14:textId="6EB22136" w:rsidR="00E75B34" w:rsidRPr="00E75B34" w:rsidRDefault="006B2B5D" w:rsidP="00495BD4">
            <w:pPr>
              <w:ind w:leftChars="0" w:left="0" w:right="240" w:firstLineChars="0" w:firstLine="0"/>
            </w:pPr>
            <w:r>
              <w:rPr>
                <w:rFonts w:hint="eastAsia"/>
              </w:rPr>
              <w:t>提</w:t>
            </w:r>
            <w:r w:rsidR="00E75B34" w:rsidRPr="00E75B34">
              <w:rPr>
                <w:rFonts w:hint="eastAsia"/>
              </w:rPr>
              <w:t>升政府內外部運作效率</w:t>
            </w:r>
            <w:r w:rsidR="00E75B34">
              <w:rPr>
                <w:rFonts w:hint="eastAsia"/>
              </w:rPr>
              <w:t>，</w:t>
            </w:r>
            <w:r w:rsidR="00E75B34" w:rsidRPr="00E75B34">
              <w:rPr>
                <w:rFonts w:hint="eastAsia"/>
              </w:rPr>
              <w:t>讓市民與組織更容易取得政策與文件；公共服務更有效率；迅速有效地處理緊急狀況。</w:t>
            </w:r>
          </w:p>
        </w:tc>
      </w:tr>
      <w:tr w:rsidR="00E75B34" w14:paraId="7BE0F273" w14:textId="77777777" w:rsidTr="00E75B34">
        <w:tc>
          <w:tcPr>
            <w:tcW w:w="2207" w:type="dxa"/>
          </w:tcPr>
          <w:p w14:paraId="1895FDEC" w14:textId="6237AF15" w:rsidR="00E75B34" w:rsidRDefault="00E75B34" w:rsidP="00110838">
            <w:pPr>
              <w:ind w:leftChars="0" w:left="0" w:right="240" w:firstLineChars="0" w:firstLine="0"/>
              <w:jc w:val="center"/>
            </w:pPr>
            <w:r>
              <w:rPr>
                <w:rFonts w:hint="eastAsia"/>
              </w:rPr>
              <w:t>市民</w:t>
            </w:r>
          </w:p>
        </w:tc>
        <w:tc>
          <w:tcPr>
            <w:tcW w:w="2216" w:type="dxa"/>
          </w:tcPr>
          <w:p w14:paraId="4D3B133C" w14:textId="5F3C2DA0" w:rsidR="00E75B34" w:rsidRPr="00E75B34" w:rsidRDefault="00E75B34" w:rsidP="00E75B34">
            <w:pPr>
              <w:ind w:leftChars="0" w:left="0" w:right="240" w:firstLineChars="0" w:firstLine="0"/>
            </w:pPr>
            <w:r w:rsidRPr="00E75B34">
              <w:rPr>
                <w:rFonts w:hint="eastAsia"/>
              </w:rPr>
              <w:t>智慧交通、觀光、娛樂、醫療、教育、消費</w:t>
            </w:r>
            <w:r>
              <w:rPr>
                <w:rFonts w:hint="eastAsia"/>
              </w:rPr>
              <w:t>等</w:t>
            </w:r>
          </w:p>
        </w:tc>
        <w:tc>
          <w:tcPr>
            <w:tcW w:w="4546" w:type="dxa"/>
          </w:tcPr>
          <w:p w14:paraId="6E5DD017" w14:textId="59C60282" w:rsidR="00E75B34" w:rsidRPr="00E75B34" w:rsidRDefault="00E75B34" w:rsidP="00495BD4">
            <w:pPr>
              <w:ind w:leftChars="0" w:left="0" w:right="240" w:firstLineChars="0" w:firstLine="0"/>
            </w:pPr>
            <w:r w:rsidRPr="00E75B34">
              <w:rPr>
                <w:rFonts w:hint="eastAsia"/>
              </w:rPr>
              <w:t>有效率地移動與交通；日常生活中取得即時、精</w:t>
            </w:r>
            <w:proofErr w:type="gramStart"/>
            <w:r w:rsidRPr="00E75B34">
              <w:rPr>
                <w:rFonts w:hint="eastAsia"/>
              </w:rPr>
              <w:t>準</w:t>
            </w:r>
            <w:proofErr w:type="gramEnd"/>
            <w:r w:rsidRPr="00E75B34">
              <w:rPr>
                <w:rFonts w:hint="eastAsia"/>
              </w:rPr>
              <w:t>、具情境的資訊；提供高品質教育、醫療與體育等基本服務。</w:t>
            </w:r>
          </w:p>
        </w:tc>
      </w:tr>
      <w:tr w:rsidR="00E75B34" w14:paraId="507ECE10" w14:textId="77777777" w:rsidTr="00E75B34">
        <w:tc>
          <w:tcPr>
            <w:tcW w:w="2207" w:type="dxa"/>
          </w:tcPr>
          <w:p w14:paraId="7FC22BE5" w14:textId="5B11863D" w:rsidR="00E75B34" w:rsidRDefault="00E75B34" w:rsidP="00110838">
            <w:pPr>
              <w:ind w:leftChars="0" w:left="0" w:right="240" w:firstLineChars="0" w:firstLine="0"/>
              <w:jc w:val="center"/>
            </w:pPr>
            <w:r>
              <w:rPr>
                <w:rFonts w:hint="eastAsia"/>
              </w:rPr>
              <w:t>商業</w:t>
            </w:r>
          </w:p>
        </w:tc>
        <w:tc>
          <w:tcPr>
            <w:tcW w:w="2216" w:type="dxa"/>
          </w:tcPr>
          <w:p w14:paraId="571AF5CA" w14:textId="4904FBC9" w:rsidR="00E75B34" w:rsidRPr="00E75B34" w:rsidRDefault="00E75B34" w:rsidP="00495BD4">
            <w:pPr>
              <w:ind w:leftChars="0" w:left="0" w:right="240" w:firstLineChars="0" w:firstLine="0"/>
            </w:pPr>
            <w:r w:rsidRPr="00E75B34">
              <w:rPr>
                <w:rFonts w:hint="eastAsia"/>
              </w:rPr>
              <w:t>企業管理、物流、供應鏈、交易、廣告、創</w:t>
            </w:r>
            <w:r>
              <w:rPr>
                <w:rFonts w:hint="eastAsia"/>
              </w:rPr>
              <w:t>業、創新等</w:t>
            </w:r>
          </w:p>
        </w:tc>
        <w:tc>
          <w:tcPr>
            <w:tcW w:w="4546" w:type="dxa"/>
          </w:tcPr>
          <w:p w14:paraId="40541B21" w14:textId="26D064A1" w:rsidR="00E75B34" w:rsidRPr="00E75B34" w:rsidRDefault="006B2B5D" w:rsidP="00495BD4">
            <w:pPr>
              <w:ind w:leftChars="0" w:left="0" w:right="240" w:firstLineChars="0" w:firstLine="0"/>
            </w:pPr>
            <w:r>
              <w:rPr>
                <w:rFonts w:hint="eastAsia"/>
              </w:rPr>
              <w:t>提</w:t>
            </w:r>
            <w:r w:rsidR="00E75B34" w:rsidRPr="00E75B34">
              <w:rPr>
                <w:rFonts w:hint="eastAsia"/>
              </w:rPr>
              <w:t>升企業內部管理效率與品質；使用更高效的物流與供應平台；更準確有效地進行廣告；拓展商業合作與客戶；促進創業與投資、升級生產與顧問等活動。</w:t>
            </w:r>
          </w:p>
        </w:tc>
      </w:tr>
      <w:tr w:rsidR="00E75B34" w14:paraId="6ABF51AD" w14:textId="77777777" w:rsidTr="00E75B34">
        <w:tc>
          <w:tcPr>
            <w:tcW w:w="2207" w:type="dxa"/>
          </w:tcPr>
          <w:p w14:paraId="2BB41700" w14:textId="4E34E5A6" w:rsidR="00E75B34" w:rsidRDefault="00E75B34" w:rsidP="00110838">
            <w:pPr>
              <w:ind w:leftChars="0" w:left="0" w:right="240" w:firstLineChars="0" w:firstLine="0"/>
              <w:jc w:val="center"/>
            </w:pPr>
            <w:r>
              <w:rPr>
                <w:rFonts w:hint="eastAsia"/>
              </w:rPr>
              <w:t>環境</w:t>
            </w:r>
          </w:p>
        </w:tc>
        <w:tc>
          <w:tcPr>
            <w:tcW w:w="2216" w:type="dxa"/>
          </w:tcPr>
          <w:p w14:paraId="36E33703" w14:textId="22AF4AA3" w:rsidR="00E75B34" w:rsidRPr="00E75B34" w:rsidRDefault="00E75B34" w:rsidP="00495BD4">
            <w:pPr>
              <w:ind w:leftChars="0" w:left="0" w:right="240" w:firstLineChars="0" w:firstLine="0"/>
            </w:pPr>
            <w:r w:rsidRPr="00E75B34">
              <w:rPr>
                <w:rFonts w:hint="eastAsia"/>
              </w:rPr>
              <w:t>智慧電網、再生能源、水資源管理、廢棄物管理、公共空間</w:t>
            </w:r>
            <w:r>
              <w:rPr>
                <w:rFonts w:hint="eastAsia"/>
              </w:rPr>
              <w:t>等</w:t>
            </w:r>
          </w:p>
        </w:tc>
        <w:tc>
          <w:tcPr>
            <w:tcW w:w="4546" w:type="dxa"/>
          </w:tcPr>
          <w:p w14:paraId="45C24A07" w14:textId="76C56323" w:rsidR="00E75B34" w:rsidRPr="00E75B34" w:rsidRDefault="00E75B34" w:rsidP="00495BD4">
            <w:pPr>
              <w:ind w:leftChars="0" w:left="0" w:right="240" w:firstLineChars="0" w:firstLine="0"/>
            </w:pPr>
            <w:r w:rsidRPr="00E75B34">
              <w:rPr>
                <w:rFonts w:hint="eastAsia"/>
              </w:rPr>
              <w:t>根據市民行為提供更經濟與安全的能源與水資源；使用再生能源；有效處理與回收廢棄物；提供不同城市空間中的各項設施。</w:t>
            </w:r>
          </w:p>
        </w:tc>
      </w:tr>
    </w:tbl>
    <w:p w14:paraId="4F124EAE" w14:textId="77777777" w:rsidR="00110838" w:rsidRPr="00495BD4" w:rsidRDefault="00110838" w:rsidP="00E75B34">
      <w:pPr>
        <w:ind w:left="240" w:right="240" w:firstLine="480"/>
        <w:jc w:val="center"/>
      </w:pPr>
    </w:p>
    <w:p w14:paraId="25F3FE15" w14:textId="365DCC62" w:rsidR="00BF202B" w:rsidRDefault="00BF202B" w:rsidP="00110838">
      <w:pPr>
        <w:ind w:left="240" w:right="240" w:firstLine="480"/>
      </w:pPr>
    </w:p>
    <w:p w14:paraId="698E1155" w14:textId="19A8436D" w:rsidR="005C5061" w:rsidRPr="00732AEA" w:rsidRDefault="00BF202B" w:rsidP="00BF202B">
      <w:pPr>
        <w:widowControl/>
        <w:spacing w:line="240" w:lineRule="auto"/>
        <w:ind w:leftChars="0" w:left="0" w:rightChars="0" w:right="0" w:firstLineChars="0" w:firstLine="0"/>
        <w:jc w:val="left"/>
      </w:pPr>
      <w:r>
        <w:br w:type="page"/>
      </w:r>
    </w:p>
    <w:p w14:paraId="219093BF" w14:textId="72EAABD9" w:rsidR="00CE00A4" w:rsidRDefault="00096403" w:rsidP="00CE00A4">
      <w:pPr>
        <w:pStyle w:val="2"/>
        <w:ind w:right="240"/>
      </w:pPr>
      <w:bookmarkStart w:id="20" w:name="_Toc202744839"/>
      <w:r>
        <w:rPr>
          <w:rFonts w:hint="eastAsia"/>
        </w:rPr>
        <w:lastRenderedPageBreak/>
        <w:t>智慧校園</w:t>
      </w:r>
      <w:bookmarkEnd w:id="20"/>
    </w:p>
    <w:p w14:paraId="56624178" w14:textId="67F5F6A1" w:rsidR="00353566" w:rsidRDefault="00C97BA8" w:rsidP="005B3A50">
      <w:pPr>
        <w:ind w:leftChars="-59" w:left="-142" w:right="240" w:firstLine="480"/>
      </w:pPr>
      <w:r>
        <w:rPr>
          <w:rFonts w:hint="eastAsia"/>
        </w:rPr>
        <w:t>近年來隨著科技發展，</w:t>
      </w:r>
      <w:r w:rsidR="00966C76">
        <w:rPr>
          <w:rFonts w:hint="eastAsia"/>
        </w:rPr>
        <w:t>智慧校園</w:t>
      </w:r>
      <w:r w:rsidR="00984303">
        <w:rPr>
          <w:rFonts w:hint="eastAsia"/>
        </w:rPr>
        <w:t>相關的議題接慢慢受到重視，而數位化校園為其</w:t>
      </w:r>
      <w:r w:rsidR="00E95DF6">
        <w:rPr>
          <w:rFonts w:hint="eastAsia"/>
        </w:rPr>
        <w:t>中需具備的基礎，</w:t>
      </w:r>
      <w:r w:rsidR="00ED2B10">
        <w:t>根據</w:t>
      </w:r>
      <w:r w:rsidR="00ED2B10">
        <w:t xml:space="preserve"> </w:t>
      </w:r>
      <w:proofErr w:type="spellStart"/>
      <w:r w:rsidR="00ED2B10">
        <w:t>Polin</w:t>
      </w:r>
      <w:proofErr w:type="spellEnd"/>
      <w:r w:rsidR="00ED2B10">
        <w:t xml:space="preserve"> </w:t>
      </w:r>
      <w:r w:rsidR="00ED2B10">
        <w:t>等人（</w:t>
      </w:r>
      <w:r w:rsidR="00ED2B10">
        <w:t>2023</w:t>
      </w:r>
      <w:r w:rsidR="00ED2B10">
        <w:t>）所做的系統性文獻回顧，目前智慧校園的研究與實作大致可歸納為涵蓋社會、經濟、環境與治理四大領域</w:t>
      </w:r>
      <w:r w:rsidR="00ED2B10">
        <w:fldChar w:fldCharType="begin"/>
      </w:r>
      <w:r w:rsidR="00ED2B10">
        <w:instrText xml:space="preserve"> ADDIN EN.CITE &lt;EndNote&gt;&lt;Cite&gt;&lt;Author&gt;Polin&lt;/Author&gt;&lt;Year&gt;2023&lt;/Year&gt;&lt;RecNum&gt;34&lt;/RecNum&gt;&lt;DisplayText&gt;[6]&lt;/DisplayText&gt;&lt;record&gt;&lt;rec-number&gt;34&lt;/rec-number&gt;&lt;foreign-keys&gt;&lt;key app="EN" db-id="dd2w5avfaexftzex9rmp5xxtt0awe5wf9ra5" timestamp="1750788780"&gt;34&lt;/key&gt;&lt;/foreign-keys&gt;&lt;ref-type name="Journal Article"&gt;17&lt;/ref-type&gt;&lt;contributors&gt;&lt;authors&gt;&lt;author&gt;Polin, Ken&lt;/author&gt;&lt;author&gt;Yigitcanlar, Tan&lt;/author&gt;&lt;author&gt;Limb, Mark&lt;/author&gt;&lt;author&gt;Washington, Tracy&lt;/author&gt;&lt;/authors&gt;&lt;/contributors&gt;&lt;titles&gt;&lt;title&gt;The Making of Smart Campus: A Review and Conceptual Framework&lt;/title&gt;&lt;secondary-title&gt;Buildings&lt;/secondary-title&gt;&lt;/titles&gt;&lt;periodical&gt;&lt;full-title&gt;Buildings&lt;/full-title&gt;&lt;/periodical&gt;&lt;volume&gt;13&lt;/volume&gt;&lt;number&gt;4&lt;/number&gt;&lt;section&gt;891&lt;/section&gt;&lt;dates&gt;&lt;year&gt;2023&lt;/year&gt;&lt;/dates&gt;&lt;isbn&gt;2075-5309&lt;/isbn&gt;&lt;urls&gt;&lt;/urls&gt;&lt;electronic-resource-num&gt;10.3390/buildings13040891&lt;/electronic-resource-num&gt;&lt;/record&gt;&lt;/Cite&gt;&lt;/EndNote&gt;</w:instrText>
      </w:r>
      <w:r w:rsidR="00ED2B10">
        <w:fldChar w:fldCharType="separate"/>
      </w:r>
      <w:r w:rsidR="00ED2B10">
        <w:rPr>
          <w:noProof/>
        </w:rPr>
        <w:t>[</w:t>
      </w:r>
      <w:hyperlink w:anchor="_ENREF_6" w:tooltip="Polin, 2023 #34" w:history="1">
        <w:r w:rsidR="003A6DF6">
          <w:rPr>
            <w:noProof/>
          </w:rPr>
          <w:t>6</w:t>
        </w:r>
      </w:hyperlink>
      <w:r w:rsidR="00ED2B10">
        <w:rPr>
          <w:noProof/>
        </w:rPr>
        <w:t>]</w:t>
      </w:r>
      <w:r w:rsidR="00ED2B10">
        <w:fldChar w:fldCharType="end"/>
      </w:r>
      <w:r w:rsidR="00ED2B10">
        <w:rPr>
          <w:rFonts w:hint="eastAsia"/>
        </w:rPr>
        <w:t>，</w:t>
      </w:r>
      <w:r w:rsidR="00C708A1">
        <w:t>Zhao Yang Dong</w:t>
      </w:r>
      <w:r w:rsidR="00C708A1">
        <w:rPr>
          <w:rFonts w:hint="eastAsia"/>
        </w:rPr>
        <w:t>等人認為，</w:t>
      </w:r>
      <w:r w:rsidR="00C708A1">
        <w:t>智慧校園</w:t>
      </w:r>
      <w:r w:rsidR="007B4BED">
        <w:rPr>
          <w:rFonts w:hint="eastAsia"/>
        </w:rPr>
        <w:t>是</w:t>
      </w:r>
      <w:r w:rsidR="00C708A1">
        <w:t>智慧城市的縮影，是實驗創新技術的生活實驗場域</w:t>
      </w:r>
      <w:r w:rsidR="007B4BED">
        <w:rPr>
          <w:rFonts w:hint="eastAsia"/>
        </w:rPr>
        <w:t>，而數位科技與大數據是智慧校園的核心，並將智慧校園的特別之處分類為社會、經濟、環境與治理四個面向</w:t>
      </w:r>
      <w:r w:rsidR="00E77DF1">
        <w:fldChar w:fldCharType="begin"/>
      </w:r>
      <w:r w:rsidR="00ED2B10">
        <w:instrText xml:space="preserve"> ADDIN EN.CITE &lt;EndNote&gt;&lt;Cite&gt;&lt;Author&gt;Dong&lt;/Author&gt;&lt;Year&gt;2020&lt;/Year&gt;&lt;RecNum&gt;35&lt;/RecNum&gt;&lt;DisplayText&gt;[7]&lt;/DisplayText&gt;&lt;record&gt;&lt;rec-number&gt;35&lt;/rec-number&gt;&lt;foreign-keys&gt;&lt;key app="EN" db-id="dd2w5avfaexftzex9rmp5xxtt0awe5wf9ra5" timestamp="1750789098"&gt;35&lt;/key&gt;&lt;/foreign-keys&gt;&lt;ref-type name="Journal Article"&gt;17&lt;/ref-type&gt;&lt;contributors&gt;&lt;authors&gt;&lt;author&gt;Dong, Zhao Yang&lt;/author&gt;&lt;author&gt;Zhang, Yuchen&lt;/author&gt;&lt;author&gt;Yip, Christine&lt;/author&gt;&lt;author&gt;Swift, Sharon&lt;/author&gt;&lt;author&gt;Beswick, Kim&lt;/author&gt;&lt;/authors&gt;&lt;/contributors&gt;&lt;titles&gt;&lt;title&gt;Smart campus: definition, framework, technologies, and services&lt;/title&gt;&lt;secondary-title&gt;IET Smart Cities&lt;/secondary-title&gt;&lt;/titles&gt;&lt;periodical&gt;&lt;full-title&gt;IET Smart Cities&lt;/full-title&gt;&lt;/periodical&gt;&lt;pages&gt;43-54&lt;/pages&gt;&lt;volume&gt;2&lt;/volume&gt;&lt;number&gt;1&lt;/number&gt;&lt;section&gt;43&lt;/section&gt;&lt;dates&gt;&lt;year&gt;2020&lt;/year&gt;&lt;/dates&gt;&lt;isbn&gt;2631-7680&amp;#xD;2631-7680&lt;/isbn&gt;&lt;urls&gt;&lt;/urls&gt;&lt;electronic-resource-num&gt;10.1049/iet-smc.2019.0072&lt;/electronic-resource-num&gt;&lt;/record&gt;&lt;/Cite&gt;&lt;/EndNote&gt;</w:instrText>
      </w:r>
      <w:r w:rsidR="00E77DF1">
        <w:fldChar w:fldCharType="separate"/>
      </w:r>
      <w:r w:rsidR="00ED2B10">
        <w:rPr>
          <w:noProof/>
        </w:rPr>
        <w:t>[</w:t>
      </w:r>
      <w:hyperlink w:anchor="_ENREF_7" w:tooltip="Dong, 2020 #35" w:history="1">
        <w:r w:rsidR="003A6DF6">
          <w:rPr>
            <w:noProof/>
          </w:rPr>
          <w:t>7</w:t>
        </w:r>
      </w:hyperlink>
      <w:r w:rsidR="00ED2B10">
        <w:rPr>
          <w:noProof/>
        </w:rPr>
        <w:t>]</w:t>
      </w:r>
      <w:r w:rsidR="00E77DF1">
        <w:fldChar w:fldCharType="end"/>
      </w:r>
      <w:r w:rsidR="00E77DF1">
        <w:rPr>
          <w:rFonts w:hint="eastAsia"/>
        </w:rPr>
        <w:t>。</w:t>
      </w:r>
      <w:r w:rsidR="00EF10DC">
        <w:t>Jason W.P. Ng</w:t>
      </w:r>
      <w:r w:rsidR="00EF10DC">
        <w:rPr>
          <w:rFonts w:hint="eastAsia"/>
        </w:rPr>
        <w:t>等人提出</w:t>
      </w:r>
      <w:proofErr w:type="spellStart"/>
      <w:r w:rsidR="00ED2B10">
        <w:rPr>
          <w:rFonts w:hint="eastAsia"/>
        </w:rPr>
        <w:t>i</w:t>
      </w:r>
      <w:r w:rsidR="00ED2B10">
        <w:t>Campus</w:t>
      </w:r>
      <w:proofErr w:type="spellEnd"/>
      <w:r w:rsidR="00EF10DC">
        <w:rPr>
          <w:rFonts w:hint="eastAsia"/>
        </w:rPr>
        <w:t>概念，定義為一種可學習、可適應的智能系統，並提出</w:t>
      </w:r>
      <w:r w:rsidR="00223602">
        <w:rPr>
          <w:rFonts w:hint="eastAsia"/>
        </w:rPr>
        <w:t>建構一個智慧校園的四個階段</w:t>
      </w:r>
      <w:r w:rsidR="00E77DF1">
        <w:fldChar w:fldCharType="begin"/>
      </w:r>
      <w:r w:rsidR="00ED2B10">
        <w:instrText xml:space="preserve"> ADDIN EN.CITE &lt;EndNote&gt;&lt;Cite&gt;&lt;Author&gt;Ng&lt;/Author&gt;&lt;Year&gt;2010&lt;/Year&gt;&lt;RecNum&gt;36&lt;/RecNum&gt;&lt;DisplayText&gt;[8]&lt;/DisplayText&gt;&lt;record&gt;&lt;rec-number&gt;36&lt;/rec-number&gt;&lt;foreign-keys&gt;&lt;key app="EN" db-id="dd2w5avfaexftzex9rmp5xxtt0awe5wf9ra5" timestamp="1750789125"&gt;36&lt;/key&gt;&lt;/foreign-keys&gt;&lt;ref-type name="Conference Paper"&gt;47&lt;/ref-type&gt;&lt;contributors&gt;&lt;authors&gt;&lt;author&gt;Ng, Jason W. P.&lt;/author&gt;&lt;author&gt;Azarmi, Nader&lt;/author&gt;&lt;author&gt;Leida, Marcello&lt;/author&gt;&lt;author&gt;Saffre, Fabrice&lt;/author&gt;&lt;author&gt;Afzal, Ali&lt;/author&gt;&lt;author&gt;Yoo, Paul D.&lt;/author&gt;&lt;/authors&gt;&lt;/contributors&gt;&lt;titles&gt;&lt;title&gt;The Intelligent Campus (iCampus): End-to-End Learning Lifecycle of a Knowledge Ecosystem&lt;/title&gt;&lt;secondary-title&gt;2010 Sixth International Conference on Intelligent Environments&lt;/secondary-title&gt;&lt;/titles&gt;&lt;pages&gt;332-337&lt;/pages&gt;&lt;dates&gt;&lt;year&gt;2010&lt;/year&gt;&lt;/dates&gt;&lt;urls&gt;&lt;/urls&gt;&lt;electronic-resource-num&gt;10.1109/ie.2010.68&lt;/electronic-resource-num&gt;&lt;/record&gt;&lt;/Cite&gt;&lt;/EndNote&gt;</w:instrText>
      </w:r>
      <w:r w:rsidR="00E77DF1">
        <w:fldChar w:fldCharType="separate"/>
      </w:r>
      <w:r w:rsidR="00ED2B10">
        <w:rPr>
          <w:noProof/>
        </w:rPr>
        <w:t>[</w:t>
      </w:r>
      <w:hyperlink w:anchor="_ENREF_8" w:tooltip="Ng, 2010 #36" w:history="1">
        <w:r w:rsidR="003A6DF6">
          <w:rPr>
            <w:noProof/>
          </w:rPr>
          <w:t>8</w:t>
        </w:r>
      </w:hyperlink>
      <w:r w:rsidR="00ED2B10">
        <w:rPr>
          <w:noProof/>
        </w:rPr>
        <w:t>]</w:t>
      </w:r>
      <w:r w:rsidR="00E77DF1">
        <w:fldChar w:fldCharType="end"/>
      </w:r>
      <w:r w:rsidR="00C25180">
        <w:t>:</w:t>
      </w:r>
    </w:p>
    <w:p w14:paraId="0F109D85" w14:textId="5177899A" w:rsidR="00353566" w:rsidRDefault="00223602" w:rsidP="00A14D3A">
      <w:pPr>
        <w:pStyle w:val="a6"/>
        <w:numPr>
          <w:ilvl w:val="1"/>
          <w:numId w:val="4"/>
        </w:numPr>
        <w:spacing w:line="360" w:lineRule="auto"/>
        <w:ind w:right="240" w:firstLineChars="0"/>
      </w:pPr>
      <w:r>
        <w:rPr>
          <w:rFonts w:hint="eastAsia"/>
        </w:rPr>
        <w:t>核心基礎建設</w:t>
      </w:r>
      <w:r>
        <w:t>（</w:t>
      </w:r>
      <w:r>
        <w:t>Core development &amp; implementation</w:t>
      </w:r>
      <w:r>
        <w:t>）</w:t>
      </w:r>
      <w:r w:rsidR="003D4E98">
        <w:rPr>
          <w:rFonts w:hint="eastAsia"/>
        </w:rPr>
        <w:t>、</w:t>
      </w:r>
    </w:p>
    <w:p w14:paraId="27564A76" w14:textId="77777777" w:rsidR="00353566" w:rsidRDefault="00223602" w:rsidP="00A14D3A">
      <w:pPr>
        <w:pStyle w:val="a6"/>
        <w:numPr>
          <w:ilvl w:val="1"/>
          <w:numId w:val="4"/>
        </w:numPr>
        <w:spacing w:line="360" w:lineRule="auto"/>
        <w:ind w:right="240" w:firstLineChars="0"/>
      </w:pPr>
      <w:r>
        <w:rPr>
          <w:rFonts w:hint="eastAsia"/>
        </w:rPr>
        <w:t>基本應用與服務</w:t>
      </w:r>
      <w:r w:rsidR="006F1EA2">
        <w:t>（</w:t>
      </w:r>
      <w:r w:rsidR="006F1EA2">
        <w:t>Short-term R&amp;D</w:t>
      </w:r>
      <w:r w:rsidR="006F1EA2">
        <w:t>）</w:t>
      </w:r>
      <w:r w:rsidR="00C25180">
        <w:rPr>
          <w:rFonts w:hint="eastAsia"/>
        </w:rPr>
        <w:t>、</w:t>
      </w:r>
    </w:p>
    <w:p w14:paraId="45FD6B09" w14:textId="77777777" w:rsidR="00353566" w:rsidRDefault="00223602" w:rsidP="00A14D3A">
      <w:pPr>
        <w:pStyle w:val="a6"/>
        <w:numPr>
          <w:ilvl w:val="1"/>
          <w:numId w:val="4"/>
        </w:numPr>
        <w:spacing w:line="360" w:lineRule="auto"/>
        <w:ind w:right="240" w:firstLineChars="0"/>
      </w:pPr>
      <w:r>
        <w:rPr>
          <w:rFonts w:hint="eastAsia"/>
        </w:rPr>
        <w:t>附加應用與服務</w:t>
      </w:r>
      <w:r w:rsidR="006F1EA2">
        <w:t>（</w:t>
      </w:r>
      <w:r w:rsidR="006F1EA2">
        <w:t>Medium-term R&amp;D</w:t>
      </w:r>
      <w:r w:rsidR="006F1EA2">
        <w:t>）</w:t>
      </w:r>
      <w:r w:rsidR="00C25180">
        <w:rPr>
          <w:rFonts w:hint="eastAsia"/>
        </w:rPr>
        <w:t>、</w:t>
      </w:r>
    </w:p>
    <w:p w14:paraId="4622F2B5" w14:textId="77777777" w:rsidR="005B3A50" w:rsidRDefault="00223602" w:rsidP="005B3A50">
      <w:pPr>
        <w:pStyle w:val="a6"/>
        <w:numPr>
          <w:ilvl w:val="1"/>
          <w:numId w:val="4"/>
        </w:numPr>
        <w:spacing w:line="360" w:lineRule="auto"/>
        <w:ind w:right="240" w:firstLineChars="0"/>
      </w:pPr>
      <w:r>
        <w:rPr>
          <w:rFonts w:hint="eastAsia"/>
        </w:rPr>
        <w:t>高階智慧應用</w:t>
      </w:r>
      <w:r w:rsidR="006F1EA2">
        <w:t>（</w:t>
      </w:r>
      <w:r w:rsidR="006F1EA2">
        <w:t>Long-term R&amp;D</w:t>
      </w:r>
      <w:r w:rsidR="006F1EA2">
        <w:t>）</w:t>
      </w:r>
      <w:r w:rsidR="003D4E98">
        <w:rPr>
          <w:rFonts w:hint="eastAsia"/>
        </w:rPr>
        <w:t>;</w:t>
      </w:r>
    </w:p>
    <w:p w14:paraId="2D9510E8" w14:textId="045EDBCD" w:rsidR="003E5C05" w:rsidRPr="00BF202B" w:rsidRDefault="003E5C05" w:rsidP="005B3A50">
      <w:pPr>
        <w:ind w:leftChars="0" w:left="0" w:right="240" w:firstLineChars="0" w:firstLine="0"/>
      </w:pPr>
      <w:r>
        <w:rPr>
          <w:rFonts w:hint="eastAsia"/>
        </w:rPr>
        <w:t>如圖</w:t>
      </w:r>
      <w:r w:rsidR="001A2C81">
        <w:t xml:space="preserve">2 - </w:t>
      </w:r>
      <w:r w:rsidR="00FB5B9C">
        <w:t>1</w:t>
      </w:r>
      <w:r>
        <w:rPr>
          <w:rFonts w:hint="eastAsia"/>
        </w:rPr>
        <w:t>和表</w:t>
      </w:r>
      <w:r>
        <w:rPr>
          <w:rFonts w:hint="eastAsia"/>
        </w:rPr>
        <w:t>2</w:t>
      </w:r>
      <w:r w:rsidR="001A2C81">
        <w:t xml:space="preserve"> - 2</w:t>
      </w:r>
      <w:r>
        <w:rPr>
          <w:rFonts w:hint="eastAsia"/>
        </w:rPr>
        <w:t>所示。</w:t>
      </w:r>
    </w:p>
    <w:p w14:paraId="4C86AD39" w14:textId="77777777" w:rsidR="00D83968" w:rsidRDefault="0098434F" w:rsidP="00D83968">
      <w:pPr>
        <w:pStyle w:val="af3"/>
        <w:keepNext/>
        <w:ind w:left="240" w:right="240" w:firstLine="480"/>
      </w:pPr>
      <w:r w:rsidRPr="0098434F">
        <w:rPr>
          <w:noProof/>
        </w:rPr>
        <w:drawing>
          <wp:inline distT="0" distB="0" distL="0" distR="0" wp14:anchorId="5463D60A" wp14:editId="15171587">
            <wp:extent cx="5401429" cy="3505689"/>
            <wp:effectExtent l="0" t="0" r="889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1429" cy="3505689"/>
                    </a:xfrm>
                    <a:prstGeom prst="rect">
                      <a:avLst/>
                    </a:prstGeom>
                  </pic:spPr>
                </pic:pic>
              </a:graphicData>
            </a:graphic>
          </wp:inline>
        </w:drawing>
      </w:r>
    </w:p>
    <w:p w14:paraId="2FCEF315" w14:textId="64C40648" w:rsidR="005E271B" w:rsidRDefault="00D83968" w:rsidP="004D7FE5">
      <w:pPr>
        <w:pStyle w:val="af3"/>
        <w:ind w:left="240" w:right="240" w:firstLine="480"/>
      </w:pPr>
      <w:bookmarkStart w:id="21" w:name="_Toc202743413"/>
      <w:bookmarkStart w:id="22" w:name="_Toc203041081"/>
      <w:bookmarkStart w:id="23" w:name="_Toc203041082"/>
      <w:r>
        <w:rPr>
          <w:rFonts w:hint="eastAsia"/>
        </w:rPr>
        <w:t>圖</w:t>
      </w:r>
      <w:r>
        <w:rPr>
          <w:rFonts w:hint="eastAsia"/>
        </w:rPr>
        <w:t xml:space="preserve"> 2 - </w:t>
      </w:r>
      <w:r>
        <w:fldChar w:fldCharType="begin"/>
      </w:r>
      <w:r>
        <w:instrText xml:space="preserve"> </w:instrText>
      </w:r>
      <w:r>
        <w:rPr>
          <w:rFonts w:hint="eastAsia"/>
        </w:rPr>
        <w:instrText xml:space="preserve">SEQ </w:instrText>
      </w:r>
      <w:r>
        <w:rPr>
          <w:rFonts w:hint="eastAsia"/>
        </w:rPr>
        <w:instrText>圖</w:instrText>
      </w:r>
      <w:r>
        <w:rPr>
          <w:rFonts w:hint="eastAsia"/>
        </w:rPr>
        <w:instrText>_2_- \* ARABIC</w:instrText>
      </w:r>
      <w:r>
        <w:instrText xml:space="preserve"> </w:instrText>
      </w:r>
      <w:r>
        <w:fldChar w:fldCharType="separate"/>
      </w:r>
      <w:r w:rsidR="00D1794C">
        <w:rPr>
          <w:noProof/>
        </w:rPr>
        <w:t>1</w:t>
      </w:r>
      <w:r>
        <w:fldChar w:fldCharType="end"/>
      </w:r>
      <w:r>
        <w:rPr>
          <w:rFonts w:hint="eastAsia"/>
        </w:rPr>
        <w:t xml:space="preserve"> </w:t>
      </w:r>
      <w:proofErr w:type="spellStart"/>
      <w:r w:rsidRPr="001C2B55">
        <w:rPr>
          <w:rFonts w:hint="eastAsia"/>
        </w:rPr>
        <w:t>iCampus</w:t>
      </w:r>
      <w:proofErr w:type="spellEnd"/>
      <w:r w:rsidRPr="001C2B55">
        <w:rPr>
          <w:rFonts w:hint="eastAsia"/>
        </w:rPr>
        <w:t xml:space="preserve"> </w:t>
      </w:r>
      <w:r w:rsidRPr="001C2B55">
        <w:rPr>
          <w:rFonts w:hint="eastAsia"/>
        </w:rPr>
        <w:t>架構</w:t>
      </w:r>
      <w:bookmarkEnd w:id="21"/>
      <w:bookmarkEnd w:id="22"/>
      <w:bookmarkEnd w:id="23"/>
    </w:p>
    <w:p w14:paraId="6115CBF6" w14:textId="63E00F3E" w:rsidR="00323D21" w:rsidRDefault="006D2EE2" w:rsidP="006D2EE2">
      <w:pPr>
        <w:pStyle w:val="af3"/>
        <w:ind w:left="240" w:right="240" w:firstLine="480"/>
      </w:pPr>
      <w:bookmarkStart w:id="24" w:name="_Toc202742059"/>
      <w:bookmarkStart w:id="25" w:name="_Toc202744715"/>
      <w:bookmarkStart w:id="26" w:name="_Toc203040997"/>
      <w:r>
        <w:rPr>
          <w:rFonts w:hint="eastAsia"/>
        </w:rPr>
        <w:lastRenderedPageBreak/>
        <w:t>表</w:t>
      </w:r>
      <w:r>
        <w:rPr>
          <w:rFonts w:hint="eastAsia"/>
        </w:rPr>
        <w:t xml:space="preserve"> 2 - </w:t>
      </w:r>
      <w:r>
        <w:fldChar w:fldCharType="begin"/>
      </w:r>
      <w:r>
        <w:instrText xml:space="preserve"> </w:instrText>
      </w:r>
      <w:r>
        <w:rPr>
          <w:rFonts w:hint="eastAsia"/>
        </w:rPr>
        <w:instrText xml:space="preserve">SEQ </w:instrText>
      </w:r>
      <w:r>
        <w:rPr>
          <w:rFonts w:hint="eastAsia"/>
        </w:rPr>
        <w:instrText>表</w:instrText>
      </w:r>
      <w:r>
        <w:rPr>
          <w:rFonts w:hint="eastAsia"/>
        </w:rPr>
        <w:instrText>_2_- \* ARABIC</w:instrText>
      </w:r>
      <w:r>
        <w:instrText xml:space="preserve"> </w:instrText>
      </w:r>
      <w:r>
        <w:fldChar w:fldCharType="separate"/>
      </w:r>
      <w:r w:rsidR="00D1794C">
        <w:rPr>
          <w:noProof/>
        </w:rPr>
        <w:t>2</w:t>
      </w:r>
      <w:r>
        <w:fldChar w:fldCharType="end"/>
      </w:r>
      <w:r w:rsidR="00323D21" w:rsidRPr="00163D83">
        <w:rPr>
          <w:rFonts w:hint="eastAsia"/>
        </w:rPr>
        <w:t>建構智慧校園四階段</w:t>
      </w:r>
      <w:bookmarkEnd w:id="24"/>
      <w:bookmarkEnd w:id="25"/>
      <w:bookmarkEnd w:id="26"/>
    </w:p>
    <w:tbl>
      <w:tblPr>
        <w:tblStyle w:val="af5"/>
        <w:tblW w:w="9067" w:type="dxa"/>
        <w:tblLook w:val="04A0" w:firstRow="1" w:lastRow="0" w:firstColumn="1" w:lastColumn="0" w:noHBand="0" w:noVBand="1"/>
      </w:tblPr>
      <w:tblGrid>
        <w:gridCol w:w="3823"/>
        <w:gridCol w:w="5244"/>
      </w:tblGrid>
      <w:tr w:rsidR="00D574D0" w14:paraId="5A5A9E9C" w14:textId="77777777" w:rsidTr="00D574D0">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BEB0BD3" w14:textId="77777777"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hint="eastAsia"/>
              </w:rPr>
              <w:t>階段</w:t>
            </w:r>
          </w:p>
        </w:tc>
        <w:tc>
          <w:tcPr>
            <w:tcW w:w="524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3316E20" w14:textId="6B2413E1"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cs="新細明體" w:hint="eastAsia"/>
              </w:rPr>
              <w:t>內容</w:t>
            </w:r>
          </w:p>
        </w:tc>
      </w:tr>
      <w:tr w:rsidR="00D574D0" w14:paraId="25016571"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6183B078" w14:textId="77777777" w:rsidR="00D574D0" w:rsidRPr="00D574D0" w:rsidRDefault="00D574D0" w:rsidP="009602A4">
            <w:pPr>
              <w:spacing w:line="240" w:lineRule="auto"/>
              <w:ind w:left="240" w:right="240" w:firstLineChars="0" w:firstLine="0"/>
              <w:rPr>
                <w:rFonts w:ascii="標楷體" w:hAnsi="標楷體"/>
              </w:rPr>
            </w:pPr>
            <w:r w:rsidRPr="00D574D0">
              <w:rPr>
                <w:rFonts w:cs="Times New Roman"/>
              </w:rPr>
              <w:t>Phase 1</w:t>
            </w:r>
            <w:r w:rsidRPr="00D574D0">
              <w:rPr>
                <w:rFonts w:ascii="標楷體" w:hAnsi="標楷體" w:cs="新細明體" w:hint="eastAsia"/>
              </w:rPr>
              <w:t>：核心基礎建設（</w:t>
            </w:r>
            <w:r w:rsidRPr="00D574D0">
              <w:rPr>
                <w:rFonts w:cs="Times New Roman"/>
              </w:rPr>
              <w:t>Core development &amp; implementation</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1415D7B8" w14:textId="77777777" w:rsidR="00D574D0" w:rsidRPr="00D574D0" w:rsidRDefault="00D574D0" w:rsidP="009602A4">
            <w:pPr>
              <w:spacing w:line="240" w:lineRule="auto"/>
              <w:ind w:left="240" w:right="240" w:firstLineChars="0" w:firstLine="0"/>
              <w:rPr>
                <w:rFonts w:ascii="標楷體" w:hAnsi="標楷體"/>
              </w:rPr>
            </w:pPr>
            <w:r w:rsidRPr="00D574D0">
              <w:rPr>
                <w:rFonts w:ascii="標楷體" w:hAnsi="標楷體" w:cs="新細明體" w:hint="eastAsia"/>
              </w:rPr>
              <w:t>建置網路基礎設施，例如</w:t>
            </w:r>
            <w:r w:rsidRPr="00D574D0">
              <w:rPr>
                <w:rFonts w:cs="Times New Roman"/>
              </w:rPr>
              <w:t>Wi-Fi</w:t>
            </w:r>
            <w:r w:rsidRPr="00D574D0">
              <w:rPr>
                <w:rFonts w:ascii="標楷體" w:hAnsi="標楷體" w:cs="新細明體" w:hint="eastAsia"/>
              </w:rPr>
              <w:t>、感測器、伺服器、雲端平台等，作為智慧校園的數位骨幹</w:t>
            </w:r>
            <w:r w:rsidRPr="00D574D0">
              <w:rPr>
                <w:rFonts w:ascii="標楷體" w:hAnsi="標楷體" w:hint="eastAsia"/>
              </w:rPr>
              <w:t>。</w:t>
            </w:r>
          </w:p>
        </w:tc>
      </w:tr>
      <w:tr w:rsidR="00D574D0" w14:paraId="67376D5A"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419D7159" w14:textId="77777777" w:rsidR="00D574D0" w:rsidRPr="00D574D0" w:rsidRDefault="00D574D0" w:rsidP="009602A4">
            <w:pPr>
              <w:spacing w:line="240" w:lineRule="auto"/>
              <w:ind w:left="240" w:right="240" w:firstLineChars="0" w:firstLine="0"/>
              <w:rPr>
                <w:rFonts w:ascii="標楷體" w:hAnsi="標楷體"/>
              </w:rPr>
            </w:pPr>
            <w:r w:rsidRPr="00D574D0">
              <w:rPr>
                <w:rFonts w:cs="Times New Roman"/>
              </w:rPr>
              <w:t>Phase 2</w:t>
            </w:r>
            <w:r w:rsidRPr="00D574D0">
              <w:rPr>
                <w:rFonts w:ascii="標楷體" w:hAnsi="標楷體" w:cs="新細明體" w:hint="eastAsia"/>
              </w:rPr>
              <w:t>：基本應用與服務（</w:t>
            </w:r>
            <w:r w:rsidRPr="00D574D0">
              <w:rPr>
                <w:rFonts w:cs="Times New Roman"/>
              </w:rPr>
              <w:t>Short-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012403E" w14:textId="77777777" w:rsidR="00D574D0" w:rsidRPr="00D574D0" w:rsidRDefault="00D574D0" w:rsidP="009602A4">
            <w:pPr>
              <w:spacing w:line="240" w:lineRule="auto"/>
              <w:ind w:left="240" w:right="240" w:firstLineChars="0" w:firstLine="0"/>
              <w:rPr>
                <w:rFonts w:ascii="標楷體" w:hAnsi="標楷體"/>
              </w:rPr>
            </w:pPr>
            <w:r w:rsidRPr="00D574D0">
              <w:rPr>
                <w:rFonts w:ascii="標楷體" w:hAnsi="標楷體" w:cs="新細明體" w:hint="eastAsia"/>
              </w:rPr>
              <w:t>提供基本的數位服務，如門禁管理、課表查詢、學生資訊系統、行政管理系統等，提升行政效率</w:t>
            </w:r>
            <w:r w:rsidRPr="00D574D0">
              <w:rPr>
                <w:rFonts w:ascii="標楷體" w:hAnsi="標楷體" w:hint="eastAsia"/>
              </w:rPr>
              <w:t>。</w:t>
            </w:r>
          </w:p>
        </w:tc>
      </w:tr>
      <w:tr w:rsidR="00D574D0" w14:paraId="411771C0"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546B05F0" w14:textId="77777777" w:rsidR="00D574D0" w:rsidRPr="00D574D0" w:rsidRDefault="00D574D0" w:rsidP="009602A4">
            <w:pPr>
              <w:spacing w:line="240" w:lineRule="auto"/>
              <w:ind w:left="240" w:right="240" w:firstLineChars="0" w:firstLine="0"/>
              <w:rPr>
                <w:rFonts w:ascii="標楷體" w:hAnsi="標楷體"/>
              </w:rPr>
            </w:pPr>
            <w:r w:rsidRPr="00D574D0">
              <w:rPr>
                <w:rFonts w:cs="Times New Roman"/>
              </w:rPr>
              <w:t>Phase 3</w:t>
            </w:r>
            <w:r w:rsidRPr="00D574D0">
              <w:rPr>
                <w:rFonts w:ascii="標楷體" w:hAnsi="標楷體" w:cs="新細明體" w:hint="eastAsia"/>
              </w:rPr>
              <w:t>：附加應用與服務（</w:t>
            </w:r>
            <w:r w:rsidRPr="00D574D0">
              <w:rPr>
                <w:rFonts w:cs="Times New Roman"/>
              </w:rPr>
              <w:t>Medium-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28CFA5C6" w14:textId="77777777" w:rsidR="00D574D0" w:rsidRPr="00D574D0" w:rsidRDefault="00D574D0" w:rsidP="009602A4">
            <w:pPr>
              <w:spacing w:line="240" w:lineRule="auto"/>
              <w:ind w:left="240" w:right="240" w:firstLineChars="0" w:firstLine="0"/>
              <w:rPr>
                <w:rFonts w:ascii="標楷體" w:hAnsi="標楷體"/>
              </w:rPr>
            </w:pPr>
            <w:proofErr w:type="gramStart"/>
            <w:r w:rsidRPr="00D574D0">
              <w:rPr>
                <w:rFonts w:ascii="標楷體" w:hAnsi="標楷體" w:cs="新細明體" w:hint="eastAsia"/>
              </w:rPr>
              <w:t>整合物聯網</w:t>
            </w:r>
            <w:proofErr w:type="gramEnd"/>
            <w:r w:rsidRPr="00D574D0">
              <w:rPr>
                <w:rFonts w:ascii="標楷體" w:hAnsi="標楷體" w:cs="新細明體" w:hint="eastAsia"/>
              </w:rPr>
              <w:t>、大數據、能源管理等技術，發展智慧教室、環境監測、資源調度等附加功能，提升校園智慧程度</w:t>
            </w:r>
            <w:r w:rsidRPr="00D574D0">
              <w:rPr>
                <w:rFonts w:ascii="標楷體" w:hAnsi="標楷體" w:hint="eastAsia"/>
              </w:rPr>
              <w:t>。</w:t>
            </w:r>
          </w:p>
        </w:tc>
      </w:tr>
      <w:tr w:rsidR="00D574D0" w14:paraId="33D277DD"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3B739DE7" w14:textId="77777777" w:rsidR="00D574D0" w:rsidRPr="00D574D0" w:rsidRDefault="00D574D0" w:rsidP="009602A4">
            <w:pPr>
              <w:spacing w:line="240" w:lineRule="auto"/>
              <w:ind w:left="240" w:right="240" w:firstLineChars="0" w:firstLine="0"/>
              <w:rPr>
                <w:rFonts w:ascii="標楷體" w:hAnsi="標楷體"/>
              </w:rPr>
            </w:pPr>
            <w:r w:rsidRPr="00D574D0">
              <w:rPr>
                <w:rFonts w:cs="Times New Roman"/>
              </w:rPr>
              <w:t>Phase 4</w:t>
            </w:r>
            <w:r w:rsidRPr="00D574D0">
              <w:rPr>
                <w:rFonts w:ascii="標楷體" w:hAnsi="標楷體" w:cs="新細明體" w:hint="eastAsia"/>
              </w:rPr>
              <w:t>：高階智慧應用（</w:t>
            </w:r>
            <w:r w:rsidRPr="00D574D0">
              <w:rPr>
                <w:rFonts w:cs="Times New Roman"/>
              </w:rPr>
              <w:t>Long-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D7D87E0" w14:textId="77777777" w:rsidR="00D574D0" w:rsidRPr="00D574D0" w:rsidRDefault="00D574D0" w:rsidP="009602A4">
            <w:pPr>
              <w:spacing w:line="240" w:lineRule="auto"/>
              <w:ind w:left="240" w:right="240" w:firstLineChars="0" w:firstLine="0"/>
              <w:rPr>
                <w:rFonts w:ascii="標楷體" w:hAnsi="標楷體"/>
              </w:rPr>
            </w:pPr>
            <w:r w:rsidRPr="00D574D0">
              <w:rPr>
                <w:rFonts w:ascii="標楷體" w:hAnsi="標楷體" w:cs="新細明體" w:hint="eastAsia"/>
              </w:rPr>
              <w:t>導入</w:t>
            </w:r>
            <w:r w:rsidRPr="00D574D0">
              <w:rPr>
                <w:rFonts w:ascii="標楷體" w:hAnsi="標楷體"/>
              </w:rPr>
              <w:t>AI</w:t>
            </w:r>
            <w:r w:rsidRPr="00D574D0">
              <w:rPr>
                <w:rFonts w:ascii="標楷體" w:hAnsi="標楷體" w:cs="新細明體" w:hint="eastAsia"/>
              </w:rPr>
              <w:t>、預測模型、個人化服務、跨平台整合（如課程推薦、智慧決策支援等），實現高階智慧治理與永續發展</w:t>
            </w:r>
            <w:r w:rsidRPr="00D574D0">
              <w:rPr>
                <w:rFonts w:ascii="標楷體" w:hAnsi="標楷體" w:hint="eastAsia"/>
              </w:rPr>
              <w:t>。</w:t>
            </w:r>
          </w:p>
        </w:tc>
      </w:tr>
    </w:tbl>
    <w:p w14:paraId="604B3062" w14:textId="7AACA91E" w:rsidR="00DE5FA0" w:rsidRPr="00DE5FA0" w:rsidRDefault="00DE5FA0" w:rsidP="005B3A50">
      <w:pPr>
        <w:ind w:leftChars="-59" w:left="-142" w:right="240" w:firstLine="480"/>
      </w:pPr>
      <w:r>
        <w:rPr>
          <w:rFonts w:hint="eastAsia"/>
        </w:rPr>
        <w:t>智慧校園（</w:t>
      </w:r>
      <w:r>
        <w:rPr>
          <w:rFonts w:hint="eastAsia"/>
        </w:rPr>
        <w:t>Smart Campus</w:t>
      </w:r>
      <w:r>
        <w:rPr>
          <w:rFonts w:hint="eastAsia"/>
        </w:rPr>
        <w:t>）發展初期的基礎階段，</w:t>
      </w:r>
      <w:r w:rsidR="00A075D6">
        <w:rPr>
          <w:rFonts w:hint="eastAsia"/>
        </w:rPr>
        <w:t>即為數位化校園（</w:t>
      </w:r>
      <w:r w:rsidR="00A075D6">
        <w:rPr>
          <w:rFonts w:hint="eastAsia"/>
        </w:rPr>
        <w:t>Digital Campus</w:t>
      </w:r>
      <w:r w:rsidR="00DE4D6D">
        <w:rPr>
          <w:rFonts w:hint="eastAsia"/>
        </w:rPr>
        <w:t>）的實踐</w:t>
      </w:r>
      <w:r>
        <w:rPr>
          <w:rFonts w:hint="eastAsia"/>
        </w:rPr>
        <w:t>。根據</w:t>
      </w:r>
      <w:r>
        <w:t>Jason W.P. N</w:t>
      </w:r>
      <w:r>
        <w:rPr>
          <w:rFonts w:hint="eastAsia"/>
        </w:rPr>
        <w:t>等人提出的</w:t>
      </w:r>
      <w:r>
        <w:rPr>
          <w:rFonts w:hint="eastAsia"/>
        </w:rPr>
        <w:t xml:space="preserve"> </w:t>
      </w:r>
      <w:proofErr w:type="spellStart"/>
      <w:r>
        <w:rPr>
          <w:rFonts w:hint="eastAsia"/>
        </w:rPr>
        <w:t>iCampus</w:t>
      </w:r>
      <w:proofErr w:type="spellEnd"/>
      <w:r>
        <w:rPr>
          <w:rFonts w:hint="eastAsia"/>
        </w:rPr>
        <w:t xml:space="preserve"> </w:t>
      </w:r>
      <w:r>
        <w:rPr>
          <w:rFonts w:hint="eastAsia"/>
        </w:rPr>
        <w:t>架構，數位化校園對應的是前兩階段，其目標在於建構校園的數位骨幹與基礎應用系統。</w:t>
      </w:r>
    </w:p>
    <w:p w14:paraId="77D636C1" w14:textId="50CEAC72" w:rsidR="00DE5FA0" w:rsidRDefault="00DE5FA0" w:rsidP="005B3A50">
      <w:pPr>
        <w:ind w:leftChars="-59" w:left="-142" w:right="240" w:firstLine="480"/>
      </w:pPr>
      <w:r>
        <w:rPr>
          <w:rFonts w:hint="eastAsia"/>
        </w:rPr>
        <w:t>在</w:t>
      </w:r>
      <w:r>
        <w:rPr>
          <w:rFonts w:hint="eastAsia"/>
        </w:rPr>
        <w:t xml:space="preserve">Phase </w:t>
      </w:r>
      <w:r>
        <w:t>1</w:t>
      </w:r>
      <w:r>
        <w:rPr>
          <w:rFonts w:hint="eastAsia"/>
        </w:rPr>
        <w:t>中，數位化校園著重於布建網路與硬體基礎設施，如無線網路、感測器部署、伺服器與雲端平台等，使得</w:t>
      </w:r>
      <w:r w:rsidR="00624E91">
        <w:rPr>
          <w:rFonts w:hint="eastAsia"/>
        </w:rPr>
        <w:t>大量的重要</w:t>
      </w:r>
      <w:r>
        <w:rPr>
          <w:rFonts w:hint="eastAsia"/>
        </w:rPr>
        <w:t>資料能被收集、儲存與傳輸，為後續智慧應用</w:t>
      </w:r>
      <w:r w:rsidR="0004599C">
        <w:rPr>
          <w:rFonts w:hint="eastAsia"/>
        </w:rPr>
        <w:t>囤積足夠的資訊資料</w:t>
      </w:r>
      <w:r>
        <w:rPr>
          <w:rFonts w:hint="eastAsia"/>
        </w:rPr>
        <w:t>；而在</w:t>
      </w:r>
      <w:r>
        <w:rPr>
          <w:rFonts w:hint="eastAsia"/>
        </w:rPr>
        <w:t xml:space="preserve"> Phase 2 </w:t>
      </w:r>
      <w:r>
        <w:rPr>
          <w:rFonts w:hint="eastAsia"/>
        </w:rPr>
        <w:t>中，則導入基本的數位服務，包括行政作業系統、課程資訊平台、門禁與查詢等功能，強調流程效率與資訊透明。</w:t>
      </w:r>
    </w:p>
    <w:p w14:paraId="3889E143" w14:textId="6E703F3D" w:rsidR="00DE5FA0" w:rsidRPr="00031FBE" w:rsidRDefault="00DE5FA0" w:rsidP="005B3A50">
      <w:pPr>
        <w:ind w:leftChars="-59" w:left="-142" w:right="240" w:firstLine="480"/>
      </w:pPr>
      <w:r>
        <w:rPr>
          <w:rFonts w:hint="eastAsia"/>
        </w:rPr>
        <w:t>儘管多數校園現階段仍停留在數位化層次，但這正是進一步實踐智慧校園、甚至智慧城市的起點。透過數位化校園的建立，不僅使校園內部治理更有效率，更可作為推動智慧城市治理邏輯的「微型實驗場域（</w:t>
      </w:r>
      <w:r>
        <w:rPr>
          <w:rFonts w:hint="eastAsia"/>
        </w:rPr>
        <w:t>living lab</w:t>
      </w:r>
      <w:r>
        <w:rPr>
          <w:rFonts w:hint="eastAsia"/>
        </w:rPr>
        <w:t>）」。例如：若校園</w:t>
      </w:r>
      <w:proofErr w:type="gramStart"/>
      <w:r>
        <w:rPr>
          <w:rFonts w:hint="eastAsia"/>
        </w:rPr>
        <w:t>能先實作</w:t>
      </w:r>
      <w:proofErr w:type="gramEnd"/>
      <w:r>
        <w:rPr>
          <w:rFonts w:hint="eastAsia"/>
        </w:rPr>
        <w:t>智慧能源管理、交通引導、資源調度等應用，則未來</w:t>
      </w:r>
      <w:r w:rsidR="00875806">
        <w:rPr>
          <w:rFonts w:hint="eastAsia"/>
        </w:rPr>
        <w:t>則更有</w:t>
      </w:r>
      <w:r>
        <w:rPr>
          <w:rFonts w:hint="eastAsia"/>
        </w:rPr>
        <w:t>可</w:t>
      </w:r>
      <w:r w:rsidR="00875806">
        <w:rPr>
          <w:rFonts w:hint="eastAsia"/>
        </w:rPr>
        <w:t>能</w:t>
      </w:r>
      <w:r w:rsidR="00AB0016">
        <w:rPr>
          <w:rFonts w:hint="eastAsia"/>
        </w:rPr>
        <w:t>向</w:t>
      </w:r>
      <w:r w:rsidR="007805DD">
        <w:rPr>
          <w:rFonts w:hint="eastAsia"/>
        </w:rPr>
        <w:t>外</w:t>
      </w:r>
      <w:r w:rsidR="00AB0016">
        <w:rPr>
          <w:rFonts w:hint="eastAsia"/>
        </w:rPr>
        <w:t>推</w:t>
      </w:r>
      <w:r>
        <w:rPr>
          <w:rFonts w:hint="eastAsia"/>
        </w:rPr>
        <w:t>至都市社區</w:t>
      </w:r>
      <w:r w:rsidR="002705E6">
        <w:rPr>
          <w:rFonts w:hint="eastAsia"/>
        </w:rPr>
        <w:t>這樣更加複雜的環境</w:t>
      </w:r>
      <w:r>
        <w:rPr>
          <w:rFonts w:hint="eastAsia"/>
        </w:rPr>
        <w:t>。</w:t>
      </w:r>
    </w:p>
    <w:p w14:paraId="1ED483B6" w14:textId="1977E484" w:rsidR="005E2BB2" w:rsidRDefault="005E2BB2" w:rsidP="005B3A50">
      <w:pPr>
        <w:ind w:leftChars="-59" w:left="-142" w:right="240" w:firstLine="480"/>
      </w:pPr>
      <w:r>
        <w:rPr>
          <w:rFonts w:hint="eastAsia"/>
        </w:rPr>
        <w:t>進一步而言，當數位化校園逐步邁向</w:t>
      </w:r>
      <w:r>
        <w:rPr>
          <w:rFonts w:hint="eastAsia"/>
        </w:rPr>
        <w:t xml:space="preserve"> Phase 3 </w:t>
      </w:r>
      <w:r>
        <w:rPr>
          <w:rFonts w:hint="eastAsia"/>
        </w:rPr>
        <w:t>的附加應用階段與</w:t>
      </w:r>
      <w:r>
        <w:rPr>
          <w:rFonts w:hint="eastAsia"/>
        </w:rPr>
        <w:t xml:space="preserve"> Phase 4 </w:t>
      </w:r>
      <w:r>
        <w:rPr>
          <w:rFonts w:hint="eastAsia"/>
        </w:rPr>
        <w:t>的高階智慧應用階段時，便開始展現出預測能力、系統適應性與即時回饋機制等特徵，這些正是智慧城市所需的關鍵要素。因此，數位化校園的角色不僅止於提升行政效率，更可視</w:t>
      </w:r>
      <w:r>
        <w:rPr>
          <w:rFonts w:hint="eastAsia"/>
        </w:rPr>
        <w:lastRenderedPageBreak/>
        <w:t>為智慧城市發展的基礎模組與實驗平台。</w:t>
      </w:r>
    </w:p>
    <w:p w14:paraId="41A6410F" w14:textId="20005798" w:rsidR="005E2BB2" w:rsidRDefault="005E2BB2" w:rsidP="005B3A50">
      <w:pPr>
        <w:ind w:leftChars="-59" w:left="-142" w:right="240" w:firstLine="480"/>
      </w:pPr>
      <w:r>
        <w:rPr>
          <w:rFonts w:hint="eastAsia"/>
        </w:rPr>
        <w:t>實務上，校園中已有許多具潛力的智慧應用逐步發展，例如：智慧能源系統能根據建築使用者的用電行為，自動調整空調與照明策略，以提升能源效率與永續性</w:t>
      </w:r>
      <w:r w:rsidR="00E92E65">
        <w:fldChar w:fldCharType="begin"/>
      </w:r>
      <w:r w:rsidR="00E92E65">
        <w:instrText xml:space="preserve"> ADDIN EN.CITE &lt;EndNote&gt;&lt;Cite&gt;&lt;Author&gt;Ullah&lt;/Author&gt;&lt;Year&gt;2021&lt;/Year&gt;&lt;RecNum&gt;37&lt;/RecNum&gt;&lt;DisplayText&gt;[9]&lt;/DisplayText&gt;&lt;record&gt;&lt;rec-number&gt;37&lt;/rec-number&gt;&lt;foreign-keys&gt;&lt;key app="EN" db-id="dd2w5avfaexftzex9rmp5xxtt0awe5wf9ra5" timestamp="1750869396"&gt;37&lt;/key&gt;&lt;/foreign-keys&gt;&lt;ref-type name="Journal Article"&gt;17&lt;/ref-type&gt;&lt;contributors&gt;&lt;authors&gt;&lt;author&gt;Ullah, Haneef&lt;/author&gt;&lt;author&gt;Khan, Murad&lt;/author&gt;&lt;author&gt;Hussain, Irshad&lt;/author&gt;&lt;author&gt;Ullah, Ibrar&lt;/author&gt;&lt;author&gt;Uthansakul, Peerapong&lt;/author&gt;&lt;author&gt;Khan, Naeem&lt;/author&gt;&lt;/authors&gt;&lt;/contributors&gt;&lt;titles&gt;&lt;title&gt;An Optimal Energy Management System for University Campus Using the Hybrid Firefly Lion Algorithm (FLA)&lt;/title&gt;&lt;secondary-title&gt;Energies&lt;/secondary-title&gt;&lt;/titles&gt;&lt;periodical&gt;&lt;full-title&gt;Energies&lt;/full-title&gt;&lt;/periodical&gt;&lt;volume&gt;14&lt;/volume&gt;&lt;number&gt;19&lt;/number&gt;&lt;section&gt;6028&lt;/section&gt;&lt;dates&gt;&lt;year&gt;2021&lt;/year&gt;&lt;/dates&gt;&lt;isbn&gt;1996-1073&lt;/isbn&gt;&lt;urls&gt;&lt;/urls&gt;&lt;electronic-resource-num&gt;10.3390/en14196028&lt;/electronic-resource-num&gt;&lt;/record&gt;&lt;/Cite&gt;&lt;/EndNote&gt;</w:instrText>
      </w:r>
      <w:r w:rsidR="00E92E65">
        <w:fldChar w:fldCharType="separate"/>
      </w:r>
      <w:r w:rsidR="00E92E65">
        <w:rPr>
          <w:noProof/>
        </w:rPr>
        <w:t>[</w:t>
      </w:r>
      <w:hyperlink w:anchor="_ENREF_9" w:tooltip="Ullah, 2021 #37" w:history="1">
        <w:r w:rsidR="003A6DF6">
          <w:rPr>
            <w:noProof/>
          </w:rPr>
          <w:t>9</w:t>
        </w:r>
      </w:hyperlink>
      <w:r w:rsidR="00E92E65">
        <w:rPr>
          <w:noProof/>
        </w:rPr>
        <w:t>]</w:t>
      </w:r>
      <w:r w:rsidR="00E92E65">
        <w:fldChar w:fldCharType="end"/>
      </w:r>
      <w:r>
        <w:rPr>
          <w:rFonts w:hint="eastAsia"/>
        </w:rPr>
        <w:t>；</w:t>
      </w:r>
      <w:r w:rsidRPr="003E35ED">
        <w:rPr>
          <w:rFonts w:hint="eastAsia"/>
        </w:rPr>
        <w:t>智慧停車平台則整合感測器與手機應用程式，協助車輛快速停放並減少繞行</w:t>
      </w:r>
      <w:proofErr w:type="gramStart"/>
      <w:r w:rsidRPr="003E35ED">
        <w:rPr>
          <w:rFonts w:hint="eastAsia"/>
        </w:rPr>
        <w:t>與碳排</w:t>
      </w:r>
      <w:proofErr w:type="gramEnd"/>
      <w:r w:rsidR="00E92E65">
        <w:fldChar w:fldCharType="begin"/>
      </w:r>
      <w:r w:rsidR="00E92E65">
        <w:instrText xml:space="preserve"> ADDIN EN.CITE &lt;EndNote&gt;&lt;Cite&gt;&lt;Author&gt;Jabbar&lt;/Author&gt;&lt;Year&gt;2021&lt;/Year&gt;&lt;RecNum&gt;38&lt;/RecNum&gt;&lt;DisplayText&gt;[10]&lt;/DisplayText&gt;&lt;record&gt;&lt;rec-number&gt;38&lt;/rec-number&gt;&lt;foreign-keys&gt;&lt;key app="EN" db-id="dd2w5avfaexftzex9rmp5xxtt0awe5wf9ra5" timestamp="1750869410"&gt;38&lt;/key&gt;&lt;/foreign-keys&gt;&lt;ref-type name="Journal Article"&gt;17&lt;/ref-type&gt;&lt;contributors&gt;&lt;authors&gt;&lt;author&gt;Jabbar, Waheb A.&lt;/author&gt;&lt;author&gt;Wei, Chong Wen&lt;/author&gt;&lt;author&gt;Azmi, Nur Atiqah Ainaa M.&lt;/author&gt;&lt;author&gt;Haironnazli, Nur Aiman&lt;/author&gt;&lt;/authors&gt;&lt;/contributors&gt;&lt;titles&gt;&lt;title&gt;An IoT Raspberry Pi-based parking management system for smart campus&lt;/title&gt;&lt;secondary-title&gt;Internet of Things&lt;/secondary-title&gt;&lt;/titles&gt;&lt;periodical&gt;&lt;full-title&gt;Internet of Things&lt;/full-title&gt;&lt;/periodical&gt;&lt;volume&gt;14&lt;/volume&gt;&lt;section&gt;100387&lt;/section&gt;&lt;dates&gt;&lt;year&gt;2021&lt;/year&gt;&lt;/dates&gt;&lt;isbn&gt;25426605&lt;/isbn&gt;&lt;urls&gt;&lt;/urls&gt;&lt;electronic-resource-num&gt;10.1016/j.iot.2021.100387&lt;/electronic-resource-num&gt;&lt;/record&gt;&lt;/Cite&gt;&lt;/EndNote&gt;</w:instrText>
      </w:r>
      <w:r w:rsidR="00E92E65">
        <w:fldChar w:fldCharType="separate"/>
      </w:r>
      <w:r w:rsidR="00E92E65">
        <w:rPr>
          <w:noProof/>
        </w:rPr>
        <w:t>[</w:t>
      </w:r>
      <w:hyperlink w:anchor="_ENREF_10" w:tooltip="Jabbar, 2021 #38" w:history="1">
        <w:r w:rsidR="003A6DF6">
          <w:rPr>
            <w:noProof/>
          </w:rPr>
          <w:t>10</w:t>
        </w:r>
      </w:hyperlink>
      <w:r w:rsidR="00E92E65">
        <w:rPr>
          <w:noProof/>
        </w:rPr>
        <w:t>]</w:t>
      </w:r>
      <w:r w:rsidR="00E92E65">
        <w:fldChar w:fldCharType="end"/>
      </w:r>
      <w:r>
        <w:rPr>
          <w:rFonts w:hint="eastAsia"/>
        </w:rPr>
        <w:t>；</w:t>
      </w:r>
      <w:proofErr w:type="gramStart"/>
      <w:r>
        <w:rPr>
          <w:rFonts w:hint="eastAsia"/>
        </w:rPr>
        <w:t>此外，</w:t>
      </w:r>
      <w:proofErr w:type="gramEnd"/>
      <w:r w:rsidR="00D31F0A">
        <w:t>智慧教室設施配置</w:t>
      </w:r>
      <w:r w:rsidR="00D31F0A">
        <w:rPr>
          <w:rFonts w:hint="eastAsia"/>
        </w:rPr>
        <w:t>使用智慧白板、感測器、即時監控教室環境</w:t>
      </w:r>
      <w:r w:rsidR="00DE1B02">
        <w:rPr>
          <w:rFonts w:hint="eastAsia"/>
        </w:rPr>
        <w:t>指標</w:t>
      </w:r>
      <w:r w:rsidR="00AB1D6D">
        <w:rPr>
          <w:rFonts w:hint="eastAsia"/>
        </w:rPr>
        <w:t>(</w:t>
      </w:r>
      <w:r w:rsidR="00BF4A1B">
        <w:rPr>
          <w:rFonts w:hint="eastAsia"/>
        </w:rPr>
        <w:t>溫度或二氧化碳濃度</w:t>
      </w:r>
      <w:r w:rsidR="00AB1D6D">
        <w:rPr>
          <w:rFonts w:hint="eastAsia"/>
        </w:rPr>
        <w:t>)</w:t>
      </w:r>
      <w:r w:rsidR="00D31F0A">
        <w:rPr>
          <w:rFonts w:hint="eastAsia"/>
        </w:rPr>
        <w:t>、學生表現（出席、進度）當環境變化</w:t>
      </w:r>
      <w:proofErr w:type="gramStart"/>
      <w:r w:rsidR="000563AA">
        <w:rPr>
          <w:rFonts w:hint="eastAsia"/>
        </w:rPr>
        <w:t>如變熱</w:t>
      </w:r>
      <w:r w:rsidR="00D31F0A">
        <w:rPr>
          <w:rFonts w:hint="eastAsia"/>
        </w:rPr>
        <w:t>時</w:t>
      </w:r>
      <w:proofErr w:type="gramEnd"/>
      <w:r w:rsidR="00D31F0A">
        <w:rPr>
          <w:rFonts w:hint="eastAsia"/>
        </w:rPr>
        <w:t>，自動開啟冷氣調節</w:t>
      </w:r>
      <w:r w:rsidR="00E92E65">
        <w:fldChar w:fldCharType="begin"/>
      </w:r>
      <w:r w:rsidR="00E92E65">
        <w:instrText xml:space="preserve"> ADDIN EN.CITE &lt;EndNote&gt;&lt;Cite&gt;&lt;Author&gt;Chawla&lt;/Author&gt;&lt;Year&gt;2021&lt;/Year&gt;&lt;RecNum&gt;39&lt;/RecNum&gt;&lt;DisplayText&gt;[11]&lt;/DisplayText&gt;&lt;record&gt;&lt;rec-number&gt;39&lt;/rec-number&gt;&lt;foreign-keys&gt;&lt;key app="EN" db-id="dd2w5avfaexftzex9rmp5xxtt0awe5wf9ra5" timestamp="1750869450"&gt;39&lt;/key&gt;&lt;/foreign-keys&gt;&lt;ref-type name="Book Section"&gt;5&lt;/ref-type&gt;&lt;contributors&gt;&lt;authors&gt;&lt;author&gt;S. Jain and D. Chawla&lt;/author&gt;&lt;/authors&gt;&lt;secondary-authors&gt;&lt;author&gt;T. Senjyu, P. N. Mahalle, T. Perumal, A. Joshi&lt;/author&gt;&lt;/secondary-authors&gt;&lt;/contributors&gt;&lt;titles&gt;&lt;title&gt;A Smart Education Model for Future Learning and Teaching Using IoT&lt;/title&gt;&lt;secondary-title&gt;Information and Communication Technology for Intelligent Systems&lt;/secondary-title&gt;&lt;/titles&gt;&lt;pages&gt;67-73&lt;/pages&gt;&lt;volume&gt;196&lt;/volume&gt;&lt;number&gt;Smart Innovation, Systems and Technologies&lt;/number&gt;&lt;dates&gt;&lt;year&gt;2021&lt;/year&gt;&lt;/dates&gt;&lt;pub-location&gt;Singapore&lt;/pub-location&gt;&lt;publisher&gt;Springer Nature Singapore&lt;/publisher&gt;&lt;urls&gt;&lt;related-urls&gt;&lt;url&gt;https://link.springer.com/chapter/10.1007/978-981-15-7062-9_7&lt;/url&gt;&lt;/related-urls&gt;&lt;/urls&gt;&lt;electronic-resource-num&gt;https://doi.org/10.1007/978-981-15-7062-9_7&lt;/electronic-resource-num&gt;&lt;/record&gt;&lt;/Cite&gt;&lt;/EndNote&gt;</w:instrText>
      </w:r>
      <w:r w:rsidR="00E92E65">
        <w:fldChar w:fldCharType="separate"/>
      </w:r>
      <w:r w:rsidR="00E92E65">
        <w:rPr>
          <w:noProof/>
        </w:rPr>
        <w:t>[</w:t>
      </w:r>
      <w:hyperlink w:anchor="_ENREF_11" w:tooltip="Chawla, 2021 #39" w:history="1">
        <w:r w:rsidR="003A6DF6">
          <w:rPr>
            <w:noProof/>
          </w:rPr>
          <w:t>11</w:t>
        </w:r>
      </w:hyperlink>
      <w:r w:rsidR="00E92E65">
        <w:rPr>
          <w:noProof/>
        </w:rPr>
        <w:t>]</w:t>
      </w:r>
      <w:r w:rsidR="00E92E65">
        <w:fldChar w:fldCharType="end"/>
      </w:r>
      <w:r>
        <w:rPr>
          <w:rFonts w:hint="eastAsia"/>
        </w:rPr>
        <w:t>。</w:t>
      </w:r>
    </w:p>
    <w:p w14:paraId="774CA9BE" w14:textId="09745BCB" w:rsidR="005E2BB2" w:rsidRDefault="005E2BB2" w:rsidP="005B3A50">
      <w:pPr>
        <w:ind w:leftChars="-59" w:left="-142" w:right="240" w:firstLine="480"/>
      </w:pPr>
      <w:r>
        <w:rPr>
          <w:rFonts w:hint="eastAsia"/>
        </w:rPr>
        <w:t>雖然上述應用形式</w:t>
      </w:r>
      <w:proofErr w:type="gramStart"/>
      <w:r>
        <w:rPr>
          <w:rFonts w:hint="eastAsia"/>
        </w:rPr>
        <w:t>多樣，</w:t>
      </w:r>
      <w:proofErr w:type="gramEnd"/>
      <w:r>
        <w:rPr>
          <w:rFonts w:hint="eastAsia"/>
        </w:rPr>
        <w:t>涵蓋能源、交通、學習等不同面向，但從系統運作的根本來看，無論是哪一類服務或技術，其核心</w:t>
      </w:r>
      <w:proofErr w:type="gramStart"/>
      <w:r>
        <w:rPr>
          <w:rFonts w:hint="eastAsia"/>
        </w:rPr>
        <w:t>驅動力皆來自</w:t>
      </w:r>
      <w:proofErr w:type="gramEnd"/>
      <w:r>
        <w:rPr>
          <w:rFonts w:hint="eastAsia"/>
        </w:rPr>
        <w:t>於「資料」的取得、處理與分析應用</w:t>
      </w:r>
      <w:r w:rsidR="00D93BE5">
        <w:rPr>
          <w:rFonts w:hint="eastAsia"/>
        </w:rPr>
        <w:t>，</w:t>
      </w:r>
      <w:r w:rsidR="00D93BE5">
        <w:t>正如</w:t>
      </w:r>
      <w:r w:rsidR="00D93BE5">
        <w:t xml:space="preserve"> </w:t>
      </w:r>
      <w:proofErr w:type="spellStart"/>
      <w:r w:rsidR="00D93BE5">
        <w:t>Polin</w:t>
      </w:r>
      <w:proofErr w:type="spellEnd"/>
      <w:r w:rsidR="00D93BE5">
        <w:t xml:space="preserve"> </w:t>
      </w:r>
      <w:r w:rsidR="00D93BE5">
        <w:t>等人（</w:t>
      </w:r>
      <w:r w:rsidR="00D93BE5">
        <w:t>2023</w:t>
      </w:r>
      <w:r w:rsidR="00D93BE5">
        <w:t>）所指出，智慧校園的功能建立在龐大的資料彙整與整合應用之上，其中</w:t>
      </w:r>
      <w:r w:rsidR="00D93BE5">
        <w:t xml:space="preserve"> IoT</w:t>
      </w:r>
      <w:r w:rsidR="00D93BE5">
        <w:t>、感測器、</w:t>
      </w:r>
      <w:r w:rsidR="003F24B5">
        <w:rPr>
          <w:rFonts w:hint="eastAsia"/>
        </w:rPr>
        <w:t>數據平台等</w:t>
      </w:r>
      <w:r w:rsidR="00C43C43">
        <w:rPr>
          <w:rFonts w:hint="eastAsia"/>
        </w:rPr>
        <w:t>相關的</w:t>
      </w:r>
      <w:r w:rsidR="004C2A0B">
        <w:rPr>
          <w:rFonts w:hint="eastAsia"/>
        </w:rPr>
        <w:t>軟硬體設備</w:t>
      </w:r>
      <w:r w:rsidR="00D93BE5">
        <w:t>，皆是實現智慧治理不可或缺的技術條件</w:t>
      </w:r>
      <w:r>
        <w:rPr>
          <w:rFonts w:hint="eastAsia"/>
        </w:rPr>
        <w:t>。</w:t>
      </w:r>
    </w:p>
    <w:p w14:paraId="7CB041C7" w14:textId="324AB7E0" w:rsidR="005E2BB2" w:rsidRDefault="005E2BB2" w:rsidP="005B3A50">
      <w:pPr>
        <w:ind w:leftChars="-59" w:left="-142" w:right="240" w:firstLine="480"/>
      </w:pPr>
      <w:r>
        <w:rPr>
          <w:rFonts w:hint="eastAsia"/>
        </w:rPr>
        <w:t>在這樣的架構下，數位化校園（</w:t>
      </w:r>
      <w:r>
        <w:rPr>
          <w:rFonts w:hint="eastAsia"/>
        </w:rPr>
        <w:t>Digital Campus</w:t>
      </w:r>
      <w:r>
        <w:rPr>
          <w:rFonts w:hint="eastAsia"/>
        </w:rPr>
        <w:t>）提供了資料收集與儲存的基礎條件，這一階段著重於資訊的數位</w:t>
      </w:r>
      <w:r w:rsidR="006C7600">
        <w:rPr>
          <w:rFonts w:hint="eastAsia"/>
        </w:rPr>
        <w:t>存儲等</w:t>
      </w:r>
      <w:r>
        <w:rPr>
          <w:rFonts w:hint="eastAsia"/>
        </w:rPr>
        <w:t>，是智慧應用得以建立的「數據來源環境」</w:t>
      </w:r>
      <w:r w:rsidR="00E6492B">
        <w:rPr>
          <w:rFonts w:hint="eastAsia"/>
        </w:rPr>
        <w:t>如</w:t>
      </w:r>
      <w:r w:rsidR="00E6492B">
        <w:t>Zhao Yang Don</w:t>
      </w:r>
      <w:r w:rsidR="00E6492B">
        <w:rPr>
          <w:rFonts w:hint="eastAsia"/>
        </w:rPr>
        <w:t>g</w:t>
      </w:r>
      <w:r w:rsidR="00E6492B">
        <w:rPr>
          <w:rFonts w:hint="eastAsia"/>
        </w:rPr>
        <w:t>等人提到</w:t>
      </w:r>
      <w:r w:rsidR="00E6492B">
        <w:t>智慧校園的資料來源涵蓋感測器、教學歷程、表現評估、課外活動等，這些即時數據在雲端與</w:t>
      </w:r>
      <w:r w:rsidR="00E6492B">
        <w:t xml:space="preserve"> IoT </w:t>
      </w:r>
      <w:r w:rsidR="00E6492B">
        <w:t>支援下被整合，為校園提供個人化服務與決策支持，是智慧化功能的基礎</w:t>
      </w:r>
      <w:r>
        <w:rPr>
          <w:rFonts w:hint="eastAsia"/>
        </w:rPr>
        <w:t>。</w:t>
      </w:r>
    </w:p>
    <w:p w14:paraId="6E243446" w14:textId="01968DE9" w:rsidR="00732AEA" w:rsidRPr="00CE00A4" w:rsidRDefault="00D82F35" w:rsidP="00E70D3D">
      <w:pPr>
        <w:widowControl/>
        <w:spacing w:line="240" w:lineRule="auto"/>
        <w:ind w:leftChars="0" w:left="0" w:rightChars="0" w:right="0" w:firstLineChars="0" w:firstLine="0"/>
        <w:jc w:val="left"/>
      </w:pPr>
      <w:r>
        <w:br w:type="page"/>
      </w:r>
    </w:p>
    <w:p w14:paraId="38C1CBE0" w14:textId="2404E122" w:rsidR="00CE00A4" w:rsidRDefault="00CE00A4" w:rsidP="00207093">
      <w:pPr>
        <w:pStyle w:val="2"/>
        <w:ind w:right="240"/>
        <w:rPr>
          <w:szCs w:val="28"/>
        </w:rPr>
      </w:pPr>
      <w:bookmarkStart w:id="27" w:name="_Toc136425600"/>
      <w:bookmarkStart w:id="28" w:name="_Toc136425783"/>
      <w:bookmarkStart w:id="29" w:name="_Toc136426180"/>
      <w:bookmarkStart w:id="30" w:name="_Toc136426337"/>
      <w:bookmarkStart w:id="31" w:name="_Toc136442038"/>
      <w:bookmarkStart w:id="32" w:name="_Toc136443193"/>
      <w:bookmarkStart w:id="33" w:name="_Toc136639808"/>
      <w:bookmarkStart w:id="34" w:name="_Toc136644880"/>
      <w:bookmarkStart w:id="35" w:name="_Toc136645832"/>
      <w:bookmarkStart w:id="36" w:name="_Toc136651034"/>
      <w:bookmarkStart w:id="37" w:name="_Toc136655596"/>
      <w:bookmarkStart w:id="38" w:name="_Toc136743293"/>
      <w:bookmarkStart w:id="39" w:name="_Toc136743871"/>
      <w:bookmarkStart w:id="40" w:name="_Toc136743922"/>
      <w:bookmarkStart w:id="41" w:name="_Toc137480264"/>
      <w:bookmarkStart w:id="42" w:name="_Toc137613355"/>
      <w:bookmarkStart w:id="43" w:name="_Toc137618865"/>
      <w:bookmarkStart w:id="44" w:name="_Toc137619026"/>
      <w:bookmarkStart w:id="45" w:name="_Toc137799395"/>
      <w:bookmarkStart w:id="46" w:name="_Toc137806078"/>
      <w:bookmarkStart w:id="47" w:name="_Toc138732652"/>
      <w:bookmarkStart w:id="48" w:name="_Toc138766349"/>
      <w:bookmarkStart w:id="49" w:name="_Toc138769925"/>
      <w:bookmarkStart w:id="50" w:name="_Toc138862526"/>
      <w:bookmarkStart w:id="51" w:name="_Toc139043233"/>
      <w:bookmarkStart w:id="52" w:name="_Toc140658351"/>
      <w:bookmarkStart w:id="53" w:name="_Toc140697374"/>
      <w:bookmarkStart w:id="54" w:name="_Toc140715535"/>
      <w:bookmarkStart w:id="55" w:name="_Toc140720602"/>
      <w:bookmarkStart w:id="56" w:name="_Toc140775955"/>
      <w:bookmarkStart w:id="57" w:name="_Toc140811604"/>
      <w:bookmarkStart w:id="58" w:name="_Toc140882064"/>
      <w:bookmarkStart w:id="59" w:name="_Toc140883193"/>
      <w:bookmarkStart w:id="60" w:name="_Toc202744840"/>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sidRPr="00CE00A4">
        <w:rPr>
          <w:rFonts w:hint="eastAsia"/>
          <w:szCs w:val="28"/>
        </w:rPr>
        <w:lastRenderedPageBreak/>
        <w:t>大數據作為智慧城市與校園發展之核心驅動</w:t>
      </w:r>
      <w:bookmarkEnd w:id="60"/>
    </w:p>
    <w:p w14:paraId="2CAD57D2" w14:textId="1A96D9BE" w:rsidR="00BB105E" w:rsidRDefault="00BB105E" w:rsidP="005B3A50">
      <w:pPr>
        <w:ind w:leftChars="-59" w:left="-142" w:right="240" w:firstLine="480"/>
      </w:pPr>
      <w:r>
        <w:rPr>
          <w:rFonts w:hint="eastAsia"/>
        </w:rPr>
        <w:t>無論是智慧城市或智慧校園，儘管其應用形式</w:t>
      </w:r>
      <w:proofErr w:type="gramStart"/>
      <w:r>
        <w:rPr>
          <w:rFonts w:hint="eastAsia"/>
        </w:rPr>
        <w:t>多樣，</w:t>
      </w:r>
      <w:proofErr w:type="gramEnd"/>
      <w:r>
        <w:rPr>
          <w:rFonts w:hint="eastAsia"/>
        </w:rPr>
        <w:t>如能源管理、交通引導、教學推薦或資源調度等，但其背後皆有一項共通核心：資料是系統智慧化的驅動引擎。在智慧治理的架構中，所有服務的啟動與優化，無不依賴大量資料的持續蒐集、儲存、分析與應用。</w:t>
      </w:r>
    </w:p>
    <w:p w14:paraId="081D3741" w14:textId="3AFCE747" w:rsidR="00BB105E" w:rsidRDefault="00BB105E" w:rsidP="005B3A50">
      <w:pPr>
        <w:ind w:leftChars="-59" w:left="-142" w:right="240" w:firstLine="480"/>
      </w:pPr>
      <w:r>
        <w:rPr>
          <w:rFonts w:hint="eastAsia"/>
        </w:rPr>
        <w:t>Batty</w:t>
      </w:r>
      <w:r>
        <w:rPr>
          <w:rFonts w:hint="eastAsia"/>
        </w:rPr>
        <w:t>（</w:t>
      </w:r>
      <w:r>
        <w:rPr>
          <w:rFonts w:hint="eastAsia"/>
        </w:rPr>
        <w:t>2013</w:t>
      </w:r>
      <w:r>
        <w:rPr>
          <w:rFonts w:hint="eastAsia"/>
        </w:rPr>
        <w:t>）指出，隨著大數據技術的出現，城市治理模式已從過往強調長期結構性規劃，轉向更依賴即時且可空間定位的資料流，以實現動態調度與微觀管理。這種「資料感知式治理」（</w:t>
      </w:r>
      <w:r>
        <w:rPr>
          <w:rFonts w:hint="eastAsia"/>
        </w:rPr>
        <w:t>data-aware governance</w:t>
      </w:r>
      <w:r>
        <w:rPr>
          <w:rFonts w:hint="eastAsia"/>
        </w:rPr>
        <w:t>）重塑了都市操作的節奏與尺度，也為教育場域提供了智慧轉型的新邏輯</w:t>
      </w:r>
      <w:r w:rsidR="00781274">
        <w:fldChar w:fldCharType="begin"/>
      </w:r>
      <w:r w:rsidR="00781274">
        <w:instrText xml:space="preserve"> ADDIN EN.CITE &lt;EndNote&gt;&lt;Cite&gt;&lt;Author&gt;Batty&lt;/Author&gt;&lt;Year&gt;2013&lt;/Year&gt;&lt;RecNum&gt;41&lt;/RecNum&gt;&lt;DisplayText&gt;[12]&lt;/DisplayText&gt;&lt;record&gt;&lt;rec-number&gt;41&lt;/rec-number&gt;&lt;foreign-keys&gt;&lt;key app="EN" db-id="dd2w5avfaexftzex9rmp5xxtt0awe5wf9ra5" timestamp="1750911108"&gt;41&lt;/key&gt;&lt;/foreign-keys&gt;&lt;ref-type name="Journal Article"&gt;17&lt;/ref-type&gt;&lt;contributors&gt;&lt;authors&gt;&lt;author&gt;Batty, M.&lt;/author&gt;&lt;/authors&gt;&lt;/contributors&gt;&lt;auth-address&gt;University College London, UK.&lt;/auth-address&gt;&lt;titles&gt;&lt;title&gt;Big data, smart cities and city planning&lt;/title&gt;&lt;secondary-title&gt;Dialogues Hum Geogr&lt;/secondary-title&gt;&lt;/titles&gt;&lt;periodical&gt;&lt;full-title&gt;Dialogues Hum Geogr&lt;/full-title&gt;&lt;/periodical&gt;&lt;pages&gt;274-279&lt;/pages&gt;&lt;volume&gt;3&lt;/volume&gt;&lt;number&gt;3&lt;/number&gt;&lt;edition&gt;20131210&lt;/edition&gt;&lt;keywords&gt;&lt;keyword&gt;big data&lt;/keyword&gt;&lt;keyword&gt;managing disruptions&lt;/keyword&gt;&lt;keyword&gt;new theory&lt;/keyword&gt;&lt;keyword&gt;real-time streaming&lt;/keyword&gt;&lt;keyword&gt;shorter time horizons&lt;/keyword&gt;&lt;keyword&gt;smart cities&lt;/keyword&gt;&lt;/keywords&gt;&lt;dates&gt;&lt;year&gt;2013&lt;/year&gt;&lt;pub-dates&gt;&lt;date&gt;Nov&lt;/date&gt;&lt;/pub-dates&gt;&lt;/dates&gt;&lt;isbn&gt;2043-8206 (Print)&amp;#xD;2043-8214 (Electronic)&amp;#xD;2043-8206 (Linking)&lt;/isbn&gt;&lt;accession-num&gt;29472982&lt;/accession-num&gt;&lt;urls&gt;&lt;related-urls&gt;&lt;url&gt;https://www.ncbi.nlm.nih.gov/pubmed/29472982&lt;/url&gt;&lt;/related-urls&gt;&lt;/urls&gt;&lt;custom2&gt;PMC5808818&lt;/custom2&gt;&lt;electronic-resource-num&gt;10.1177/2043820613513390&lt;/electronic-resource-num&gt;&lt;remote-database-name&gt;PubMed-not-MEDLINE&lt;/remote-database-name&gt;&lt;remote-database-provider&gt;NLM&lt;/remote-database-provider&gt;&lt;/record&gt;&lt;/Cite&gt;&lt;/EndNote&gt;</w:instrText>
      </w:r>
      <w:r w:rsidR="00781274">
        <w:fldChar w:fldCharType="separate"/>
      </w:r>
      <w:r w:rsidR="00781274">
        <w:rPr>
          <w:noProof/>
        </w:rPr>
        <w:t>[</w:t>
      </w:r>
      <w:hyperlink w:anchor="_ENREF_12" w:tooltip="Batty, 2013 #41" w:history="1">
        <w:r w:rsidR="003A6DF6">
          <w:rPr>
            <w:noProof/>
          </w:rPr>
          <w:t>12</w:t>
        </w:r>
      </w:hyperlink>
      <w:r w:rsidR="00781274">
        <w:rPr>
          <w:noProof/>
        </w:rPr>
        <w:t>]</w:t>
      </w:r>
      <w:r w:rsidR="00781274">
        <w:fldChar w:fldCharType="end"/>
      </w:r>
      <w:r>
        <w:rPr>
          <w:rFonts w:hint="eastAsia"/>
        </w:rPr>
        <w:t>。</w:t>
      </w:r>
      <w:r>
        <w:rPr>
          <w:rFonts w:hint="eastAsia"/>
        </w:rPr>
        <w:t xml:space="preserve">Villegas-Ch </w:t>
      </w:r>
      <w:r>
        <w:rPr>
          <w:rFonts w:hint="eastAsia"/>
        </w:rPr>
        <w:t>等人（</w:t>
      </w:r>
      <w:r>
        <w:rPr>
          <w:rFonts w:hint="eastAsia"/>
        </w:rPr>
        <w:t>2019</w:t>
      </w:r>
      <w:r>
        <w:rPr>
          <w:rFonts w:hint="eastAsia"/>
        </w:rPr>
        <w:t>）則進一步指出，大學校園具備微型城市的社會組織特性，是實踐智慧城市技術的理想平台。其研究建構一套以</w:t>
      </w:r>
      <w:r>
        <w:rPr>
          <w:rFonts w:hint="eastAsia"/>
        </w:rPr>
        <w:t xml:space="preserve"> IoT </w:t>
      </w:r>
      <w:r>
        <w:rPr>
          <w:rFonts w:hint="eastAsia"/>
        </w:rPr>
        <w:t>感測器為前端、結合</w:t>
      </w:r>
      <w:r>
        <w:rPr>
          <w:rFonts w:hint="eastAsia"/>
        </w:rPr>
        <w:t xml:space="preserve"> Hadoop-based </w:t>
      </w:r>
      <w:r>
        <w:rPr>
          <w:rFonts w:hint="eastAsia"/>
        </w:rPr>
        <w:t>大數據平台的智慧校園架構，用以實現永續環境監控、能源最佳化與服務個人化。其核心機制即是透過穩定、即時且具可讀性的資料流，促成跨系統整合與智慧應用</w:t>
      </w:r>
      <w:r w:rsidR="00781274">
        <w:fldChar w:fldCharType="begin"/>
      </w:r>
      <w:r w:rsidR="00781274">
        <w:instrText xml:space="preserve"> ADDIN EN.CITE &lt;EndNote&gt;&lt;Cite&gt;&lt;Author&gt;Villegas-Ch&lt;/Author&gt;&lt;Year&gt;2019&lt;/Year&gt;&lt;RecNum&gt;40&lt;/RecNum&gt;&lt;DisplayText&gt;[13]&lt;/DisplayText&gt;&lt;record&gt;&lt;rec-number&gt;40&lt;/rec-number&gt;&lt;foreign-keys&gt;&lt;key app="EN" db-id="dd2w5avfaexftzex9rmp5xxtt0awe5wf9ra5" timestamp="1750911104"&gt;40&lt;/key&gt;&lt;/foreign-keys&gt;&lt;ref-type name="Journal Article"&gt;17&lt;/ref-type&gt;&lt;contributors&gt;&lt;authors&gt;&lt;author&gt;Villegas-Ch, William&lt;/author&gt;&lt;author&gt;Palacios-Pacheco, Xavier&lt;/author&gt;&lt;author&gt;Luján-Mora, Sergio&lt;/author&gt;&lt;/authors&gt;&lt;/contributors&gt;&lt;titles&gt;&lt;title&gt;Application of a Smart City Model to a Traditional University Campus with a Big Data Architecture: A Sustainable Smart Campus&lt;/title&gt;&lt;secondary-title&gt;Sustainability&lt;/secondary-title&gt;&lt;/titles&gt;&lt;periodical&gt;&lt;full-title&gt;Sustainability&lt;/full-title&gt;&lt;/periodical&gt;&lt;volume&gt;11&lt;/volume&gt;&lt;number&gt;10&lt;/number&gt;&lt;section&gt;2857&lt;/section&gt;&lt;dates&gt;&lt;year&gt;2019&lt;/year&gt;&lt;/dates&gt;&lt;isbn&gt;2071-1050&lt;/isbn&gt;&lt;urls&gt;&lt;/urls&gt;&lt;electronic-resource-num&gt;10.3390/su11102857&lt;/electronic-resource-num&gt;&lt;/record&gt;&lt;/Cite&gt;&lt;/EndNote&gt;</w:instrText>
      </w:r>
      <w:r w:rsidR="00781274">
        <w:fldChar w:fldCharType="separate"/>
      </w:r>
      <w:r w:rsidR="00781274">
        <w:rPr>
          <w:noProof/>
        </w:rPr>
        <w:t>[</w:t>
      </w:r>
      <w:hyperlink w:anchor="_ENREF_13" w:tooltip="Villegas-Ch, 2019 #40" w:history="1">
        <w:r w:rsidR="003A6DF6">
          <w:rPr>
            <w:noProof/>
          </w:rPr>
          <w:t>13</w:t>
        </w:r>
      </w:hyperlink>
      <w:r w:rsidR="00781274">
        <w:rPr>
          <w:noProof/>
        </w:rPr>
        <w:t>]</w:t>
      </w:r>
      <w:r w:rsidR="00781274">
        <w:fldChar w:fldCharType="end"/>
      </w:r>
      <w:r>
        <w:rPr>
          <w:rFonts w:hint="eastAsia"/>
        </w:rPr>
        <w:t>。</w:t>
      </w:r>
      <w:r>
        <w:rPr>
          <w:rFonts w:hint="eastAsia"/>
        </w:rPr>
        <w:t>Williamson</w:t>
      </w:r>
      <w:r>
        <w:rPr>
          <w:rFonts w:hint="eastAsia"/>
        </w:rPr>
        <w:t>（</w:t>
      </w:r>
      <w:r>
        <w:rPr>
          <w:rFonts w:hint="eastAsia"/>
        </w:rPr>
        <w:t>2018</w:t>
      </w:r>
      <w:r>
        <w:rPr>
          <w:rFonts w:hint="eastAsia"/>
        </w:rPr>
        <w:t>）</w:t>
      </w:r>
      <w:r w:rsidR="00585F2F">
        <w:rPr>
          <w:rFonts w:hint="eastAsia"/>
        </w:rPr>
        <w:t>也</w:t>
      </w:r>
      <w:r>
        <w:rPr>
          <w:rFonts w:hint="eastAsia"/>
        </w:rPr>
        <w:t>在探討高等教育的數據基礎建設時指出</w:t>
      </w:r>
      <w:r w:rsidR="00585F2F">
        <w:rPr>
          <w:rFonts w:hint="eastAsia"/>
        </w:rPr>
        <w:t>，</w:t>
      </w:r>
      <w:r>
        <w:rPr>
          <w:rFonts w:hint="eastAsia"/>
        </w:rPr>
        <w:t>數據已成為大學治理與教育決策的新基礎架構（</w:t>
      </w:r>
      <w:r>
        <w:rPr>
          <w:rFonts w:hint="eastAsia"/>
        </w:rPr>
        <w:t>hidden architecture</w:t>
      </w:r>
      <w:r>
        <w:rPr>
          <w:rFonts w:hint="eastAsia"/>
        </w:rPr>
        <w:t>），重塑了教學設計、學習歷程與評估機制，改變了大學的組織結構與運作邏輯。</w:t>
      </w:r>
      <w:r w:rsidR="00767F21">
        <w:rPr>
          <w:rFonts w:hint="eastAsia"/>
        </w:rPr>
        <w:t>文中</w:t>
      </w:r>
      <w:r>
        <w:rPr>
          <w:rFonts w:hint="eastAsia"/>
        </w:rPr>
        <w:t>強調，大數據不是單純的技術資源，而是推動教育轉型與智慧決策的制度核心</w:t>
      </w:r>
      <w:r w:rsidR="00781274">
        <w:fldChar w:fldCharType="begin"/>
      </w:r>
      <w:r w:rsidR="00781274">
        <w:instrText xml:space="preserve"> ADDIN EN.CITE &lt;EndNote&gt;&lt;Cite&gt;&lt;Author&gt;Williamson&lt;/Author&gt;&lt;Year&gt;2018&lt;/Year&gt;&lt;RecNum&gt;42&lt;/RecNum&gt;&lt;DisplayText&gt;[14]&lt;/DisplayText&gt;&lt;record&gt;&lt;rec-number&gt;42&lt;/rec-number&gt;&lt;foreign-keys&gt;&lt;key app="EN" db-id="dd2w5avfaexftzex9rmp5xxtt0awe5wf9ra5" timestamp="1750911113"&gt;42&lt;/key&gt;&lt;/foreign-keys&gt;&lt;ref-type name="Journal Article"&gt;17&lt;/ref-type&gt;&lt;contributors&gt;&lt;authors&gt;&lt;author&gt;Williamson, Ben&lt;/author&gt;&lt;/authors&gt;&lt;/contributors&gt;&lt;titles&gt;&lt;title&gt;The hidden architecture of higher education: building a big data infrastructure for the ‘smarter university’&lt;/title&gt;&lt;secondary-title&gt;International Journal of Educational Technology in Higher Education&lt;/secondary-title&gt;&lt;/titles&gt;&lt;periodical&gt;&lt;full-title&gt;International Journal of Educational Technology in Higher Education&lt;/full-title&gt;&lt;/periodical&gt;&lt;volume&gt;15&lt;/volume&gt;&lt;number&gt;1&lt;/number&gt;&lt;dates&gt;&lt;year&gt;2018&lt;/year&gt;&lt;/dates&gt;&lt;isbn&gt;2365-9440&lt;/isbn&gt;&lt;urls&gt;&lt;/urls&gt;&lt;electronic-resource-num&gt;10.1186/s41239-018-0094-1&lt;/electronic-resource-num&gt;&lt;/record&gt;&lt;/Cite&gt;&lt;/EndNote&gt;</w:instrText>
      </w:r>
      <w:r w:rsidR="00781274">
        <w:fldChar w:fldCharType="separate"/>
      </w:r>
      <w:r w:rsidR="00781274">
        <w:rPr>
          <w:noProof/>
        </w:rPr>
        <w:t>[</w:t>
      </w:r>
      <w:hyperlink w:anchor="_ENREF_14" w:tooltip="Williamson, 2018 #42" w:history="1">
        <w:r w:rsidR="003A6DF6">
          <w:rPr>
            <w:noProof/>
          </w:rPr>
          <w:t>14</w:t>
        </w:r>
      </w:hyperlink>
      <w:r w:rsidR="00781274">
        <w:rPr>
          <w:noProof/>
        </w:rPr>
        <w:t>]</w:t>
      </w:r>
      <w:r w:rsidR="00781274">
        <w:fldChar w:fldCharType="end"/>
      </w:r>
      <w:r>
        <w:rPr>
          <w:rFonts w:hint="eastAsia"/>
        </w:rPr>
        <w:t>。</w:t>
      </w:r>
    </w:p>
    <w:p w14:paraId="6A3D981C" w14:textId="5288970B" w:rsidR="00BB105E" w:rsidRDefault="00BB105E" w:rsidP="005B3A50">
      <w:pPr>
        <w:ind w:leftChars="-59" w:left="-142" w:right="240" w:firstLine="480"/>
      </w:pPr>
      <w:r>
        <w:rPr>
          <w:rFonts w:hint="eastAsia"/>
        </w:rPr>
        <w:t>綜合上述觀點可見，資料不僅是智慧應用的基礎，更是連接數位化基礎設施與智慧化決策實踐之間的橋樑。唯有建構穩定且具可分析性的資料體系，智慧校園與智慧城市才能從概念願景，邁向具體可行的行動路徑。</w:t>
      </w:r>
    </w:p>
    <w:p w14:paraId="166F80E5" w14:textId="3BB02D7A" w:rsidR="000D4344" w:rsidRPr="00BB105E" w:rsidRDefault="000D4344" w:rsidP="00473CEB">
      <w:pPr>
        <w:widowControl/>
        <w:spacing w:line="240" w:lineRule="auto"/>
        <w:ind w:leftChars="0" w:left="0" w:rightChars="0" w:right="0" w:firstLineChars="0" w:firstLine="0"/>
        <w:jc w:val="left"/>
      </w:pPr>
      <w:r>
        <w:br w:type="page"/>
      </w:r>
    </w:p>
    <w:p w14:paraId="0EFF48E3" w14:textId="15FA51CC" w:rsidR="00E6492B" w:rsidRDefault="00C50AAC" w:rsidP="00C50AAC">
      <w:pPr>
        <w:pStyle w:val="2"/>
        <w:ind w:right="240"/>
      </w:pPr>
      <w:bookmarkStart w:id="61" w:name="_Toc202744841"/>
      <w:r>
        <w:rPr>
          <w:rFonts w:hint="eastAsia"/>
        </w:rPr>
        <w:lastRenderedPageBreak/>
        <w:t>小節</w:t>
      </w:r>
      <w:bookmarkEnd w:id="61"/>
    </w:p>
    <w:p w14:paraId="7AFFC67B" w14:textId="7F73AD73" w:rsidR="004F1A33" w:rsidRDefault="004F1A33" w:rsidP="00C23240">
      <w:pPr>
        <w:ind w:leftChars="-59" w:left="-142" w:right="240" w:firstLine="480"/>
      </w:pPr>
      <w:r>
        <w:rPr>
          <w:rFonts w:hint="eastAsia"/>
        </w:rPr>
        <w:t>綜合以上探討可以發現，智慧校園（</w:t>
      </w:r>
      <w:r>
        <w:rPr>
          <w:rFonts w:hint="eastAsia"/>
        </w:rPr>
        <w:t>Smart Campus</w:t>
      </w:r>
      <w:r>
        <w:rPr>
          <w:rFonts w:hint="eastAsia"/>
        </w:rPr>
        <w:t>）可被視為智慧城市的一個縮影，並且是較適合推動智慧治理理念的先導場域。其核心在於</w:t>
      </w:r>
      <w:proofErr w:type="gramStart"/>
      <w:r>
        <w:rPr>
          <w:rFonts w:hint="eastAsia"/>
        </w:rPr>
        <w:t>於</w:t>
      </w:r>
      <w:proofErr w:type="gramEnd"/>
      <w:r>
        <w:rPr>
          <w:rFonts w:hint="eastAsia"/>
        </w:rPr>
        <w:t>數位化基礎之上，進一步導入資料分析與回饋機制，實現跨系統整合與決策支援，最終達到自適應及預測性服務。換句話說，數位化校園主要提供「可用資料」，而智慧校園則讓這些資料「產生價值」。</w:t>
      </w:r>
    </w:p>
    <w:p w14:paraId="430AD57C" w14:textId="0BF22822" w:rsidR="004F1A33" w:rsidRDefault="004F1A33" w:rsidP="00C23240">
      <w:pPr>
        <w:ind w:leftChars="-59" w:left="-142" w:right="240" w:firstLine="480"/>
      </w:pPr>
      <w:r>
        <w:rPr>
          <w:rFonts w:hint="eastAsia"/>
        </w:rPr>
        <w:t>然而，上述智慧城市和智慧校園的多面向分類雖然有助於理解系統架構，但在實務操作中仍面臨「整合」的挑戰。包括：應先整合哪些技術？整合順序為何？跨單位合作如何推進？這些問題往往沒有一致標準，導致執行策略易流於抽象。如同</w:t>
      </w:r>
      <w:r>
        <w:rPr>
          <w:rFonts w:hint="eastAsia"/>
        </w:rPr>
        <w:t xml:space="preserve"> Albino, Berardi </w:t>
      </w:r>
      <w:r>
        <w:rPr>
          <w:rFonts w:hint="eastAsia"/>
        </w:rPr>
        <w:t>與</w:t>
      </w:r>
      <w:r>
        <w:rPr>
          <w:rFonts w:hint="eastAsia"/>
        </w:rPr>
        <w:t xml:space="preserve"> </w:t>
      </w:r>
      <w:proofErr w:type="spellStart"/>
      <w:r>
        <w:rPr>
          <w:rFonts w:hint="eastAsia"/>
        </w:rPr>
        <w:t>Dangelico</w:t>
      </w:r>
      <w:proofErr w:type="spellEnd"/>
      <w:r>
        <w:rPr>
          <w:rFonts w:hint="eastAsia"/>
        </w:rPr>
        <w:t>（</w:t>
      </w:r>
      <w:r>
        <w:rPr>
          <w:rFonts w:hint="eastAsia"/>
        </w:rPr>
        <w:t>2015</w:t>
      </w:r>
      <w:r>
        <w:rPr>
          <w:rFonts w:hint="eastAsia"/>
        </w:rPr>
        <w:t>）所述，智慧城市推動困難的重要原因之一，即是概念模糊、定義分歧，造成實施的目標與設定難以聚焦。</w:t>
      </w:r>
    </w:p>
    <w:p w14:paraId="2C0F3BE4" w14:textId="69E3562D" w:rsidR="004F1A33" w:rsidRDefault="004F1A33" w:rsidP="00C23240">
      <w:pPr>
        <w:ind w:leftChars="-59" w:left="-142" w:right="240" w:firstLine="480"/>
      </w:pPr>
      <w:r>
        <w:rPr>
          <w:rFonts w:hint="eastAsia"/>
        </w:rPr>
        <w:t>校園作為一種邊界</w:t>
      </w:r>
      <w:proofErr w:type="gramStart"/>
      <w:r>
        <w:rPr>
          <w:rFonts w:hint="eastAsia"/>
        </w:rPr>
        <w:t>清晰、</w:t>
      </w:r>
      <w:proofErr w:type="gramEnd"/>
      <w:r>
        <w:rPr>
          <w:rFonts w:hint="eastAsia"/>
        </w:rPr>
        <w:t>規模有限的空間，雖然資源有限、既有系統更新也存在挑戰，但因人員組成單純、管理層級較少，反而更適合作為智慧城市技術的「生活實驗室」</w:t>
      </w:r>
      <w:r>
        <w:rPr>
          <w:rFonts w:hint="eastAsia"/>
        </w:rPr>
        <w:t>(living lab)</w:t>
      </w:r>
      <w:r>
        <w:rPr>
          <w:rFonts w:hint="eastAsia"/>
        </w:rPr>
        <w:t>。在這樣的架構下，先由校園進行試點推動，逐步建立資料驅動、可預測的治理與管理流程，將是可行的策略途徑。</w:t>
      </w:r>
    </w:p>
    <w:p w14:paraId="4ED635A2" w14:textId="788371A1" w:rsidR="004F1A33" w:rsidRDefault="004F1A33" w:rsidP="00C23240">
      <w:pPr>
        <w:ind w:leftChars="-59" w:left="-142" w:right="240" w:firstLine="480"/>
      </w:pPr>
      <w:r>
        <w:rPr>
          <w:rFonts w:hint="eastAsia"/>
        </w:rPr>
        <w:t>本研究將以校園停車管理系統的車輛辨識資料為切入點，進一步說明校園交通管理制度及數據應用如何實作於具體場域。透過停車行為資料的深入分析，</w:t>
      </w:r>
      <w:r w:rsidR="005C2FAE">
        <w:rPr>
          <w:rFonts w:hint="eastAsia"/>
        </w:rPr>
        <w:t>期望</w:t>
      </w:r>
      <w:r>
        <w:rPr>
          <w:rFonts w:hint="eastAsia"/>
        </w:rPr>
        <w:t>做為後續推展</w:t>
      </w:r>
      <w:r w:rsidR="001C75D5">
        <w:rPr>
          <w:rFonts w:hint="eastAsia"/>
        </w:rPr>
        <w:t>的</w:t>
      </w:r>
      <w:r>
        <w:rPr>
          <w:rFonts w:hint="eastAsia"/>
        </w:rPr>
        <w:t>智慧</w:t>
      </w:r>
      <w:r w:rsidR="003A0321">
        <w:rPr>
          <w:rFonts w:hint="eastAsia"/>
        </w:rPr>
        <w:t>管理提供</w:t>
      </w:r>
      <w:r w:rsidR="008A0680">
        <w:rPr>
          <w:rFonts w:hint="eastAsia"/>
        </w:rPr>
        <w:t>幫助與數據的參考</w:t>
      </w:r>
      <w:r>
        <w:rPr>
          <w:rFonts w:hint="eastAsia"/>
        </w:rPr>
        <w:t>。</w:t>
      </w:r>
    </w:p>
    <w:p w14:paraId="53F7CB75" w14:textId="73C9F0DD" w:rsidR="00C50AAC" w:rsidRPr="00C50AAC" w:rsidRDefault="004F1A33" w:rsidP="00C23240">
      <w:pPr>
        <w:ind w:leftChars="-59" w:left="-142" w:right="240" w:firstLine="480"/>
      </w:pPr>
      <w:r>
        <w:rPr>
          <w:rFonts w:hint="eastAsia"/>
        </w:rPr>
        <w:t>下一章將進一步介紹國立陽明交通大學校園目前的</w:t>
      </w:r>
      <w:r w:rsidR="00473CEB">
        <w:rPr>
          <w:rFonts w:hint="eastAsia"/>
        </w:rPr>
        <w:t>數位化</w:t>
      </w:r>
      <w:r>
        <w:rPr>
          <w:rFonts w:hint="eastAsia"/>
        </w:rPr>
        <w:t>措施，包含停車管理、交通環境及其制度規範，並對應數位化願景以及智慧城市的延伸意義，作為後續第四章停車管理資料分析之基礎</w:t>
      </w:r>
      <w:r w:rsidR="00C50AAC" w:rsidRPr="00C50AAC">
        <w:rPr>
          <w:rFonts w:hint="eastAsia"/>
        </w:rPr>
        <w:t>。</w:t>
      </w:r>
    </w:p>
    <w:p w14:paraId="57FED489" w14:textId="07CEC478" w:rsidR="00E6492B" w:rsidRPr="001D337F" w:rsidRDefault="00E92E65" w:rsidP="00E70D3D">
      <w:pPr>
        <w:widowControl/>
        <w:spacing w:line="240" w:lineRule="auto"/>
        <w:ind w:leftChars="0" w:left="0" w:rightChars="0" w:right="0" w:firstLineChars="0" w:firstLine="0"/>
        <w:jc w:val="left"/>
      </w:pPr>
      <w:r>
        <w:br w:type="page"/>
      </w:r>
    </w:p>
    <w:p w14:paraId="23AA5C2E" w14:textId="5004065B" w:rsidR="003441F2" w:rsidRDefault="00A049DA" w:rsidP="00986E1F">
      <w:pPr>
        <w:pStyle w:val="1"/>
        <w:ind w:left="240" w:right="240" w:firstLine="641"/>
        <w:rPr>
          <w:szCs w:val="32"/>
        </w:rPr>
      </w:pPr>
      <w:bookmarkStart w:id="62" w:name="_Toc202744842"/>
      <w:r w:rsidRPr="000D7672">
        <w:rPr>
          <w:rFonts w:hint="eastAsia"/>
          <w:szCs w:val="32"/>
        </w:rPr>
        <w:lastRenderedPageBreak/>
        <w:t xml:space="preserve">第三章　</w:t>
      </w:r>
      <w:r w:rsidR="007D4048">
        <w:rPr>
          <w:rFonts w:hint="eastAsia"/>
          <w:szCs w:val="32"/>
        </w:rPr>
        <w:t>校園數位化與停車管理現況</w:t>
      </w:r>
      <w:bookmarkEnd w:id="62"/>
    </w:p>
    <w:p w14:paraId="58FCA5E8" w14:textId="1524A5D9" w:rsidR="006E6275" w:rsidRDefault="00C02288" w:rsidP="001E6919">
      <w:pPr>
        <w:pStyle w:val="2"/>
        <w:ind w:right="240"/>
      </w:pPr>
      <w:bookmarkStart w:id="63" w:name="_Toc202744843"/>
      <w:r>
        <w:rPr>
          <w:rFonts w:hint="eastAsia"/>
        </w:rPr>
        <w:t>陽明交通大學</w:t>
      </w:r>
      <w:r w:rsidR="006E6275">
        <w:rPr>
          <w:rFonts w:hint="eastAsia"/>
        </w:rPr>
        <w:t>校園智慧化之演變</w:t>
      </w:r>
      <w:bookmarkEnd w:id="63"/>
    </w:p>
    <w:p w14:paraId="1F959F53" w14:textId="2E7E3F36" w:rsidR="004921BE" w:rsidRDefault="004921BE" w:rsidP="001E6919">
      <w:pPr>
        <w:ind w:leftChars="-59" w:left="-142" w:right="240" w:firstLineChars="195" w:firstLine="468"/>
      </w:pPr>
      <w:r>
        <w:rPr>
          <w:rFonts w:hint="eastAsia"/>
        </w:rPr>
        <w:t>國立陽明交通大學</w:t>
      </w:r>
      <w:r w:rsidR="00E050FB">
        <w:rPr>
          <w:rFonts w:hint="eastAsia"/>
        </w:rPr>
        <w:t>(</w:t>
      </w:r>
      <w:r w:rsidR="00E050FB">
        <w:rPr>
          <w:rFonts w:hint="eastAsia"/>
        </w:rPr>
        <w:t>以下簡稱陽明交大</w:t>
      </w:r>
      <w:r w:rsidR="00E050FB">
        <w:rPr>
          <w:rFonts w:hint="eastAsia"/>
        </w:rPr>
        <w:t>)</w:t>
      </w:r>
      <w:r>
        <w:rPr>
          <w:rFonts w:hint="eastAsia"/>
        </w:rPr>
        <w:t>自</w:t>
      </w:r>
      <w:r>
        <w:rPr>
          <w:rFonts w:hint="eastAsia"/>
        </w:rPr>
        <w:t>2021</w:t>
      </w:r>
      <w:r>
        <w:rPr>
          <w:rFonts w:hint="eastAsia"/>
        </w:rPr>
        <w:t>年合校以來，即將「智慧校園」視為校務治理與服務創新的優先發展目標之</w:t>
      </w:r>
      <w:proofErr w:type="gramStart"/>
      <w:r>
        <w:rPr>
          <w:rFonts w:hint="eastAsia"/>
        </w:rPr>
        <w:t>一</w:t>
      </w:r>
      <w:proofErr w:type="gramEnd"/>
      <w:r w:rsidR="007D413D">
        <w:fldChar w:fldCharType="begin"/>
      </w:r>
      <w:r w:rsidR="007D413D">
        <w:rPr>
          <w:rFonts w:hint="eastAsia"/>
        </w:rPr>
        <w:instrText xml:space="preserve"> ADDIN EN.CITE &lt;EndNote&gt;&lt;Cite&gt;&lt;Author&gt;</w:instrText>
      </w:r>
      <w:r w:rsidR="007D413D">
        <w:rPr>
          <w:rFonts w:hint="eastAsia"/>
        </w:rPr>
        <w:instrText>國立陽明交通大學</w:instrText>
      </w:r>
      <w:r w:rsidR="007D413D">
        <w:rPr>
          <w:rFonts w:hint="eastAsia"/>
        </w:rPr>
        <w:instrText>&lt;/Author&gt;&lt;Year&gt;2023&lt;/Year&gt;&lt;RecNum&gt;43&lt;/RecNum&gt;&lt;DisplayText&gt;[15]&lt;/DisplayText&gt;&lt;record&gt;&lt;rec-number&gt;43&lt;/rec-number&gt;&lt;foreign-keys&gt;&lt;key app="EN" db-id="dd2w5avfaexftzex9rmp5xxtt0awe5wf9ra5" timestamp="1751436696"&gt;43&lt;/key&gt;&lt;/foreign-keys&gt;&lt;ref-type name="Report"&gt;27&lt;/ref-type&gt;&lt;contributors&gt;&lt;authors&gt;&lt;author&gt;&lt;style face="normal" font="default" charset="136" size="100%"&gt;</w:instrText>
      </w:r>
      <w:r w:rsidR="007D413D">
        <w:rPr>
          <w:rFonts w:hint="eastAsia"/>
        </w:rPr>
        <w:instrText>國立陽明交通大學</w:instrText>
      </w:r>
      <w:r w:rsidR="007D413D">
        <w:rPr>
          <w:rFonts w:hint="eastAsia"/>
        </w:rPr>
        <w:instrText>&lt;/style&gt;&lt;/author&gt;&lt;/authors&gt;&lt;tertiary-authors&gt;&lt;author&gt;&lt;style face="normal" font="default" charset="136" size="100%"&gt;</w:instrText>
      </w:r>
      <w:r w:rsidR="007D413D">
        <w:rPr>
          <w:rFonts w:hint="eastAsia"/>
        </w:rPr>
        <w:instrText>國立陽明交通大學</w:instrText>
      </w:r>
      <w:r w:rsidR="007D413D">
        <w:rPr>
          <w:rFonts w:hint="eastAsia"/>
        </w:rPr>
        <w:instrText>&lt;/style&gt;&lt;/author&gt;&lt;/tertiary-authors&gt;&lt;/contributors&gt;&lt;titles&gt;&lt;title&gt;&lt;style face="normal" font="default" size="100%"&gt;1120206&lt;/style&gt;&lt;style face="normal" font="default" charset="136" size="100%"&gt;</w:instrText>
      </w:r>
      <w:r w:rsidR="007D413D">
        <w:rPr>
          <w:rFonts w:hint="eastAsia"/>
        </w:rPr>
        <w:instrText>數位轉型專案報告</w:instrText>
      </w:r>
      <w:r w:rsidR="007D413D">
        <w:rPr>
          <w:rFonts w:hint="eastAsia"/>
        </w:rPr>
        <w:instrText>&lt;/style&gt;&lt;/title&gt;&lt;/titles&gt;&lt;dates&gt;&lt;year&gt;2023&lt;/year&gt;&lt;/dates&gt;&lt;pub-location&gt;&lt;style face="normal" font="default" charset="136" size="100%"&gt;</w:instrText>
      </w:r>
      <w:r w:rsidR="007D413D">
        <w:rPr>
          <w:rFonts w:hint="eastAsia"/>
        </w:rPr>
        <w:instrText>台灣</w:instrText>
      </w:r>
      <w:r w:rsidR="007D413D">
        <w:rPr>
          <w:rFonts w:hint="eastAsia"/>
        </w:rPr>
        <w:instrText>&lt;/style&gt;&lt;/pub-location&gt;&lt;urls&gt;&lt;/urls&gt;&lt;/record&gt;&lt;/Cite&gt;&lt;/EndNote&gt;</w:instrText>
      </w:r>
      <w:r w:rsidR="007D413D">
        <w:fldChar w:fldCharType="separate"/>
      </w:r>
      <w:r w:rsidR="007D413D">
        <w:rPr>
          <w:noProof/>
        </w:rPr>
        <w:t>[</w:t>
      </w:r>
      <w:hyperlink w:anchor="_ENREF_15" w:tooltip="國立陽明交通大學, 2023 #43" w:history="1">
        <w:r w:rsidR="003A6DF6">
          <w:rPr>
            <w:noProof/>
          </w:rPr>
          <w:t>15</w:t>
        </w:r>
      </w:hyperlink>
      <w:r w:rsidR="007D413D">
        <w:rPr>
          <w:noProof/>
        </w:rPr>
        <w:t>]</w:t>
      </w:r>
      <w:r w:rsidR="007D413D">
        <w:fldChar w:fldCharType="end"/>
      </w:r>
      <w:r>
        <w:rPr>
          <w:rFonts w:hint="eastAsia"/>
        </w:rPr>
        <w:t>，並以此為基礎持續推動數位化及智慧化的多面向轉型。</w:t>
      </w:r>
      <w:r w:rsidR="00E050FB">
        <w:rPr>
          <w:rFonts w:hint="eastAsia"/>
        </w:rPr>
        <w:t>陽明交大</w:t>
      </w:r>
      <w:r>
        <w:rPr>
          <w:rFonts w:hint="eastAsia"/>
        </w:rPr>
        <w:t>校園的智慧化歷程，可視為從「資訊化」起步，進而進入「數位化」，再朝向「數位優化」及「智慧治理」邁進的演變路徑，充分展現大學作為微型城市在智慧治理實驗上的潛力與示範角色</w:t>
      </w:r>
      <w:r w:rsidR="007D413D">
        <w:fldChar w:fldCharType="begin"/>
      </w:r>
      <w:r w:rsidR="007D413D">
        <w:rPr>
          <w:rFonts w:hint="eastAsia"/>
        </w:rPr>
        <w:instrText xml:space="preserve"> ADDIN EN.CITE &lt;EndNote&gt;&lt;Cite&gt;&lt;Author&gt;</w:instrText>
      </w:r>
      <w:r w:rsidR="007D413D">
        <w:rPr>
          <w:rFonts w:hint="eastAsia"/>
        </w:rPr>
        <w:instrText>國立陽明交通大學</w:instrText>
      </w:r>
      <w:r w:rsidR="007D413D">
        <w:rPr>
          <w:rFonts w:hint="eastAsia"/>
        </w:rPr>
        <w:instrText>&lt;/Author&gt;&lt;Year&gt;2023&lt;/Year&gt;&lt;RecNum&gt;44&lt;/RecNum&gt;&lt;DisplayText&gt;[16]&lt;/DisplayText&gt;&lt;record&gt;&lt;rec-number&gt;44&lt;/rec-number&gt;&lt;foreign-keys&gt;&lt;key app="EN" db-id="dd2w5avfaexftzex9rmp5xxtt0awe5wf9ra5" timestamp="1751436822"&gt;44&lt;/key&gt;&lt;/foreign-keys&gt;&lt;ref-type name="Conference Proceedings"&gt;10&lt;/ref-type&gt;&lt;contributors&gt;&lt;authors&gt;&lt;author&gt;&lt;style face="normal" font="default" charset="136" size="100%"&gt;</w:instrText>
      </w:r>
      <w:r w:rsidR="007D413D">
        <w:rPr>
          <w:rFonts w:hint="eastAsia"/>
        </w:rPr>
        <w:instrText>國立陽明交通大學</w:instrText>
      </w:r>
      <w:r w:rsidR="007D413D">
        <w:rPr>
          <w:rFonts w:hint="eastAsia"/>
        </w:rPr>
        <w:instrText>&lt;/style&gt;&lt;/author&gt;&lt;/authors&gt;&lt;/contributors&gt;&lt;titles&gt;&lt;title&gt;&lt;style face="normal" font="default" charset="136" size="100%"&gt;</w:instrText>
      </w:r>
      <w:r w:rsidR="007D413D">
        <w:rPr>
          <w:rFonts w:hint="eastAsia"/>
        </w:rPr>
        <w:instrText>數位校園年度成果展</w:instrText>
      </w:r>
      <w:r w:rsidR="007D413D">
        <w:rPr>
          <w:rFonts w:hint="eastAsia"/>
        </w:rPr>
        <w:instrText>&lt;/style&gt;&lt;/title&gt;&lt;/titles&gt;&lt;dates&gt;&lt;year&gt;2023&lt;/year&gt;&lt;/dates&gt;&lt;pub-location&gt;&lt;style face="normal" font="default" charset="136" size="100%"&gt;</w:instrText>
      </w:r>
      <w:r w:rsidR="007D413D">
        <w:rPr>
          <w:rFonts w:hint="eastAsia"/>
        </w:rPr>
        <w:instrText>國立陽明交通大學</w:instrText>
      </w:r>
      <w:r w:rsidR="007D413D">
        <w:rPr>
          <w:rFonts w:hint="eastAsia"/>
        </w:rPr>
        <w:instrText>&lt;/style&gt;&lt;/pub-location&gt;&lt;publisher&gt;&lt;style face="normal" font="default" charset="136" size="100%"&gt;</w:instrText>
      </w:r>
      <w:r w:rsidR="007D413D">
        <w:rPr>
          <w:rFonts w:hint="eastAsia"/>
        </w:rPr>
        <w:instrText>國立陽明交通大學</w:instrText>
      </w:r>
      <w:r w:rsidR="007D413D">
        <w:rPr>
          <w:rFonts w:hint="eastAsia"/>
        </w:rPr>
        <w:instrText>&lt;/style&gt;&lt;/publisher&gt;&lt;urls&gt;&lt;/urls&gt;&lt;custom1&gt;&lt;style face="normal" font="default" charset="136" size="100%"&gt;</w:instrText>
      </w:r>
      <w:r w:rsidR="007D413D">
        <w:rPr>
          <w:rFonts w:hint="eastAsia"/>
        </w:rPr>
        <w:instrText>新竹市</w:instrText>
      </w:r>
      <w:r w:rsidR="007D413D">
        <w:rPr>
          <w:rFonts w:hint="eastAsia"/>
        </w:rPr>
        <w:instrText>&lt;/style&gt;&lt;/custom1&gt;&lt;/record&gt;&lt;/Cite&gt;&lt;/EndNote&gt;</w:instrText>
      </w:r>
      <w:r w:rsidR="007D413D">
        <w:fldChar w:fldCharType="separate"/>
      </w:r>
      <w:r w:rsidR="007D413D">
        <w:rPr>
          <w:noProof/>
        </w:rPr>
        <w:t>[</w:t>
      </w:r>
      <w:hyperlink w:anchor="_ENREF_16" w:tooltip="國立陽明交通大學, 2023 #44" w:history="1">
        <w:r w:rsidR="003A6DF6">
          <w:rPr>
            <w:noProof/>
          </w:rPr>
          <w:t>16</w:t>
        </w:r>
      </w:hyperlink>
      <w:r w:rsidR="007D413D">
        <w:rPr>
          <w:noProof/>
        </w:rPr>
        <w:t>]</w:t>
      </w:r>
      <w:r w:rsidR="007D413D">
        <w:fldChar w:fldCharType="end"/>
      </w:r>
      <w:r>
        <w:rPr>
          <w:rFonts w:hint="eastAsia"/>
        </w:rPr>
        <w:t>。</w:t>
      </w:r>
    </w:p>
    <w:p w14:paraId="122D41F9" w14:textId="3A0E3A8D" w:rsidR="004921BE" w:rsidRDefault="004921BE" w:rsidP="001E6919">
      <w:pPr>
        <w:ind w:leftChars="-59" w:left="-142" w:right="240" w:firstLine="480"/>
      </w:pPr>
      <w:r>
        <w:rPr>
          <w:rFonts w:hint="eastAsia"/>
        </w:rPr>
        <w:t>在早期，</w:t>
      </w:r>
      <w:r w:rsidR="00E050FB">
        <w:rPr>
          <w:rFonts w:hint="eastAsia"/>
        </w:rPr>
        <w:t>陽明交大</w:t>
      </w:r>
      <w:r>
        <w:rPr>
          <w:rFonts w:hint="eastAsia"/>
        </w:rPr>
        <w:t>著重於資訊基礎建設的強化，包括大範圍的有線與無線網路覆蓋、光纖骨幹布建、伺服器虛擬化及雲端平台的導入，並</w:t>
      </w:r>
      <w:proofErr w:type="gramStart"/>
      <w:r>
        <w:rPr>
          <w:rFonts w:hint="eastAsia"/>
        </w:rPr>
        <w:t>結合資安防護</w:t>
      </w:r>
      <w:proofErr w:type="gramEnd"/>
      <w:r>
        <w:rPr>
          <w:rFonts w:hint="eastAsia"/>
        </w:rPr>
        <w:t>機制，奠定穩定且可擴充的數位骨幹</w:t>
      </w:r>
      <w:r w:rsidR="007D413D">
        <w:fldChar w:fldCharType="begin"/>
      </w:r>
      <w:r w:rsidR="007D413D">
        <w:rPr>
          <w:rFonts w:hint="eastAsia"/>
        </w:rPr>
        <w:instrText xml:space="preserve"> ADDIN EN.CITE &lt;EndNote&gt;&lt;Cite&gt;&lt;Author&gt;</w:instrText>
      </w:r>
      <w:r w:rsidR="007D413D">
        <w:rPr>
          <w:rFonts w:hint="eastAsia"/>
        </w:rPr>
        <w:instrText>李大嵩</w:instrText>
      </w:r>
      <w:r w:rsidR="007D413D">
        <w:rPr>
          <w:rFonts w:hint="eastAsia"/>
        </w:rPr>
        <w:instrText>&lt;/Author&gt;&lt;Year&gt;2022&lt;/Year&gt;&lt;RecNum&gt;45&lt;/RecNum&gt;&lt;DisplayText&gt;[17]&lt;/DisplayText&gt;&lt;record&gt;&lt;rec-number&gt;45&lt;/rec-number&gt;&lt;foreign-keys&gt;&lt;key app="EN" db-id="dd2w5avfaexftzex9rmp5xxtt0awe5wf9ra5" timestamp="1751437065"&gt;45&lt;/key&gt;&lt;/foreign-keys&gt;&lt;ref-type name="Conference Paper"&gt;47&lt;/ref-type&gt;&lt;contributors&gt;&lt;authors&gt;&lt;author&gt;&lt;style face="normal" font="default" charset="136" size="100%"&gt;</w:instrText>
      </w:r>
      <w:r w:rsidR="007D413D">
        <w:rPr>
          <w:rFonts w:hint="eastAsia"/>
        </w:rPr>
        <w:instrText>李大嵩</w:instrText>
      </w:r>
      <w:r w:rsidR="007D413D">
        <w:rPr>
          <w:rFonts w:hint="eastAsia"/>
        </w:rPr>
        <w:instrText>&lt;/style&gt;&lt;/author&gt;&lt;/authors&gt;&lt;/contributors&gt;&lt;titles&gt;&lt;title&gt;&lt;style face="normal" font="default" charset="136" size="100%"&gt;</w:instrText>
      </w:r>
      <w:r w:rsidR="007D413D">
        <w:rPr>
          <w:rFonts w:hint="eastAsia"/>
        </w:rPr>
        <w:instrText>數位校園簡報</w:instrText>
      </w:r>
      <w:r w:rsidR="007D413D">
        <w:rPr>
          <w:rFonts w:hint="eastAsia"/>
        </w:rPr>
        <w:instrText>&lt;/style&gt;&lt;/title&gt;&lt;/titles&gt;&lt;dates&gt;&lt;year&gt;2022&lt;/year&gt;&lt;/dates&gt;&lt;publisher&gt;&lt;style face="normal" font="default" charset="136" size="100%"&gt;</w:instrText>
      </w:r>
      <w:r w:rsidR="007D413D">
        <w:rPr>
          <w:rFonts w:hint="eastAsia"/>
        </w:rPr>
        <w:instrText>國立陽明交通大學</w:instrText>
      </w:r>
      <w:r w:rsidR="007D413D">
        <w:rPr>
          <w:rFonts w:hint="eastAsia"/>
        </w:rPr>
        <w:instrText>&lt;/style&gt;&lt;/publisher&gt;&lt;urls&gt;&lt;/urls&gt;&lt;custom1&gt;&lt;style face="normal" font="default" charset="136" size="100%"&gt;</w:instrText>
      </w:r>
      <w:r w:rsidR="007D413D">
        <w:rPr>
          <w:rFonts w:hint="eastAsia"/>
        </w:rPr>
        <w:instrText>新竹市</w:instrText>
      </w:r>
      <w:r w:rsidR="007D413D">
        <w:rPr>
          <w:rFonts w:hint="eastAsia"/>
        </w:rPr>
        <w:instrText>&lt;/style&gt;&lt;/custom1&gt;&lt;/record&gt;&lt;/Cite&gt;&lt;/EndNote&gt;</w:instrText>
      </w:r>
      <w:r w:rsidR="007D413D">
        <w:fldChar w:fldCharType="separate"/>
      </w:r>
      <w:r w:rsidR="007D413D">
        <w:rPr>
          <w:noProof/>
        </w:rPr>
        <w:t>[</w:t>
      </w:r>
      <w:hyperlink w:anchor="_ENREF_17" w:tooltip="李大嵩, 2022 #45" w:history="1">
        <w:r w:rsidR="003A6DF6">
          <w:rPr>
            <w:noProof/>
          </w:rPr>
          <w:t>17</w:t>
        </w:r>
      </w:hyperlink>
      <w:r w:rsidR="007D413D">
        <w:rPr>
          <w:noProof/>
        </w:rPr>
        <w:t>]</w:t>
      </w:r>
      <w:r w:rsidR="007D413D">
        <w:fldChar w:fldCharType="end"/>
      </w:r>
      <w:r>
        <w:rPr>
          <w:rFonts w:hint="eastAsia"/>
        </w:rPr>
        <w:t>。同時也投入學</w:t>
      </w:r>
      <w:proofErr w:type="gramStart"/>
      <w:r>
        <w:rPr>
          <w:rFonts w:hint="eastAsia"/>
        </w:rPr>
        <w:t>務</w:t>
      </w:r>
      <w:proofErr w:type="gramEnd"/>
      <w:r>
        <w:rPr>
          <w:rFonts w:hint="eastAsia"/>
        </w:rPr>
        <w:t>及行政管理系統的電子化，</w:t>
      </w:r>
      <w:proofErr w:type="gramStart"/>
      <w:r>
        <w:rPr>
          <w:rFonts w:hint="eastAsia"/>
        </w:rPr>
        <w:t>例如線上選課</w:t>
      </w:r>
      <w:proofErr w:type="gramEnd"/>
      <w:r>
        <w:rPr>
          <w:rFonts w:hint="eastAsia"/>
        </w:rPr>
        <w:t>系統、電子公文流通、行動報到系統、校園門禁管理、學習歷程平台等，使傳統流程得以資訊化並提升行政效率，逐步累積可分析的資料資源。</w:t>
      </w:r>
    </w:p>
    <w:p w14:paraId="192721E9" w14:textId="3FD7242F" w:rsidR="004921BE" w:rsidRDefault="004921BE" w:rsidP="00462140">
      <w:pPr>
        <w:ind w:leftChars="-59" w:left="-142" w:right="240" w:firstLineChars="210" w:firstLine="504"/>
      </w:pPr>
      <w:r>
        <w:rPr>
          <w:rFonts w:hint="eastAsia"/>
        </w:rPr>
        <w:t>隨著</w:t>
      </w:r>
      <w:r w:rsidR="00DB3843">
        <w:rPr>
          <w:rFonts w:hint="eastAsia"/>
        </w:rPr>
        <w:t>科技與技術</w:t>
      </w:r>
      <w:r>
        <w:rPr>
          <w:rFonts w:hint="eastAsia"/>
        </w:rPr>
        <w:t>成熟，</w:t>
      </w:r>
      <w:r w:rsidR="00E050FB">
        <w:rPr>
          <w:rFonts w:hint="eastAsia"/>
        </w:rPr>
        <w:t>陽明交大</w:t>
      </w:r>
      <w:r>
        <w:rPr>
          <w:rFonts w:hint="eastAsia"/>
        </w:rPr>
        <w:t>試圖從「數位化」邁向「數位優化」乃至「智慧化服務」的階段。根據校方推動的《陽明交大數位轉型白皮書》與多次成果報告中可見，</w:t>
      </w:r>
      <w:r w:rsidR="00E050FB">
        <w:rPr>
          <w:rFonts w:hint="eastAsia"/>
        </w:rPr>
        <w:t>陽明交大</w:t>
      </w:r>
      <w:r>
        <w:rPr>
          <w:rFonts w:hint="eastAsia"/>
        </w:rPr>
        <w:t>智慧校園策略大致可分為四個重點面向</w:t>
      </w:r>
      <w:r w:rsidR="00375B1F">
        <w:fldChar w:fldCharType="begin"/>
      </w:r>
      <w:r w:rsidR="00375B1F">
        <w:rPr>
          <w:rFonts w:hint="eastAsia"/>
        </w:rPr>
        <w:instrText xml:space="preserve"> ADDIN EN.CITE &lt;EndNote&gt;&lt;Cite&gt;&lt;Author&gt;</w:instrText>
      </w:r>
      <w:r w:rsidR="00375B1F">
        <w:rPr>
          <w:rFonts w:hint="eastAsia"/>
        </w:rPr>
        <w:instrText>李大嵩</w:instrText>
      </w:r>
      <w:r w:rsidR="00375B1F">
        <w:rPr>
          <w:rFonts w:hint="eastAsia"/>
        </w:rPr>
        <w:instrText>&lt;/Author&gt;&lt;Year&gt;2025&lt;/Year&gt;&lt;RecNum&gt;46&lt;/RecNum&gt;&lt;DisplayText&gt;[18, 19]&lt;/DisplayText&gt;&lt;record&gt;&lt;rec-number&gt;46&lt;/rec-number&gt;&lt;foreign-keys&gt;&lt;key app="EN" db-id="dd2w5avfaexftzex9rmp5xxtt0awe5wf9ra5" timestamp="1751437216"&gt;46&lt;/key&gt;&lt;/foreign-keys&gt;&lt;ref-type name="Report"&gt;27&lt;/ref-type&gt;&lt;contributors&gt;&lt;authors&gt;&lt;author&gt;&lt;style face="normal" font="default" charset="136" size="100%"&gt;</w:instrText>
      </w:r>
      <w:r w:rsidR="00375B1F">
        <w:rPr>
          <w:rFonts w:hint="eastAsia"/>
        </w:rPr>
        <w:instrText>李大嵩</w:instrText>
      </w:r>
      <w:r w:rsidR="00375B1F">
        <w:rPr>
          <w:rFonts w:hint="eastAsia"/>
        </w:rPr>
        <w:instrText>&lt;/style&gt;&lt;/author&gt;&lt;/authors&gt;&lt;tertiary-authors&gt;&lt;author&gt;&lt;style face="normal" font="default" charset="136" size="100%"&gt;</w:instrText>
      </w:r>
      <w:r w:rsidR="00375B1F">
        <w:rPr>
          <w:rFonts w:hint="eastAsia"/>
        </w:rPr>
        <w:instrText>國立陽明交通大學</w:instrText>
      </w:r>
      <w:r w:rsidR="00375B1F">
        <w:rPr>
          <w:rFonts w:hint="eastAsia"/>
        </w:rPr>
        <w:instrText>&lt;/style&gt;&lt;/author&gt;&lt;/tertiary-authors&gt;&lt;/contributors&gt;&lt;titles&gt;&lt;title&gt;&lt;style face="normal" font="default" charset="136" size="100%"&gt;</w:instrText>
      </w:r>
      <w:r w:rsidR="00375B1F">
        <w:rPr>
          <w:rFonts w:hint="eastAsia"/>
        </w:rPr>
        <w:instrText>數位校園轉型推動架構</w:instrText>
      </w:r>
      <w:r w:rsidR="00375B1F">
        <w:rPr>
          <w:rFonts w:hint="eastAsia"/>
        </w:rPr>
        <w:instrText>&lt;/style&gt;&lt;/title&gt;&lt;/titles&gt;&lt;dates&gt;&lt;year&gt;2025&lt;/year&gt;&lt;/dates&gt;&lt;pub-location&gt;&lt;style face="normal" font="default" charset="136" size="100%"&gt;</w:instrText>
      </w:r>
      <w:r w:rsidR="00375B1F">
        <w:rPr>
          <w:rFonts w:hint="eastAsia"/>
        </w:rPr>
        <w:instrText>新竹市</w:instrText>
      </w:r>
      <w:r w:rsidR="00375B1F">
        <w:rPr>
          <w:rFonts w:hint="eastAsia"/>
        </w:rPr>
        <w:instrText>&lt;/style&gt;&lt;/pub-location&gt;&lt;urls&gt;&lt;/urls&gt;&lt;/record&gt;&lt;/Cite&gt;&lt;Cite&gt;&lt;Author&gt;</w:instrText>
      </w:r>
      <w:r w:rsidR="00375B1F">
        <w:rPr>
          <w:rFonts w:hint="eastAsia"/>
        </w:rPr>
        <w:instrText>國立陽明交通大學</w:instrText>
      </w:r>
      <w:r w:rsidR="00375B1F">
        <w:rPr>
          <w:rFonts w:hint="eastAsia"/>
        </w:rPr>
        <w:instrText>&lt;/Author&gt;&lt;Year&gt;2025&lt;/Year&gt;&lt;RecNum&gt;47&lt;/RecNum&gt;&lt;record&gt;&lt;rec-number&gt;47&lt;/rec-number&gt;&lt;foreign-keys&gt;&lt;key app="EN" db-id="dd2w5avfaexftzex9rmp5xxtt0awe5wf9ra5" timestamp="1751437428"&gt;47&lt;/key&gt;&lt;/foreign-keys&gt;&lt;ref-type name="Report"&gt;27&lt;/ref-type&gt;&lt;contributors&gt;&lt;authors&gt;&lt;author&gt;&lt;style face="normal" font="default" charset="136" size="100%"&gt;</w:instrText>
      </w:r>
      <w:r w:rsidR="00375B1F">
        <w:rPr>
          <w:rFonts w:hint="eastAsia"/>
        </w:rPr>
        <w:instrText>國立陽明交通大學</w:instrText>
      </w:r>
      <w:r w:rsidR="00375B1F">
        <w:rPr>
          <w:rFonts w:hint="eastAsia"/>
        </w:rPr>
        <w:instrText>&lt;/style&gt;&lt;/author&gt;&lt;/authors&gt;&lt;tertiary-authors&gt;&lt;author&gt;&lt;style face="normal" font="default" charset="136" size="100%"&gt;</w:instrText>
      </w:r>
      <w:r w:rsidR="00375B1F">
        <w:rPr>
          <w:rFonts w:hint="eastAsia"/>
        </w:rPr>
        <w:instrText>國立陽明交通大學</w:instrText>
      </w:r>
      <w:r w:rsidR="00375B1F">
        <w:rPr>
          <w:rFonts w:hint="eastAsia"/>
        </w:rPr>
        <w:instrText>&lt;/style&gt;&lt;/author&gt;&lt;/tertiary-authors&gt;&lt;/contributors&gt;&lt;titles&gt;&lt;title&gt;&lt;style face="normal" font="default" charset="136" size="100%"&gt;</w:instrText>
      </w:r>
      <w:r w:rsidR="00375B1F">
        <w:rPr>
          <w:rFonts w:hint="eastAsia"/>
        </w:rPr>
        <w:instrText>數位轉型白皮書簡報</w:instrText>
      </w:r>
      <w:r w:rsidR="00375B1F">
        <w:rPr>
          <w:rFonts w:hint="eastAsia"/>
        </w:rPr>
        <w:instrText>&lt;/style&gt;&lt;/title&gt;&lt;/titles&gt;&lt;dates&gt;&lt;year&gt;2025&lt;/year&gt;&lt;/dates&gt;&lt;pub-location&gt;&lt;style face="normal" font="default" charset="136" size="100%"&gt;</w:instrText>
      </w:r>
      <w:r w:rsidR="00375B1F">
        <w:rPr>
          <w:rFonts w:hint="eastAsia"/>
        </w:rPr>
        <w:instrText>新竹市</w:instrText>
      </w:r>
      <w:r w:rsidR="00375B1F">
        <w:rPr>
          <w:rFonts w:hint="eastAsia"/>
        </w:rPr>
        <w:instrText>&lt;/style&gt;&lt;/pub-location&gt;&lt;urls&gt;&lt;/urls&gt;&lt;/record&gt;&lt;/Cite&gt;&lt;/EndNote&gt;</w:instrText>
      </w:r>
      <w:r w:rsidR="00375B1F">
        <w:fldChar w:fldCharType="separate"/>
      </w:r>
      <w:r w:rsidR="00375B1F">
        <w:rPr>
          <w:noProof/>
        </w:rPr>
        <w:t>[</w:t>
      </w:r>
      <w:hyperlink w:anchor="_ENREF_18" w:tooltip="李大嵩, 2025 #46" w:history="1">
        <w:r w:rsidR="003A6DF6">
          <w:rPr>
            <w:noProof/>
          </w:rPr>
          <w:t>18</w:t>
        </w:r>
      </w:hyperlink>
      <w:r w:rsidR="00375B1F">
        <w:rPr>
          <w:noProof/>
        </w:rPr>
        <w:t xml:space="preserve">, </w:t>
      </w:r>
      <w:hyperlink w:anchor="_ENREF_19" w:tooltip="國立陽明交通大學, 2025 #47" w:history="1">
        <w:r w:rsidR="003A6DF6">
          <w:rPr>
            <w:noProof/>
          </w:rPr>
          <w:t>19</w:t>
        </w:r>
      </w:hyperlink>
      <w:r w:rsidR="00375B1F">
        <w:rPr>
          <w:noProof/>
        </w:rPr>
        <w:t>]</w:t>
      </w:r>
      <w:r w:rsidR="00375B1F">
        <w:fldChar w:fldCharType="end"/>
      </w:r>
      <w:r>
        <w:rPr>
          <w:rFonts w:hint="eastAsia"/>
        </w:rPr>
        <w:t>：</w:t>
      </w:r>
    </w:p>
    <w:p w14:paraId="0E9F2D33" w14:textId="77777777" w:rsidR="007863B2" w:rsidRDefault="007863B2" w:rsidP="001E6919">
      <w:pPr>
        <w:ind w:leftChars="0" w:left="0" w:right="240" w:firstLine="480"/>
      </w:pPr>
    </w:p>
    <w:p w14:paraId="0D4C9820" w14:textId="4B1407B1" w:rsidR="004921BE" w:rsidRPr="00871CFC" w:rsidRDefault="004921BE" w:rsidP="001E6919">
      <w:pPr>
        <w:pStyle w:val="a6"/>
        <w:numPr>
          <w:ilvl w:val="0"/>
          <w:numId w:val="21"/>
        </w:numPr>
        <w:spacing w:line="360" w:lineRule="auto"/>
        <w:ind w:right="240" w:firstLineChars="0"/>
        <w:rPr>
          <w:b/>
        </w:rPr>
      </w:pPr>
      <w:r w:rsidRPr="00871CFC">
        <w:rPr>
          <w:rFonts w:hint="eastAsia"/>
          <w:b/>
        </w:rPr>
        <w:t>教學與學習</w:t>
      </w:r>
    </w:p>
    <w:p w14:paraId="3E053F48" w14:textId="3ABABEC1" w:rsidR="00EC147D" w:rsidRDefault="00E050FB" w:rsidP="00462140">
      <w:pPr>
        <w:ind w:leftChars="-59" w:left="-142" w:right="240" w:firstLineChars="205" w:firstLine="492"/>
      </w:pPr>
      <w:r>
        <w:rPr>
          <w:rFonts w:hint="eastAsia"/>
        </w:rPr>
        <w:t>陽明交大</w:t>
      </w:r>
      <w:r w:rsidR="004921BE">
        <w:rPr>
          <w:rFonts w:hint="eastAsia"/>
        </w:rPr>
        <w:t>推動無邊界學習空間，並</w:t>
      </w:r>
      <w:r w:rsidR="008913B4">
        <w:rPr>
          <w:rFonts w:hint="eastAsia"/>
        </w:rPr>
        <w:t>建置</w:t>
      </w:r>
      <w:r w:rsidR="002372DC">
        <w:rPr>
          <w:rFonts w:hint="eastAsia"/>
        </w:rPr>
        <w:t>資訊平台</w:t>
      </w:r>
      <w:r w:rsidR="004921BE">
        <w:rPr>
          <w:rFonts w:hint="eastAsia"/>
        </w:rPr>
        <w:t>進行個人化推薦，以支持學生多元學習歷程。舉例來說，</w:t>
      </w:r>
      <w:r w:rsidR="00C1051A">
        <w:t xml:space="preserve">2022 </w:t>
      </w:r>
      <w:r w:rsidR="00C1051A">
        <w:t>年下半年開始</w:t>
      </w:r>
      <w:r w:rsidR="00C1051A">
        <w:rPr>
          <w:rFonts w:hint="eastAsia"/>
        </w:rPr>
        <w:t>推動</w:t>
      </w:r>
      <w:r w:rsidR="004921BE">
        <w:rPr>
          <w:rFonts w:hint="eastAsia"/>
        </w:rPr>
        <w:t>「</w:t>
      </w:r>
      <w:r w:rsidR="004921BE">
        <w:rPr>
          <w:rFonts w:hint="eastAsia"/>
        </w:rPr>
        <w:t>NYCU</w:t>
      </w:r>
      <w:r w:rsidR="004921BE">
        <w:rPr>
          <w:rFonts w:hint="eastAsia"/>
        </w:rPr>
        <w:t>學</w:t>
      </w:r>
      <w:proofErr w:type="gramStart"/>
      <w:r w:rsidR="004921BE">
        <w:rPr>
          <w:rFonts w:hint="eastAsia"/>
        </w:rPr>
        <w:t>涯</w:t>
      </w:r>
      <w:proofErr w:type="gramEnd"/>
      <w:r w:rsidR="004921BE">
        <w:rPr>
          <w:rFonts w:hint="eastAsia"/>
        </w:rPr>
        <w:t>網」</w:t>
      </w:r>
      <w:r w:rsidR="00ED2271">
        <w:t>整合來自各行政校務系統的資源，</w:t>
      </w:r>
      <w:r w:rsidR="00121AEB">
        <w:t>提供個性化學習歷程管理和</w:t>
      </w:r>
      <w:proofErr w:type="gramStart"/>
      <w:r w:rsidR="00121AEB">
        <w:t>職涯</w:t>
      </w:r>
      <w:proofErr w:type="gramEnd"/>
      <w:r w:rsidR="00121AEB">
        <w:t>建議</w:t>
      </w:r>
      <w:r w:rsidR="00121AEB">
        <w:rPr>
          <w:rFonts w:hint="eastAsia"/>
        </w:rPr>
        <w:t>，</w:t>
      </w:r>
      <w:r w:rsidR="00075AF0">
        <w:rPr>
          <w:rFonts w:hint="eastAsia"/>
        </w:rPr>
        <w:t>幫助</w:t>
      </w:r>
      <w:r w:rsidR="00ED2271">
        <w:t>學生有效管理學習紀錄、提升就業競爭力</w:t>
      </w:r>
      <w:r w:rsidR="004921BE">
        <w:rPr>
          <w:rFonts w:hint="eastAsia"/>
        </w:rPr>
        <w:t>。</w:t>
      </w:r>
    </w:p>
    <w:p w14:paraId="12AF1079" w14:textId="77777777" w:rsidR="007863B2" w:rsidRDefault="007863B2" w:rsidP="001E6919">
      <w:pPr>
        <w:ind w:leftChars="0" w:left="0" w:right="240" w:firstLine="480"/>
      </w:pPr>
    </w:p>
    <w:p w14:paraId="3C7CF318" w14:textId="77777777" w:rsidR="004921BE" w:rsidRPr="00EC147D" w:rsidRDefault="004921BE" w:rsidP="001E6919">
      <w:pPr>
        <w:ind w:leftChars="0" w:left="0" w:right="240" w:firstLineChars="0" w:firstLine="0"/>
        <w:rPr>
          <w:b/>
        </w:rPr>
      </w:pPr>
      <w:r w:rsidRPr="00EC147D">
        <w:rPr>
          <w:rFonts w:hint="eastAsia"/>
          <w:b/>
        </w:rPr>
        <w:t>(</w:t>
      </w:r>
      <w:r w:rsidRPr="00EC147D">
        <w:rPr>
          <w:rFonts w:hint="eastAsia"/>
          <w:b/>
        </w:rPr>
        <w:t>二</w:t>
      </w:r>
      <w:r w:rsidRPr="00EC147D">
        <w:rPr>
          <w:rFonts w:hint="eastAsia"/>
          <w:b/>
        </w:rPr>
        <w:t xml:space="preserve">) </w:t>
      </w:r>
      <w:r w:rsidRPr="00EC147D">
        <w:rPr>
          <w:rFonts w:hint="eastAsia"/>
          <w:b/>
        </w:rPr>
        <w:t>研究與創新</w:t>
      </w:r>
    </w:p>
    <w:p w14:paraId="6D49E072" w14:textId="19515234" w:rsidR="004921BE" w:rsidRDefault="00E050FB" w:rsidP="003E35ED">
      <w:pPr>
        <w:ind w:leftChars="-59" w:left="-142" w:right="240" w:firstLine="480"/>
      </w:pPr>
      <w:r>
        <w:rPr>
          <w:rFonts w:hint="eastAsia"/>
        </w:rPr>
        <w:t>陽明交大</w:t>
      </w:r>
      <w:r w:rsidR="0046071B">
        <w:t>以「創新突破（</w:t>
      </w:r>
      <w:r w:rsidR="0046071B">
        <w:t>Innovation</w:t>
      </w:r>
      <w:r w:rsidR="0046071B">
        <w:t>）」為核心精神，針對學術研究及產學合作創新</w:t>
      </w:r>
      <w:r w:rsidR="0046071B">
        <w:lastRenderedPageBreak/>
        <w:t>的未來數位發展需求</w:t>
      </w:r>
      <w:r w:rsidR="0046071B">
        <w:rPr>
          <w:rFonts w:hint="eastAsia"/>
        </w:rPr>
        <w:t>，</w:t>
      </w:r>
      <w:r w:rsidR="0046071B">
        <w:t>強化</w:t>
      </w:r>
      <w:r w:rsidR="0046071B">
        <w:t xml:space="preserve"> AI </w:t>
      </w:r>
      <w:r w:rsidR="0046071B">
        <w:t>相關研究領域與特色場域</w:t>
      </w:r>
      <w:proofErr w:type="gramStart"/>
      <w:r w:rsidR="0046071B">
        <w:t>的跨域整合</w:t>
      </w:r>
      <w:proofErr w:type="gramEnd"/>
      <w:r w:rsidR="0046071B">
        <w:t>與連結，透過</w:t>
      </w:r>
      <w:proofErr w:type="gramStart"/>
      <w:r w:rsidR="0046071B">
        <w:t>產學共創</w:t>
      </w:r>
      <w:proofErr w:type="gramEnd"/>
      <w:r w:rsidR="0046071B">
        <w:t>合作</w:t>
      </w:r>
      <w:r w:rsidR="0047258A">
        <w:rPr>
          <w:rFonts w:hint="eastAsia"/>
        </w:rPr>
        <w:t>，</w:t>
      </w:r>
      <w:proofErr w:type="gramStart"/>
      <w:r w:rsidR="0047258A">
        <w:t>如產創學院</w:t>
      </w:r>
      <w:proofErr w:type="gramEnd"/>
      <w:r w:rsidR="0047258A">
        <w:t>建置</w:t>
      </w:r>
      <w:r w:rsidR="0047258A">
        <w:t xml:space="preserve"> HPC </w:t>
      </w:r>
      <w:r w:rsidR="0047258A">
        <w:t>資源共享平台，支援學生及研究人員進行</w:t>
      </w:r>
      <w:r w:rsidR="0047258A">
        <w:t xml:space="preserve"> GPU </w:t>
      </w:r>
      <w:r w:rsidR="0047258A">
        <w:t>訓練與模型開發；圖書館建置</w:t>
      </w:r>
      <w:r w:rsidR="0047258A">
        <w:t xml:space="preserve"> NYCU </w:t>
      </w:r>
      <w:proofErr w:type="spellStart"/>
      <w:r w:rsidR="0047258A">
        <w:t>Dataverse</w:t>
      </w:r>
      <w:proofErr w:type="spellEnd"/>
      <w:r w:rsidR="0047258A">
        <w:t xml:space="preserve"> </w:t>
      </w:r>
      <w:r w:rsidR="0047258A">
        <w:t>平台，提供研究資料儲存、共享與分析服務；研發處導入「研發優勢分析平台」和</w:t>
      </w:r>
      <w:r w:rsidR="0047258A">
        <w:t xml:space="preserve"> </w:t>
      </w:r>
      <w:proofErr w:type="spellStart"/>
      <w:r w:rsidR="0047258A">
        <w:t>SciVal</w:t>
      </w:r>
      <w:proofErr w:type="spellEnd"/>
      <w:r w:rsidR="0047258A">
        <w:t xml:space="preserve"> </w:t>
      </w:r>
      <w:r w:rsidR="0047258A">
        <w:t>系統，提升研究數據分析與決策資訊</w:t>
      </w:r>
      <w:r w:rsidR="004921BE">
        <w:rPr>
          <w:rFonts w:hint="eastAsia"/>
        </w:rPr>
        <w:t>。</w:t>
      </w:r>
    </w:p>
    <w:p w14:paraId="06A2A190" w14:textId="77777777" w:rsidR="00EC147D" w:rsidRDefault="00EC147D" w:rsidP="003E35ED">
      <w:pPr>
        <w:ind w:left="240" w:right="240" w:firstLine="480"/>
      </w:pPr>
    </w:p>
    <w:p w14:paraId="46345818" w14:textId="77777777" w:rsidR="004921BE" w:rsidRPr="00EC147D" w:rsidRDefault="004921BE" w:rsidP="003E35ED">
      <w:pPr>
        <w:ind w:leftChars="0" w:left="0" w:right="240" w:firstLineChars="0" w:firstLine="0"/>
        <w:rPr>
          <w:b/>
        </w:rPr>
      </w:pPr>
      <w:r w:rsidRPr="00EC147D">
        <w:rPr>
          <w:rFonts w:hint="eastAsia"/>
          <w:b/>
        </w:rPr>
        <w:t>(</w:t>
      </w:r>
      <w:r w:rsidRPr="00EC147D">
        <w:rPr>
          <w:rFonts w:hint="eastAsia"/>
          <w:b/>
        </w:rPr>
        <w:t>三</w:t>
      </w:r>
      <w:r w:rsidRPr="00EC147D">
        <w:rPr>
          <w:rFonts w:hint="eastAsia"/>
          <w:b/>
        </w:rPr>
        <w:t xml:space="preserve">) </w:t>
      </w:r>
      <w:r w:rsidRPr="00EC147D">
        <w:rPr>
          <w:rFonts w:hint="eastAsia"/>
          <w:b/>
        </w:rPr>
        <w:t>行政服務優化</w:t>
      </w:r>
    </w:p>
    <w:p w14:paraId="4E6072E1" w14:textId="05A64CF2" w:rsidR="004921BE" w:rsidRDefault="00E050FB" w:rsidP="00462140">
      <w:pPr>
        <w:ind w:leftChars="-59" w:left="-142" w:right="240" w:firstLineChars="216" w:firstLine="518"/>
      </w:pPr>
      <w:r>
        <w:rPr>
          <w:rFonts w:hint="eastAsia"/>
        </w:rPr>
        <w:t>陽明交大</w:t>
      </w:r>
      <w:r w:rsidR="004921BE">
        <w:rPr>
          <w:rFonts w:hint="eastAsia"/>
        </w:rPr>
        <w:t>在行政面也大量導入電子化與行動化作業，</w:t>
      </w:r>
      <w:r w:rsidR="003E35ED">
        <w:t>程陸續完成主要核心校務系統建置，</w:t>
      </w:r>
      <w:r w:rsidR="00716023">
        <w:t>並啟動無紙化作業，推動</w:t>
      </w:r>
      <w:proofErr w:type="gramStart"/>
      <w:r w:rsidR="00716023">
        <w:t>介</w:t>
      </w:r>
      <w:proofErr w:type="gramEnd"/>
      <w:r w:rsidR="00716023">
        <w:t>接</w:t>
      </w:r>
      <w:proofErr w:type="gramStart"/>
      <w:r w:rsidR="00716023">
        <w:t>系統間的業務</w:t>
      </w:r>
      <w:proofErr w:type="gramEnd"/>
      <w:r w:rsidR="00716023">
        <w:t>流程。</w:t>
      </w:r>
      <w:r w:rsidR="00550043">
        <w:t>多數單位已使用</w:t>
      </w:r>
      <w:r w:rsidR="00550043">
        <w:t xml:space="preserve"> </w:t>
      </w:r>
      <w:proofErr w:type="spellStart"/>
      <w:r w:rsidR="00550043">
        <w:t>ChatGPT</w:t>
      </w:r>
      <w:proofErr w:type="spellEnd"/>
      <w:r w:rsidR="00550043">
        <w:t>、</w:t>
      </w:r>
      <w:r w:rsidR="00550043">
        <w:t xml:space="preserve">Copilot </w:t>
      </w:r>
      <w:r w:rsidR="00550043">
        <w:t>等生成式</w:t>
      </w:r>
      <w:r w:rsidR="00550043">
        <w:t xml:space="preserve"> AI </w:t>
      </w:r>
      <w:r w:rsidR="00550043">
        <w:t>工具協助行政業務撰稿、翻譯及溝通，</w:t>
      </w:r>
      <w:r w:rsidR="004921BE">
        <w:rPr>
          <w:rFonts w:hint="eastAsia"/>
        </w:rPr>
        <w:t>同時積極辦理數位素養訓練課程，讓教職員及學生能適應並內化智慧化技術於日常使用中。</w:t>
      </w:r>
    </w:p>
    <w:p w14:paraId="74A1D4F0" w14:textId="77777777" w:rsidR="00EC147D" w:rsidRDefault="00EC147D" w:rsidP="001E6919">
      <w:pPr>
        <w:ind w:left="240" w:right="240" w:firstLine="480"/>
      </w:pPr>
    </w:p>
    <w:p w14:paraId="6523F1AF" w14:textId="77777777" w:rsidR="004921BE" w:rsidRPr="00EC147D" w:rsidRDefault="004921BE" w:rsidP="001E6919">
      <w:pPr>
        <w:ind w:leftChars="0" w:left="0" w:right="240" w:firstLineChars="0" w:firstLine="0"/>
        <w:rPr>
          <w:b/>
        </w:rPr>
      </w:pPr>
      <w:r w:rsidRPr="00EC147D">
        <w:rPr>
          <w:rFonts w:hint="eastAsia"/>
          <w:b/>
        </w:rPr>
        <w:t>(</w:t>
      </w:r>
      <w:r w:rsidRPr="00EC147D">
        <w:rPr>
          <w:rFonts w:hint="eastAsia"/>
          <w:b/>
        </w:rPr>
        <w:t>四</w:t>
      </w:r>
      <w:r w:rsidRPr="00EC147D">
        <w:rPr>
          <w:rFonts w:hint="eastAsia"/>
          <w:b/>
        </w:rPr>
        <w:t xml:space="preserve">) </w:t>
      </w:r>
      <w:r w:rsidRPr="00EC147D">
        <w:rPr>
          <w:rFonts w:hint="eastAsia"/>
          <w:b/>
        </w:rPr>
        <w:t>基礎建設與資安</w:t>
      </w:r>
    </w:p>
    <w:p w14:paraId="043FDCF2" w14:textId="6AC49BFC" w:rsidR="00ED774D" w:rsidRPr="00ED774D" w:rsidRDefault="00E050FB" w:rsidP="00ED774D">
      <w:pPr>
        <w:ind w:leftChars="-59" w:left="-142" w:right="240" w:firstLine="480"/>
      </w:pPr>
      <w:r>
        <w:rPr>
          <w:rFonts w:hint="eastAsia"/>
        </w:rPr>
        <w:t>陽明交大</w:t>
      </w:r>
      <w:r w:rsidR="00ED774D">
        <w:t>以「前瞻技術（</w:t>
      </w:r>
      <w:r w:rsidR="00ED774D">
        <w:t>Technology</w:t>
      </w:r>
      <w:r w:rsidR="00ED774D">
        <w:t>）」為核心，提升校園數位環境基礎建設與</w:t>
      </w:r>
      <w:r w:rsidR="00ED774D">
        <w:t xml:space="preserve"> AI </w:t>
      </w:r>
      <w:proofErr w:type="gramStart"/>
      <w:r w:rsidR="00ED774D">
        <w:t>算力</w:t>
      </w:r>
      <w:proofErr w:type="gramEnd"/>
      <w:r w:rsidR="00ED774D">
        <w:rPr>
          <w:rFonts w:hint="eastAsia"/>
        </w:rPr>
        <w:t>，</w:t>
      </w:r>
      <w:r w:rsidR="001E63E4">
        <w:rPr>
          <w:rFonts w:hint="eastAsia"/>
        </w:rPr>
        <w:t>比如說</w:t>
      </w:r>
      <w:r w:rsidR="00ED774D">
        <w:t>總務處導入智慧型建物能源管理系統（</w:t>
      </w:r>
      <w:proofErr w:type="spellStart"/>
      <w:r w:rsidR="00ED774D">
        <w:t>iBEMS</w:t>
      </w:r>
      <w:proofErr w:type="spellEnd"/>
      <w:r w:rsidR="00ED774D">
        <w:t>），提供</w:t>
      </w:r>
      <w:proofErr w:type="gramStart"/>
      <w:r w:rsidR="00ED774D">
        <w:t>館舍用電量</w:t>
      </w:r>
      <w:proofErr w:type="gramEnd"/>
      <w:r w:rsidR="00ED774D">
        <w:t>及年度用電即時監控及高耗能與用電異常設備分析協尋，並導入智慧路燈管理功能；資訊技術服務中心建置</w:t>
      </w:r>
      <w:r w:rsidR="00ED774D">
        <w:t xml:space="preserve"> DGX H100 </w:t>
      </w:r>
      <w:r w:rsidR="00ED774D">
        <w:t>及</w:t>
      </w:r>
      <w:r w:rsidR="00ED774D">
        <w:t xml:space="preserve"> H200 </w:t>
      </w:r>
      <w:r w:rsidR="00ED774D">
        <w:t>伺服器</w:t>
      </w:r>
      <w:r w:rsidR="00C83930">
        <w:rPr>
          <w:rFonts w:hint="eastAsia"/>
        </w:rPr>
        <w:t>，於</w:t>
      </w:r>
      <w:r w:rsidR="00C83930">
        <w:t xml:space="preserve">2024 </w:t>
      </w:r>
      <w:r w:rsidR="00C83930">
        <w:t>年</w:t>
      </w:r>
      <w:r w:rsidR="00C83930">
        <w:t xml:space="preserve"> 8 </w:t>
      </w:r>
      <w:r w:rsidR="00C83930">
        <w:t>月開放全校</w:t>
      </w:r>
      <w:r w:rsidR="00FC5EAC">
        <w:t>供</w:t>
      </w:r>
      <w:r w:rsidR="00FC5EAC">
        <w:t xml:space="preserve"> AI </w:t>
      </w:r>
      <w:r w:rsidR="00FC5EAC">
        <w:t>相關研究申請</w:t>
      </w:r>
      <w:r w:rsidR="00C83930">
        <w:t>使用，截至</w:t>
      </w:r>
      <w:r w:rsidR="00C83930">
        <w:t xml:space="preserve"> 2024 </w:t>
      </w:r>
      <w:r w:rsidR="00C83930">
        <w:t>年</w:t>
      </w:r>
      <w:r w:rsidR="00C83930">
        <w:t xml:space="preserve"> 12 </w:t>
      </w:r>
      <w:r w:rsidR="00C83930">
        <w:t>月</w:t>
      </w:r>
      <w:r w:rsidR="00164759">
        <w:rPr>
          <w:rFonts w:hint="eastAsia"/>
        </w:rPr>
        <w:t>每周之</w:t>
      </w:r>
      <w:r w:rsidR="001910BA">
        <w:t xml:space="preserve">GPU </w:t>
      </w:r>
      <w:r w:rsidR="001910BA">
        <w:t>資源使用率皆達</w:t>
      </w:r>
      <w:r w:rsidR="001910BA">
        <w:t xml:space="preserve"> 90%</w:t>
      </w:r>
      <w:r w:rsidR="005B1D2F">
        <w:rPr>
          <w:rFonts w:hint="eastAsia"/>
        </w:rPr>
        <w:t xml:space="preserve"> </w:t>
      </w:r>
      <w:r w:rsidR="001910BA">
        <w:t>以上</w:t>
      </w:r>
      <w:r w:rsidR="00F03D7B">
        <w:rPr>
          <w:rFonts w:hint="eastAsia"/>
        </w:rPr>
        <w:t>。</w:t>
      </w:r>
    </w:p>
    <w:p w14:paraId="5E7E31D1" w14:textId="0EF35D23" w:rsidR="004921BE" w:rsidRDefault="004921BE" w:rsidP="001E6919">
      <w:pPr>
        <w:ind w:leftChars="-59" w:left="-142" w:right="240" w:firstLine="480"/>
      </w:pPr>
      <w:r>
        <w:rPr>
          <w:rFonts w:hint="eastAsia"/>
        </w:rPr>
        <w:t>除了上述四個面向，</w:t>
      </w:r>
      <w:r w:rsidR="00E050FB">
        <w:rPr>
          <w:rFonts w:hint="eastAsia"/>
        </w:rPr>
        <w:t>陽明交大</w:t>
      </w:r>
      <w:r>
        <w:rPr>
          <w:rFonts w:hint="eastAsia"/>
        </w:rPr>
        <w:t>在智慧服務端的應用也持續擴充。例如「校園智多星」系統，結合大語言模型（如</w:t>
      </w:r>
      <w:proofErr w:type="spellStart"/>
      <w:r>
        <w:rPr>
          <w:rFonts w:hint="eastAsia"/>
        </w:rPr>
        <w:t>ChatGPT</w:t>
      </w:r>
      <w:proofErr w:type="spellEnd"/>
      <w:r>
        <w:rPr>
          <w:rFonts w:hint="eastAsia"/>
        </w:rPr>
        <w:t>），</w:t>
      </w:r>
      <w:r w:rsidR="009B1CFC">
        <w:t>逐步</w:t>
      </w:r>
      <w:proofErr w:type="gramStart"/>
      <w:r w:rsidR="009B1CFC">
        <w:t>介</w:t>
      </w:r>
      <w:proofErr w:type="gramEnd"/>
      <w:r w:rsidR="009B1CFC">
        <w:t>接整合校內資訊系統，提升服務的準確性與即時性</w:t>
      </w:r>
      <w:r>
        <w:rPr>
          <w:rFonts w:hint="eastAsia"/>
        </w:rPr>
        <w:t>。</w:t>
      </w:r>
      <w:r w:rsidR="003A6DF6">
        <w:t>校園小幫手</w:t>
      </w:r>
      <w:r w:rsidR="003A6DF6">
        <w:rPr>
          <w:rFonts w:hint="eastAsia"/>
        </w:rPr>
        <w:t>LINE BOT</w:t>
      </w:r>
      <w:r w:rsidR="003A6DF6">
        <w:t>提供如交通、餐廳、地圖、活動等校園生活資訊及緊急聯絡電話、</w:t>
      </w:r>
      <w:r w:rsidR="003A6DF6">
        <w:t xml:space="preserve">AED </w:t>
      </w:r>
      <w:r w:rsidR="003A6DF6">
        <w:t>位置查詢等功能</w:t>
      </w:r>
      <w:r>
        <w:rPr>
          <w:rFonts w:hint="eastAsia"/>
        </w:rPr>
        <w:t>。這些措施共同形塑一個以人為核心、敏捷且數據驅動的智慧化校園服務框架。</w:t>
      </w:r>
    </w:p>
    <w:p w14:paraId="387E5F31" w14:textId="3E2E204D" w:rsidR="004921BE" w:rsidRDefault="005D2FDB" w:rsidP="00462140">
      <w:pPr>
        <w:ind w:leftChars="0" w:left="0" w:right="240" w:firstLine="480"/>
      </w:pPr>
      <w:r>
        <w:t>儘管校園內部分管理流程已數位化，但如停車管理系統目前仍以即時辨識與收費功能為主，對於所累積之大量車輛進出數據的潛在應用尚未被深入開發。</w:t>
      </w:r>
      <w:r w:rsidR="004921BE">
        <w:rPr>
          <w:rFonts w:hint="eastAsia"/>
        </w:rPr>
        <w:t>未來若能結合統計學或</w:t>
      </w:r>
      <w:r w:rsidR="00D70212">
        <w:rPr>
          <w:rFonts w:hint="eastAsia"/>
        </w:rPr>
        <w:t>機器學習</w:t>
      </w:r>
      <w:r w:rsidR="004921BE">
        <w:rPr>
          <w:rFonts w:hint="eastAsia"/>
        </w:rPr>
        <w:t>技術，針對車輛停留時間、尖峰時段、使用族群型態等特性進行</w:t>
      </w:r>
      <w:r w:rsidR="004921BE">
        <w:rPr>
          <w:rFonts w:hint="eastAsia"/>
        </w:rPr>
        <w:lastRenderedPageBreak/>
        <w:t>探討，將有助於進一步優化停車管理並提升治理效率</w:t>
      </w:r>
      <w:r w:rsidR="002E4D51">
        <w:rPr>
          <w:rFonts w:hint="eastAsia"/>
        </w:rPr>
        <w:t>，及更長遠的智慧化服務打下基礎</w:t>
      </w:r>
      <w:r w:rsidR="00462140">
        <w:rPr>
          <w:rFonts w:hint="eastAsia"/>
        </w:rPr>
        <w:t>，</w:t>
      </w:r>
      <w:r w:rsidR="004921BE">
        <w:rPr>
          <w:rFonts w:hint="eastAsia"/>
        </w:rPr>
        <w:t>整體而言，</w:t>
      </w:r>
      <w:r w:rsidR="007863B2">
        <w:rPr>
          <w:rFonts w:hint="eastAsia"/>
        </w:rPr>
        <w:t>陽明</w:t>
      </w:r>
      <w:r w:rsidR="004921BE">
        <w:rPr>
          <w:rFonts w:hint="eastAsia"/>
        </w:rPr>
        <w:t>交大智慧校園的演進可概括為：</w:t>
      </w:r>
    </w:p>
    <w:p w14:paraId="72524C03" w14:textId="4E96A877" w:rsidR="00E050FB" w:rsidRDefault="00E050FB" w:rsidP="00B75C04">
      <w:pPr>
        <w:pStyle w:val="a6"/>
        <w:numPr>
          <w:ilvl w:val="0"/>
          <w:numId w:val="15"/>
        </w:numPr>
        <w:spacing w:line="360" w:lineRule="auto"/>
        <w:ind w:right="240" w:firstLineChars="0"/>
      </w:pPr>
      <w:r>
        <w:rPr>
          <w:rFonts w:hint="eastAsia"/>
        </w:rPr>
        <w:t>數位化</w:t>
      </w:r>
      <w:r>
        <w:rPr>
          <w:rFonts w:hint="eastAsia"/>
        </w:rPr>
        <w:t>:</w:t>
      </w:r>
      <w:r w:rsidRPr="00E050FB">
        <w:rPr>
          <w:rFonts w:hint="eastAsia"/>
        </w:rPr>
        <w:t xml:space="preserve"> </w:t>
      </w:r>
      <w:r w:rsidR="00E208C4">
        <w:t>數位工具與基礎設施建置</w:t>
      </w:r>
      <w:r>
        <w:rPr>
          <w:rFonts w:hint="eastAsia"/>
        </w:rPr>
        <w:t>;</w:t>
      </w:r>
    </w:p>
    <w:p w14:paraId="094CE5CD" w14:textId="08EFBD58" w:rsidR="00E050FB" w:rsidRDefault="00E050FB" w:rsidP="00B75C04">
      <w:pPr>
        <w:pStyle w:val="a6"/>
        <w:numPr>
          <w:ilvl w:val="0"/>
          <w:numId w:val="15"/>
        </w:numPr>
        <w:spacing w:line="360" w:lineRule="auto"/>
        <w:ind w:right="240" w:firstLineChars="0"/>
      </w:pPr>
      <w:r>
        <w:rPr>
          <w:rFonts w:hint="eastAsia"/>
        </w:rPr>
        <w:t>數位優化</w:t>
      </w:r>
      <w:r>
        <w:rPr>
          <w:rFonts w:hint="eastAsia"/>
        </w:rPr>
        <w:t>:</w:t>
      </w:r>
      <w:r w:rsidRPr="00E050FB">
        <w:rPr>
          <w:rFonts w:hint="eastAsia"/>
        </w:rPr>
        <w:t xml:space="preserve"> </w:t>
      </w:r>
      <w:r>
        <w:rPr>
          <w:rFonts w:hint="eastAsia"/>
        </w:rPr>
        <w:t>推動流程再造，跨部門系統串接</w:t>
      </w:r>
      <w:r>
        <w:rPr>
          <w:rFonts w:hint="eastAsia"/>
        </w:rPr>
        <w:t>;</w:t>
      </w:r>
    </w:p>
    <w:p w14:paraId="49ABB6F3" w14:textId="0F5BDA98" w:rsidR="00E050FB" w:rsidRDefault="00E050FB" w:rsidP="00B75C04">
      <w:pPr>
        <w:pStyle w:val="a6"/>
        <w:numPr>
          <w:ilvl w:val="0"/>
          <w:numId w:val="15"/>
        </w:numPr>
        <w:spacing w:line="360" w:lineRule="auto"/>
        <w:ind w:right="240" w:firstLineChars="0"/>
      </w:pPr>
      <w:r>
        <w:rPr>
          <w:rFonts w:hint="eastAsia"/>
        </w:rPr>
        <w:t>智慧化</w:t>
      </w:r>
      <w:r>
        <w:rPr>
          <w:rFonts w:hint="eastAsia"/>
        </w:rPr>
        <w:t>:</w:t>
      </w:r>
      <w:r w:rsidRPr="00E050FB">
        <w:rPr>
          <w:rFonts w:hint="eastAsia"/>
        </w:rPr>
        <w:t xml:space="preserve"> </w:t>
      </w:r>
      <w:r w:rsidR="00D2050F">
        <w:t>導入</w:t>
      </w:r>
      <w:r w:rsidR="00D2050F">
        <w:t xml:space="preserve"> AI</w:t>
      </w:r>
      <w:r w:rsidR="00D2050F">
        <w:t>、</w:t>
      </w:r>
      <w:r w:rsidR="00D2050F">
        <w:t xml:space="preserve">IoT </w:t>
      </w:r>
      <w:r w:rsidR="00D2050F">
        <w:t>與大數</w:t>
      </w:r>
      <w:r w:rsidR="001C0FB2">
        <w:rPr>
          <w:rFonts w:hint="eastAsia"/>
        </w:rPr>
        <w:t>據</w:t>
      </w:r>
      <w:r>
        <w:rPr>
          <w:rFonts w:hint="eastAsia"/>
        </w:rPr>
        <w:t>;</w:t>
      </w:r>
    </w:p>
    <w:p w14:paraId="24A69D29" w14:textId="5A9EFC2B" w:rsidR="00E050FB" w:rsidRDefault="00E050FB" w:rsidP="00B75C04">
      <w:pPr>
        <w:pStyle w:val="a6"/>
        <w:numPr>
          <w:ilvl w:val="0"/>
          <w:numId w:val="15"/>
        </w:numPr>
        <w:spacing w:line="360" w:lineRule="auto"/>
        <w:ind w:right="240" w:firstLineChars="0"/>
      </w:pPr>
      <w:r>
        <w:rPr>
          <w:rFonts w:hint="eastAsia"/>
        </w:rPr>
        <w:t>文化深化</w:t>
      </w:r>
      <w:r>
        <w:rPr>
          <w:rFonts w:hint="eastAsia"/>
        </w:rPr>
        <w:t>:</w:t>
      </w:r>
      <w:r w:rsidRPr="00E050FB">
        <w:rPr>
          <w:rFonts w:hint="eastAsia"/>
        </w:rPr>
        <w:t xml:space="preserve"> </w:t>
      </w:r>
      <w:r w:rsidR="001C0FB2">
        <w:t>內化智慧治理於日常運作</w:t>
      </w:r>
      <w:r>
        <w:rPr>
          <w:rFonts w:hint="eastAsia"/>
        </w:rPr>
        <w:t>。</w:t>
      </w:r>
    </w:p>
    <w:p w14:paraId="75C4E7F3" w14:textId="164D8858" w:rsidR="004921BE" w:rsidRDefault="004921BE" w:rsidP="00462140">
      <w:pPr>
        <w:ind w:leftChars="0" w:left="0" w:right="240" w:firstLineChars="145" w:firstLine="348"/>
      </w:pPr>
      <w:r>
        <w:rPr>
          <w:rFonts w:hint="eastAsia"/>
        </w:rPr>
        <w:t>這四</w:t>
      </w:r>
      <w:proofErr w:type="gramStart"/>
      <w:r>
        <w:rPr>
          <w:rFonts w:hint="eastAsia"/>
        </w:rPr>
        <w:t>個</w:t>
      </w:r>
      <w:proofErr w:type="gramEnd"/>
      <w:r>
        <w:rPr>
          <w:rFonts w:hint="eastAsia"/>
        </w:rPr>
        <w:t>階段，既呼應</w:t>
      </w:r>
      <w:r w:rsidR="000C1A7F">
        <w:rPr>
          <w:rFonts w:hint="eastAsia"/>
        </w:rPr>
        <w:t>陽明</w:t>
      </w:r>
      <w:r>
        <w:rPr>
          <w:rFonts w:hint="eastAsia"/>
        </w:rPr>
        <w:t>交大所提出的</w:t>
      </w:r>
      <w:r>
        <w:rPr>
          <w:rFonts w:hint="eastAsia"/>
        </w:rPr>
        <w:t xml:space="preserve"> HITS </w:t>
      </w:r>
      <w:r>
        <w:rPr>
          <w:rFonts w:hint="eastAsia"/>
        </w:rPr>
        <w:t>理念（人本、創新、技術、永續），</w:t>
      </w:r>
      <w:r w:rsidR="00DB442E">
        <w:t>強調從使用者出發的創新治理與數據驅動決策模式，並朝向高教智慧治理的典範持續邁進</w:t>
      </w:r>
      <w:r>
        <w:rPr>
          <w:rFonts w:hint="eastAsia"/>
        </w:rPr>
        <w:t>。</w:t>
      </w:r>
      <w:r w:rsidR="00B75C04">
        <w:rPr>
          <w:rFonts w:hint="eastAsia"/>
        </w:rPr>
        <w:t>陽明交大</w:t>
      </w:r>
      <w:r>
        <w:rPr>
          <w:rFonts w:hint="eastAsia"/>
        </w:rPr>
        <w:t>智慧校園的發展，不只是基礎設施的升級，而是從「以人為本」的服務概念出發，透過資料的即時回饋，達到系統化決策支持，並進一步為更大範圍的智慧城市或智慧社區發展提供範例。</w:t>
      </w:r>
    </w:p>
    <w:p w14:paraId="7D022EBF" w14:textId="3BF97192" w:rsidR="004921BE" w:rsidRDefault="004921BE" w:rsidP="009602A4">
      <w:pPr>
        <w:ind w:leftChars="0" w:left="0" w:right="240" w:firstLineChars="177" w:firstLine="425"/>
      </w:pPr>
      <w:proofErr w:type="gramStart"/>
      <w:r>
        <w:rPr>
          <w:rFonts w:hint="eastAsia"/>
        </w:rPr>
        <w:t>此外，</w:t>
      </w:r>
      <w:proofErr w:type="gramEnd"/>
      <w:r>
        <w:rPr>
          <w:rFonts w:hint="eastAsia"/>
        </w:rPr>
        <w:t>國內部分校園或都市也在智慧停車上有值得參考的經驗，例如清華大學在校內導入行動支付與多元感應繳費服務，或新竹市政府設置的智慧路邊</w:t>
      </w:r>
      <w:proofErr w:type="gramStart"/>
      <w:r>
        <w:rPr>
          <w:rFonts w:hint="eastAsia"/>
        </w:rPr>
        <w:t>停車柱</w:t>
      </w:r>
      <w:proofErr w:type="gramEnd"/>
      <w:r>
        <w:rPr>
          <w:rFonts w:hint="eastAsia"/>
        </w:rPr>
        <w:t>，這些案例皆展現出從管理到服務、再進一步到資料分析的發展脈絡。雖然</w:t>
      </w:r>
      <w:r w:rsidR="00B75C04">
        <w:rPr>
          <w:rFonts w:hint="eastAsia"/>
        </w:rPr>
        <w:t>陽明交大</w:t>
      </w:r>
      <w:r>
        <w:rPr>
          <w:rFonts w:hint="eastAsia"/>
        </w:rPr>
        <w:t>目前停車系統已建立數位化流程，但在後續行為模式分析及預測應用仍有潛在發展空間，有待未來持續深化。</w:t>
      </w:r>
    </w:p>
    <w:p w14:paraId="73E5E9A9" w14:textId="617AF174" w:rsidR="006D0AD1" w:rsidRDefault="004921BE" w:rsidP="009602A4">
      <w:pPr>
        <w:ind w:leftChars="0" w:left="0" w:right="240" w:firstLineChars="177" w:firstLine="425"/>
      </w:pPr>
      <w:r>
        <w:rPr>
          <w:rFonts w:hint="eastAsia"/>
        </w:rPr>
        <w:t>綜合以上，國立陽明交通大學的智慧校園部署，從數位基礎建設到多項智慧應用的落地，已具備穩定而廣泛的數據收集能力，</w:t>
      </w:r>
      <w:r w:rsidR="00FE2814">
        <w:rPr>
          <w:rFonts w:hint="eastAsia"/>
        </w:rPr>
        <w:t>因此，</w:t>
      </w:r>
      <w:r w:rsidR="00FE2814">
        <w:t>本文以校園停車資料為研究切入點</w:t>
      </w:r>
      <w:r w:rsidR="00FE2814">
        <w:rPr>
          <w:rFonts w:hint="eastAsia"/>
        </w:rPr>
        <w:t>，</w:t>
      </w:r>
      <w:r w:rsidR="004442E2">
        <w:rPr>
          <w:rFonts w:hint="eastAsia"/>
        </w:rPr>
        <w:t>嘗試使用</w:t>
      </w:r>
      <w:r>
        <w:rPr>
          <w:rFonts w:hint="eastAsia"/>
        </w:rPr>
        <w:t>這些資料</w:t>
      </w:r>
      <w:r w:rsidR="004442E2">
        <w:t>探索車輛進出行為的模式與需求特性</w:t>
      </w:r>
      <w:r>
        <w:rPr>
          <w:rFonts w:hint="eastAsia"/>
        </w:rPr>
        <w:t>，</w:t>
      </w:r>
      <w:r w:rsidR="00DA7B02">
        <w:t>期能補足現行管理應用的不足，並為未來校園空間治理與服務智慧化發展奠定資料分析基礎</w:t>
      </w:r>
      <w:r>
        <w:rPr>
          <w:rFonts w:hint="eastAsia"/>
        </w:rPr>
        <w:t>。</w:t>
      </w:r>
    </w:p>
    <w:p w14:paraId="646BB446" w14:textId="6BF35F75" w:rsidR="00A14D3A" w:rsidRDefault="00A14D3A" w:rsidP="00FF5BB2">
      <w:pPr>
        <w:ind w:left="240" w:right="240" w:firstLine="480"/>
      </w:pPr>
    </w:p>
    <w:p w14:paraId="3B1673C8" w14:textId="41869CC5" w:rsidR="00A14D3A" w:rsidRDefault="00A14D3A" w:rsidP="00A14D3A">
      <w:pPr>
        <w:widowControl/>
        <w:spacing w:line="240" w:lineRule="auto"/>
        <w:ind w:leftChars="0" w:left="0" w:rightChars="0" w:right="0" w:firstLineChars="0" w:firstLine="0"/>
        <w:jc w:val="left"/>
      </w:pPr>
      <w:r>
        <w:br w:type="page"/>
      </w:r>
    </w:p>
    <w:p w14:paraId="63EADC31" w14:textId="77777777" w:rsidR="00FB6076" w:rsidRDefault="00306C16" w:rsidP="00FB6076">
      <w:pPr>
        <w:pStyle w:val="2"/>
        <w:ind w:right="240"/>
      </w:pPr>
      <w:bookmarkStart w:id="64" w:name="_Toc202744844"/>
      <w:r>
        <w:rPr>
          <w:rFonts w:hint="eastAsia"/>
        </w:rPr>
        <w:lastRenderedPageBreak/>
        <w:t>智慧停車</w:t>
      </w:r>
      <w:r w:rsidR="00FF5BB2">
        <w:rPr>
          <w:rFonts w:hint="eastAsia"/>
        </w:rPr>
        <w:t>管理</w:t>
      </w:r>
      <w:r w:rsidR="00270C04">
        <w:rPr>
          <w:rFonts w:hint="eastAsia"/>
        </w:rPr>
        <w:t>範例</w:t>
      </w:r>
      <w:bookmarkStart w:id="65" w:name="_Toc202744845"/>
      <w:bookmarkEnd w:id="64"/>
    </w:p>
    <w:p w14:paraId="5888F773" w14:textId="519BDFF0" w:rsidR="00BE7181" w:rsidRPr="00BE7181" w:rsidRDefault="00BE7181" w:rsidP="00FB6076">
      <w:pPr>
        <w:pStyle w:val="3"/>
        <w:ind w:right="240"/>
      </w:pPr>
      <w:proofErr w:type="gramStart"/>
      <w:r>
        <w:rPr>
          <w:rFonts w:hint="eastAsia"/>
        </w:rPr>
        <w:t>清華大學線上停車</w:t>
      </w:r>
      <w:proofErr w:type="gramEnd"/>
      <w:r>
        <w:rPr>
          <w:rFonts w:hint="eastAsia"/>
        </w:rPr>
        <w:t>繳費</w:t>
      </w:r>
      <w:bookmarkEnd w:id="65"/>
    </w:p>
    <w:p w14:paraId="457AFF8E" w14:textId="3B6C99F2" w:rsidR="00651824" w:rsidRDefault="00651824" w:rsidP="00643E38">
      <w:pPr>
        <w:ind w:leftChars="-59" w:left="-142" w:right="240" w:firstLine="480"/>
      </w:pPr>
      <w:r>
        <w:rPr>
          <w:rFonts w:hint="eastAsia"/>
        </w:rPr>
        <w:t>以鄰近的清華大學為例，其校園停車管理系統在近年已推動</w:t>
      </w:r>
      <w:proofErr w:type="gramStart"/>
      <w:r>
        <w:rPr>
          <w:rFonts w:hint="eastAsia"/>
        </w:rPr>
        <w:t>包含線上繳費連結與折抵</w:t>
      </w:r>
      <w:proofErr w:type="gramEnd"/>
      <w:r>
        <w:rPr>
          <w:rFonts w:hint="eastAsia"/>
        </w:rPr>
        <w:t>系統</w:t>
      </w:r>
      <w:r w:rsidR="00EB503F">
        <w:rPr>
          <w:rFonts w:hint="eastAsia"/>
        </w:rPr>
        <w:t>，圖</w:t>
      </w:r>
      <w:r w:rsidR="00EB503F">
        <w:t>3</w:t>
      </w:r>
      <w:r w:rsidR="00643E38">
        <w:rPr>
          <w:rFonts w:hint="eastAsia"/>
        </w:rPr>
        <w:t xml:space="preserve"> </w:t>
      </w:r>
      <w:r w:rsidR="00EB503F">
        <w:t>-</w:t>
      </w:r>
      <w:r w:rsidR="00643E38">
        <w:rPr>
          <w:rFonts w:hint="eastAsia"/>
        </w:rPr>
        <w:t xml:space="preserve"> </w:t>
      </w:r>
      <w:r w:rsidR="00EB503F">
        <w:t>1</w:t>
      </w:r>
      <w:r w:rsidR="009968F6">
        <w:rPr>
          <w:rFonts w:hint="eastAsia"/>
        </w:rPr>
        <w:t>與</w:t>
      </w:r>
      <w:r w:rsidR="009968F6">
        <w:rPr>
          <w:rFonts w:hint="eastAsia"/>
        </w:rPr>
        <w:t>3</w:t>
      </w:r>
      <w:r w:rsidR="00643E38">
        <w:rPr>
          <w:rFonts w:hint="eastAsia"/>
        </w:rPr>
        <w:t xml:space="preserve"> </w:t>
      </w:r>
      <w:r w:rsidR="009968F6">
        <w:t>-</w:t>
      </w:r>
      <w:r w:rsidR="00643E38">
        <w:rPr>
          <w:rFonts w:hint="eastAsia"/>
        </w:rPr>
        <w:t xml:space="preserve"> </w:t>
      </w:r>
      <w:r w:rsidR="009968F6">
        <w:t>2</w:t>
      </w:r>
      <w:r w:rsidR="00EB503F">
        <w:rPr>
          <w:rFonts w:hint="eastAsia"/>
        </w:rPr>
        <w:t>為</w:t>
      </w:r>
      <w:r w:rsidR="00A22848">
        <w:rPr>
          <w:rFonts w:hint="eastAsia"/>
        </w:rPr>
        <w:t>清華大學</w:t>
      </w:r>
      <w:r w:rsidR="009968F6">
        <w:rPr>
          <w:rFonts w:hint="eastAsia"/>
        </w:rPr>
        <w:t>的駐警隊</w:t>
      </w:r>
      <w:r w:rsidR="002B5072">
        <w:rPr>
          <w:rFonts w:hint="eastAsia"/>
        </w:rPr>
        <w:t>、</w:t>
      </w:r>
      <w:r w:rsidR="009A56BA">
        <w:rPr>
          <w:rFonts w:hint="eastAsia"/>
        </w:rPr>
        <w:t>校園</w:t>
      </w:r>
      <w:r w:rsidR="00A22848">
        <w:rPr>
          <w:rFonts w:hint="eastAsia"/>
        </w:rPr>
        <w:t>網站</w:t>
      </w:r>
      <w:r w:rsidR="0099697A">
        <w:rPr>
          <w:rFonts w:hint="eastAsia"/>
        </w:rPr>
        <w:t>公告</w:t>
      </w:r>
      <w:r>
        <w:rPr>
          <w:rFonts w:hint="eastAsia"/>
        </w:rPr>
        <w:t>。清大利用</w:t>
      </w:r>
      <w:r>
        <w:rPr>
          <w:rFonts w:hint="eastAsia"/>
        </w:rPr>
        <w:t xml:space="preserve"> QR Code </w:t>
      </w:r>
      <w:r>
        <w:rPr>
          <w:rFonts w:hint="eastAsia"/>
        </w:rPr>
        <w:t>與停車自動繳費機，讓用戶可於停車結束前，先輸入車牌號碼，掃描折抵</w:t>
      </w:r>
      <w:proofErr w:type="gramStart"/>
      <w:r>
        <w:rPr>
          <w:rFonts w:hint="eastAsia"/>
        </w:rPr>
        <w:t>券</w:t>
      </w:r>
      <w:proofErr w:type="gramEnd"/>
      <w:r>
        <w:rPr>
          <w:rFonts w:hint="eastAsia"/>
        </w:rPr>
        <w:t>後完成結帳。現場繳費機則配置在校內主要</w:t>
      </w:r>
      <w:proofErr w:type="gramStart"/>
      <w:r>
        <w:rPr>
          <w:rFonts w:hint="eastAsia"/>
        </w:rPr>
        <w:t>活動熱區</w:t>
      </w:r>
      <w:proofErr w:type="gramEnd"/>
      <w:r w:rsidR="00A22848">
        <w:rPr>
          <w:rFonts w:hint="eastAsia"/>
        </w:rPr>
        <w:t>，</w:t>
      </w:r>
      <w:r w:rsidR="00857C70">
        <w:t>例如水木餐廳、桌球館、新育成大樓等</w:t>
      </w:r>
      <w:r w:rsidR="00857C70">
        <w:rPr>
          <w:rFonts w:hint="eastAsia"/>
        </w:rPr>
        <w:t>，</w:t>
      </w:r>
      <w:r>
        <w:rPr>
          <w:rFonts w:hint="eastAsia"/>
        </w:rPr>
        <w:t>若</w:t>
      </w:r>
      <w:r>
        <w:rPr>
          <w:rFonts w:hint="eastAsia"/>
        </w:rPr>
        <w:t xml:space="preserve"> 30 </w:t>
      </w:r>
      <w:r>
        <w:rPr>
          <w:rFonts w:hint="eastAsia"/>
        </w:rPr>
        <w:t>分鐘內同門出入即免收費，以減少臨時停車帶來的擁擠。</w:t>
      </w:r>
    </w:p>
    <w:p w14:paraId="73AF297B" w14:textId="4B579CF7" w:rsidR="00C26BEE" w:rsidRDefault="00651824" w:rsidP="00643E38">
      <w:pPr>
        <w:ind w:leftChars="-59" w:left="-142" w:right="240" w:firstLineChars="236" w:firstLine="566"/>
      </w:pPr>
      <w:r>
        <w:rPr>
          <w:rFonts w:hint="eastAsia"/>
        </w:rPr>
        <w:t>此系統的亮點，在於使用者不需排隊或使用現金，即可於行動裝置完成繳費，也可快速核銷折抵</w:t>
      </w:r>
      <w:proofErr w:type="gramStart"/>
      <w:r>
        <w:rPr>
          <w:rFonts w:hint="eastAsia"/>
        </w:rPr>
        <w:t>券</w:t>
      </w:r>
      <w:proofErr w:type="gramEnd"/>
      <w:r>
        <w:rPr>
          <w:rFonts w:hint="eastAsia"/>
        </w:rPr>
        <w:t>，縮短離場流程。這種數位化手段大幅降低駐警人員或停車場管理者的人力負擔，同時提升駕駛者進出校園的便利性。雖然其核心功能仍以停車費結算為主，但提供了一個從「傳統人工收費」到「數位支付</w:t>
      </w:r>
      <w:r w:rsidR="005131EE">
        <w:rPr>
          <w:rFonts w:hint="eastAsia"/>
        </w:rPr>
        <w:t>、</w:t>
      </w:r>
      <w:r>
        <w:rPr>
          <w:rFonts w:hint="eastAsia"/>
        </w:rPr>
        <w:t>折抵」的具體示例。</w:t>
      </w:r>
    </w:p>
    <w:p w14:paraId="7B2D9DB9" w14:textId="2008B4ED" w:rsidR="00AB5241" w:rsidRDefault="00AB5241" w:rsidP="00651824">
      <w:pPr>
        <w:ind w:left="240" w:right="240" w:firstLine="480"/>
      </w:pPr>
    </w:p>
    <w:p w14:paraId="1364150C" w14:textId="77777777" w:rsidR="00AB5241" w:rsidRDefault="00AB5241" w:rsidP="00651824">
      <w:pPr>
        <w:ind w:left="240" w:right="240" w:firstLine="480"/>
      </w:pPr>
    </w:p>
    <w:p w14:paraId="65047465" w14:textId="76F244F1" w:rsidR="00264ED9" w:rsidRPr="00D1794C" w:rsidRDefault="00264ED9" w:rsidP="00651824">
      <w:pPr>
        <w:ind w:left="240" w:right="240" w:firstLine="480"/>
      </w:pPr>
    </w:p>
    <w:p w14:paraId="474BD43A" w14:textId="22B8284F" w:rsidR="00264ED9" w:rsidRDefault="00264ED9" w:rsidP="00AB5241">
      <w:pPr>
        <w:ind w:leftChars="841" w:left="2018" w:right="240" w:firstLineChars="159" w:firstLine="382"/>
      </w:pPr>
      <w:r w:rsidRPr="00264ED9">
        <w:rPr>
          <w:noProof/>
        </w:rPr>
        <w:lastRenderedPageBreak/>
        <w:drawing>
          <wp:inline distT="0" distB="0" distL="0" distR="0" wp14:anchorId="0DEF182C" wp14:editId="11058B83">
            <wp:extent cx="2730419" cy="3810000"/>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43417" cy="3828137"/>
                    </a:xfrm>
                    <a:prstGeom prst="rect">
                      <a:avLst/>
                    </a:prstGeom>
                  </pic:spPr>
                </pic:pic>
              </a:graphicData>
            </a:graphic>
          </wp:inline>
        </w:drawing>
      </w:r>
    </w:p>
    <w:p w14:paraId="388577F3" w14:textId="25A7F078" w:rsidR="005E271B" w:rsidRDefault="005E271B" w:rsidP="005E271B">
      <w:pPr>
        <w:pStyle w:val="af3"/>
        <w:ind w:left="240" w:right="240" w:firstLine="480"/>
      </w:pPr>
      <w:bookmarkStart w:id="66" w:name="_Toc203041005"/>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1</w:t>
      </w:r>
      <w:r>
        <w:fldChar w:fldCharType="end"/>
      </w:r>
      <w:r>
        <w:t xml:space="preserve"> </w:t>
      </w:r>
      <w:r w:rsidRPr="00F81E88">
        <w:rPr>
          <w:rFonts w:hint="eastAsia"/>
        </w:rPr>
        <w:t>清華大學駐警隊海報</w:t>
      </w:r>
      <w:r w:rsidRPr="00F81E88">
        <w:rPr>
          <w:rFonts w:hint="eastAsia"/>
        </w:rPr>
        <w:t>(</w:t>
      </w:r>
      <w:r w:rsidRPr="00F81E88">
        <w:rPr>
          <w:rFonts w:hint="eastAsia"/>
        </w:rPr>
        <w:t>圖片來源</w:t>
      </w:r>
      <w:r w:rsidRPr="00F81E88">
        <w:rPr>
          <w:rFonts w:hint="eastAsia"/>
        </w:rPr>
        <w:t>:</w:t>
      </w:r>
      <w:r w:rsidRPr="00F81E88">
        <w:rPr>
          <w:rFonts w:hint="eastAsia"/>
        </w:rPr>
        <w:t>清華大學</w:t>
      </w:r>
      <w:r w:rsidRPr="00F81E88">
        <w:rPr>
          <w:rFonts w:hint="eastAsia"/>
        </w:rPr>
        <w:t>)</w:t>
      </w:r>
      <w:bookmarkEnd w:id="66"/>
    </w:p>
    <w:p w14:paraId="5D411735" w14:textId="44A342D0" w:rsidR="00C26BEE" w:rsidRDefault="00A22848" w:rsidP="00AB5241">
      <w:pPr>
        <w:ind w:leftChars="1000" w:left="2400" w:right="240" w:firstLineChars="0" w:firstLine="0"/>
      </w:pPr>
      <w:r w:rsidRPr="00A22848">
        <w:rPr>
          <w:noProof/>
        </w:rPr>
        <w:drawing>
          <wp:inline distT="0" distB="0" distL="0" distR="0" wp14:anchorId="53743B22" wp14:editId="5D558D9B">
            <wp:extent cx="2782797" cy="3834130"/>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97067" cy="3853791"/>
                    </a:xfrm>
                    <a:prstGeom prst="rect">
                      <a:avLst/>
                    </a:prstGeom>
                  </pic:spPr>
                </pic:pic>
              </a:graphicData>
            </a:graphic>
          </wp:inline>
        </w:drawing>
      </w:r>
    </w:p>
    <w:p w14:paraId="0EB947D9" w14:textId="13EE532F" w:rsidR="00FB6076" w:rsidRDefault="006505F9" w:rsidP="00FB6076">
      <w:pPr>
        <w:pStyle w:val="af3"/>
        <w:ind w:left="240" w:right="240" w:firstLine="480"/>
      </w:pPr>
      <w:bookmarkStart w:id="67" w:name="_Toc203041006"/>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2</w:t>
      </w:r>
      <w:r>
        <w:fldChar w:fldCharType="end"/>
      </w:r>
      <w:r>
        <w:rPr>
          <w:rFonts w:hint="eastAsia"/>
        </w:rPr>
        <w:t xml:space="preserve"> </w:t>
      </w:r>
      <w:r w:rsidRPr="004A3E1F">
        <w:rPr>
          <w:rFonts w:hint="eastAsia"/>
        </w:rPr>
        <w:t>清華大學</w:t>
      </w:r>
      <w:proofErr w:type="gramStart"/>
      <w:r w:rsidRPr="004A3E1F">
        <w:rPr>
          <w:rFonts w:hint="eastAsia"/>
        </w:rPr>
        <w:t>停車線上繳費</w:t>
      </w:r>
      <w:proofErr w:type="gramEnd"/>
      <w:r w:rsidRPr="004A3E1F">
        <w:rPr>
          <w:rFonts w:hint="eastAsia"/>
        </w:rPr>
        <w:t>公告</w:t>
      </w:r>
      <w:r w:rsidRPr="004A3E1F">
        <w:rPr>
          <w:rFonts w:hint="eastAsia"/>
        </w:rPr>
        <w:t>(</w:t>
      </w:r>
      <w:r w:rsidRPr="004A3E1F">
        <w:rPr>
          <w:rFonts w:hint="eastAsia"/>
        </w:rPr>
        <w:t>圖片來源</w:t>
      </w:r>
      <w:r w:rsidRPr="004A3E1F">
        <w:rPr>
          <w:rFonts w:hint="eastAsia"/>
        </w:rPr>
        <w:t>:</w:t>
      </w:r>
      <w:r w:rsidRPr="004A3E1F">
        <w:rPr>
          <w:rFonts w:hint="eastAsia"/>
        </w:rPr>
        <w:t>清華大學</w:t>
      </w:r>
      <w:r w:rsidRPr="004A3E1F">
        <w:rPr>
          <w:rFonts w:hint="eastAsia"/>
        </w:rPr>
        <w:t>)</w:t>
      </w:r>
      <w:bookmarkStart w:id="68" w:name="_Toc202744846"/>
      <w:bookmarkEnd w:id="67"/>
    </w:p>
    <w:p w14:paraId="6DA56AF0" w14:textId="41DB2222" w:rsidR="008B23E4" w:rsidRDefault="004D78E6" w:rsidP="00966E16">
      <w:pPr>
        <w:pStyle w:val="3"/>
        <w:ind w:leftChars="-59" w:left="-142" w:right="240" w:firstLineChars="59" w:firstLine="142"/>
      </w:pPr>
      <w:r>
        <w:lastRenderedPageBreak/>
        <w:t>新竹市智慧停車案例</w:t>
      </w:r>
      <w:bookmarkEnd w:id="68"/>
    </w:p>
    <w:p w14:paraId="3A9BC629" w14:textId="504110A3" w:rsidR="003460F2" w:rsidRDefault="003460F2" w:rsidP="00432BAA">
      <w:pPr>
        <w:ind w:leftChars="-59" w:left="-142" w:right="240" w:firstLine="480"/>
      </w:pPr>
      <w:r>
        <w:rPr>
          <w:rFonts w:hint="eastAsia"/>
        </w:rPr>
        <w:t>以新竹市為例，自近年推動智慧路邊停車收</w:t>
      </w:r>
      <w:r w:rsidR="00580221">
        <w:rPr>
          <w:rFonts w:hint="eastAsia"/>
        </w:rPr>
        <w:t>(</w:t>
      </w:r>
      <w:r w:rsidR="00580221">
        <w:rPr>
          <w:rFonts w:hint="eastAsia"/>
        </w:rPr>
        <w:t>圖</w:t>
      </w:r>
      <w:r w:rsidR="00580221">
        <w:rPr>
          <w:rFonts w:hint="eastAsia"/>
        </w:rPr>
        <w:t>3</w:t>
      </w:r>
      <w:r w:rsidR="003D0C9A">
        <w:t xml:space="preserve"> - </w:t>
      </w:r>
      <w:r w:rsidR="00580221">
        <w:rPr>
          <w:rFonts w:hint="eastAsia"/>
        </w:rPr>
        <w:t>3)</w:t>
      </w:r>
      <w:r>
        <w:rPr>
          <w:rFonts w:hint="eastAsia"/>
        </w:rPr>
        <w:t>費後，採用了結合車牌辨識及智慧</w:t>
      </w:r>
      <w:proofErr w:type="gramStart"/>
      <w:r>
        <w:rPr>
          <w:rFonts w:hint="eastAsia"/>
        </w:rPr>
        <w:t>停車柱</w:t>
      </w:r>
      <w:proofErr w:type="gramEnd"/>
      <w:r>
        <w:rPr>
          <w:rFonts w:hint="eastAsia"/>
        </w:rPr>
        <w:t>的管理模式，全面取代傳統</w:t>
      </w:r>
      <w:proofErr w:type="gramStart"/>
      <w:r>
        <w:rPr>
          <w:rFonts w:hint="eastAsia"/>
        </w:rPr>
        <w:t>人工夾單方式</w:t>
      </w:r>
      <w:proofErr w:type="gramEnd"/>
      <w:r>
        <w:rPr>
          <w:rFonts w:hint="eastAsia"/>
        </w:rPr>
        <w:t>。駕駛人可透過</w:t>
      </w:r>
      <w:proofErr w:type="gramStart"/>
      <w:r>
        <w:rPr>
          <w:rFonts w:hint="eastAsia"/>
        </w:rPr>
        <w:t>停車柱</w:t>
      </w:r>
      <w:proofErr w:type="gramEnd"/>
      <w:r>
        <w:rPr>
          <w:rFonts w:hint="eastAsia"/>
        </w:rPr>
        <w:t>上所示的</w:t>
      </w:r>
      <w:r>
        <w:rPr>
          <w:rFonts w:hint="eastAsia"/>
        </w:rPr>
        <w:t xml:space="preserve"> QR Code</w:t>
      </w:r>
      <w:r>
        <w:rPr>
          <w:rFonts w:hint="eastAsia"/>
        </w:rPr>
        <w:t>，選擇行動支付（例如</w:t>
      </w:r>
      <w:r>
        <w:rPr>
          <w:rFonts w:hint="eastAsia"/>
        </w:rPr>
        <w:t xml:space="preserve"> Line Pay</w:t>
      </w:r>
      <w:r>
        <w:rPr>
          <w:rFonts w:hint="eastAsia"/>
        </w:rPr>
        <w:t>、街口支付或悠遊付）完成繳費，也可在停車次日起</w:t>
      </w:r>
      <w:r>
        <w:rPr>
          <w:rFonts w:hint="eastAsia"/>
        </w:rPr>
        <w:t xml:space="preserve"> 15 </w:t>
      </w:r>
      <w:r>
        <w:rPr>
          <w:rFonts w:hint="eastAsia"/>
        </w:rPr>
        <w:t>日內利用合作行動支付業者的</w:t>
      </w:r>
      <w:r>
        <w:rPr>
          <w:rFonts w:hint="eastAsia"/>
        </w:rPr>
        <w:t xml:space="preserve"> App </w:t>
      </w:r>
      <w:r>
        <w:rPr>
          <w:rFonts w:hint="eastAsia"/>
        </w:rPr>
        <w:t>或全省超商多媒體機補單繳費。</w:t>
      </w:r>
    </w:p>
    <w:p w14:paraId="02149BEA" w14:textId="2E56BBC1" w:rsidR="003460F2" w:rsidRDefault="003460F2" w:rsidP="00432BAA">
      <w:pPr>
        <w:ind w:leftChars="-59" w:left="-142" w:right="240" w:firstLine="480"/>
      </w:pPr>
      <w:r>
        <w:rPr>
          <w:rFonts w:hint="eastAsia"/>
        </w:rPr>
        <w:t>此系統具備車牌辨識功能，如車牌遭遮蔽將由</w:t>
      </w:r>
      <w:proofErr w:type="gramStart"/>
      <w:r>
        <w:rPr>
          <w:rFonts w:hint="eastAsia"/>
        </w:rPr>
        <w:t>後台補登</w:t>
      </w:r>
      <w:proofErr w:type="gramEnd"/>
      <w:r>
        <w:rPr>
          <w:rFonts w:hint="eastAsia"/>
        </w:rPr>
        <w:t>，並支援自動辨識身心障礙或</w:t>
      </w:r>
      <w:proofErr w:type="gramStart"/>
      <w:r>
        <w:rPr>
          <w:rFonts w:hint="eastAsia"/>
        </w:rPr>
        <w:t>免責車的</w:t>
      </w:r>
      <w:proofErr w:type="gramEnd"/>
      <w:r>
        <w:rPr>
          <w:rFonts w:hint="eastAsia"/>
        </w:rPr>
        <w:t>優惠資格。</w:t>
      </w:r>
      <w:proofErr w:type="gramStart"/>
      <w:r>
        <w:rPr>
          <w:rFonts w:hint="eastAsia"/>
        </w:rPr>
        <w:t>此外，智慧停車柱會</w:t>
      </w:r>
      <w:proofErr w:type="gramEnd"/>
      <w:r>
        <w:rPr>
          <w:rFonts w:hint="eastAsia"/>
        </w:rPr>
        <w:t>在停車後給予緩衝時間，繳費完成後再提供</w:t>
      </w:r>
      <w:r>
        <w:rPr>
          <w:rFonts w:hint="eastAsia"/>
        </w:rPr>
        <w:t xml:space="preserve"> 5 </w:t>
      </w:r>
      <w:r>
        <w:rPr>
          <w:rFonts w:hint="eastAsia"/>
        </w:rPr>
        <w:t>分鐘的離場寬限，以減少重複收費爭議。部分</w:t>
      </w:r>
      <w:proofErr w:type="gramStart"/>
      <w:r>
        <w:rPr>
          <w:rFonts w:hint="eastAsia"/>
        </w:rPr>
        <w:t>停車格若不便</w:t>
      </w:r>
      <w:proofErr w:type="gramEnd"/>
      <w:r>
        <w:rPr>
          <w:rFonts w:hint="eastAsia"/>
        </w:rPr>
        <w:t>安裝智慧</w:t>
      </w:r>
      <w:proofErr w:type="gramStart"/>
      <w:r>
        <w:rPr>
          <w:rFonts w:hint="eastAsia"/>
        </w:rPr>
        <w:t>停車柱</w:t>
      </w:r>
      <w:proofErr w:type="gramEnd"/>
      <w:r>
        <w:rPr>
          <w:rFonts w:hint="eastAsia"/>
        </w:rPr>
        <w:t>，則以高位攝影搭配路面標示和牌面提醒，確保駕駛了解收費方式。</w:t>
      </w:r>
    </w:p>
    <w:p w14:paraId="5C85DDAD" w14:textId="6BAE041F" w:rsidR="003460F2" w:rsidRPr="003460F2" w:rsidRDefault="003460F2" w:rsidP="00432BAA">
      <w:pPr>
        <w:ind w:leftChars="-59" w:left="-142" w:right="240" w:firstLine="480"/>
      </w:pPr>
      <w:r>
        <w:rPr>
          <w:rFonts w:hint="eastAsia"/>
        </w:rPr>
        <w:t>整體而言，新竹市的智慧</w:t>
      </w:r>
      <w:proofErr w:type="gramStart"/>
      <w:r>
        <w:rPr>
          <w:rFonts w:hint="eastAsia"/>
        </w:rPr>
        <w:t>停車柱</w:t>
      </w:r>
      <w:proofErr w:type="gramEnd"/>
      <w:r>
        <w:rPr>
          <w:rFonts w:hint="eastAsia"/>
        </w:rPr>
        <w:t>透過無紙化、自動化及即時支付機制，提升收費效率與資訊透明度，並兼顧弱勢車主之優惠辨識需求，為</w:t>
      </w:r>
      <w:proofErr w:type="gramStart"/>
      <w:r>
        <w:rPr>
          <w:rFonts w:hint="eastAsia"/>
        </w:rPr>
        <w:t>都市級路邊</w:t>
      </w:r>
      <w:proofErr w:type="gramEnd"/>
      <w:r>
        <w:rPr>
          <w:rFonts w:hint="eastAsia"/>
        </w:rPr>
        <w:t>停車管理的智慧化提供可參考之範例。</w:t>
      </w:r>
    </w:p>
    <w:p w14:paraId="3ECC481D" w14:textId="54467BDE" w:rsidR="003460F2" w:rsidRDefault="003460F2" w:rsidP="00432BAA">
      <w:pPr>
        <w:ind w:leftChars="-59" w:left="-142" w:right="240" w:firstLine="480"/>
      </w:pPr>
      <w:r>
        <w:rPr>
          <w:rFonts w:hint="eastAsia"/>
        </w:rPr>
        <w:t>綜合上述國內其他智慧停車場域的案例可見，不論是校園或都市規模，都逐步由人工收費或紙本管理，走向以感測技術、</w:t>
      </w:r>
      <w:r>
        <w:rPr>
          <w:rFonts w:hint="eastAsia"/>
        </w:rPr>
        <w:t>QR Code</w:t>
      </w:r>
      <w:r>
        <w:rPr>
          <w:rFonts w:hint="eastAsia"/>
        </w:rPr>
        <w:t>、電子支付結合大數據平台的智慧停車管理。然而，陽明交通大學目前雖已導入車牌辨識系統，仍以「進出管控」及「停車費結算」為主要目標，對停車空間的配置策略、票種規劃、收費制度與特殊優惠措施等，仍保留傳統規章管理的架構。</w:t>
      </w:r>
    </w:p>
    <w:p w14:paraId="117011EC" w14:textId="6BD7B21D" w:rsidR="004D78E6" w:rsidRPr="003460F2" w:rsidRDefault="003460F2" w:rsidP="00432BAA">
      <w:pPr>
        <w:ind w:leftChars="-59" w:left="-142" w:right="240" w:firstLine="480"/>
      </w:pPr>
      <w:r>
        <w:rPr>
          <w:rFonts w:hint="eastAsia"/>
        </w:rPr>
        <w:t>因此，為深入理解校園現行停車管理制度及其實務運作，並作為後續資料分析與改善建議的依據，下一節將就</w:t>
      </w:r>
      <w:r w:rsidR="00DF16EC">
        <w:rPr>
          <w:rFonts w:hint="eastAsia"/>
        </w:rPr>
        <w:t>陽明交大</w:t>
      </w:r>
      <w:r w:rsidR="00B81D95">
        <w:rPr>
          <w:rFonts w:hint="eastAsia"/>
        </w:rPr>
        <w:t>光復校區的</w:t>
      </w:r>
      <w:r w:rsidR="007E5294">
        <w:t>校園交通環境基本資訊、停車管理制度與執行方式，及目前觀察到的停車使用問題</w:t>
      </w:r>
      <w:r w:rsidR="00694821">
        <w:t>進行系統性的整理與探討</w:t>
      </w:r>
      <w:r>
        <w:rPr>
          <w:rFonts w:hint="eastAsia"/>
        </w:rPr>
        <w:t>。</w:t>
      </w:r>
    </w:p>
    <w:p w14:paraId="395F3D84" w14:textId="15C7C34D" w:rsidR="004D78E6" w:rsidRDefault="004D78E6" w:rsidP="004D78E6">
      <w:pPr>
        <w:ind w:left="240" w:right="240" w:firstLine="480"/>
      </w:pPr>
    </w:p>
    <w:p w14:paraId="2B9C2C5A" w14:textId="77777777" w:rsidR="004D78E6" w:rsidRPr="004D78E6" w:rsidRDefault="004D78E6" w:rsidP="004D78E6">
      <w:pPr>
        <w:ind w:left="240" w:right="240" w:firstLine="480"/>
      </w:pPr>
    </w:p>
    <w:p w14:paraId="1B417937" w14:textId="6D8C0A3B" w:rsidR="00A14D3A" w:rsidRDefault="00A14D3A" w:rsidP="00C26BEE">
      <w:pPr>
        <w:ind w:left="240" w:right="240" w:firstLine="480"/>
      </w:pPr>
    </w:p>
    <w:p w14:paraId="3071699A" w14:textId="09ED0FA4" w:rsidR="004D78E6" w:rsidRDefault="004D78E6" w:rsidP="00C26BEE">
      <w:pPr>
        <w:ind w:left="240" w:right="240" w:firstLine="480"/>
      </w:pPr>
    </w:p>
    <w:p w14:paraId="6E48C3FB" w14:textId="7FCB8A19" w:rsidR="00A14D3A" w:rsidRDefault="003460F2" w:rsidP="00A14D3A">
      <w:pPr>
        <w:widowControl/>
        <w:spacing w:line="240" w:lineRule="auto"/>
        <w:ind w:leftChars="0" w:left="0" w:rightChars="0" w:right="0" w:firstLineChars="0" w:firstLine="0"/>
        <w:jc w:val="left"/>
      </w:pPr>
      <w:r>
        <w:rPr>
          <w:rFonts w:hint="eastAsia"/>
          <w:noProof/>
        </w:rPr>
        <w:lastRenderedPageBreak/>
        <w:drawing>
          <wp:inline distT="0" distB="0" distL="0" distR="0" wp14:anchorId="6890106B" wp14:editId="6B51945F">
            <wp:extent cx="5523516" cy="3895725"/>
            <wp:effectExtent l="0" t="0" r="1270" b="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25145" cy="3896874"/>
                    </a:xfrm>
                    <a:prstGeom prst="rect">
                      <a:avLst/>
                    </a:prstGeom>
                    <a:noFill/>
                    <a:ln>
                      <a:noFill/>
                    </a:ln>
                  </pic:spPr>
                </pic:pic>
              </a:graphicData>
            </a:graphic>
          </wp:inline>
        </w:drawing>
      </w:r>
    </w:p>
    <w:p w14:paraId="3D3A7995" w14:textId="3A25739D" w:rsidR="00BD16BA" w:rsidRDefault="00DF0499" w:rsidP="00BD16BA">
      <w:pPr>
        <w:widowControl/>
        <w:spacing w:line="240" w:lineRule="auto"/>
        <w:ind w:leftChars="0" w:left="0" w:rightChars="0" w:right="0" w:firstLineChars="0" w:firstLine="0"/>
        <w:jc w:val="center"/>
      </w:pPr>
      <w:bookmarkStart w:id="69" w:name="_Toc202612354"/>
      <w:bookmarkStart w:id="70" w:name="_Toc203041007"/>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3</w:t>
      </w:r>
      <w:r>
        <w:fldChar w:fldCharType="end"/>
      </w:r>
      <w:r w:rsidR="00580221">
        <w:t xml:space="preserve"> </w:t>
      </w:r>
      <w:r w:rsidR="00580221">
        <w:rPr>
          <w:rFonts w:hint="eastAsia"/>
        </w:rPr>
        <w:t>新竹市政府交通處智慧停車格海報</w:t>
      </w:r>
      <w:r w:rsidR="00AB1B8A">
        <w:rPr>
          <w:rFonts w:hint="eastAsia"/>
        </w:rPr>
        <w:t>(</w:t>
      </w:r>
      <w:r w:rsidR="00AB1B8A">
        <w:rPr>
          <w:rFonts w:hint="eastAsia"/>
        </w:rPr>
        <w:t>圖片來源</w:t>
      </w:r>
      <w:r w:rsidR="00AB1B8A">
        <w:rPr>
          <w:rFonts w:hint="eastAsia"/>
        </w:rPr>
        <w:t>:</w:t>
      </w:r>
      <w:r w:rsidR="00AB1B8A">
        <w:rPr>
          <w:rFonts w:hint="eastAsia"/>
        </w:rPr>
        <w:t>新竹市政府交通處</w:t>
      </w:r>
      <w:r w:rsidR="00AB1B8A">
        <w:rPr>
          <w:rFonts w:hint="eastAsia"/>
        </w:rPr>
        <w:t>)</w:t>
      </w:r>
      <w:bookmarkEnd w:id="69"/>
      <w:bookmarkEnd w:id="70"/>
    </w:p>
    <w:p w14:paraId="40B046C7" w14:textId="77355303" w:rsidR="00BD16BA" w:rsidRDefault="00BD16BA" w:rsidP="00BD16BA">
      <w:pPr>
        <w:widowControl/>
        <w:spacing w:line="240" w:lineRule="auto"/>
        <w:ind w:leftChars="0" w:left="0" w:rightChars="0" w:right="0" w:firstLineChars="0" w:firstLine="0"/>
        <w:jc w:val="left"/>
      </w:pPr>
      <w:r>
        <w:rPr>
          <w:noProof/>
        </w:rPr>
        <w:drawing>
          <wp:inline distT="0" distB="0" distL="0" distR="0" wp14:anchorId="36A4F829" wp14:editId="180CBB2E">
            <wp:extent cx="5524689" cy="368617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25416" cy="3686660"/>
                    </a:xfrm>
                    <a:prstGeom prst="rect">
                      <a:avLst/>
                    </a:prstGeom>
                    <a:noFill/>
                    <a:ln>
                      <a:noFill/>
                    </a:ln>
                  </pic:spPr>
                </pic:pic>
              </a:graphicData>
            </a:graphic>
          </wp:inline>
        </w:drawing>
      </w:r>
    </w:p>
    <w:p w14:paraId="5CF895E7" w14:textId="45C6FA1F" w:rsidR="00BD16BA" w:rsidRPr="00C26BEE" w:rsidRDefault="00DF0499" w:rsidP="00BD16BA">
      <w:pPr>
        <w:widowControl/>
        <w:spacing w:line="240" w:lineRule="auto"/>
        <w:ind w:leftChars="0" w:left="0" w:rightChars="0" w:right="0" w:firstLineChars="0" w:firstLine="0"/>
        <w:jc w:val="center"/>
      </w:pPr>
      <w:bookmarkStart w:id="71" w:name="_Toc202612355"/>
      <w:bookmarkStart w:id="72" w:name="_Toc203041008"/>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4</w:t>
      </w:r>
      <w:r>
        <w:fldChar w:fldCharType="end"/>
      </w:r>
      <w:r w:rsidR="00BD16BA">
        <w:t xml:space="preserve"> </w:t>
      </w:r>
      <w:r w:rsidR="00BD16BA">
        <w:rPr>
          <w:rFonts w:hint="eastAsia"/>
        </w:rPr>
        <w:t>智慧</w:t>
      </w:r>
      <w:proofErr w:type="gramStart"/>
      <w:r w:rsidR="00BD16BA">
        <w:rPr>
          <w:rFonts w:hint="eastAsia"/>
        </w:rPr>
        <w:t>停車柱</w:t>
      </w:r>
      <w:proofErr w:type="gramEnd"/>
      <w:r w:rsidR="00AB1B8A">
        <w:rPr>
          <w:rFonts w:hint="eastAsia"/>
        </w:rPr>
        <w:t>(</w:t>
      </w:r>
      <w:r w:rsidR="00AB1B8A">
        <w:rPr>
          <w:rFonts w:hint="eastAsia"/>
        </w:rPr>
        <w:t>圖片來源</w:t>
      </w:r>
      <w:r w:rsidR="00AB1B8A">
        <w:rPr>
          <w:rFonts w:hint="eastAsia"/>
        </w:rPr>
        <w:t>:</w:t>
      </w:r>
      <w:r w:rsidR="00AB1B8A">
        <w:rPr>
          <w:rFonts w:hint="eastAsia"/>
        </w:rPr>
        <w:t>新竹市政府交通處</w:t>
      </w:r>
      <w:r w:rsidR="00AB1B8A">
        <w:rPr>
          <w:rFonts w:hint="eastAsia"/>
        </w:rPr>
        <w:t>)</w:t>
      </w:r>
      <w:bookmarkEnd w:id="71"/>
      <w:bookmarkEnd w:id="72"/>
    </w:p>
    <w:p w14:paraId="08044391" w14:textId="03A50F98" w:rsidR="001866E8" w:rsidRDefault="00C87C56" w:rsidP="001574D1">
      <w:pPr>
        <w:pStyle w:val="2"/>
        <w:ind w:right="240"/>
      </w:pPr>
      <w:bookmarkStart w:id="73" w:name="_Toc202744847"/>
      <w:r>
        <w:rPr>
          <w:rFonts w:hint="eastAsia"/>
        </w:rPr>
        <w:lastRenderedPageBreak/>
        <w:t>陽明交通大學</w:t>
      </w:r>
      <w:r w:rsidR="00B625DC">
        <w:t>光復校區停車管</w:t>
      </w:r>
      <w:r w:rsidR="00B625DC">
        <w:rPr>
          <w:rFonts w:hint="eastAsia"/>
        </w:rPr>
        <w:t>理現況</w:t>
      </w:r>
      <w:bookmarkEnd w:id="73"/>
    </w:p>
    <w:p w14:paraId="48F4041C" w14:textId="38C78F9F" w:rsidR="00432BAA" w:rsidRDefault="00C47BDD" w:rsidP="00432BAA">
      <w:pPr>
        <w:ind w:leftChars="-59" w:left="-142" w:right="240" w:firstLineChars="177" w:firstLine="425"/>
      </w:pPr>
      <w:r w:rsidRPr="00C47BDD">
        <w:rPr>
          <w:rFonts w:hint="eastAsia"/>
        </w:rPr>
        <w:t>本研究聚焦於</w:t>
      </w:r>
      <w:r w:rsidR="003F134F">
        <w:rPr>
          <w:rFonts w:hint="eastAsia"/>
        </w:rPr>
        <w:t>陽明交大</w:t>
      </w:r>
      <w:r w:rsidRPr="00C47BDD">
        <w:rPr>
          <w:rFonts w:hint="eastAsia"/>
        </w:rPr>
        <w:t>光復校區之停車管理議題，為</w:t>
      </w:r>
      <w:proofErr w:type="gramStart"/>
      <w:r w:rsidRPr="00C47BDD">
        <w:rPr>
          <w:rFonts w:hint="eastAsia"/>
        </w:rPr>
        <w:t>釐</w:t>
      </w:r>
      <w:proofErr w:type="gramEnd"/>
      <w:r w:rsidRPr="00C47BDD">
        <w:rPr>
          <w:rFonts w:hint="eastAsia"/>
        </w:rPr>
        <w:t>清現行管理機制，必須先了解校園內的交通環境背景、停車管理制度以及實際使用情形。光復校區為重要的教學與研究核心區域，停車需求高度集中，相關管理措施亦相對複雜，包含停車空間的劃設、各類停車證申請規範及收費方式，以及面臨的實際供需問題。以下分別就校園交通環境基本資訊、停車管理制度與執行方式，及目前觀察到的停車使用問題進行說明。</w:t>
      </w:r>
      <w:bookmarkStart w:id="74" w:name="_Toc202744848"/>
    </w:p>
    <w:p w14:paraId="6ECA9916" w14:textId="0F1AEC33" w:rsidR="00B625DC" w:rsidRPr="00C47BDD" w:rsidRDefault="00B625DC" w:rsidP="00432BAA">
      <w:pPr>
        <w:pStyle w:val="3"/>
        <w:ind w:right="240"/>
      </w:pPr>
      <w:r>
        <w:rPr>
          <w:rFonts w:hint="eastAsia"/>
        </w:rPr>
        <w:t>光復校區交通環境基本資訊</w:t>
      </w:r>
      <w:bookmarkEnd w:id="74"/>
    </w:p>
    <w:p w14:paraId="678C556F" w14:textId="30FB7ECF" w:rsidR="00351354" w:rsidRDefault="00351354" w:rsidP="00432BAA">
      <w:pPr>
        <w:ind w:leftChars="-59" w:left="-142" w:right="240" w:firstLineChars="177" w:firstLine="425"/>
      </w:pPr>
      <w:r w:rsidRPr="00351354">
        <w:rPr>
          <w:rFonts w:hint="eastAsia"/>
        </w:rPr>
        <w:t>為維護校園安寧及行車秩序，</w:t>
      </w:r>
      <w:r w:rsidR="00D008F7">
        <w:rPr>
          <w:rFonts w:hint="eastAsia"/>
        </w:rPr>
        <w:t>陽明交大</w:t>
      </w:r>
      <w:r w:rsidRPr="00351354">
        <w:rPr>
          <w:rFonts w:hint="eastAsia"/>
        </w:rPr>
        <w:t>由總務處事務一、二組負責校園內交通與停車管理相關事務，範圍涵蓋停車格規劃、車輛識別證核發、違規處理、申訴機制與廢棄車輛清除等工作</w:t>
      </w:r>
      <w:r w:rsidR="005F660C">
        <w:rPr>
          <w:rFonts w:hint="eastAsia"/>
        </w:rPr>
        <w:t>，</w:t>
      </w:r>
      <w:r w:rsidR="00ED7F89">
        <w:rPr>
          <w:rFonts w:hint="eastAsia"/>
        </w:rPr>
        <w:t>本研究範圍限縮於光復校區</w:t>
      </w:r>
      <w:r w:rsidRPr="00351354">
        <w:rPr>
          <w:rFonts w:hint="eastAsia"/>
        </w:rPr>
        <w:t>。</w:t>
      </w:r>
    </w:p>
    <w:p w14:paraId="5F463186" w14:textId="2622E0F3" w:rsidR="00E71EFF" w:rsidRDefault="00E71EFF" w:rsidP="00432BAA">
      <w:pPr>
        <w:ind w:leftChars="-59" w:left="-142" w:right="240" w:firstLineChars="177" w:firstLine="425"/>
      </w:pPr>
      <w:r w:rsidRPr="00E71EFF">
        <w:rPr>
          <w:rFonts w:hint="eastAsia"/>
        </w:rPr>
        <w:t>為利於校園車輛管理與車位劃設，光復校區將主要停車區域編碼為</w:t>
      </w:r>
      <w:r w:rsidRPr="00E71EFF">
        <w:rPr>
          <w:rFonts w:hint="eastAsia"/>
        </w:rPr>
        <w:t xml:space="preserve"> P1 </w:t>
      </w:r>
      <w:r w:rsidRPr="00E71EFF">
        <w:rPr>
          <w:rFonts w:hint="eastAsia"/>
        </w:rPr>
        <w:t>至</w:t>
      </w:r>
      <w:r w:rsidRPr="00E71EFF">
        <w:rPr>
          <w:rFonts w:hint="eastAsia"/>
        </w:rPr>
        <w:t xml:space="preserve"> P7</w:t>
      </w:r>
      <w:r w:rsidRPr="00E71EFF">
        <w:rPr>
          <w:rFonts w:hint="eastAsia"/>
        </w:rPr>
        <w:t>，包括路邊停車區與獨立停車場等形式</w:t>
      </w:r>
      <w:r w:rsidR="002341DC">
        <w:rPr>
          <w:rFonts w:hint="eastAsia"/>
        </w:rPr>
        <w:t>如圖</w:t>
      </w:r>
      <w:r w:rsidR="002341DC">
        <w:rPr>
          <w:rFonts w:hint="eastAsia"/>
        </w:rPr>
        <w:t>3</w:t>
      </w:r>
      <w:r w:rsidR="00D008F7">
        <w:rPr>
          <w:rFonts w:hint="eastAsia"/>
        </w:rPr>
        <w:t xml:space="preserve"> </w:t>
      </w:r>
      <w:r w:rsidR="002341DC">
        <w:t>-</w:t>
      </w:r>
      <w:r w:rsidR="00D008F7">
        <w:rPr>
          <w:rFonts w:hint="eastAsia"/>
        </w:rPr>
        <w:t xml:space="preserve"> </w:t>
      </w:r>
      <w:r w:rsidR="00D008F7">
        <w:t>5</w:t>
      </w:r>
      <w:r w:rsidR="00F51024">
        <w:rPr>
          <w:rFonts w:hint="eastAsia"/>
        </w:rPr>
        <w:t>，</w:t>
      </w:r>
      <w:r w:rsidRPr="00E71EFF">
        <w:rPr>
          <w:rFonts w:hint="eastAsia"/>
        </w:rPr>
        <w:t>各區域停車格依據使用者身分與需求另有區分</w:t>
      </w:r>
      <w:r w:rsidR="00AD5423">
        <w:rPr>
          <w:rFonts w:hint="eastAsia"/>
        </w:rPr>
        <w:t>，目的為提升停車空間使用效率與公平性。</w:t>
      </w:r>
    </w:p>
    <w:p w14:paraId="51690B9D" w14:textId="7F271664" w:rsidR="00990540" w:rsidRDefault="00990540" w:rsidP="00A57ADC">
      <w:pPr>
        <w:ind w:leftChars="0" w:left="0" w:right="240" w:firstLineChars="0" w:firstLine="480"/>
      </w:pPr>
      <w:r w:rsidRPr="00C45A11">
        <w:rPr>
          <w:noProof/>
        </w:rPr>
        <w:drawing>
          <wp:inline distT="0" distB="0" distL="0" distR="0" wp14:anchorId="0971FABE" wp14:editId="58F8D2DA">
            <wp:extent cx="4802588" cy="4015409"/>
            <wp:effectExtent l="0" t="0" r="0" b="4445"/>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23" cstate="print"/>
                    <a:stretch>
                      <a:fillRect/>
                    </a:stretch>
                  </pic:blipFill>
                  <pic:spPr>
                    <a:xfrm>
                      <a:off x="0" y="0"/>
                      <a:ext cx="4817122" cy="4027561"/>
                    </a:xfrm>
                    <a:prstGeom prst="rect">
                      <a:avLst/>
                    </a:prstGeom>
                  </pic:spPr>
                </pic:pic>
              </a:graphicData>
            </a:graphic>
          </wp:inline>
        </w:drawing>
      </w:r>
      <w:r w:rsidR="00A57ADC">
        <w:rPr>
          <w:rFonts w:hint="eastAsia"/>
        </w:rPr>
        <w:t xml:space="preserve"> </w:t>
      </w:r>
    </w:p>
    <w:p w14:paraId="05812821" w14:textId="4886CE6E" w:rsidR="00AD0D5F" w:rsidRDefault="00DF0499" w:rsidP="00A57ADC">
      <w:pPr>
        <w:ind w:leftChars="0" w:left="0" w:right="240" w:firstLineChars="0" w:firstLine="0"/>
        <w:jc w:val="center"/>
      </w:pPr>
      <w:bookmarkStart w:id="75" w:name="_Toc202612356"/>
      <w:bookmarkStart w:id="76" w:name="_Toc203041009"/>
      <w:r>
        <w:rPr>
          <w:rFonts w:hint="eastAsia"/>
        </w:rPr>
        <w:lastRenderedPageBreak/>
        <w:t>圖</w:t>
      </w:r>
      <w:r>
        <w:rPr>
          <w:rFonts w:hint="eastAsia"/>
        </w:rPr>
        <w:t xml:space="preserve"> 3 -</w:t>
      </w:r>
      <w:r w:rsidR="00990540">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5</w:t>
      </w:r>
      <w:r>
        <w:fldChar w:fldCharType="end"/>
      </w:r>
      <w:r w:rsidR="00990540">
        <w:rPr>
          <w:rFonts w:hint="eastAsia"/>
        </w:rPr>
        <w:t xml:space="preserve"> </w:t>
      </w:r>
      <w:r w:rsidR="00990540">
        <w:rPr>
          <w:rFonts w:hint="eastAsia"/>
        </w:rPr>
        <w:t>國立陽明交通大學停車區域分布</w:t>
      </w:r>
      <w:r w:rsidR="00863A1F">
        <w:rPr>
          <w:rFonts w:hint="eastAsia"/>
        </w:rPr>
        <w:t>(</w:t>
      </w:r>
      <w:r w:rsidR="00863A1F">
        <w:rPr>
          <w:rFonts w:hint="eastAsia"/>
        </w:rPr>
        <w:t>圖片來源</w:t>
      </w:r>
      <w:r w:rsidR="00863A1F">
        <w:rPr>
          <w:rFonts w:hint="eastAsia"/>
        </w:rPr>
        <w:t>:</w:t>
      </w:r>
      <w:r w:rsidR="00C30D94">
        <w:rPr>
          <w:rFonts w:hint="eastAsia"/>
        </w:rPr>
        <w:t>陽明交通大學</w:t>
      </w:r>
      <w:r w:rsidR="00863A1F">
        <w:rPr>
          <w:rFonts w:hint="eastAsia"/>
        </w:rPr>
        <w:t>駐警隊</w:t>
      </w:r>
      <w:r w:rsidR="00863A1F">
        <w:rPr>
          <w:rFonts w:hint="eastAsia"/>
        </w:rPr>
        <w:t>)</w:t>
      </w:r>
      <w:bookmarkEnd w:id="75"/>
      <w:r w:rsidR="00AD0D5F">
        <w:rPr>
          <w:noProof/>
        </w:rPr>
        <w:drawing>
          <wp:inline distT="0" distB="0" distL="0" distR="0" wp14:anchorId="40C4E6D8" wp14:editId="115A0430">
            <wp:extent cx="4835819" cy="3641697"/>
            <wp:effectExtent l="0" t="0" r="317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r="2248" b="44770"/>
                    <a:stretch/>
                  </pic:blipFill>
                  <pic:spPr bwMode="auto">
                    <a:xfrm>
                      <a:off x="0" y="0"/>
                      <a:ext cx="4843327" cy="3647351"/>
                    </a:xfrm>
                    <a:prstGeom prst="rect">
                      <a:avLst/>
                    </a:prstGeom>
                    <a:noFill/>
                    <a:ln>
                      <a:noFill/>
                    </a:ln>
                    <a:extLst>
                      <a:ext uri="{53640926-AAD7-44D8-BBD7-CCE9431645EC}">
                        <a14:shadowObscured xmlns:a14="http://schemas.microsoft.com/office/drawing/2010/main"/>
                      </a:ext>
                    </a:extLst>
                  </pic:spPr>
                </pic:pic>
              </a:graphicData>
            </a:graphic>
          </wp:inline>
        </w:drawing>
      </w:r>
      <w:bookmarkEnd w:id="76"/>
    </w:p>
    <w:p w14:paraId="286CF1FB" w14:textId="05607A14" w:rsidR="00F82BDD" w:rsidRDefault="004D7FE5" w:rsidP="004D7FE5">
      <w:pPr>
        <w:pStyle w:val="af3"/>
        <w:ind w:left="240" w:right="240" w:firstLine="480"/>
      </w:pPr>
      <w:bookmarkStart w:id="77" w:name="_Toc203041010"/>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6</w:t>
      </w:r>
      <w:r>
        <w:fldChar w:fldCharType="end"/>
      </w:r>
      <w:r>
        <w:rPr>
          <w:noProof/>
        </w:rPr>
        <w:t xml:space="preserve"> </w:t>
      </w:r>
      <w:r w:rsidRPr="00EB549E">
        <w:rPr>
          <w:rFonts w:hint="eastAsia"/>
          <w:noProof/>
        </w:rPr>
        <w:t>田徑場路邊停車格</w:t>
      </w:r>
      <w:r w:rsidRPr="00EB549E">
        <w:rPr>
          <w:rFonts w:hint="eastAsia"/>
          <w:noProof/>
        </w:rPr>
        <w:t>(P2</w:t>
      </w:r>
      <w:r w:rsidRPr="00EB549E">
        <w:rPr>
          <w:rFonts w:hint="eastAsia"/>
          <w:noProof/>
        </w:rPr>
        <w:t>區域</w:t>
      </w:r>
      <w:r w:rsidRPr="00EB549E">
        <w:rPr>
          <w:rFonts w:hint="eastAsia"/>
          <w:noProof/>
        </w:rPr>
        <w:t>)</w:t>
      </w:r>
      <w:bookmarkEnd w:id="77"/>
    </w:p>
    <w:p w14:paraId="1A407E9F" w14:textId="5D9273A6" w:rsidR="00A57ADC" w:rsidRDefault="00B71473" w:rsidP="00432BAA">
      <w:pPr>
        <w:ind w:leftChars="-59" w:left="-142" w:right="240" w:firstLine="480"/>
      </w:pPr>
      <w:r>
        <w:rPr>
          <w:rFonts w:hint="eastAsia"/>
        </w:rPr>
        <w:t>在停車位數量方面，</w:t>
      </w:r>
      <w:r w:rsidR="001D6E64">
        <w:rPr>
          <w:rFonts w:hint="eastAsia"/>
        </w:rPr>
        <w:t>光復與博愛兩大校區共設有</w:t>
      </w:r>
      <w:r w:rsidR="001D6E64">
        <w:rPr>
          <w:rFonts w:hint="eastAsia"/>
        </w:rPr>
        <w:t>1,667</w:t>
      </w:r>
      <w:r w:rsidR="001D6E64">
        <w:rPr>
          <w:rFonts w:hint="eastAsia"/>
        </w:rPr>
        <w:t>格停車位，其中光復校區</w:t>
      </w:r>
      <w:proofErr w:type="gramStart"/>
      <w:r w:rsidR="001D6E64">
        <w:rPr>
          <w:rFonts w:hint="eastAsia"/>
        </w:rPr>
        <w:t>佔</w:t>
      </w:r>
      <w:proofErr w:type="gramEnd"/>
      <w:r w:rsidR="001D6E64">
        <w:rPr>
          <w:rFonts w:hint="eastAsia"/>
        </w:rPr>
        <w:t>1,475</w:t>
      </w:r>
      <w:r w:rsidR="001D6E64">
        <w:rPr>
          <w:rFonts w:hint="eastAsia"/>
        </w:rPr>
        <w:t>格、博愛校區</w:t>
      </w:r>
      <w:r w:rsidR="001D6E64">
        <w:rPr>
          <w:rFonts w:hint="eastAsia"/>
        </w:rPr>
        <w:t>192</w:t>
      </w:r>
      <w:r w:rsidR="001D6E64">
        <w:rPr>
          <w:rFonts w:hint="eastAsia"/>
        </w:rPr>
        <w:t>格。</w:t>
      </w:r>
      <w:proofErr w:type="gramStart"/>
      <w:r w:rsidR="001D6E64">
        <w:rPr>
          <w:rFonts w:hint="eastAsia"/>
        </w:rPr>
        <w:t>停車格依使用</w:t>
      </w:r>
      <w:proofErr w:type="gramEnd"/>
      <w:r w:rsidR="001D6E64">
        <w:rPr>
          <w:rFonts w:hint="eastAsia"/>
        </w:rPr>
        <w:t>性質劃分為多種類別（如教職員工專用、卸貨格、洽公格、身心障礙及婦幼專用格等）</w:t>
      </w:r>
      <w:r w:rsidR="000C3FEB">
        <w:rPr>
          <w:rFonts w:hint="eastAsia"/>
        </w:rPr>
        <w:t>如圖</w:t>
      </w:r>
      <w:r w:rsidR="000C3FEB">
        <w:rPr>
          <w:rFonts w:hint="eastAsia"/>
        </w:rPr>
        <w:t>3</w:t>
      </w:r>
      <w:r w:rsidR="00537B17">
        <w:rPr>
          <w:rFonts w:hint="eastAsia"/>
        </w:rPr>
        <w:t xml:space="preserve"> </w:t>
      </w:r>
      <w:r w:rsidR="00537B17">
        <w:t>- 7</w:t>
      </w:r>
      <w:r w:rsidR="000C3FEB">
        <w:rPr>
          <w:rFonts w:hint="eastAsia"/>
        </w:rPr>
        <w:t>至</w:t>
      </w:r>
      <w:r w:rsidR="000C3FEB">
        <w:rPr>
          <w:rFonts w:hint="eastAsia"/>
        </w:rPr>
        <w:t>3</w:t>
      </w:r>
      <w:r w:rsidR="00537B17">
        <w:t xml:space="preserve"> - 11</w:t>
      </w:r>
      <w:r w:rsidR="00741A65">
        <w:rPr>
          <w:rFonts w:hint="eastAsia"/>
        </w:rPr>
        <w:t>所示</w:t>
      </w:r>
      <w:r w:rsidR="001D6E64">
        <w:rPr>
          <w:rFonts w:hint="eastAsia"/>
        </w:rPr>
        <w:t>，</w:t>
      </w:r>
      <w:r w:rsidR="00672962">
        <w:rPr>
          <w:rFonts w:hint="eastAsia"/>
        </w:rPr>
        <w:t>而校園</w:t>
      </w:r>
      <w:r w:rsidR="00741A65">
        <w:rPr>
          <w:rFonts w:hint="eastAsia"/>
        </w:rPr>
        <w:t>停車格數量</w:t>
      </w:r>
      <w:r w:rsidR="00E03B33">
        <w:rPr>
          <w:rFonts w:hint="eastAsia"/>
        </w:rPr>
        <w:t>統計</w:t>
      </w:r>
      <w:r w:rsidR="00F1652B">
        <w:rPr>
          <w:rFonts w:hint="eastAsia"/>
        </w:rPr>
        <w:t>與</w:t>
      </w:r>
      <w:r w:rsidR="00DA7937">
        <w:rPr>
          <w:rFonts w:hint="eastAsia"/>
        </w:rPr>
        <w:t>身分別</w:t>
      </w:r>
      <w:r w:rsidR="00AA5105">
        <w:rPr>
          <w:rFonts w:hint="eastAsia"/>
        </w:rPr>
        <w:t>適用</w:t>
      </w:r>
      <w:proofErr w:type="gramStart"/>
      <w:r w:rsidR="00F1652B">
        <w:rPr>
          <w:rFonts w:hint="eastAsia"/>
        </w:rPr>
        <w:t>分類</w:t>
      </w:r>
      <w:r w:rsidR="003A7A17">
        <w:rPr>
          <w:rFonts w:hint="eastAsia"/>
        </w:rPr>
        <w:t>於</w:t>
      </w:r>
      <w:r w:rsidR="001D6E64">
        <w:rPr>
          <w:rFonts w:hint="eastAsia"/>
        </w:rPr>
        <w:t>表</w:t>
      </w:r>
      <w:proofErr w:type="gramEnd"/>
      <w:r w:rsidR="000C3FEB">
        <w:t>3</w:t>
      </w:r>
      <w:r w:rsidR="001D6E64">
        <w:rPr>
          <w:rFonts w:hint="eastAsia"/>
        </w:rPr>
        <w:t>-1</w:t>
      </w:r>
      <w:r w:rsidR="001D6E64">
        <w:rPr>
          <w:rFonts w:hint="eastAsia"/>
        </w:rPr>
        <w:t>與表</w:t>
      </w:r>
      <w:r w:rsidR="000C3FEB">
        <w:t>3</w:t>
      </w:r>
      <w:r w:rsidR="001D6E64">
        <w:rPr>
          <w:rFonts w:hint="eastAsia"/>
        </w:rPr>
        <w:t>-2</w:t>
      </w:r>
      <w:r w:rsidR="001D6E64">
        <w:rPr>
          <w:rFonts w:hint="eastAsia"/>
        </w:rPr>
        <w:t>。</w:t>
      </w:r>
    </w:p>
    <w:p w14:paraId="2CEEC643" w14:textId="4C11083D" w:rsidR="007D3AD5" w:rsidRPr="004D7FE5" w:rsidRDefault="007252BE" w:rsidP="007252BE">
      <w:pPr>
        <w:pStyle w:val="af3"/>
        <w:ind w:left="240" w:right="240" w:firstLine="480"/>
        <w:rPr>
          <w:rFonts w:ascii="標楷體" w:hAnsi="標楷體"/>
        </w:rPr>
      </w:pPr>
      <w:bookmarkStart w:id="78" w:name="_Toc202744876"/>
      <w:bookmarkStart w:id="79" w:name="_Toc203040998"/>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D1794C">
        <w:rPr>
          <w:noProof/>
        </w:rPr>
        <w:t>1</w:t>
      </w:r>
      <w:r>
        <w:fldChar w:fldCharType="end"/>
      </w:r>
      <w:r>
        <w:t xml:space="preserve"> </w:t>
      </w:r>
      <w:r w:rsidRPr="005D3D83">
        <w:rPr>
          <w:rFonts w:hint="eastAsia"/>
        </w:rPr>
        <w:t>停車格分類統計</w:t>
      </w:r>
      <w:bookmarkEnd w:id="78"/>
      <w:bookmarkEnd w:id="79"/>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33230F" w14:paraId="0D36DDE4" w14:textId="77777777" w:rsidTr="007D3AD5">
        <w:tc>
          <w:tcPr>
            <w:tcW w:w="1259" w:type="dxa"/>
            <w:vMerge w:val="restart"/>
            <w:shd w:val="clear" w:color="auto" w:fill="auto"/>
          </w:tcPr>
          <w:p w14:paraId="65D97A0A" w14:textId="77777777" w:rsidR="0033230F" w:rsidRDefault="0033230F" w:rsidP="00753FB8">
            <w:pPr>
              <w:ind w:leftChars="0" w:left="0" w:right="240" w:firstLineChars="0" w:firstLine="0"/>
              <w:jc w:val="center"/>
            </w:pPr>
            <w:r>
              <w:rPr>
                <w:rFonts w:hint="eastAsia"/>
              </w:rPr>
              <w:t>校區</w:t>
            </w:r>
          </w:p>
        </w:tc>
        <w:tc>
          <w:tcPr>
            <w:tcW w:w="2519" w:type="dxa"/>
            <w:gridSpan w:val="2"/>
            <w:shd w:val="clear" w:color="auto" w:fill="auto"/>
          </w:tcPr>
          <w:p w14:paraId="632BCF49" w14:textId="77777777" w:rsidR="0033230F" w:rsidRDefault="0033230F" w:rsidP="00753FB8">
            <w:pPr>
              <w:ind w:leftChars="0" w:left="0" w:right="240" w:firstLineChars="0" w:firstLine="0"/>
            </w:pPr>
            <w:r>
              <w:rPr>
                <w:rFonts w:hint="eastAsia"/>
              </w:rPr>
              <w:t>分類</w:t>
            </w:r>
            <w:proofErr w:type="gramStart"/>
            <w:r>
              <w:rPr>
                <w:rFonts w:hint="eastAsia"/>
              </w:rPr>
              <w:t>一</w:t>
            </w:r>
            <w:proofErr w:type="gramEnd"/>
          </w:p>
        </w:tc>
        <w:tc>
          <w:tcPr>
            <w:tcW w:w="3782" w:type="dxa"/>
            <w:gridSpan w:val="3"/>
            <w:shd w:val="clear" w:color="auto" w:fill="auto"/>
          </w:tcPr>
          <w:p w14:paraId="22BC14D0" w14:textId="77777777" w:rsidR="0033230F" w:rsidRDefault="0033230F" w:rsidP="00753FB8">
            <w:pPr>
              <w:ind w:leftChars="0" w:left="0" w:right="240" w:firstLineChars="0" w:firstLine="0"/>
            </w:pPr>
            <w:r>
              <w:rPr>
                <w:rFonts w:hint="eastAsia"/>
              </w:rPr>
              <w:t>分類二</w:t>
            </w:r>
          </w:p>
        </w:tc>
        <w:tc>
          <w:tcPr>
            <w:tcW w:w="1261" w:type="dxa"/>
            <w:vMerge w:val="restart"/>
            <w:shd w:val="clear" w:color="auto" w:fill="auto"/>
          </w:tcPr>
          <w:p w14:paraId="24773B9E" w14:textId="77777777" w:rsidR="0033230F" w:rsidRDefault="0033230F" w:rsidP="00753FB8">
            <w:pPr>
              <w:ind w:leftChars="0" w:left="0" w:right="240" w:firstLineChars="0" w:firstLine="0"/>
            </w:pPr>
            <w:r>
              <w:rPr>
                <w:rFonts w:hint="eastAsia"/>
              </w:rPr>
              <w:t>合計</w:t>
            </w:r>
          </w:p>
        </w:tc>
      </w:tr>
      <w:tr w:rsidR="0033230F" w14:paraId="2DA45C7F" w14:textId="77777777" w:rsidTr="007D3AD5">
        <w:tc>
          <w:tcPr>
            <w:tcW w:w="1259" w:type="dxa"/>
            <w:vMerge/>
            <w:shd w:val="clear" w:color="auto" w:fill="auto"/>
          </w:tcPr>
          <w:p w14:paraId="0CEB1DDE" w14:textId="77777777" w:rsidR="0033230F" w:rsidRDefault="0033230F" w:rsidP="00753FB8">
            <w:pPr>
              <w:ind w:leftChars="0" w:left="0" w:right="240" w:firstLineChars="0" w:firstLine="0"/>
              <w:jc w:val="center"/>
            </w:pPr>
          </w:p>
        </w:tc>
        <w:tc>
          <w:tcPr>
            <w:tcW w:w="1259" w:type="dxa"/>
            <w:shd w:val="clear" w:color="auto" w:fill="auto"/>
          </w:tcPr>
          <w:p w14:paraId="32E57D4E" w14:textId="77777777" w:rsidR="0033230F" w:rsidRDefault="0033230F" w:rsidP="00753FB8">
            <w:pPr>
              <w:ind w:leftChars="0" w:left="0" w:right="240" w:firstLineChars="0" w:firstLine="0"/>
            </w:pPr>
            <w:r>
              <w:rPr>
                <w:rFonts w:hint="eastAsia"/>
              </w:rPr>
              <w:t>藍色</w:t>
            </w:r>
          </w:p>
        </w:tc>
        <w:tc>
          <w:tcPr>
            <w:tcW w:w="1260" w:type="dxa"/>
            <w:shd w:val="clear" w:color="auto" w:fill="auto"/>
          </w:tcPr>
          <w:p w14:paraId="2904E0E5" w14:textId="77777777" w:rsidR="0033230F" w:rsidRDefault="0033230F" w:rsidP="00753FB8">
            <w:pPr>
              <w:ind w:leftChars="0" w:left="0" w:right="240" w:firstLineChars="0" w:firstLine="0"/>
            </w:pPr>
            <w:r>
              <w:rPr>
                <w:rFonts w:hint="eastAsia"/>
              </w:rPr>
              <w:t>白色</w:t>
            </w:r>
          </w:p>
        </w:tc>
        <w:tc>
          <w:tcPr>
            <w:tcW w:w="1260" w:type="dxa"/>
            <w:shd w:val="clear" w:color="auto" w:fill="auto"/>
          </w:tcPr>
          <w:p w14:paraId="3B347693" w14:textId="77777777" w:rsidR="0033230F" w:rsidRDefault="0033230F" w:rsidP="00753FB8">
            <w:pPr>
              <w:ind w:leftChars="0" w:left="0" w:right="240" w:firstLineChars="0" w:firstLine="0"/>
            </w:pPr>
            <w:r>
              <w:rPr>
                <w:rFonts w:hint="eastAsia"/>
              </w:rPr>
              <w:t>室內</w:t>
            </w:r>
          </w:p>
        </w:tc>
        <w:tc>
          <w:tcPr>
            <w:tcW w:w="1261" w:type="dxa"/>
            <w:shd w:val="clear" w:color="auto" w:fill="auto"/>
          </w:tcPr>
          <w:p w14:paraId="66B5C6E2" w14:textId="77777777" w:rsidR="0033230F" w:rsidRDefault="0033230F" w:rsidP="00753FB8">
            <w:pPr>
              <w:ind w:leftChars="0" w:left="0" w:right="240" w:firstLineChars="0" w:firstLine="0"/>
            </w:pPr>
            <w:r>
              <w:rPr>
                <w:rFonts w:hint="eastAsia"/>
              </w:rPr>
              <w:t>平面</w:t>
            </w:r>
          </w:p>
        </w:tc>
        <w:tc>
          <w:tcPr>
            <w:tcW w:w="1261" w:type="dxa"/>
            <w:shd w:val="clear" w:color="auto" w:fill="auto"/>
          </w:tcPr>
          <w:p w14:paraId="669BB201" w14:textId="77777777" w:rsidR="0033230F" w:rsidRDefault="0033230F" w:rsidP="00753FB8">
            <w:pPr>
              <w:ind w:leftChars="0" w:left="0" w:right="240" w:firstLineChars="0" w:firstLine="0"/>
            </w:pPr>
            <w:r>
              <w:rPr>
                <w:rFonts w:hint="eastAsia"/>
              </w:rPr>
              <w:t>路段</w:t>
            </w:r>
          </w:p>
        </w:tc>
        <w:tc>
          <w:tcPr>
            <w:tcW w:w="1261" w:type="dxa"/>
            <w:vMerge/>
            <w:shd w:val="clear" w:color="auto" w:fill="B4C6E7" w:themeFill="accent1" w:themeFillTint="66"/>
          </w:tcPr>
          <w:p w14:paraId="7E08AB66" w14:textId="77777777" w:rsidR="0033230F" w:rsidRDefault="0033230F" w:rsidP="00753FB8">
            <w:pPr>
              <w:ind w:leftChars="0" w:left="0" w:right="240" w:firstLineChars="0" w:firstLine="0"/>
            </w:pPr>
          </w:p>
        </w:tc>
      </w:tr>
      <w:tr w:rsidR="0033230F" w14:paraId="4321490A" w14:textId="77777777" w:rsidTr="007D3AD5">
        <w:tc>
          <w:tcPr>
            <w:tcW w:w="1259" w:type="dxa"/>
            <w:shd w:val="clear" w:color="auto" w:fill="auto"/>
          </w:tcPr>
          <w:p w14:paraId="157D321B" w14:textId="77777777" w:rsidR="0033230F" w:rsidRDefault="0033230F" w:rsidP="00753FB8">
            <w:pPr>
              <w:ind w:leftChars="0" w:left="0" w:right="240" w:firstLineChars="0" w:firstLine="0"/>
              <w:jc w:val="center"/>
            </w:pPr>
            <w:r>
              <w:rPr>
                <w:rFonts w:hint="eastAsia"/>
              </w:rPr>
              <w:t>光復</w:t>
            </w:r>
          </w:p>
        </w:tc>
        <w:tc>
          <w:tcPr>
            <w:tcW w:w="1259" w:type="dxa"/>
            <w:shd w:val="clear" w:color="auto" w:fill="auto"/>
          </w:tcPr>
          <w:p w14:paraId="7EF7F199" w14:textId="77777777" w:rsidR="0033230F" w:rsidRDefault="0033230F" w:rsidP="00753FB8">
            <w:pPr>
              <w:ind w:leftChars="0" w:left="0" w:right="240" w:firstLineChars="0" w:firstLine="0"/>
            </w:pPr>
            <w:r>
              <w:rPr>
                <w:rFonts w:hint="eastAsia"/>
              </w:rPr>
              <w:t>5</w:t>
            </w:r>
            <w:r>
              <w:t>76</w:t>
            </w:r>
          </w:p>
        </w:tc>
        <w:tc>
          <w:tcPr>
            <w:tcW w:w="1260" w:type="dxa"/>
            <w:shd w:val="clear" w:color="auto" w:fill="auto"/>
          </w:tcPr>
          <w:p w14:paraId="08FC78D7" w14:textId="77777777" w:rsidR="0033230F" w:rsidRDefault="0033230F" w:rsidP="00753FB8">
            <w:pPr>
              <w:ind w:leftChars="0" w:left="0" w:right="240" w:firstLineChars="0" w:firstLine="0"/>
            </w:pPr>
            <w:r>
              <w:rPr>
                <w:rFonts w:hint="eastAsia"/>
              </w:rPr>
              <w:t>8</w:t>
            </w:r>
            <w:r>
              <w:t>99</w:t>
            </w:r>
          </w:p>
        </w:tc>
        <w:tc>
          <w:tcPr>
            <w:tcW w:w="1260" w:type="dxa"/>
            <w:shd w:val="clear" w:color="auto" w:fill="auto"/>
          </w:tcPr>
          <w:p w14:paraId="58B48621" w14:textId="77777777" w:rsidR="0033230F" w:rsidRDefault="0033230F" w:rsidP="00753FB8">
            <w:pPr>
              <w:ind w:leftChars="0" w:left="0" w:right="240" w:firstLineChars="0" w:firstLine="0"/>
            </w:pPr>
            <w:r>
              <w:rPr>
                <w:rFonts w:hint="eastAsia"/>
              </w:rPr>
              <w:t>4</w:t>
            </w:r>
            <w:r>
              <w:t>94</w:t>
            </w:r>
          </w:p>
        </w:tc>
        <w:tc>
          <w:tcPr>
            <w:tcW w:w="1261" w:type="dxa"/>
            <w:shd w:val="clear" w:color="auto" w:fill="auto"/>
          </w:tcPr>
          <w:p w14:paraId="208A7868" w14:textId="77777777" w:rsidR="0033230F" w:rsidRDefault="0033230F" w:rsidP="00753FB8">
            <w:pPr>
              <w:ind w:leftChars="0" w:left="0" w:right="240" w:firstLineChars="0" w:firstLine="0"/>
            </w:pPr>
            <w:r>
              <w:rPr>
                <w:rFonts w:hint="eastAsia"/>
              </w:rPr>
              <w:t>5</w:t>
            </w:r>
            <w:r>
              <w:t>26</w:t>
            </w:r>
          </w:p>
        </w:tc>
        <w:tc>
          <w:tcPr>
            <w:tcW w:w="1261" w:type="dxa"/>
            <w:shd w:val="clear" w:color="auto" w:fill="auto"/>
          </w:tcPr>
          <w:p w14:paraId="7B39EE24" w14:textId="77777777" w:rsidR="0033230F" w:rsidRDefault="0033230F" w:rsidP="00753FB8">
            <w:pPr>
              <w:ind w:leftChars="0" w:left="0" w:right="240" w:firstLineChars="0" w:firstLine="0"/>
            </w:pPr>
            <w:r>
              <w:rPr>
                <w:rFonts w:hint="eastAsia"/>
              </w:rPr>
              <w:t>4</w:t>
            </w:r>
            <w:r>
              <w:t>55</w:t>
            </w:r>
          </w:p>
        </w:tc>
        <w:tc>
          <w:tcPr>
            <w:tcW w:w="1261" w:type="dxa"/>
            <w:shd w:val="clear" w:color="auto" w:fill="auto"/>
          </w:tcPr>
          <w:p w14:paraId="7871DC67" w14:textId="77777777" w:rsidR="0033230F" w:rsidRDefault="0033230F" w:rsidP="00753FB8">
            <w:pPr>
              <w:ind w:leftChars="0" w:left="0" w:right="240" w:firstLineChars="0" w:firstLine="0"/>
            </w:pPr>
            <w:r>
              <w:rPr>
                <w:rFonts w:hint="eastAsia"/>
              </w:rPr>
              <w:t>1</w:t>
            </w:r>
            <w:r>
              <w:t>475</w:t>
            </w:r>
          </w:p>
        </w:tc>
      </w:tr>
      <w:tr w:rsidR="0033230F" w14:paraId="2878204C" w14:textId="77777777" w:rsidTr="007D3AD5">
        <w:tc>
          <w:tcPr>
            <w:tcW w:w="1259" w:type="dxa"/>
            <w:shd w:val="clear" w:color="auto" w:fill="auto"/>
          </w:tcPr>
          <w:p w14:paraId="6EFBD494" w14:textId="77777777" w:rsidR="0033230F" w:rsidRDefault="0033230F" w:rsidP="00753FB8">
            <w:pPr>
              <w:ind w:leftChars="0" w:left="0" w:right="240" w:firstLineChars="0" w:firstLine="0"/>
              <w:jc w:val="center"/>
            </w:pPr>
            <w:r>
              <w:rPr>
                <w:rFonts w:hint="eastAsia"/>
              </w:rPr>
              <w:t>博愛</w:t>
            </w:r>
          </w:p>
        </w:tc>
        <w:tc>
          <w:tcPr>
            <w:tcW w:w="1259" w:type="dxa"/>
            <w:shd w:val="clear" w:color="auto" w:fill="auto"/>
          </w:tcPr>
          <w:p w14:paraId="4E172AB3" w14:textId="77777777" w:rsidR="0033230F" w:rsidRDefault="0033230F" w:rsidP="00753FB8">
            <w:pPr>
              <w:ind w:leftChars="0" w:left="0" w:right="240" w:firstLineChars="0" w:firstLine="0"/>
            </w:pPr>
            <w:r>
              <w:rPr>
                <w:rFonts w:hint="eastAsia"/>
              </w:rPr>
              <w:t>8</w:t>
            </w:r>
            <w:r>
              <w:t>4</w:t>
            </w:r>
          </w:p>
        </w:tc>
        <w:tc>
          <w:tcPr>
            <w:tcW w:w="1260" w:type="dxa"/>
            <w:shd w:val="clear" w:color="auto" w:fill="auto"/>
          </w:tcPr>
          <w:p w14:paraId="69CDF575" w14:textId="77777777" w:rsidR="0033230F" w:rsidRDefault="0033230F" w:rsidP="00753FB8">
            <w:pPr>
              <w:ind w:leftChars="0" w:left="0" w:right="240" w:firstLineChars="0" w:firstLine="0"/>
            </w:pPr>
            <w:r>
              <w:rPr>
                <w:rFonts w:hint="eastAsia"/>
              </w:rPr>
              <w:t>1</w:t>
            </w:r>
            <w:r>
              <w:t>08</w:t>
            </w:r>
          </w:p>
        </w:tc>
        <w:tc>
          <w:tcPr>
            <w:tcW w:w="1260" w:type="dxa"/>
            <w:shd w:val="clear" w:color="auto" w:fill="auto"/>
          </w:tcPr>
          <w:p w14:paraId="1D4E80F1" w14:textId="77777777" w:rsidR="0033230F" w:rsidRDefault="0033230F" w:rsidP="00753FB8">
            <w:pPr>
              <w:ind w:leftChars="0" w:left="0" w:right="240" w:firstLineChars="0" w:firstLine="0"/>
            </w:pPr>
            <w:r>
              <w:rPr>
                <w:rFonts w:hint="eastAsia"/>
              </w:rPr>
              <w:t>2</w:t>
            </w:r>
            <w:r>
              <w:t>6</w:t>
            </w:r>
          </w:p>
        </w:tc>
        <w:tc>
          <w:tcPr>
            <w:tcW w:w="1261" w:type="dxa"/>
            <w:shd w:val="clear" w:color="auto" w:fill="auto"/>
          </w:tcPr>
          <w:p w14:paraId="67B5658E" w14:textId="77777777" w:rsidR="0033230F" w:rsidRDefault="0033230F" w:rsidP="00753FB8">
            <w:pPr>
              <w:ind w:leftChars="0" w:left="0" w:right="240" w:firstLineChars="0" w:firstLine="0"/>
            </w:pPr>
            <w:r>
              <w:rPr>
                <w:rFonts w:hint="eastAsia"/>
              </w:rPr>
              <w:t>8</w:t>
            </w:r>
            <w:r>
              <w:t>4</w:t>
            </w:r>
          </w:p>
        </w:tc>
        <w:tc>
          <w:tcPr>
            <w:tcW w:w="1261" w:type="dxa"/>
            <w:shd w:val="clear" w:color="auto" w:fill="auto"/>
          </w:tcPr>
          <w:p w14:paraId="3505E7C8" w14:textId="77777777" w:rsidR="0033230F" w:rsidRDefault="0033230F" w:rsidP="00753FB8">
            <w:pPr>
              <w:ind w:leftChars="0" w:left="0" w:right="240" w:firstLineChars="0" w:firstLine="0"/>
            </w:pPr>
            <w:r>
              <w:rPr>
                <w:rFonts w:hint="eastAsia"/>
              </w:rPr>
              <w:t>8</w:t>
            </w:r>
            <w:r>
              <w:t>2</w:t>
            </w:r>
          </w:p>
        </w:tc>
        <w:tc>
          <w:tcPr>
            <w:tcW w:w="1261" w:type="dxa"/>
            <w:shd w:val="clear" w:color="auto" w:fill="auto"/>
          </w:tcPr>
          <w:p w14:paraId="3E99AC69" w14:textId="77777777" w:rsidR="0033230F" w:rsidRDefault="0033230F" w:rsidP="00753FB8">
            <w:pPr>
              <w:ind w:leftChars="0" w:left="0" w:right="240" w:firstLineChars="0" w:firstLine="0"/>
            </w:pPr>
            <w:r>
              <w:rPr>
                <w:rFonts w:hint="eastAsia"/>
              </w:rPr>
              <w:t>1</w:t>
            </w:r>
            <w:r>
              <w:t>92</w:t>
            </w:r>
          </w:p>
        </w:tc>
      </w:tr>
      <w:tr w:rsidR="0033230F" w14:paraId="22A6274C" w14:textId="77777777" w:rsidTr="00753FB8">
        <w:tc>
          <w:tcPr>
            <w:tcW w:w="1259" w:type="dxa"/>
          </w:tcPr>
          <w:p w14:paraId="237BC985" w14:textId="77777777" w:rsidR="0033230F" w:rsidRDefault="0033230F" w:rsidP="00753FB8">
            <w:pPr>
              <w:ind w:leftChars="0" w:left="0" w:right="240" w:firstLineChars="0" w:firstLine="0"/>
              <w:jc w:val="center"/>
            </w:pPr>
            <w:r>
              <w:rPr>
                <w:rFonts w:hint="eastAsia"/>
              </w:rPr>
              <w:t>總計</w:t>
            </w:r>
          </w:p>
        </w:tc>
        <w:tc>
          <w:tcPr>
            <w:tcW w:w="1259" w:type="dxa"/>
          </w:tcPr>
          <w:p w14:paraId="5EEEB8D9" w14:textId="77777777" w:rsidR="0033230F" w:rsidRDefault="0033230F" w:rsidP="00753FB8">
            <w:pPr>
              <w:ind w:leftChars="0" w:left="0" w:right="240" w:firstLineChars="0" w:firstLine="0"/>
            </w:pPr>
            <w:r>
              <w:rPr>
                <w:rFonts w:hint="eastAsia"/>
              </w:rPr>
              <w:t>6</w:t>
            </w:r>
            <w:r>
              <w:t>60</w:t>
            </w:r>
          </w:p>
        </w:tc>
        <w:tc>
          <w:tcPr>
            <w:tcW w:w="1260" w:type="dxa"/>
          </w:tcPr>
          <w:p w14:paraId="07364C41" w14:textId="77777777" w:rsidR="0033230F" w:rsidRDefault="0033230F" w:rsidP="00753FB8">
            <w:pPr>
              <w:ind w:leftChars="0" w:left="0" w:right="240" w:firstLineChars="0" w:firstLine="0"/>
            </w:pPr>
            <w:r>
              <w:rPr>
                <w:rFonts w:hint="eastAsia"/>
              </w:rPr>
              <w:t>1</w:t>
            </w:r>
            <w:r>
              <w:t>007</w:t>
            </w:r>
          </w:p>
        </w:tc>
        <w:tc>
          <w:tcPr>
            <w:tcW w:w="1260" w:type="dxa"/>
          </w:tcPr>
          <w:p w14:paraId="491810E9" w14:textId="77777777" w:rsidR="0033230F" w:rsidRDefault="0033230F" w:rsidP="00753FB8">
            <w:pPr>
              <w:ind w:leftChars="0" w:left="0" w:right="240" w:firstLineChars="0" w:firstLine="0"/>
            </w:pPr>
            <w:r>
              <w:rPr>
                <w:rFonts w:hint="eastAsia"/>
              </w:rPr>
              <w:t>5</w:t>
            </w:r>
            <w:r>
              <w:t>20</w:t>
            </w:r>
          </w:p>
        </w:tc>
        <w:tc>
          <w:tcPr>
            <w:tcW w:w="1261" w:type="dxa"/>
          </w:tcPr>
          <w:p w14:paraId="3B4D966F" w14:textId="77777777" w:rsidR="0033230F" w:rsidRDefault="0033230F" w:rsidP="00753FB8">
            <w:pPr>
              <w:ind w:leftChars="0" w:left="0" w:right="240" w:firstLineChars="0" w:firstLine="0"/>
            </w:pPr>
            <w:r>
              <w:rPr>
                <w:rFonts w:hint="eastAsia"/>
              </w:rPr>
              <w:t>6</w:t>
            </w:r>
            <w:r>
              <w:t>10</w:t>
            </w:r>
          </w:p>
        </w:tc>
        <w:tc>
          <w:tcPr>
            <w:tcW w:w="1261" w:type="dxa"/>
          </w:tcPr>
          <w:p w14:paraId="2A90E75C" w14:textId="77777777" w:rsidR="0033230F" w:rsidRDefault="0033230F" w:rsidP="00753FB8">
            <w:pPr>
              <w:ind w:leftChars="0" w:left="0" w:right="240" w:firstLineChars="0" w:firstLine="0"/>
            </w:pPr>
            <w:r>
              <w:rPr>
                <w:rFonts w:hint="eastAsia"/>
              </w:rPr>
              <w:t>5</w:t>
            </w:r>
            <w:r>
              <w:t>37</w:t>
            </w:r>
          </w:p>
        </w:tc>
        <w:tc>
          <w:tcPr>
            <w:tcW w:w="1261" w:type="dxa"/>
          </w:tcPr>
          <w:p w14:paraId="14086F65" w14:textId="77777777" w:rsidR="0033230F" w:rsidRDefault="0033230F" w:rsidP="00753FB8">
            <w:pPr>
              <w:ind w:leftChars="0" w:left="0" w:right="240" w:firstLineChars="0" w:firstLine="0"/>
            </w:pPr>
            <w:r>
              <w:rPr>
                <w:rFonts w:hint="eastAsia"/>
              </w:rPr>
              <w:t>1</w:t>
            </w:r>
            <w:r>
              <w:t>667</w:t>
            </w:r>
          </w:p>
        </w:tc>
      </w:tr>
    </w:tbl>
    <w:p w14:paraId="78A64CA9" w14:textId="77777777" w:rsidR="00A57ADC" w:rsidRDefault="00A57ADC" w:rsidP="00A57ADC">
      <w:pPr>
        <w:ind w:left="240" w:right="240" w:firstLine="480"/>
        <w:jc w:val="center"/>
        <w:rPr>
          <w:rFonts w:ascii="標楷體" w:hAnsi="標楷體"/>
          <w:szCs w:val="24"/>
        </w:rPr>
      </w:pPr>
      <w:bookmarkStart w:id="80" w:name="_Toc202612345"/>
    </w:p>
    <w:p w14:paraId="49518DF0" w14:textId="3E2EF13D" w:rsidR="008B1466" w:rsidRPr="00A57ADC" w:rsidRDefault="007252BE" w:rsidP="007252BE">
      <w:pPr>
        <w:pStyle w:val="af3"/>
        <w:ind w:left="240" w:right="240" w:firstLine="480"/>
        <w:rPr>
          <w:rFonts w:ascii="標楷體" w:hAnsi="標楷體"/>
          <w:szCs w:val="24"/>
        </w:rPr>
      </w:pPr>
      <w:bookmarkStart w:id="81" w:name="_Toc202744877"/>
      <w:bookmarkStart w:id="82" w:name="_Toc203040999"/>
      <w:bookmarkStart w:id="83" w:name="_Toc202742061"/>
      <w:bookmarkStart w:id="84" w:name="_Toc202744717"/>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D1794C">
        <w:rPr>
          <w:noProof/>
        </w:rPr>
        <w:t>2</w:t>
      </w:r>
      <w:r>
        <w:fldChar w:fldCharType="end"/>
      </w:r>
      <w:r>
        <w:t xml:space="preserve"> </w:t>
      </w:r>
      <w:r w:rsidRPr="00062E04">
        <w:rPr>
          <w:rFonts w:hint="eastAsia"/>
        </w:rPr>
        <w:t>停車格分類</w:t>
      </w:r>
      <w:bookmarkEnd w:id="81"/>
      <w:bookmarkEnd w:id="82"/>
      <w:r w:rsidR="00A57ADC">
        <w:rPr>
          <w:rFonts w:hint="eastAsia"/>
        </w:rPr>
        <w:t xml:space="preserve"> </w:t>
      </w:r>
      <w:bookmarkEnd w:id="80"/>
      <w:bookmarkEnd w:id="83"/>
      <w:bookmarkEnd w:id="84"/>
    </w:p>
    <w:tbl>
      <w:tblPr>
        <w:tblStyle w:val="af5"/>
        <w:tblW w:w="7371" w:type="dxa"/>
        <w:tblInd w:w="1129" w:type="dxa"/>
        <w:tblLook w:val="04A0" w:firstRow="1" w:lastRow="0" w:firstColumn="1" w:lastColumn="0" w:noHBand="0" w:noVBand="1"/>
      </w:tblPr>
      <w:tblGrid>
        <w:gridCol w:w="3672"/>
        <w:gridCol w:w="3699"/>
      </w:tblGrid>
      <w:tr w:rsidR="0033230F" w:rsidRPr="009B5FC9" w14:paraId="4BABFD19" w14:textId="77777777" w:rsidTr="00753FB8">
        <w:trPr>
          <w:trHeight w:val="423"/>
        </w:trPr>
        <w:tc>
          <w:tcPr>
            <w:tcW w:w="3672" w:type="dxa"/>
          </w:tcPr>
          <w:p w14:paraId="7392CC5E" w14:textId="77777777" w:rsidR="0033230F" w:rsidRPr="009B5FC9" w:rsidRDefault="0033230F" w:rsidP="00432BAA">
            <w:pPr>
              <w:spacing w:line="440" w:lineRule="exact"/>
              <w:ind w:leftChars="-279" w:left="-670" w:right="240" w:firstLineChars="279" w:firstLine="670"/>
              <w:rPr>
                <w:rFonts w:ascii="標楷體" w:hAnsi="標楷體" w:cs="新細明體"/>
                <w:bCs/>
                <w:kern w:val="0"/>
                <w:szCs w:val="24"/>
              </w:rPr>
            </w:pPr>
            <w:r w:rsidRPr="009B5FC9">
              <w:rPr>
                <w:rFonts w:ascii="標楷體" w:hAnsi="標楷體" w:cs="新細明體" w:hint="eastAsia"/>
                <w:bCs/>
                <w:kern w:val="0"/>
                <w:szCs w:val="24"/>
              </w:rPr>
              <w:lastRenderedPageBreak/>
              <w:t>汽車</w:t>
            </w:r>
          </w:p>
        </w:tc>
        <w:tc>
          <w:tcPr>
            <w:tcW w:w="3699" w:type="dxa"/>
          </w:tcPr>
          <w:p w14:paraId="61B72FA7"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33230F" w:rsidRPr="009B5FC9" w14:paraId="3B2B11F2" w14:textId="77777777" w:rsidTr="00753FB8">
        <w:trPr>
          <w:trHeight w:val="2656"/>
        </w:trPr>
        <w:tc>
          <w:tcPr>
            <w:tcW w:w="3672" w:type="dxa"/>
          </w:tcPr>
          <w:p w14:paraId="20198359" w14:textId="77777777" w:rsidR="0033230F" w:rsidRPr="009B5FC9" w:rsidRDefault="0033230F" w:rsidP="00432BAA">
            <w:pPr>
              <w:spacing w:line="440" w:lineRule="exact"/>
              <w:ind w:leftChars="-279" w:left="-670" w:right="240" w:firstLineChars="279" w:firstLine="67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0DD0A9F4" w14:textId="77777777" w:rsidR="0033230F" w:rsidRPr="009B5FC9" w:rsidRDefault="0033230F" w:rsidP="00432BAA">
            <w:pPr>
              <w:spacing w:line="440" w:lineRule="exact"/>
              <w:ind w:leftChars="-279" w:left="-670" w:right="240" w:firstLineChars="279" w:firstLine="67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1914A719" w14:textId="77777777" w:rsidR="0033230F" w:rsidRPr="009B5FC9" w:rsidRDefault="0033230F" w:rsidP="00432BAA">
            <w:pPr>
              <w:spacing w:line="440" w:lineRule="exact"/>
              <w:ind w:leftChars="-279" w:left="-670" w:right="240" w:firstLineChars="279" w:firstLine="67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85B1910" w14:textId="77777777" w:rsidR="0033230F" w:rsidRPr="009B5FC9" w:rsidRDefault="0033230F" w:rsidP="00432BAA">
            <w:pPr>
              <w:spacing w:line="440" w:lineRule="exact"/>
              <w:ind w:leftChars="-279" w:left="-670" w:right="240" w:firstLineChars="279" w:firstLine="67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69DD5061" w14:textId="77777777" w:rsidR="0033230F" w:rsidRPr="009B5FC9" w:rsidRDefault="0033230F" w:rsidP="00432BAA">
            <w:pPr>
              <w:spacing w:line="440" w:lineRule="exact"/>
              <w:ind w:leftChars="-279" w:left="-670" w:right="240" w:firstLineChars="279" w:firstLine="67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6A6183B6" w14:textId="77777777" w:rsidR="0033230F" w:rsidRPr="009B5FC9" w:rsidRDefault="0033230F" w:rsidP="00432BAA">
            <w:pPr>
              <w:spacing w:line="440" w:lineRule="exact"/>
              <w:ind w:leftChars="-279" w:left="-670" w:right="240" w:firstLineChars="279" w:firstLine="67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3A06BB3A"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2F497F4E"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31A5A802"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5BE49FC7" w14:textId="77777777" w:rsidR="00A57ADC" w:rsidRDefault="00A57ADC" w:rsidP="0033230F">
      <w:pPr>
        <w:ind w:left="240" w:right="240" w:firstLine="480"/>
      </w:pPr>
    </w:p>
    <w:p w14:paraId="352C2390" w14:textId="1ED7E7CF" w:rsidR="0033230F" w:rsidRDefault="0033230F" w:rsidP="00432BAA">
      <w:pPr>
        <w:ind w:leftChars="-59" w:left="-142" w:right="240" w:firstLineChars="177" w:firstLine="425"/>
      </w:pPr>
      <w:r>
        <w:rPr>
          <w:rFonts w:hint="eastAsia"/>
        </w:rPr>
        <w:t>教職員工與學生申請汽機車停車</w:t>
      </w:r>
      <w:proofErr w:type="gramStart"/>
      <w:r>
        <w:rPr>
          <w:rFonts w:hint="eastAsia"/>
        </w:rPr>
        <w:t>識別證需符合</w:t>
      </w:r>
      <w:proofErr w:type="gramEnd"/>
      <w:r>
        <w:rPr>
          <w:rFonts w:hint="eastAsia"/>
        </w:rPr>
        <w:t>特定資格與數量限制，並繳交費用。學生長時汽車證數量以年度白色停車格為上限，</w:t>
      </w:r>
      <w:proofErr w:type="gramStart"/>
      <w:r>
        <w:rPr>
          <w:rFonts w:hint="eastAsia"/>
        </w:rPr>
        <w:t>採</w:t>
      </w:r>
      <w:proofErr w:type="gramEnd"/>
      <w:r>
        <w:rPr>
          <w:rFonts w:hint="eastAsia"/>
        </w:rPr>
        <w:t>抽籤方式核發。部分票種如貴賓停車證由秘書處統一核發，使用者涵蓋傑出校友與媒體記者等。無識別證者則以計時方式收費，並依不同條件規定費率優惠或限制。</w:t>
      </w:r>
    </w:p>
    <w:p w14:paraId="5384D808" w14:textId="2768448A" w:rsidR="00636863" w:rsidRDefault="00636863" w:rsidP="00432BAA">
      <w:pPr>
        <w:ind w:leftChars="-59" w:left="-142" w:right="240" w:firstLine="480"/>
      </w:pPr>
      <w:r>
        <w:rPr>
          <w:rFonts w:hint="eastAsia"/>
        </w:rPr>
        <w:t>費用的部分，</w:t>
      </w:r>
      <w:r w:rsidR="0074165B">
        <w:rPr>
          <w:rFonts w:hint="eastAsia"/>
        </w:rPr>
        <w:t>陽明交大</w:t>
      </w:r>
      <w:r w:rsidRPr="00636863">
        <w:rPr>
          <w:rFonts w:hint="eastAsia"/>
        </w:rPr>
        <w:t>依據不同使用者身分設立多種停車識別證與收費機制。以汽車為例，教職員工之長時停車識別證</w:t>
      </w:r>
      <w:r w:rsidR="00735B1A">
        <w:rPr>
          <w:rFonts w:hint="eastAsia"/>
        </w:rPr>
        <w:t>第一張每年一千八百元</w:t>
      </w:r>
      <w:r w:rsidR="00BB4C1E">
        <w:rPr>
          <w:rFonts w:hint="eastAsia"/>
        </w:rPr>
        <w:t>，</w:t>
      </w:r>
      <w:r w:rsidR="00735B1A">
        <w:rPr>
          <w:rFonts w:hint="eastAsia"/>
        </w:rPr>
        <w:t>第二張起每張每年三千六百元。</w:t>
      </w:r>
      <w:r w:rsidRPr="00636863">
        <w:rPr>
          <w:rFonts w:hint="eastAsia"/>
        </w:rPr>
        <w:t>學生每年</w:t>
      </w:r>
      <w:r w:rsidR="00735B1A">
        <w:rPr>
          <w:rFonts w:hint="eastAsia"/>
        </w:rPr>
        <w:t>一千八百</w:t>
      </w:r>
      <w:r w:rsidRPr="00636863">
        <w:rPr>
          <w:rFonts w:hint="eastAsia"/>
        </w:rPr>
        <w:t>元，在職專班則</w:t>
      </w:r>
      <w:r w:rsidR="00735B1A">
        <w:rPr>
          <w:rFonts w:hint="eastAsia"/>
        </w:rPr>
        <w:t>每年兩千</w:t>
      </w:r>
      <w:r w:rsidRPr="00636863">
        <w:rPr>
          <w:rFonts w:hint="eastAsia"/>
        </w:rPr>
        <w:t>元，但僅可於指定時段免費停車。另有優惠計次與貴賓票</w:t>
      </w:r>
      <w:proofErr w:type="gramStart"/>
      <w:r w:rsidRPr="00636863">
        <w:rPr>
          <w:rFonts w:hint="eastAsia"/>
        </w:rPr>
        <w:t>券</w:t>
      </w:r>
      <w:proofErr w:type="gramEnd"/>
      <w:r w:rsidRPr="00636863">
        <w:rPr>
          <w:rFonts w:hint="eastAsia"/>
        </w:rPr>
        <w:t>制度，以配合活動與臨時進出需求。未持證者則</w:t>
      </w:r>
      <w:proofErr w:type="gramStart"/>
      <w:r w:rsidRPr="00636863">
        <w:rPr>
          <w:rFonts w:hint="eastAsia"/>
        </w:rPr>
        <w:t>採</w:t>
      </w:r>
      <w:proofErr w:type="gramEnd"/>
      <w:r w:rsidRPr="00636863">
        <w:rPr>
          <w:rFonts w:hint="eastAsia"/>
        </w:rPr>
        <w:t>臨時停車計時收費，每小時</w:t>
      </w:r>
      <w:r w:rsidR="008A5203">
        <w:rPr>
          <w:rFonts w:hint="eastAsia"/>
        </w:rPr>
        <w:t>三十</w:t>
      </w:r>
      <w:r w:rsidRPr="00636863">
        <w:rPr>
          <w:rFonts w:hint="eastAsia"/>
        </w:rPr>
        <w:t>元。</w:t>
      </w:r>
    </w:p>
    <w:p w14:paraId="320EBDF0" w14:textId="20FED97D" w:rsidR="00C22F7A" w:rsidRPr="00C22F7A" w:rsidRDefault="00C22F7A" w:rsidP="00432BAA">
      <w:pPr>
        <w:ind w:leftChars="-59" w:left="-142" w:right="240" w:firstLineChars="177" w:firstLine="425"/>
      </w:pPr>
      <w:r>
        <w:rPr>
          <w:rFonts w:hint="eastAsia"/>
        </w:rPr>
        <w:t>根據陽明交通大學光復及博愛校區交通管理</w:t>
      </w:r>
      <w:r w:rsidR="00F34F01">
        <w:rPr>
          <w:rFonts w:hint="eastAsia"/>
        </w:rPr>
        <w:t>細則和收費標準規範</w:t>
      </w:r>
      <w:r w:rsidR="003C7449">
        <w:fldChar w:fldCharType="begin">
          <w:fldData xml:space="preserve">PEVuZE5vdGU+PENpdGU+PEF1dGhvcj7lnIvnq4vpmb3mmI7kuqTpgJrlpKflrbg8L0F1dGhvcj48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</w:fldData>
        </w:fldChar>
      </w:r>
      <w:r w:rsidR="00F34F01">
        <w:instrText xml:space="preserve"> ADDIN EN.CITE </w:instrText>
      </w:r>
      <w:r w:rsidR="00F34F01">
        <w:fldChar w:fldCharType="begin">
          <w:fldData xml:space="preserve">PEVuZE5vdGU+PENpdGU+PEF1dGhvcj7lnIvnq4vpmb3mmI7kuqTpgJrlpKflrbg8L0F1dGhvcj48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</w:fldData>
        </w:fldChar>
      </w:r>
      <w:r w:rsidR="00F34F01">
        <w:instrText xml:space="preserve"> ADDIN EN.CITE.DATA </w:instrText>
      </w:r>
      <w:r w:rsidR="00F34F01">
        <w:fldChar w:fldCharType="end"/>
      </w:r>
      <w:r w:rsidR="003C7449">
        <w:fldChar w:fldCharType="separate"/>
      </w:r>
      <w:r w:rsidR="00F34F01">
        <w:rPr>
          <w:noProof/>
        </w:rPr>
        <w:t>[</w:t>
      </w:r>
      <w:hyperlink w:anchor="_ENREF_20" w:tooltip="國立陽明交通大學, 2023 #11" w:history="1">
        <w:r w:rsidR="003A6DF6">
          <w:rPr>
            <w:noProof/>
          </w:rPr>
          <w:t>20</w:t>
        </w:r>
      </w:hyperlink>
      <w:r w:rsidR="00F34F01">
        <w:rPr>
          <w:noProof/>
        </w:rPr>
        <w:t xml:space="preserve">, </w:t>
      </w:r>
      <w:hyperlink w:anchor="_ENREF_21" w:tooltip="國立陽明交通大學, 2023 #12" w:history="1">
        <w:r w:rsidR="003A6DF6">
          <w:rPr>
            <w:noProof/>
          </w:rPr>
          <w:t>21</w:t>
        </w:r>
      </w:hyperlink>
      <w:r w:rsidR="00F34F01">
        <w:rPr>
          <w:noProof/>
        </w:rPr>
        <w:t>]</w:t>
      </w:r>
      <w:r w:rsidR="003C7449">
        <w:fldChar w:fldCharType="end"/>
      </w:r>
      <w:r>
        <w:rPr>
          <w:rFonts w:hint="eastAsia"/>
        </w:rPr>
        <w:t>，進入校區之汽車車輛之票種分為長時汽車</w:t>
      </w:r>
      <w:proofErr w:type="gramStart"/>
      <w:r>
        <w:rPr>
          <w:rFonts w:hint="eastAsia"/>
        </w:rPr>
        <w:t>車</w:t>
      </w:r>
      <w:proofErr w:type="gramEnd"/>
      <w:r>
        <w:rPr>
          <w:rFonts w:hint="eastAsia"/>
        </w:rPr>
        <w:t>證、貴賓車證、計次車證，而長時</w:t>
      </w:r>
      <w:proofErr w:type="gramStart"/>
      <w:r>
        <w:rPr>
          <w:rFonts w:hint="eastAsia"/>
        </w:rPr>
        <w:t>汽車證分四個</w:t>
      </w:r>
      <w:proofErr w:type="gramEnd"/>
      <w:r>
        <w:rPr>
          <w:rFonts w:hint="eastAsia"/>
        </w:rPr>
        <w:t>類別為教職員工汽車識別證、學生汽車識別證、在職專班汽車識別證、廠商汽車識別證。而計次車證則分為教職員工計次停車識別證以及學生計次停車識別證和退休人員及校友停車識別證。最後其他特殊的票種包含貴賓計次停車或是優惠計次停車是針對特殊用途申請，對象為口試委員、主辦比賽之裁判、採訪記者等等給予貴賓計次之特殊票種，抑或是主辦活動、考試及會議之人員、社團指導老師、施工廠商會給予優惠計次之特殊票種。</w:t>
      </w:r>
    </w:p>
    <w:p w14:paraId="4D63E5C6" w14:textId="77777777" w:rsidR="00D92D3C" w:rsidRDefault="00D92D3C" w:rsidP="00D92D3C">
      <w:pPr>
        <w:ind w:leftChars="41" w:left="98" w:right="240" w:firstLineChars="83" w:firstLine="266"/>
      </w:pPr>
      <w:r>
        <w:rPr>
          <w:rFonts w:ascii="微軟正黑體" w:eastAsia="微軟正黑體" w:hAnsi="微軟正黑體" w:cs="新細明體"/>
          <w:b/>
          <w:bCs/>
          <w:noProof/>
          <w:kern w:val="0"/>
          <w:sz w:val="32"/>
          <w:szCs w:val="32"/>
        </w:rPr>
        <w:lastRenderedPageBreak/>
        <w:drawing>
          <wp:inline distT="0" distB="0" distL="0" distR="0" wp14:anchorId="2EC1C0C3" wp14:editId="009B000A">
            <wp:extent cx="5098211" cy="3641404"/>
            <wp:effectExtent l="0" t="0" r="762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00857" cy="3643294"/>
                    </a:xfrm>
                    <a:prstGeom prst="rect">
                      <a:avLst/>
                    </a:prstGeom>
                    <a:noFill/>
                    <a:ln>
                      <a:noFill/>
                    </a:ln>
                  </pic:spPr>
                </pic:pic>
              </a:graphicData>
            </a:graphic>
          </wp:inline>
        </w:drawing>
      </w:r>
    </w:p>
    <w:p w14:paraId="0C72C469" w14:textId="42801962" w:rsidR="00D92D3C" w:rsidRDefault="00DF0499" w:rsidP="00D92D3C">
      <w:pPr>
        <w:ind w:leftChars="41" w:left="98" w:right="240" w:firstLineChars="83" w:firstLine="199"/>
        <w:jc w:val="center"/>
      </w:pPr>
      <w:bookmarkStart w:id="85" w:name="_Toc202612357"/>
      <w:bookmarkStart w:id="86" w:name="_Toc203041011"/>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7</w:t>
      </w:r>
      <w:r>
        <w:fldChar w:fldCharType="end"/>
      </w:r>
      <w:r w:rsidR="00D92D3C">
        <w:t xml:space="preserve"> </w:t>
      </w:r>
      <w:r w:rsidR="00D92D3C">
        <w:rPr>
          <w:rFonts w:hint="eastAsia"/>
        </w:rPr>
        <w:t>身心障礙及婦幼專用停車格</w:t>
      </w:r>
      <w:bookmarkEnd w:id="85"/>
      <w:bookmarkEnd w:id="86"/>
    </w:p>
    <w:p w14:paraId="29E59DB4" w14:textId="77777777" w:rsidR="00D92D3C" w:rsidRDefault="00D92D3C" w:rsidP="00D92D3C">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397F68EF" wp14:editId="67950F91">
            <wp:extent cx="5158596" cy="4014537"/>
            <wp:effectExtent l="0" t="0" r="4445" b="508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l="-1" t="26642" r="-487" b="12936"/>
                    <a:stretch/>
                  </pic:blipFill>
                  <pic:spPr bwMode="auto">
                    <a:xfrm>
                      <a:off x="0" y="0"/>
                      <a:ext cx="5195448" cy="4043216"/>
                    </a:xfrm>
                    <a:prstGeom prst="rect">
                      <a:avLst/>
                    </a:prstGeom>
                    <a:noFill/>
                    <a:ln>
                      <a:noFill/>
                    </a:ln>
                    <a:extLst>
                      <a:ext uri="{53640926-AAD7-44D8-BBD7-CCE9431645EC}">
                        <a14:shadowObscured xmlns:a14="http://schemas.microsoft.com/office/drawing/2010/main"/>
                      </a:ext>
                    </a:extLst>
                  </pic:spPr>
                </pic:pic>
              </a:graphicData>
            </a:graphic>
          </wp:inline>
        </w:drawing>
      </w:r>
    </w:p>
    <w:p w14:paraId="68DFC6A6" w14:textId="08D695FC" w:rsidR="00D92D3C" w:rsidRDefault="00DF0499" w:rsidP="00D92D3C">
      <w:pPr>
        <w:ind w:leftChars="41" w:left="98" w:right="240" w:firstLineChars="83" w:firstLine="199"/>
        <w:jc w:val="center"/>
      </w:pPr>
      <w:bookmarkStart w:id="87" w:name="_Toc202612358"/>
      <w:bookmarkStart w:id="88" w:name="_Toc203041012"/>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8</w:t>
      </w:r>
      <w:r>
        <w:fldChar w:fldCharType="end"/>
      </w:r>
      <w:r w:rsidR="00D92D3C">
        <w:rPr>
          <w:rFonts w:hint="eastAsia"/>
        </w:rPr>
        <w:t xml:space="preserve"> </w:t>
      </w:r>
      <w:r w:rsidR="00D92D3C">
        <w:rPr>
          <w:rFonts w:hint="eastAsia"/>
        </w:rPr>
        <w:t>洽公用停車格</w:t>
      </w:r>
      <w:bookmarkEnd w:id="87"/>
      <w:bookmarkEnd w:id="88"/>
    </w:p>
    <w:p w14:paraId="6BD4BA59" w14:textId="77777777" w:rsidR="00D92D3C" w:rsidRDefault="00D92D3C" w:rsidP="00D92D3C">
      <w:pPr>
        <w:ind w:leftChars="41" w:left="98" w:right="240" w:firstLineChars="83" w:firstLine="133"/>
        <w:jc w:val="left"/>
      </w:pPr>
      <w:r>
        <w:rPr>
          <w:rFonts w:ascii="微軟正黑體" w:eastAsia="微軟正黑體" w:hAnsi="微軟正黑體" w:cs="新細明體"/>
          <w:bCs/>
          <w:noProof/>
          <w:kern w:val="0"/>
          <w:sz w:val="16"/>
          <w:szCs w:val="16"/>
        </w:rPr>
        <w:lastRenderedPageBreak/>
        <w:drawing>
          <wp:inline distT="0" distB="0" distL="0" distR="0" wp14:anchorId="0225B254" wp14:editId="7B3703B9">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5AFDE5B0" w14:textId="19DA7E4B" w:rsidR="00D92D3C" w:rsidRDefault="00DF0499" w:rsidP="00D92D3C">
      <w:pPr>
        <w:ind w:leftChars="41" w:left="98" w:right="240" w:firstLineChars="83" w:firstLine="199"/>
        <w:jc w:val="center"/>
      </w:pPr>
      <w:bookmarkStart w:id="89" w:name="_Toc202612359"/>
      <w:bookmarkStart w:id="90" w:name="_Toc203041013"/>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9</w:t>
      </w:r>
      <w:r>
        <w:fldChar w:fldCharType="end"/>
      </w:r>
      <w:r w:rsidR="00D92D3C">
        <w:t xml:space="preserve"> </w:t>
      </w:r>
      <w:r w:rsidR="00D92D3C">
        <w:rPr>
          <w:rFonts w:hint="eastAsia"/>
        </w:rPr>
        <w:t>教職員工停車格</w:t>
      </w:r>
      <w:bookmarkEnd w:id="89"/>
      <w:bookmarkEnd w:id="90"/>
    </w:p>
    <w:p w14:paraId="5961666E" w14:textId="77777777" w:rsidR="00D92D3C" w:rsidRDefault="00D92D3C" w:rsidP="009F12AC">
      <w:pPr>
        <w:ind w:leftChars="41" w:left="98" w:right="240" w:firstLineChars="83" w:firstLine="133"/>
      </w:pPr>
      <w:r>
        <w:rPr>
          <w:rFonts w:ascii="微軟正黑體" w:eastAsia="微軟正黑體" w:hAnsi="微軟正黑體" w:cs="新細明體"/>
          <w:bCs/>
          <w:noProof/>
          <w:kern w:val="0"/>
          <w:sz w:val="16"/>
          <w:szCs w:val="16"/>
        </w:rPr>
        <w:drawing>
          <wp:inline distT="0" distB="0" distL="0" distR="0" wp14:anchorId="0896CDCB" wp14:editId="51E75849">
            <wp:extent cx="4973044" cy="3752490"/>
            <wp:effectExtent l="0" t="0" r="0" b="63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8">
                      <a:extLst>
                        <a:ext uri="{28A0092B-C50C-407E-A947-70E740481C1C}">
                          <a14:useLocalDpi xmlns:a14="http://schemas.microsoft.com/office/drawing/2010/main" val="0"/>
                        </a:ext>
                      </a:extLst>
                    </a:blip>
                    <a:srcRect t="9715" r="-21" b="30206"/>
                    <a:stretch/>
                  </pic:blipFill>
                  <pic:spPr bwMode="auto">
                    <a:xfrm>
                      <a:off x="0" y="0"/>
                      <a:ext cx="5008194" cy="3779013"/>
                    </a:xfrm>
                    <a:prstGeom prst="rect">
                      <a:avLst/>
                    </a:prstGeom>
                    <a:noFill/>
                    <a:ln>
                      <a:noFill/>
                    </a:ln>
                    <a:extLst>
                      <a:ext uri="{53640926-AAD7-44D8-BBD7-CCE9431645EC}">
                        <a14:shadowObscured xmlns:a14="http://schemas.microsoft.com/office/drawing/2010/main"/>
                      </a:ext>
                    </a:extLst>
                  </pic:spPr>
                </pic:pic>
              </a:graphicData>
            </a:graphic>
          </wp:inline>
        </w:drawing>
      </w:r>
    </w:p>
    <w:p w14:paraId="08A36D78" w14:textId="6F321099" w:rsidR="00D92D3C" w:rsidRDefault="00DF0499" w:rsidP="00D92D3C">
      <w:pPr>
        <w:ind w:leftChars="41" w:left="98" w:right="240" w:firstLineChars="83" w:firstLine="199"/>
        <w:jc w:val="center"/>
      </w:pPr>
      <w:bookmarkStart w:id="91" w:name="_Toc202612360"/>
      <w:bookmarkStart w:id="92" w:name="_Toc203041014"/>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10</w:t>
      </w:r>
      <w:r>
        <w:fldChar w:fldCharType="end"/>
      </w:r>
      <w:r w:rsidR="00D92D3C">
        <w:t xml:space="preserve"> </w:t>
      </w:r>
      <w:r w:rsidR="00D92D3C">
        <w:rPr>
          <w:rFonts w:hint="eastAsia"/>
        </w:rPr>
        <w:t>職務專用停車格</w:t>
      </w:r>
      <w:bookmarkEnd w:id="91"/>
      <w:bookmarkEnd w:id="92"/>
    </w:p>
    <w:p w14:paraId="00AB5077" w14:textId="77777777" w:rsidR="00D92D3C" w:rsidRDefault="00D92D3C" w:rsidP="009F12AC">
      <w:pPr>
        <w:ind w:leftChars="41" w:left="98" w:right="240" w:firstLineChars="83" w:firstLine="266"/>
      </w:pPr>
      <w:r>
        <w:rPr>
          <w:rFonts w:ascii="微軟正黑體" w:eastAsia="微軟正黑體" w:hAnsi="微軟正黑體" w:cs="新細明體"/>
          <w:b/>
          <w:bCs/>
          <w:noProof/>
          <w:kern w:val="0"/>
          <w:sz w:val="32"/>
          <w:szCs w:val="32"/>
        </w:rPr>
        <w:lastRenderedPageBreak/>
        <w:drawing>
          <wp:inline distT="0" distB="0" distL="0" distR="0" wp14:anchorId="6747924F" wp14:editId="3FC4C4E1">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9">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7514F215" w14:textId="5A728446" w:rsidR="00FB6076" w:rsidRDefault="00DF0499" w:rsidP="00FB6076">
      <w:pPr>
        <w:ind w:left="240" w:right="240" w:firstLine="480"/>
        <w:jc w:val="center"/>
      </w:pPr>
      <w:bookmarkStart w:id="93" w:name="_Toc202612361"/>
      <w:bookmarkStart w:id="94" w:name="_Toc203041015"/>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11</w:t>
      </w:r>
      <w:r>
        <w:fldChar w:fldCharType="end"/>
      </w:r>
      <w:r w:rsidR="00D92D3C">
        <w:t xml:space="preserve"> </w:t>
      </w:r>
      <w:r w:rsidR="00D92D3C">
        <w:rPr>
          <w:rFonts w:hint="eastAsia"/>
        </w:rPr>
        <w:t>卸貨停車格</w:t>
      </w:r>
      <w:bookmarkStart w:id="95" w:name="_Toc202744849"/>
      <w:bookmarkEnd w:id="93"/>
      <w:bookmarkEnd w:id="94"/>
    </w:p>
    <w:p w14:paraId="76A9ED03" w14:textId="157CF021" w:rsidR="002D64A0" w:rsidRDefault="002D64A0" w:rsidP="00FB6076">
      <w:pPr>
        <w:pStyle w:val="3"/>
        <w:ind w:right="240"/>
      </w:pPr>
      <w:r>
        <w:rPr>
          <w:rFonts w:hint="eastAsia"/>
        </w:rPr>
        <w:t>實際停車狀況與問題</w:t>
      </w:r>
      <w:r w:rsidR="00D145BF">
        <w:rPr>
          <w:rFonts w:hint="eastAsia"/>
        </w:rPr>
        <w:t>說明</w:t>
      </w:r>
      <w:bookmarkEnd w:id="95"/>
    </w:p>
    <w:p w14:paraId="64AECBDF" w14:textId="73A6D7CC" w:rsidR="00447C91" w:rsidRDefault="004C7DF2" w:rsidP="00594373">
      <w:pPr>
        <w:ind w:leftChars="-59" w:left="-142" w:right="240" w:firstLine="480"/>
      </w:pPr>
      <w:r w:rsidRPr="004C7DF2">
        <w:rPr>
          <w:rFonts w:hint="eastAsia"/>
        </w:rPr>
        <w:t>目前停車制度雖具一定規模與規範，但實際使用狀況仍存在諸多挑戰</w:t>
      </w:r>
      <w:r w:rsidR="002B743F">
        <w:rPr>
          <w:rFonts w:hint="eastAsia"/>
        </w:rPr>
        <w:t>，</w:t>
      </w:r>
      <w:r w:rsidR="002B743F" w:rsidRPr="002B743F">
        <w:rPr>
          <w:rFonts w:hint="eastAsia"/>
        </w:rPr>
        <w:t>顯示制度設計與使用實況之間存在落差</w:t>
      </w:r>
      <w:r w:rsidR="0082677D">
        <w:rPr>
          <w:rFonts w:hint="eastAsia"/>
        </w:rPr>
        <w:t>，較詳細的分析會於第四章說明</w:t>
      </w:r>
      <w:r w:rsidR="00E814FD">
        <w:rPr>
          <w:rFonts w:hint="eastAsia"/>
        </w:rPr>
        <w:t>，在此作簡要之說明</w:t>
      </w:r>
      <w:r w:rsidR="00594373">
        <w:rPr>
          <w:rFonts w:hint="eastAsia"/>
        </w:rPr>
        <w:t>:</w:t>
      </w:r>
    </w:p>
    <w:p w14:paraId="62B195A2" w14:textId="7BE668FF" w:rsidR="00594373" w:rsidRDefault="00594373" w:rsidP="00594373">
      <w:pPr>
        <w:ind w:leftChars="-59" w:left="-142" w:right="240" w:firstLine="480"/>
      </w:pPr>
      <w:r w:rsidRPr="00D04AD2">
        <w:rPr>
          <w:rFonts w:hint="eastAsia"/>
        </w:rPr>
        <w:t>首先，在每日尖峰時段與特定區域，</w:t>
      </w:r>
      <w:r>
        <w:rPr>
          <w:rFonts w:hint="eastAsia"/>
        </w:rPr>
        <w:t>如平時</w:t>
      </w:r>
      <w:r>
        <w:rPr>
          <w:rFonts w:hint="eastAsia"/>
        </w:rPr>
        <w:t>P3</w:t>
      </w:r>
      <w:r>
        <w:rPr>
          <w:rFonts w:hint="eastAsia"/>
        </w:rPr>
        <w:t>籃球場旁路邊</w:t>
      </w:r>
      <w:r w:rsidRPr="00D04AD2">
        <w:rPr>
          <w:rFonts w:hint="eastAsia"/>
        </w:rPr>
        <w:t>車位</w:t>
      </w:r>
      <w:r>
        <w:rPr>
          <w:rFonts w:hint="eastAsia"/>
        </w:rPr>
        <w:t>如圖</w:t>
      </w:r>
      <w:r>
        <w:rPr>
          <w:rFonts w:hint="eastAsia"/>
        </w:rPr>
        <w:t>3</w:t>
      </w:r>
      <w:r>
        <w:t xml:space="preserve"> </w:t>
      </w:r>
      <w:proofErr w:type="gramStart"/>
      <w:r>
        <w:t>–</w:t>
      </w:r>
      <w:proofErr w:type="gramEnd"/>
      <w:r>
        <w:t xml:space="preserve"> </w:t>
      </w:r>
      <w:r>
        <w:rPr>
          <w:rFonts w:hint="eastAsia"/>
        </w:rPr>
        <w:t>1</w:t>
      </w:r>
      <w:r>
        <w:t>2</w:t>
      </w:r>
      <w:r>
        <w:rPr>
          <w:rFonts w:hint="eastAsia"/>
        </w:rPr>
        <w:t>所呈現，是會有滿載、供不應求的狀況發生，本研究從民國</w:t>
      </w:r>
      <w:r>
        <w:rPr>
          <w:rFonts w:hint="eastAsia"/>
        </w:rPr>
        <w:t>113</w:t>
      </w:r>
      <w:r>
        <w:rPr>
          <w:rFonts w:hint="eastAsia"/>
        </w:rPr>
        <w:t>年</w:t>
      </w:r>
      <w:proofErr w:type="gramStart"/>
      <w:r>
        <w:rPr>
          <w:rFonts w:hint="eastAsia"/>
        </w:rPr>
        <w:t>的車辨系統</w:t>
      </w:r>
      <w:proofErr w:type="gramEnd"/>
      <w:r>
        <w:rPr>
          <w:rFonts w:hint="eastAsia"/>
        </w:rPr>
        <w:t>隨機取四個工作日去作分時停車簡單統計如表</w:t>
      </w:r>
      <w:r>
        <w:t>3 - 13</w:t>
      </w:r>
      <w:r>
        <w:rPr>
          <w:rFonts w:hint="eastAsia"/>
        </w:rPr>
        <w:t>和表</w:t>
      </w:r>
      <w:r>
        <w:rPr>
          <w:rFonts w:hint="eastAsia"/>
        </w:rPr>
        <w:t>3</w:t>
      </w:r>
      <w:r>
        <w:t xml:space="preserve"> - 3</w:t>
      </w:r>
      <w:r>
        <w:rPr>
          <w:rFonts w:hint="eastAsia"/>
        </w:rPr>
        <w:t>，確實可發現全校於尖峰時段有供不應求之狀況</w:t>
      </w:r>
      <w:r w:rsidRPr="00D04AD2">
        <w:rPr>
          <w:rFonts w:hint="eastAsia"/>
        </w:rPr>
        <w:t>，</w:t>
      </w:r>
      <w:r>
        <w:rPr>
          <w:rFonts w:hint="eastAsia"/>
        </w:rPr>
        <w:t>這些用戶除了</w:t>
      </w:r>
      <w:proofErr w:type="gramStart"/>
      <w:r>
        <w:rPr>
          <w:rFonts w:hint="eastAsia"/>
        </w:rPr>
        <w:t>離校另尋</w:t>
      </w:r>
      <w:proofErr w:type="gramEnd"/>
      <w:r>
        <w:rPr>
          <w:rFonts w:hint="eastAsia"/>
        </w:rPr>
        <w:t>車位外也可能於不知情的情況下花費大量時間尋找車位、違規停車擠壓其他用戶的權益</w:t>
      </w:r>
      <w:r w:rsidRPr="00D04AD2">
        <w:rPr>
          <w:rFonts w:hint="eastAsia"/>
        </w:rPr>
        <w:t>，</w:t>
      </w:r>
      <w:r>
        <w:rPr>
          <w:rFonts w:hint="eastAsia"/>
        </w:rPr>
        <w:t>形成停車管理之壓力與用戶不滿情緒之積累</w:t>
      </w:r>
      <w:r w:rsidRPr="00D04AD2">
        <w:rPr>
          <w:rFonts w:hint="eastAsia"/>
        </w:rPr>
        <w:t>。</w:t>
      </w:r>
    </w:p>
    <w:p w14:paraId="73AA72F6" w14:textId="56E0749C" w:rsidR="00C505B2" w:rsidRDefault="00C505B2" w:rsidP="00594373">
      <w:pPr>
        <w:ind w:leftChars="-59" w:left="-142" w:right="240" w:firstLineChars="177" w:firstLine="425"/>
      </w:pPr>
    </w:p>
    <w:p w14:paraId="2C55775D" w14:textId="65D0FFC0" w:rsidR="00432BAA" w:rsidRDefault="00432BAA" w:rsidP="00C505B2">
      <w:pPr>
        <w:ind w:left="240" w:right="240" w:firstLine="480"/>
      </w:pPr>
    </w:p>
    <w:p w14:paraId="1DF06835" w14:textId="2ADA6B9B" w:rsidR="00432BAA" w:rsidRDefault="00432BAA" w:rsidP="00C505B2">
      <w:pPr>
        <w:ind w:left="240" w:right="240" w:firstLine="480"/>
      </w:pPr>
    </w:p>
    <w:p w14:paraId="185EF58C" w14:textId="0DFEC657" w:rsidR="00432BAA" w:rsidRDefault="00432BAA" w:rsidP="00C505B2">
      <w:pPr>
        <w:ind w:left="240" w:right="240" w:firstLine="480"/>
      </w:pPr>
    </w:p>
    <w:p w14:paraId="17D9B1D5" w14:textId="77777777" w:rsidR="00432BAA" w:rsidRDefault="00432BAA" w:rsidP="00432BAA">
      <w:pPr>
        <w:ind w:leftChars="41" w:left="98" w:right="240" w:firstLineChars="83" w:firstLine="199"/>
      </w:pPr>
      <w:r>
        <w:rPr>
          <w:noProof/>
        </w:rPr>
        <w:lastRenderedPageBreak/>
        <w:drawing>
          <wp:inline distT="0" distB="0" distL="0" distR="0" wp14:anchorId="1E6F6B32" wp14:editId="33702432">
            <wp:extent cx="5270740" cy="1818776"/>
            <wp:effectExtent l="0" t="0" r="635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0740" cy="1818776"/>
                    </a:xfrm>
                    <a:prstGeom prst="rect">
                      <a:avLst/>
                    </a:prstGeom>
                    <a:noFill/>
                    <a:ln>
                      <a:noFill/>
                    </a:ln>
                  </pic:spPr>
                </pic:pic>
              </a:graphicData>
            </a:graphic>
          </wp:inline>
        </w:drawing>
      </w:r>
    </w:p>
    <w:p w14:paraId="15880689" w14:textId="6F0330E9" w:rsidR="00432BAA" w:rsidRPr="00EC457D" w:rsidRDefault="00432BAA" w:rsidP="00432BAA">
      <w:pPr>
        <w:ind w:left="240" w:right="240" w:firstLine="480"/>
        <w:jc w:val="center"/>
      </w:pPr>
      <w:bookmarkStart w:id="96" w:name="_Toc202612364"/>
      <w:bookmarkStart w:id="97" w:name="_Toc203041016"/>
      <w:r>
        <w:rPr>
          <w:rFonts w:hint="eastAsia"/>
        </w:rPr>
        <w:t>圖</w:t>
      </w:r>
      <w:r>
        <w:rPr>
          <w:rFonts w:hint="eastAsia"/>
        </w:rPr>
        <w:t xml:space="preserve"> 3 -</w:t>
      </w:r>
      <w: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12</w:t>
      </w:r>
      <w:r>
        <w:fldChar w:fldCharType="end"/>
      </w:r>
      <w:r>
        <w:rPr>
          <w:rFonts w:hint="eastAsia"/>
        </w:rPr>
        <w:t xml:space="preserve"> </w:t>
      </w:r>
      <w:r>
        <w:rPr>
          <w:rFonts w:hint="eastAsia"/>
        </w:rPr>
        <w:t>平時籃球場路邊停車場</w:t>
      </w:r>
      <w:bookmarkEnd w:id="96"/>
      <w:bookmarkEnd w:id="97"/>
    </w:p>
    <w:p w14:paraId="049D41FD" w14:textId="77777777" w:rsidR="004D7FE5" w:rsidRDefault="004D7FE5" w:rsidP="002A276F">
      <w:pPr>
        <w:ind w:leftChars="0" w:left="0" w:right="240" w:firstLineChars="0" w:firstLine="0"/>
      </w:pPr>
    </w:p>
    <w:p w14:paraId="0C47D3D9" w14:textId="17CB1757" w:rsidR="00BD112B" w:rsidRDefault="007252BE" w:rsidP="007252BE">
      <w:pPr>
        <w:pStyle w:val="af3"/>
        <w:ind w:left="240" w:right="240" w:firstLine="480"/>
      </w:pPr>
      <w:bookmarkStart w:id="98" w:name="_Toc202744878"/>
      <w:bookmarkStart w:id="99" w:name="_Toc203041000"/>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D1794C">
        <w:rPr>
          <w:noProof/>
        </w:rPr>
        <w:t>3</w:t>
      </w:r>
      <w:r>
        <w:fldChar w:fldCharType="end"/>
      </w:r>
      <w:r>
        <w:t xml:space="preserve"> </w:t>
      </w:r>
      <w:r w:rsidRPr="00FC22B2">
        <w:rPr>
          <w:rFonts w:hint="eastAsia"/>
        </w:rPr>
        <w:t>停車數量統計表</w:t>
      </w:r>
      <w:bookmarkEnd w:id="98"/>
      <w:bookmarkEnd w:id="99"/>
    </w:p>
    <w:tbl>
      <w:tblPr>
        <w:tblW w:w="8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941"/>
        <w:gridCol w:w="1740"/>
        <w:gridCol w:w="1811"/>
        <w:gridCol w:w="1500"/>
        <w:gridCol w:w="1720"/>
      </w:tblGrid>
      <w:tr w:rsidR="00D85D26" w:rsidRPr="00D85D26" w14:paraId="7A53377B" w14:textId="77777777" w:rsidTr="00D93B46">
        <w:trPr>
          <w:trHeight w:val="297"/>
        </w:trPr>
        <w:tc>
          <w:tcPr>
            <w:tcW w:w="1941" w:type="dxa"/>
            <w:shd w:val="clear" w:color="auto" w:fill="auto"/>
            <w:noWrap/>
            <w:vAlign w:val="bottom"/>
            <w:hideMark/>
          </w:tcPr>
          <w:p w14:paraId="500A91CD" w14:textId="0FFB7AAB" w:rsidR="00D85D26" w:rsidRPr="00D85D26" w:rsidRDefault="00D93B46" w:rsidP="00D93B46">
            <w:pPr>
              <w:widowControl/>
              <w:spacing w:line="240" w:lineRule="auto"/>
              <w:ind w:leftChars="0" w:left="0" w:rightChars="0" w:right="0" w:firstLineChars="0" w:firstLine="0"/>
              <w:jc w:val="center"/>
              <w:rPr>
                <w:rFonts w:ascii="新細明體" w:eastAsia="Times New Roman" w:hAnsi="新細明體" w:cs="新細明體"/>
                <w:kern w:val="0"/>
                <w:szCs w:val="24"/>
              </w:rPr>
            </w:pPr>
            <w:r>
              <w:rPr>
                <w:rFonts w:ascii="新細明體" w:eastAsia="新細明體" w:hAnsi="新細明體" w:cs="新細明體" w:hint="eastAsia"/>
                <w:kern w:val="0"/>
                <w:szCs w:val="24"/>
              </w:rPr>
              <w:t>時間\日期</w:t>
            </w:r>
          </w:p>
        </w:tc>
        <w:tc>
          <w:tcPr>
            <w:tcW w:w="1740" w:type="dxa"/>
            <w:shd w:val="clear" w:color="auto" w:fill="auto"/>
            <w:noWrap/>
            <w:hideMark/>
          </w:tcPr>
          <w:p w14:paraId="408845E8" w14:textId="6B14E27F"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17</w:t>
            </w:r>
            <w:r w:rsidR="00D93B46">
              <w:rPr>
                <w:rFonts w:ascii="新細明體" w:eastAsia="新細明體" w:hAnsi="新細明體" w:cs="新細明體" w:hint="eastAsia"/>
                <w:b/>
                <w:bCs/>
                <w:color w:val="000000"/>
                <w:kern w:val="0"/>
                <w:sz w:val="22"/>
              </w:rPr>
              <w:t>(輛)</w:t>
            </w:r>
          </w:p>
        </w:tc>
        <w:tc>
          <w:tcPr>
            <w:tcW w:w="1811" w:type="dxa"/>
            <w:shd w:val="clear" w:color="auto" w:fill="auto"/>
            <w:noWrap/>
            <w:hideMark/>
          </w:tcPr>
          <w:p w14:paraId="46EEA65B" w14:textId="3B815859"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24</w:t>
            </w:r>
            <w:r w:rsidR="00D93B46">
              <w:rPr>
                <w:rFonts w:ascii="新細明體" w:eastAsia="新細明體" w:hAnsi="新細明體" w:cs="新細明體" w:hint="eastAsia"/>
                <w:b/>
                <w:bCs/>
                <w:color w:val="000000"/>
                <w:kern w:val="0"/>
                <w:sz w:val="22"/>
              </w:rPr>
              <w:t>(輛)</w:t>
            </w:r>
          </w:p>
        </w:tc>
        <w:tc>
          <w:tcPr>
            <w:tcW w:w="1500" w:type="dxa"/>
            <w:shd w:val="clear" w:color="auto" w:fill="auto"/>
            <w:noWrap/>
            <w:hideMark/>
          </w:tcPr>
          <w:p w14:paraId="4C70B910" w14:textId="6C272BEA"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08</w:t>
            </w:r>
            <w:r w:rsidR="00D93B46">
              <w:rPr>
                <w:rFonts w:ascii="新細明體" w:eastAsia="新細明體" w:hAnsi="新細明體" w:cs="新細明體" w:hint="eastAsia"/>
                <w:b/>
                <w:bCs/>
                <w:color w:val="000000"/>
                <w:kern w:val="0"/>
                <w:sz w:val="22"/>
              </w:rPr>
              <w:t>(輛)</w:t>
            </w:r>
          </w:p>
        </w:tc>
        <w:tc>
          <w:tcPr>
            <w:tcW w:w="1720" w:type="dxa"/>
            <w:shd w:val="clear" w:color="auto" w:fill="auto"/>
            <w:noWrap/>
            <w:hideMark/>
          </w:tcPr>
          <w:p w14:paraId="1B788A02" w14:textId="35CCAB31"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15</w:t>
            </w:r>
            <w:r w:rsidR="00D93B46">
              <w:rPr>
                <w:rFonts w:ascii="新細明體" w:eastAsia="新細明體" w:hAnsi="新細明體" w:cs="新細明體" w:hint="eastAsia"/>
                <w:b/>
                <w:bCs/>
                <w:color w:val="000000"/>
                <w:kern w:val="0"/>
                <w:sz w:val="22"/>
              </w:rPr>
              <w:t>(輛)</w:t>
            </w:r>
          </w:p>
        </w:tc>
      </w:tr>
      <w:tr w:rsidR="00D85D26" w:rsidRPr="00D85D26" w14:paraId="770959CC" w14:textId="77777777" w:rsidTr="00D93B46">
        <w:trPr>
          <w:trHeight w:val="297"/>
        </w:trPr>
        <w:tc>
          <w:tcPr>
            <w:tcW w:w="1941" w:type="dxa"/>
            <w:shd w:val="clear" w:color="auto" w:fill="auto"/>
            <w:noWrap/>
            <w:hideMark/>
          </w:tcPr>
          <w:p w14:paraId="658451D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8:30</w:t>
            </w:r>
          </w:p>
        </w:tc>
        <w:tc>
          <w:tcPr>
            <w:tcW w:w="1740" w:type="dxa"/>
            <w:shd w:val="clear" w:color="auto" w:fill="auto"/>
            <w:noWrap/>
            <w:vAlign w:val="bottom"/>
            <w:hideMark/>
          </w:tcPr>
          <w:p w14:paraId="204444C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5</w:t>
            </w:r>
          </w:p>
        </w:tc>
        <w:tc>
          <w:tcPr>
            <w:tcW w:w="1811" w:type="dxa"/>
            <w:shd w:val="clear" w:color="auto" w:fill="auto"/>
            <w:noWrap/>
            <w:vAlign w:val="bottom"/>
            <w:hideMark/>
          </w:tcPr>
          <w:p w14:paraId="76103FF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11</w:t>
            </w:r>
          </w:p>
        </w:tc>
        <w:tc>
          <w:tcPr>
            <w:tcW w:w="1500" w:type="dxa"/>
            <w:shd w:val="clear" w:color="auto" w:fill="auto"/>
            <w:noWrap/>
            <w:vAlign w:val="bottom"/>
            <w:hideMark/>
          </w:tcPr>
          <w:p w14:paraId="6871E7B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62</w:t>
            </w:r>
          </w:p>
        </w:tc>
        <w:tc>
          <w:tcPr>
            <w:tcW w:w="1720" w:type="dxa"/>
            <w:shd w:val="clear" w:color="auto" w:fill="auto"/>
            <w:noWrap/>
            <w:vAlign w:val="bottom"/>
            <w:hideMark/>
          </w:tcPr>
          <w:p w14:paraId="74D3A90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95</w:t>
            </w:r>
          </w:p>
        </w:tc>
      </w:tr>
      <w:tr w:rsidR="00D85D26" w:rsidRPr="00D85D26" w14:paraId="78F5C99E" w14:textId="77777777" w:rsidTr="00D93B46">
        <w:trPr>
          <w:trHeight w:val="297"/>
        </w:trPr>
        <w:tc>
          <w:tcPr>
            <w:tcW w:w="1941" w:type="dxa"/>
            <w:shd w:val="clear" w:color="auto" w:fill="auto"/>
            <w:noWrap/>
            <w:hideMark/>
          </w:tcPr>
          <w:p w14:paraId="3CC6CD8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00</w:t>
            </w:r>
          </w:p>
        </w:tc>
        <w:tc>
          <w:tcPr>
            <w:tcW w:w="1740" w:type="dxa"/>
            <w:shd w:val="clear" w:color="auto" w:fill="auto"/>
            <w:noWrap/>
            <w:vAlign w:val="bottom"/>
            <w:hideMark/>
          </w:tcPr>
          <w:p w14:paraId="31C7E64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8</w:t>
            </w:r>
          </w:p>
        </w:tc>
        <w:tc>
          <w:tcPr>
            <w:tcW w:w="1811" w:type="dxa"/>
            <w:shd w:val="clear" w:color="auto" w:fill="auto"/>
            <w:noWrap/>
            <w:vAlign w:val="bottom"/>
            <w:hideMark/>
          </w:tcPr>
          <w:p w14:paraId="5CDAD0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78</w:t>
            </w:r>
          </w:p>
        </w:tc>
        <w:tc>
          <w:tcPr>
            <w:tcW w:w="1500" w:type="dxa"/>
            <w:shd w:val="clear" w:color="auto" w:fill="auto"/>
            <w:noWrap/>
            <w:vAlign w:val="bottom"/>
            <w:hideMark/>
          </w:tcPr>
          <w:p w14:paraId="5170E44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3</w:t>
            </w:r>
          </w:p>
        </w:tc>
        <w:tc>
          <w:tcPr>
            <w:tcW w:w="1720" w:type="dxa"/>
            <w:shd w:val="clear" w:color="auto" w:fill="auto"/>
            <w:noWrap/>
            <w:vAlign w:val="bottom"/>
            <w:hideMark/>
          </w:tcPr>
          <w:p w14:paraId="72F3404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12</w:t>
            </w:r>
          </w:p>
        </w:tc>
      </w:tr>
      <w:tr w:rsidR="00D85D26" w:rsidRPr="00D85D26" w14:paraId="7F0F600D" w14:textId="77777777" w:rsidTr="00D93B46">
        <w:trPr>
          <w:trHeight w:val="297"/>
        </w:trPr>
        <w:tc>
          <w:tcPr>
            <w:tcW w:w="1941" w:type="dxa"/>
            <w:shd w:val="clear" w:color="auto" w:fill="auto"/>
            <w:noWrap/>
            <w:hideMark/>
          </w:tcPr>
          <w:p w14:paraId="0844ACE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30</w:t>
            </w:r>
          </w:p>
        </w:tc>
        <w:tc>
          <w:tcPr>
            <w:tcW w:w="1740" w:type="dxa"/>
            <w:shd w:val="clear" w:color="auto" w:fill="auto"/>
            <w:noWrap/>
            <w:vAlign w:val="bottom"/>
            <w:hideMark/>
          </w:tcPr>
          <w:p w14:paraId="4DAA19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3</w:t>
            </w:r>
          </w:p>
        </w:tc>
        <w:tc>
          <w:tcPr>
            <w:tcW w:w="1811" w:type="dxa"/>
            <w:shd w:val="clear" w:color="auto" w:fill="auto"/>
            <w:noWrap/>
            <w:vAlign w:val="bottom"/>
            <w:hideMark/>
          </w:tcPr>
          <w:p w14:paraId="11A1E9F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92</w:t>
            </w:r>
          </w:p>
        </w:tc>
        <w:tc>
          <w:tcPr>
            <w:tcW w:w="1500" w:type="dxa"/>
            <w:shd w:val="clear" w:color="auto" w:fill="auto"/>
            <w:noWrap/>
            <w:vAlign w:val="bottom"/>
            <w:hideMark/>
          </w:tcPr>
          <w:p w14:paraId="0B99A31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07</w:t>
            </w:r>
          </w:p>
        </w:tc>
        <w:tc>
          <w:tcPr>
            <w:tcW w:w="1720" w:type="dxa"/>
            <w:shd w:val="clear" w:color="auto" w:fill="auto"/>
            <w:noWrap/>
            <w:vAlign w:val="bottom"/>
            <w:hideMark/>
          </w:tcPr>
          <w:p w14:paraId="2012749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85</w:t>
            </w:r>
          </w:p>
        </w:tc>
      </w:tr>
      <w:tr w:rsidR="00D85D26" w:rsidRPr="00D85D26" w14:paraId="2D42553E" w14:textId="77777777" w:rsidTr="00D93B46">
        <w:trPr>
          <w:trHeight w:val="297"/>
        </w:trPr>
        <w:tc>
          <w:tcPr>
            <w:tcW w:w="1941" w:type="dxa"/>
            <w:shd w:val="clear" w:color="auto" w:fill="auto"/>
            <w:noWrap/>
            <w:hideMark/>
          </w:tcPr>
          <w:p w14:paraId="0BE4D07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00</w:t>
            </w:r>
          </w:p>
        </w:tc>
        <w:tc>
          <w:tcPr>
            <w:tcW w:w="1740" w:type="dxa"/>
            <w:shd w:val="clear" w:color="auto" w:fill="auto"/>
            <w:noWrap/>
            <w:vAlign w:val="bottom"/>
            <w:hideMark/>
          </w:tcPr>
          <w:p w14:paraId="641DC42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1</w:t>
            </w:r>
          </w:p>
        </w:tc>
        <w:tc>
          <w:tcPr>
            <w:tcW w:w="1811" w:type="dxa"/>
            <w:shd w:val="clear" w:color="auto" w:fill="auto"/>
            <w:noWrap/>
            <w:vAlign w:val="bottom"/>
            <w:hideMark/>
          </w:tcPr>
          <w:p w14:paraId="64FC3B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6</w:t>
            </w:r>
          </w:p>
        </w:tc>
        <w:tc>
          <w:tcPr>
            <w:tcW w:w="1500" w:type="dxa"/>
            <w:shd w:val="clear" w:color="auto" w:fill="auto"/>
            <w:noWrap/>
            <w:vAlign w:val="bottom"/>
            <w:hideMark/>
          </w:tcPr>
          <w:p w14:paraId="3B7BFF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c>
          <w:tcPr>
            <w:tcW w:w="1720" w:type="dxa"/>
            <w:shd w:val="clear" w:color="auto" w:fill="auto"/>
            <w:noWrap/>
            <w:vAlign w:val="bottom"/>
            <w:hideMark/>
          </w:tcPr>
          <w:p w14:paraId="1EFEBA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12</w:t>
            </w:r>
          </w:p>
        </w:tc>
      </w:tr>
      <w:tr w:rsidR="00D85D26" w:rsidRPr="00D85D26" w14:paraId="52A9ED18" w14:textId="77777777" w:rsidTr="00D93B46">
        <w:trPr>
          <w:trHeight w:val="297"/>
        </w:trPr>
        <w:tc>
          <w:tcPr>
            <w:tcW w:w="1941" w:type="dxa"/>
            <w:shd w:val="clear" w:color="auto" w:fill="auto"/>
            <w:noWrap/>
            <w:hideMark/>
          </w:tcPr>
          <w:p w14:paraId="64CCF21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30</w:t>
            </w:r>
          </w:p>
        </w:tc>
        <w:tc>
          <w:tcPr>
            <w:tcW w:w="1740" w:type="dxa"/>
            <w:shd w:val="clear" w:color="auto" w:fill="auto"/>
            <w:noWrap/>
            <w:vAlign w:val="bottom"/>
            <w:hideMark/>
          </w:tcPr>
          <w:p w14:paraId="2570D3B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26</w:t>
            </w:r>
          </w:p>
        </w:tc>
        <w:tc>
          <w:tcPr>
            <w:tcW w:w="1811" w:type="dxa"/>
            <w:shd w:val="clear" w:color="auto" w:fill="auto"/>
            <w:noWrap/>
            <w:vAlign w:val="bottom"/>
            <w:hideMark/>
          </w:tcPr>
          <w:p w14:paraId="74761DF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47</w:t>
            </w:r>
          </w:p>
        </w:tc>
        <w:tc>
          <w:tcPr>
            <w:tcW w:w="1500" w:type="dxa"/>
            <w:shd w:val="clear" w:color="auto" w:fill="auto"/>
            <w:noWrap/>
            <w:vAlign w:val="bottom"/>
            <w:hideMark/>
          </w:tcPr>
          <w:p w14:paraId="72697A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3</w:t>
            </w:r>
          </w:p>
        </w:tc>
        <w:tc>
          <w:tcPr>
            <w:tcW w:w="1720" w:type="dxa"/>
            <w:shd w:val="clear" w:color="auto" w:fill="auto"/>
            <w:noWrap/>
            <w:vAlign w:val="bottom"/>
            <w:hideMark/>
          </w:tcPr>
          <w:p w14:paraId="5385E4D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89</w:t>
            </w:r>
          </w:p>
        </w:tc>
      </w:tr>
      <w:tr w:rsidR="00D85D26" w:rsidRPr="00D85D26" w14:paraId="4C8C3B55" w14:textId="77777777" w:rsidTr="00D93B46">
        <w:trPr>
          <w:trHeight w:val="297"/>
        </w:trPr>
        <w:tc>
          <w:tcPr>
            <w:tcW w:w="1941" w:type="dxa"/>
            <w:shd w:val="clear" w:color="auto" w:fill="auto"/>
            <w:noWrap/>
            <w:hideMark/>
          </w:tcPr>
          <w:p w14:paraId="5BF98064"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00</w:t>
            </w:r>
          </w:p>
        </w:tc>
        <w:tc>
          <w:tcPr>
            <w:tcW w:w="1740" w:type="dxa"/>
            <w:shd w:val="clear" w:color="auto" w:fill="auto"/>
            <w:noWrap/>
            <w:vAlign w:val="bottom"/>
            <w:hideMark/>
          </w:tcPr>
          <w:p w14:paraId="0DBF71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9</w:t>
            </w:r>
          </w:p>
        </w:tc>
        <w:tc>
          <w:tcPr>
            <w:tcW w:w="1811" w:type="dxa"/>
            <w:shd w:val="clear" w:color="auto" w:fill="auto"/>
            <w:noWrap/>
            <w:vAlign w:val="bottom"/>
            <w:hideMark/>
          </w:tcPr>
          <w:p w14:paraId="0481117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92</w:t>
            </w:r>
          </w:p>
        </w:tc>
        <w:tc>
          <w:tcPr>
            <w:tcW w:w="1500" w:type="dxa"/>
            <w:shd w:val="clear" w:color="auto" w:fill="auto"/>
            <w:noWrap/>
            <w:vAlign w:val="bottom"/>
            <w:hideMark/>
          </w:tcPr>
          <w:p w14:paraId="6686FF2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2</w:t>
            </w:r>
          </w:p>
        </w:tc>
        <w:tc>
          <w:tcPr>
            <w:tcW w:w="1720" w:type="dxa"/>
            <w:shd w:val="clear" w:color="auto" w:fill="auto"/>
            <w:noWrap/>
            <w:vAlign w:val="bottom"/>
            <w:hideMark/>
          </w:tcPr>
          <w:p w14:paraId="63F86D7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r>
      <w:tr w:rsidR="00D85D26" w:rsidRPr="00D85D26" w14:paraId="2DA9F79E" w14:textId="77777777" w:rsidTr="00D93B46">
        <w:trPr>
          <w:trHeight w:val="297"/>
        </w:trPr>
        <w:tc>
          <w:tcPr>
            <w:tcW w:w="1941" w:type="dxa"/>
            <w:shd w:val="clear" w:color="auto" w:fill="auto"/>
            <w:noWrap/>
            <w:hideMark/>
          </w:tcPr>
          <w:p w14:paraId="3ACD023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30</w:t>
            </w:r>
          </w:p>
        </w:tc>
        <w:tc>
          <w:tcPr>
            <w:tcW w:w="1740" w:type="dxa"/>
            <w:shd w:val="clear" w:color="auto" w:fill="auto"/>
            <w:noWrap/>
            <w:vAlign w:val="bottom"/>
            <w:hideMark/>
          </w:tcPr>
          <w:p w14:paraId="65DA1B9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05</w:t>
            </w:r>
          </w:p>
        </w:tc>
        <w:tc>
          <w:tcPr>
            <w:tcW w:w="1811" w:type="dxa"/>
            <w:shd w:val="clear" w:color="auto" w:fill="auto"/>
            <w:noWrap/>
            <w:vAlign w:val="bottom"/>
            <w:hideMark/>
          </w:tcPr>
          <w:p w14:paraId="7B61717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6</w:t>
            </w:r>
          </w:p>
        </w:tc>
        <w:tc>
          <w:tcPr>
            <w:tcW w:w="1500" w:type="dxa"/>
            <w:shd w:val="clear" w:color="auto" w:fill="auto"/>
            <w:noWrap/>
            <w:vAlign w:val="bottom"/>
            <w:hideMark/>
          </w:tcPr>
          <w:p w14:paraId="644B5EA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3A7B77A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1</w:t>
            </w:r>
          </w:p>
        </w:tc>
      </w:tr>
      <w:tr w:rsidR="00D85D26" w:rsidRPr="00D85D26" w14:paraId="76D03A92" w14:textId="77777777" w:rsidTr="00D93B46">
        <w:trPr>
          <w:trHeight w:val="297"/>
        </w:trPr>
        <w:tc>
          <w:tcPr>
            <w:tcW w:w="1941" w:type="dxa"/>
            <w:shd w:val="clear" w:color="auto" w:fill="auto"/>
            <w:noWrap/>
            <w:hideMark/>
          </w:tcPr>
          <w:p w14:paraId="6C8D39D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00</w:t>
            </w:r>
          </w:p>
        </w:tc>
        <w:tc>
          <w:tcPr>
            <w:tcW w:w="1740" w:type="dxa"/>
            <w:shd w:val="clear" w:color="auto" w:fill="auto"/>
            <w:noWrap/>
            <w:vAlign w:val="bottom"/>
            <w:hideMark/>
          </w:tcPr>
          <w:p w14:paraId="00F0FE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3859442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6</w:t>
            </w:r>
          </w:p>
        </w:tc>
        <w:tc>
          <w:tcPr>
            <w:tcW w:w="1500" w:type="dxa"/>
            <w:shd w:val="clear" w:color="auto" w:fill="auto"/>
            <w:noWrap/>
            <w:vAlign w:val="bottom"/>
            <w:hideMark/>
          </w:tcPr>
          <w:p w14:paraId="5398D7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3</w:t>
            </w:r>
          </w:p>
        </w:tc>
        <w:tc>
          <w:tcPr>
            <w:tcW w:w="1720" w:type="dxa"/>
            <w:shd w:val="clear" w:color="auto" w:fill="auto"/>
            <w:noWrap/>
            <w:vAlign w:val="bottom"/>
            <w:hideMark/>
          </w:tcPr>
          <w:p w14:paraId="299C93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7</w:t>
            </w:r>
          </w:p>
        </w:tc>
      </w:tr>
      <w:tr w:rsidR="00D85D26" w:rsidRPr="00D85D26" w14:paraId="13C94F9A" w14:textId="77777777" w:rsidTr="00D93B46">
        <w:trPr>
          <w:trHeight w:val="297"/>
        </w:trPr>
        <w:tc>
          <w:tcPr>
            <w:tcW w:w="1941" w:type="dxa"/>
            <w:shd w:val="clear" w:color="auto" w:fill="auto"/>
            <w:noWrap/>
            <w:hideMark/>
          </w:tcPr>
          <w:p w14:paraId="2D63F6EA"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30</w:t>
            </w:r>
          </w:p>
        </w:tc>
        <w:tc>
          <w:tcPr>
            <w:tcW w:w="1740" w:type="dxa"/>
            <w:shd w:val="clear" w:color="auto" w:fill="auto"/>
            <w:noWrap/>
            <w:vAlign w:val="bottom"/>
            <w:hideMark/>
          </w:tcPr>
          <w:p w14:paraId="6F043CD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25</w:t>
            </w:r>
          </w:p>
        </w:tc>
        <w:tc>
          <w:tcPr>
            <w:tcW w:w="1811" w:type="dxa"/>
            <w:shd w:val="clear" w:color="auto" w:fill="auto"/>
            <w:noWrap/>
            <w:vAlign w:val="bottom"/>
            <w:hideMark/>
          </w:tcPr>
          <w:p w14:paraId="109F933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54</w:t>
            </w:r>
          </w:p>
        </w:tc>
        <w:tc>
          <w:tcPr>
            <w:tcW w:w="1500" w:type="dxa"/>
            <w:shd w:val="clear" w:color="auto" w:fill="auto"/>
            <w:noWrap/>
            <w:vAlign w:val="bottom"/>
            <w:hideMark/>
          </w:tcPr>
          <w:p w14:paraId="54DEC5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4</w:t>
            </w:r>
          </w:p>
        </w:tc>
        <w:tc>
          <w:tcPr>
            <w:tcW w:w="1720" w:type="dxa"/>
            <w:shd w:val="clear" w:color="auto" w:fill="auto"/>
            <w:noWrap/>
            <w:vAlign w:val="bottom"/>
            <w:hideMark/>
          </w:tcPr>
          <w:p w14:paraId="015ACF2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9</w:t>
            </w:r>
          </w:p>
        </w:tc>
      </w:tr>
      <w:tr w:rsidR="00D85D26" w:rsidRPr="00D85D26" w14:paraId="49533FA6" w14:textId="77777777" w:rsidTr="00D93B46">
        <w:trPr>
          <w:trHeight w:val="297"/>
        </w:trPr>
        <w:tc>
          <w:tcPr>
            <w:tcW w:w="1941" w:type="dxa"/>
            <w:shd w:val="clear" w:color="auto" w:fill="auto"/>
            <w:noWrap/>
            <w:hideMark/>
          </w:tcPr>
          <w:p w14:paraId="2CFF914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00</w:t>
            </w:r>
          </w:p>
        </w:tc>
        <w:tc>
          <w:tcPr>
            <w:tcW w:w="1740" w:type="dxa"/>
            <w:shd w:val="clear" w:color="auto" w:fill="auto"/>
            <w:noWrap/>
            <w:vAlign w:val="bottom"/>
            <w:hideMark/>
          </w:tcPr>
          <w:p w14:paraId="637516F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1DFECC7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0</w:t>
            </w:r>
          </w:p>
        </w:tc>
        <w:tc>
          <w:tcPr>
            <w:tcW w:w="1500" w:type="dxa"/>
            <w:shd w:val="clear" w:color="auto" w:fill="auto"/>
            <w:noWrap/>
            <w:vAlign w:val="bottom"/>
            <w:hideMark/>
          </w:tcPr>
          <w:p w14:paraId="52F70BB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5</w:t>
            </w:r>
          </w:p>
        </w:tc>
        <w:tc>
          <w:tcPr>
            <w:tcW w:w="1720" w:type="dxa"/>
            <w:shd w:val="clear" w:color="auto" w:fill="auto"/>
            <w:noWrap/>
            <w:vAlign w:val="bottom"/>
            <w:hideMark/>
          </w:tcPr>
          <w:p w14:paraId="6A89F39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0</w:t>
            </w:r>
          </w:p>
        </w:tc>
      </w:tr>
      <w:tr w:rsidR="00D85D26" w:rsidRPr="00D85D26" w14:paraId="3F045645" w14:textId="77777777" w:rsidTr="00D93B46">
        <w:trPr>
          <w:trHeight w:val="297"/>
        </w:trPr>
        <w:tc>
          <w:tcPr>
            <w:tcW w:w="1941" w:type="dxa"/>
            <w:shd w:val="clear" w:color="auto" w:fill="auto"/>
            <w:noWrap/>
            <w:hideMark/>
          </w:tcPr>
          <w:p w14:paraId="19BDA1F1"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30</w:t>
            </w:r>
          </w:p>
        </w:tc>
        <w:tc>
          <w:tcPr>
            <w:tcW w:w="1740" w:type="dxa"/>
            <w:shd w:val="clear" w:color="auto" w:fill="auto"/>
            <w:noWrap/>
            <w:vAlign w:val="bottom"/>
            <w:hideMark/>
          </w:tcPr>
          <w:p w14:paraId="1AFA5DD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72</w:t>
            </w:r>
          </w:p>
        </w:tc>
        <w:tc>
          <w:tcPr>
            <w:tcW w:w="1811" w:type="dxa"/>
            <w:shd w:val="clear" w:color="auto" w:fill="auto"/>
            <w:noWrap/>
            <w:vAlign w:val="bottom"/>
            <w:hideMark/>
          </w:tcPr>
          <w:p w14:paraId="11EEB8E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0</w:t>
            </w:r>
          </w:p>
        </w:tc>
        <w:tc>
          <w:tcPr>
            <w:tcW w:w="1500" w:type="dxa"/>
            <w:shd w:val="clear" w:color="auto" w:fill="auto"/>
            <w:noWrap/>
            <w:vAlign w:val="bottom"/>
            <w:hideMark/>
          </w:tcPr>
          <w:p w14:paraId="0E3942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49</w:t>
            </w:r>
          </w:p>
        </w:tc>
        <w:tc>
          <w:tcPr>
            <w:tcW w:w="1720" w:type="dxa"/>
            <w:shd w:val="clear" w:color="auto" w:fill="auto"/>
            <w:noWrap/>
            <w:vAlign w:val="bottom"/>
            <w:hideMark/>
          </w:tcPr>
          <w:p w14:paraId="45B154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4</w:t>
            </w:r>
          </w:p>
        </w:tc>
      </w:tr>
      <w:tr w:rsidR="00D85D26" w:rsidRPr="00D85D26" w14:paraId="29D84D01" w14:textId="77777777" w:rsidTr="00D93B46">
        <w:trPr>
          <w:trHeight w:val="297"/>
        </w:trPr>
        <w:tc>
          <w:tcPr>
            <w:tcW w:w="1941" w:type="dxa"/>
            <w:shd w:val="clear" w:color="auto" w:fill="auto"/>
            <w:noWrap/>
            <w:hideMark/>
          </w:tcPr>
          <w:p w14:paraId="246E7ABF"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00</w:t>
            </w:r>
          </w:p>
        </w:tc>
        <w:tc>
          <w:tcPr>
            <w:tcW w:w="1740" w:type="dxa"/>
            <w:shd w:val="clear" w:color="auto" w:fill="auto"/>
            <w:noWrap/>
            <w:vAlign w:val="bottom"/>
            <w:hideMark/>
          </w:tcPr>
          <w:p w14:paraId="3D67B7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80</w:t>
            </w:r>
          </w:p>
        </w:tc>
        <w:tc>
          <w:tcPr>
            <w:tcW w:w="1811" w:type="dxa"/>
            <w:shd w:val="clear" w:color="auto" w:fill="auto"/>
            <w:noWrap/>
            <w:vAlign w:val="bottom"/>
            <w:hideMark/>
          </w:tcPr>
          <w:p w14:paraId="4EF843C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6</w:t>
            </w:r>
          </w:p>
        </w:tc>
        <w:tc>
          <w:tcPr>
            <w:tcW w:w="1500" w:type="dxa"/>
            <w:shd w:val="clear" w:color="auto" w:fill="auto"/>
            <w:noWrap/>
            <w:vAlign w:val="bottom"/>
            <w:hideMark/>
          </w:tcPr>
          <w:p w14:paraId="254C262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75611E6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r>
      <w:tr w:rsidR="00D85D26" w:rsidRPr="00D85D26" w14:paraId="6CCD4302" w14:textId="77777777" w:rsidTr="00D93B46">
        <w:trPr>
          <w:trHeight w:val="297"/>
        </w:trPr>
        <w:tc>
          <w:tcPr>
            <w:tcW w:w="1941" w:type="dxa"/>
            <w:shd w:val="clear" w:color="auto" w:fill="auto"/>
            <w:noWrap/>
            <w:hideMark/>
          </w:tcPr>
          <w:p w14:paraId="6A0EF54E"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30</w:t>
            </w:r>
          </w:p>
        </w:tc>
        <w:tc>
          <w:tcPr>
            <w:tcW w:w="1740" w:type="dxa"/>
            <w:shd w:val="clear" w:color="auto" w:fill="auto"/>
            <w:noWrap/>
            <w:vAlign w:val="bottom"/>
            <w:hideMark/>
          </w:tcPr>
          <w:p w14:paraId="5AE5984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56</w:t>
            </w:r>
          </w:p>
        </w:tc>
        <w:tc>
          <w:tcPr>
            <w:tcW w:w="1811" w:type="dxa"/>
            <w:shd w:val="clear" w:color="auto" w:fill="auto"/>
            <w:noWrap/>
            <w:vAlign w:val="bottom"/>
            <w:hideMark/>
          </w:tcPr>
          <w:p w14:paraId="3510186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7</w:t>
            </w:r>
          </w:p>
        </w:tc>
        <w:tc>
          <w:tcPr>
            <w:tcW w:w="1500" w:type="dxa"/>
            <w:shd w:val="clear" w:color="auto" w:fill="auto"/>
            <w:noWrap/>
            <w:vAlign w:val="bottom"/>
            <w:hideMark/>
          </w:tcPr>
          <w:p w14:paraId="45846F1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1</w:t>
            </w:r>
          </w:p>
        </w:tc>
        <w:tc>
          <w:tcPr>
            <w:tcW w:w="1720" w:type="dxa"/>
            <w:shd w:val="clear" w:color="auto" w:fill="auto"/>
            <w:noWrap/>
            <w:vAlign w:val="bottom"/>
            <w:hideMark/>
          </w:tcPr>
          <w:p w14:paraId="04A5EEF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0</w:t>
            </w:r>
          </w:p>
        </w:tc>
      </w:tr>
      <w:tr w:rsidR="00D85D26" w:rsidRPr="00D85D26" w14:paraId="2857C6BD" w14:textId="77777777" w:rsidTr="00D93B46">
        <w:trPr>
          <w:trHeight w:val="297"/>
        </w:trPr>
        <w:tc>
          <w:tcPr>
            <w:tcW w:w="1941" w:type="dxa"/>
            <w:shd w:val="clear" w:color="auto" w:fill="auto"/>
            <w:noWrap/>
            <w:hideMark/>
          </w:tcPr>
          <w:p w14:paraId="1990964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00</w:t>
            </w:r>
          </w:p>
        </w:tc>
        <w:tc>
          <w:tcPr>
            <w:tcW w:w="1740" w:type="dxa"/>
            <w:shd w:val="clear" w:color="auto" w:fill="auto"/>
            <w:noWrap/>
            <w:vAlign w:val="bottom"/>
            <w:hideMark/>
          </w:tcPr>
          <w:p w14:paraId="5AE28AB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69</w:t>
            </w:r>
          </w:p>
        </w:tc>
        <w:tc>
          <w:tcPr>
            <w:tcW w:w="1811" w:type="dxa"/>
            <w:shd w:val="clear" w:color="auto" w:fill="auto"/>
            <w:noWrap/>
            <w:vAlign w:val="bottom"/>
            <w:hideMark/>
          </w:tcPr>
          <w:p w14:paraId="3FF1908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8</w:t>
            </w:r>
          </w:p>
        </w:tc>
        <w:tc>
          <w:tcPr>
            <w:tcW w:w="1500" w:type="dxa"/>
            <w:shd w:val="clear" w:color="auto" w:fill="auto"/>
            <w:noWrap/>
            <w:vAlign w:val="bottom"/>
            <w:hideMark/>
          </w:tcPr>
          <w:p w14:paraId="3141C43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2</w:t>
            </w:r>
          </w:p>
        </w:tc>
        <w:tc>
          <w:tcPr>
            <w:tcW w:w="1720" w:type="dxa"/>
            <w:shd w:val="clear" w:color="auto" w:fill="auto"/>
            <w:noWrap/>
            <w:vAlign w:val="bottom"/>
            <w:hideMark/>
          </w:tcPr>
          <w:p w14:paraId="4312190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9</w:t>
            </w:r>
          </w:p>
        </w:tc>
      </w:tr>
      <w:tr w:rsidR="00D85D26" w:rsidRPr="00D85D26" w14:paraId="54785803" w14:textId="77777777" w:rsidTr="00D93B46">
        <w:trPr>
          <w:trHeight w:val="297"/>
        </w:trPr>
        <w:tc>
          <w:tcPr>
            <w:tcW w:w="1941" w:type="dxa"/>
            <w:shd w:val="clear" w:color="auto" w:fill="auto"/>
            <w:noWrap/>
            <w:hideMark/>
          </w:tcPr>
          <w:p w14:paraId="4A70114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30</w:t>
            </w:r>
          </w:p>
        </w:tc>
        <w:tc>
          <w:tcPr>
            <w:tcW w:w="1740" w:type="dxa"/>
            <w:shd w:val="clear" w:color="auto" w:fill="auto"/>
            <w:noWrap/>
            <w:vAlign w:val="bottom"/>
            <w:hideMark/>
          </w:tcPr>
          <w:p w14:paraId="4853E21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93</w:t>
            </w:r>
          </w:p>
        </w:tc>
        <w:tc>
          <w:tcPr>
            <w:tcW w:w="1811" w:type="dxa"/>
            <w:shd w:val="clear" w:color="auto" w:fill="auto"/>
            <w:noWrap/>
            <w:vAlign w:val="bottom"/>
            <w:hideMark/>
          </w:tcPr>
          <w:p w14:paraId="5514FAD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0</w:t>
            </w:r>
          </w:p>
        </w:tc>
        <w:tc>
          <w:tcPr>
            <w:tcW w:w="1500" w:type="dxa"/>
            <w:shd w:val="clear" w:color="auto" w:fill="auto"/>
            <w:noWrap/>
            <w:vAlign w:val="bottom"/>
            <w:hideMark/>
          </w:tcPr>
          <w:p w14:paraId="20E7372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7</w:t>
            </w:r>
          </w:p>
        </w:tc>
        <w:tc>
          <w:tcPr>
            <w:tcW w:w="1720" w:type="dxa"/>
            <w:shd w:val="clear" w:color="auto" w:fill="auto"/>
            <w:noWrap/>
            <w:vAlign w:val="bottom"/>
            <w:hideMark/>
          </w:tcPr>
          <w:p w14:paraId="613BF6C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4</w:t>
            </w:r>
          </w:p>
        </w:tc>
      </w:tr>
      <w:tr w:rsidR="00D85D26" w:rsidRPr="00D85D26" w14:paraId="608955D3" w14:textId="77777777" w:rsidTr="00D93B46">
        <w:trPr>
          <w:trHeight w:val="297"/>
        </w:trPr>
        <w:tc>
          <w:tcPr>
            <w:tcW w:w="1941" w:type="dxa"/>
            <w:shd w:val="clear" w:color="auto" w:fill="auto"/>
            <w:noWrap/>
            <w:hideMark/>
          </w:tcPr>
          <w:p w14:paraId="27D54BC0"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00</w:t>
            </w:r>
          </w:p>
        </w:tc>
        <w:tc>
          <w:tcPr>
            <w:tcW w:w="1740" w:type="dxa"/>
            <w:shd w:val="clear" w:color="auto" w:fill="auto"/>
            <w:noWrap/>
            <w:vAlign w:val="bottom"/>
            <w:hideMark/>
          </w:tcPr>
          <w:p w14:paraId="3CC7C45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3</w:t>
            </w:r>
          </w:p>
        </w:tc>
        <w:tc>
          <w:tcPr>
            <w:tcW w:w="1811" w:type="dxa"/>
            <w:shd w:val="clear" w:color="auto" w:fill="auto"/>
            <w:noWrap/>
            <w:vAlign w:val="bottom"/>
            <w:hideMark/>
          </w:tcPr>
          <w:p w14:paraId="56C505C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63</w:t>
            </w:r>
          </w:p>
        </w:tc>
        <w:tc>
          <w:tcPr>
            <w:tcW w:w="1500" w:type="dxa"/>
            <w:shd w:val="clear" w:color="auto" w:fill="auto"/>
            <w:noWrap/>
            <w:vAlign w:val="bottom"/>
            <w:hideMark/>
          </w:tcPr>
          <w:p w14:paraId="5F7C06B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3419E59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3</w:t>
            </w:r>
          </w:p>
        </w:tc>
      </w:tr>
      <w:tr w:rsidR="00D85D26" w:rsidRPr="00D85D26" w14:paraId="055B3BA0" w14:textId="77777777" w:rsidTr="00D93B46">
        <w:trPr>
          <w:trHeight w:val="297"/>
        </w:trPr>
        <w:tc>
          <w:tcPr>
            <w:tcW w:w="1941" w:type="dxa"/>
            <w:shd w:val="clear" w:color="auto" w:fill="auto"/>
            <w:noWrap/>
            <w:hideMark/>
          </w:tcPr>
          <w:p w14:paraId="0FAE718C"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30</w:t>
            </w:r>
          </w:p>
        </w:tc>
        <w:tc>
          <w:tcPr>
            <w:tcW w:w="1740" w:type="dxa"/>
            <w:shd w:val="clear" w:color="auto" w:fill="auto"/>
            <w:noWrap/>
            <w:vAlign w:val="bottom"/>
            <w:hideMark/>
          </w:tcPr>
          <w:p w14:paraId="3246BEE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97</w:t>
            </w:r>
          </w:p>
        </w:tc>
        <w:tc>
          <w:tcPr>
            <w:tcW w:w="1811" w:type="dxa"/>
            <w:shd w:val="clear" w:color="auto" w:fill="auto"/>
            <w:noWrap/>
            <w:vAlign w:val="bottom"/>
            <w:hideMark/>
          </w:tcPr>
          <w:p w14:paraId="5F179DB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9</w:t>
            </w:r>
          </w:p>
        </w:tc>
        <w:tc>
          <w:tcPr>
            <w:tcW w:w="1500" w:type="dxa"/>
            <w:shd w:val="clear" w:color="auto" w:fill="auto"/>
            <w:noWrap/>
            <w:vAlign w:val="bottom"/>
            <w:hideMark/>
          </w:tcPr>
          <w:p w14:paraId="2809FC2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221B1E0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34</w:t>
            </w:r>
          </w:p>
        </w:tc>
      </w:tr>
      <w:tr w:rsidR="00D85D26" w:rsidRPr="00D85D26" w14:paraId="2E297368" w14:textId="77777777" w:rsidTr="00D93B46">
        <w:trPr>
          <w:trHeight w:val="297"/>
        </w:trPr>
        <w:tc>
          <w:tcPr>
            <w:tcW w:w="1941" w:type="dxa"/>
            <w:shd w:val="clear" w:color="auto" w:fill="auto"/>
            <w:noWrap/>
            <w:hideMark/>
          </w:tcPr>
          <w:p w14:paraId="180B172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00</w:t>
            </w:r>
          </w:p>
        </w:tc>
        <w:tc>
          <w:tcPr>
            <w:tcW w:w="1740" w:type="dxa"/>
            <w:shd w:val="clear" w:color="auto" w:fill="auto"/>
            <w:noWrap/>
            <w:vAlign w:val="bottom"/>
            <w:hideMark/>
          </w:tcPr>
          <w:p w14:paraId="7C833B0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2</w:t>
            </w:r>
          </w:p>
        </w:tc>
        <w:tc>
          <w:tcPr>
            <w:tcW w:w="1811" w:type="dxa"/>
            <w:shd w:val="clear" w:color="auto" w:fill="auto"/>
            <w:noWrap/>
            <w:vAlign w:val="bottom"/>
            <w:hideMark/>
          </w:tcPr>
          <w:p w14:paraId="517D81C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c>
          <w:tcPr>
            <w:tcW w:w="1500" w:type="dxa"/>
            <w:shd w:val="clear" w:color="auto" w:fill="auto"/>
            <w:noWrap/>
            <w:vAlign w:val="bottom"/>
            <w:hideMark/>
          </w:tcPr>
          <w:p w14:paraId="56E83BC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4</w:t>
            </w:r>
          </w:p>
        </w:tc>
        <w:tc>
          <w:tcPr>
            <w:tcW w:w="1720" w:type="dxa"/>
            <w:shd w:val="clear" w:color="auto" w:fill="auto"/>
            <w:noWrap/>
            <w:vAlign w:val="bottom"/>
            <w:hideMark/>
          </w:tcPr>
          <w:p w14:paraId="264B347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78</w:t>
            </w:r>
          </w:p>
        </w:tc>
      </w:tr>
      <w:tr w:rsidR="00D85D26" w:rsidRPr="00D85D26" w14:paraId="5E515372" w14:textId="77777777" w:rsidTr="00D93B46">
        <w:trPr>
          <w:trHeight w:val="297"/>
        </w:trPr>
        <w:tc>
          <w:tcPr>
            <w:tcW w:w="1941" w:type="dxa"/>
            <w:shd w:val="clear" w:color="auto" w:fill="auto"/>
            <w:noWrap/>
            <w:hideMark/>
          </w:tcPr>
          <w:p w14:paraId="073D2803"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30</w:t>
            </w:r>
          </w:p>
        </w:tc>
        <w:tc>
          <w:tcPr>
            <w:tcW w:w="1740" w:type="dxa"/>
            <w:shd w:val="clear" w:color="auto" w:fill="auto"/>
            <w:noWrap/>
            <w:vAlign w:val="bottom"/>
            <w:hideMark/>
          </w:tcPr>
          <w:p w14:paraId="5034BCA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54</w:t>
            </w:r>
          </w:p>
        </w:tc>
        <w:tc>
          <w:tcPr>
            <w:tcW w:w="1811" w:type="dxa"/>
            <w:shd w:val="clear" w:color="auto" w:fill="auto"/>
            <w:noWrap/>
            <w:vAlign w:val="bottom"/>
            <w:hideMark/>
          </w:tcPr>
          <w:p w14:paraId="12362A0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54</w:t>
            </w:r>
          </w:p>
        </w:tc>
        <w:tc>
          <w:tcPr>
            <w:tcW w:w="1500" w:type="dxa"/>
            <w:shd w:val="clear" w:color="auto" w:fill="auto"/>
            <w:noWrap/>
            <w:vAlign w:val="bottom"/>
            <w:hideMark/>
          </w:tcPr>
          <w:p w14:paraId="42F76D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1</w:t>
            </w:r>
          </w:p>
        </w:tc>
        <w:tc>
          <w:tcPr>
            <w:tcW w:w="1720" w:type="dxa"/>
            <w:shd w:val="clear" w:color="auto" w:fill="auto"/>
            <w:noWrap/>
            <w:vAlign w:val="bottom"/>
            <w:hideMark/>
          </w:tcPr>
          <w:p w14:paraId="2923D28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44</w:t>
            </w:r>
          </w:p>
        </w:tc>
      </w:tr>
      <w:tr w:rsidR="00D85D26" w:rsidRPr="00D85D26" w14:paraId="4C529E8F" w14:textId="77777777" w:rsidTr="00D93B46">
        <w:trPr>
          <w:trHeight w:val="297"/>
        </w:trPr>
        <w:tc>
          <w:tcPr>
            <w:tcW w:w="1941" w:type="dxa"/>
            <w:shd w:val="clear" w:color="auto" w:fill="auto"/>
            <w:noWrap/>
            <w:hideMark/>
          </w:tcPr>
          <w:p w14:paraId="70FB2FA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00</w:t>
            </w:r>
          </w:p>
        </w:tc>
        <w:tc>
          <w:tcPr>
            <w:tcW w:w="1740" w:type="dxa"/>
            <w:shd w:val="clear" w:color="auto" w:fill="auto"/>
            <w:noWrap/>
            <w:vAlign w:val="bottom"/>
            <w:hideMark/>
          </w:tcPr>
          <w:p w14:paraId="6F60017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8</w:t>
            </w:r>
          </w:p>
        </w:tc>
        <w:tc>
          <w:tcPr>
            <w:tcW w:w="1811" w:type="dxa"/>
            <w:shd w:val="clear" w:color="auto" w:fill="auto"/>
            <w:noWrap/>
            <w:vAlign w:val="bottom"/>
            <w:hideMark/>
          </w:tcPr>
          <w:p w14:paraId="51243BE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38</w:t>
            </w:r>
          </w:p>
        </w:tc>
        <w:tc>
          <w:tcPr>
            <w:tcW w:w="1500" w:type="dxa"/>
            <w:shd w:val="clear" w:color="auto" w:fill="auto"/>
            <w:noWrap/>
            <w:vAlign w:val="bottom"/>
            <w:hideMark/>
          </w:tcPr>
          <w:p w14:paraId="761B878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96</w:t>
            </w:r>
          </w:p>
        </w:tc>
        <w:tc>
          <w:tcPr>
            <w:tcW w:w="1720" w:type="dxa"/>
            <w:shd w:val="clear" w:color="auto" w:fill="auto"/>
            <w:noWrap/>
            <w:vAlign w:val="bottom"/>
            <w:hideMark/>
          </w:tcPr>
          <w:p w14:paraId="192C1C9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0</w:t>
            </w:r>
          </w:p>
        </w:tc>
      </w:tr>
      <w:tr w:rsidR="00D85D26" w:rsidRPr="00D85D26" w14:paraId="59DCCE71" w14:textId="77777777" w:rsidTr="00D93B46">
        <w:trPr>
          <w:trHeight w:val="297"/>
        </w:trPr>
        <w:tc>
          <w:tcPr>
            <w:tcW w:w="1941" w:type="dxa"/>
            <w:shd w:val="clear" w:color="auto" w:fill="auto"/>
            <w:noWrap/>
            <w:hideMark/>
          </w:tcPr>
          <w:p w14:paraId="1899A08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30</w:t>
            </w:r>
          </w:p>
        </w:tc>
        <w:tc>
          <w:tcPr>
            <w:tcW w:w="1740" w:type="dxa"/>
            <w:shd w:val="clear" w:color="auto" w:fill="auto"/>
            <w:noWrap/>
            <w:vAlign w:val="bottom"/>
            <w:hideMark/>
          </w:tcPr>
          <w:p w14:paraId="58B026F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82</w:t>
            </w:r>
          </w:p>
        </w:tc>
        <w:tc>
          <w:tcPr>
            <w:tcW w:w="1811" w:type="dxa"/>
            <w:shd w:val="clear" w:color="auto" w:fill="auto"/>
            <w:noWrap/>
            <w:vAlign w:val="bottom"/>
            <w:hideMark/>
          </w:tcPr>
          <w:p w14:paraId="78D2EB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42</w:t>
            </w:r>
          </w:p>
        </w:tc>
        <w:tc>
          <w:tcPr>
            <w:tcW w:w="1500" w:type="dxa"/>
            <w:shd w:val="clear" w:color="auto" w:fill="auto"/>
            <w:noWrap/>
            <w:vAlign w:val="bottom"/>
            <w:hideMark/>
          </w:tcPr>
          <w:p w14:paraId="4EADFCA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28</w:t>
            </w:r>
          </w:p>
        </w:tc>
        <w:tc>
          <w:tcPr>
            <w:tcW w:w="1720" w:type="dxa"/>
            <w:shd w:val="clear" w:color="auto" w:fill="auto"/>
            <w:noWrap/>
            <w:vAlign w:val="bottom"/>
            <w:hideMark/>
          </w:tcPr>
          <w:p w14:paraId="03C28E6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60</w:t>
            </w:r>
          </w:p>
        </w:tc>
      </w:tr>
    </w:tbl>
    <w:p w14:paraId="45CA5432" w14:textId="77777777" w:rsidR="003A07C8" w:rsidRDefault="003A07C8" w:rsidP="003A07C8">
      <w:pPr>
        <w:ind w:leftChars="0" w:left="0" w:right="240" w:firstLineChars="0" w:firstLine="0"/>
      </w:pPr>
      <w:r>
        <w:rPr>
          <w:noProof/>
        </w:rPr>
        <w:lastRenderedPageBreak/>
        <w:drawing>
          <wp:inline distT="0" distB="0" distL="0" distR="0" wp14:anchorId="4E27669F" wp14:editId="1318F670">
            <wp:extent cx="5495026" cy="2574686"/>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40461" cy="2595974"/>
                    </a:xfrm>
                    <a:prstGeom prst="rect">
                      <a:avLst/>
                    </a:prstGeom>
                    <a:noFill/>
                    <a:ln>
                      <a:noFill/>
                    </a:ln>
                  </pic:spPr>
                </pic:pic>
              </a:graphicData>
            </a:graphic>
          </wp:inline>
        </w:drawing>
      </w:r>
    </w:p>
    <w:p w14:paraId="7D756D60" w14:textId="4CB1FBD3" w:rsidR="00D85D26" w:rsidRDefault="00DF0499" w:rsidP="00D93B46">
      <w:pPr>
        <w:ind w:leftChars="0" w:left="0" w:right="240" w:firstLineChars="0" w:firstLine="0"/>
        <w:jc w:val="center"/>
      </w:pPr>
      <w:bookmarkStart w:id="100" w:name="_Toc202612362"/>
      <w:bookmarkStart w:id="101" w:name="_Toc203041017"/>
      <w:r>
        <w:rPr>
          <w:rFonts w:hint="eastAsia"/>
        </w:rPr>
        <w:t>圖</w:t>
      </w:r>
      <w:r>
        <w:rPr>
          <w:rFonts w:hint="eastAsia"/>
        </w:rPr>
        <w:t xml:space="preserve"> 3 -</w:t>
      </w:r>
      <w:r w:rsidR="004D7FE5">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13</w:t>
      </w:r>
      <w:r>
        <w:fldChar w:fldCharType="end"/>
      </w:r>
      <w:r w:rsidR="003A07C8">
        <w:rPr>
          <w:rFonts w:hint="eastAsia"/>
        </w:rPr>
        <w:t xml:space="preserve"> </w:t>
      </w:r>
      <w:r w:rsidR="003A07C8">
        <w:rPr>
          <w:rFonts w:hint="eastAsia"/>
        </w:rPr>
        <w:t>停車數量統計折線圖</w:t>
      </w:r>
      <w:bookmarkEnd w:id="100"/>
      <w:bookmarkEnd w:id="101"/>
    </w:p>
    <w:p w14:paraId="0862BC4E" w14:textId="71A9F11A" w:rsidR="00E84A44" w:rsidRDefault="00C505B2" w:rsidP="00C8046E">
      <w:pPr>
        <w:ind w:leftChars="-59" w:left="-142" w:right="240" w:firstLineChars="177" w:firstLine="425"/>
      </w:pPr>
      <w:r w:rsidRPr="00C505B2">
        <w:rPr>
          <w:rFonts w:hint="eastAsia"/>
        </w:rPr>
        <w:t>長時間甚至隔夜停放的情況亦時有所見，</w:t>
      </w:r>
      <w:r w:rsidR="000F3222">
        <w:rPr>
          <w:rFonts w:hint="eastAsia"/>
        </w:rPr>
        <w:t>初步分</w:t>
      </w:r>
      <w:r w:rsidR="00CA4B54" w:rsidRPr="00CA4B54">
        <w:rPr>
          <w:rFonts w:hint="eastAsia"/>
        </w:rPr>
        <w:t>析各筆停車紀錄之停留時長與出入日期</w:t>
      </w:r>
      <w:r w:rsidR="007A31C8">
        <w:rPr>
          <w:rFonts w:hint="eastAsia"/>
        </w:rPr>
        <w:t>如表</w:t>
      </w:r>
      <w:r w:rsidR="007A31C8">
        <w:rPr>
          <w:rFonts w:hint="eastAsia"/>
        </w:rPr>
        <w:t>3-3-2</w:t>
      </w:r>
      <w:r w:rsidR="00CA4B54" w:rsidRPr="00CA4B54">
        <w:rPr>
          <w:rFonts w:hint="eastAsia"/>
        </w:rPr>
        <w:t>，結果顯示約</w:t>
      </w:r>
      <w:r w:rsidR="00CA4B54" w:rsidRPr="00CA4B54">
        <w:rPr>
          <w:rFonts w:hint="eastAsia"/>
        </w:rPr>
        <w:t xml:space="preserve"> </w:t>
      </w:r>
      <w:r w:rsidR="00D600CD">
        <w:t>10</w:t>
      </w:r>
      <w:r w:rsidR="00CA4B54" w:rsidRPr="00CA4B54">
        <w:rPr>
          <w:rFonts w:hint="eastAsia"/>
        </w:rPr>
        <w:t xml:space="preserve">% </w:t>
      </w:r>
      <w:r w:rsidR="00CA4B54" w:rsidRPr="00CA4B54">
        <w:rPr>
          <w:rFonts w:hint="eastAsia"/>
        </w:rPr>
        <w:t>的車輛具有「跨日停放」之行為，亦可能對尖峰時段車位可用性產生不利影響。</w:t>
      </w:r>
      <w:r w:rsidRPr="00C505B2">
        <w:rPr>
          <w:rFonts w:hint="eastAsia"/>
        </w:rPr>
        <w:t>為因應這些現象，校方於</w:t>
      </w:r>
      <w:r w:rsidRPr="00C505B2">
        <w:rPr>
          <w:rFonts w:hint="eastAsia"/>
        </w:rPr>
        <w:t xml:space="preserve"> 113 </w:t>
      </w:r>
      <w:r w:rsidRPr="00C505B2">
        <w:rPr>
          <w:rFonts w:hint="eastAsia"/>
        </w:rPr>
        <w:t>年</w:t>
      </w:r>
      <w:r w:rsidRPr="00C505B2">
        <w:rPr>
          <w:rFonts w:hint="eastAsia"/>
        </w:rPr>
        <w:t xml:space="preserve"> 12 </w:t>
      </w:r>
      <w:r w:rsidRPr="00C505B2">
        <w:rPr>
          <w:rFonts w:hint="eastAsia"/>
        </w:rPr>
        <w:t>月之行政會議中通過新規定，限制教職員工等車輛於上班日</w:t>
      </w:r>
      <w:r w:rsidR="00D93B46">
        <w:rPr>
          <w:rFonts w:hint="eastAsia"/>
        </w:rPr>
        <w:t>夜間</w:t>
      </w:r>
      <w:r w:rsidRPr="00C505B2">
        <w:rPr>
          <w:rFonts w:hint="eastAsia"/>
        </w:rPr>
        <w:t>不得停放於</w:t>
      </w:r>
      <w:r w:rsidR="00D93B46">
        <w:rPr>
          <w:rFonts w:hint="eastAsia"/>
        </w:rPr>
        <w:t>綜合</w:t>
      </w:r>
      <w:proofErr w:type="gramStart"/>
      <w:r w:rsidR="00D93B46">
        <w:rPr>
          <w:rFonts w:hint="eastAsia"/>
        </w:rPr>
        <w:t>一</w:t>
      </w:r>
      <w:proofErr w:type="gramEnd"/>
      <w:r w:rsidR="00D93B46">
        <w:rPr>
          <w:rFonts w:hint="eastAsia"/>
        </w:rPr>
        <w:t>館地下停車場</w:t>
      </w:r>
      <w:r w:rsidR="00D93B46">
        <w:rPr>
          <w:rFonts w:hint="eastAsia"/>
        </w:rPr>
        <w:t>(P</w:t>
      </w:r>
      <w:r w:rsidR="00021511">
        <w:t>5</w:t>
      </w:r>
      <w:r w:rsidR="00D93B46">
        <w:rPr>
          <w:rFonts w:hint="eastAsia"/>
        </w:rPr>
        <w:t>)</w:t>
      </w:r>
      <w:r w:rsidRPr="00C505B2">
        <w:rPr>
          <w:rFonts w:hint="eastAsia"/>
        </w:rPr>
        <w:t>等高壓區域，並禁止無故長時間滯留，顯示出校園停車壓力已逐漸</w:t>
      </w:r>
      <w:proofErr w:type="gramStart"/>
      <w:r w:rsidRPr="00C505B2">
        <w:rPr>
          <w:rFonts w:hint="eastAsia"/>
        </w:rPr>
        <w:t>累積至需以</w:t>
      </w:r>
      <w:proofErr w:type="gramEnd"/>
      <w:r w:rsidRPr="00C505B2">
        <w:rPr>
          <w:rFonts w:hint="eastAsia"/>
        </w:rPr>
        <w:t>政策手段干預的程度。</w:t>
      </w:r>
    </w:p>
    <w:p w14:paraId="1F935EA5" w14:textId="1A8D176D" w:rsidR="004D7FE5" w:rsidRDefault="007252BE" w:rsidP="007252BE">
      <w:pPr>
        <w:pStyle w:val="af3"/>
        <w:ind w:left="240" w:right="240" w:firstLine="480"/>
      </w:pPr>
      <w:bookmarkStart w:id="102" w:name="_Toc202744879"/>
      <w:bookmarkStart w:id="103" w:name="_Toc203041001"/>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D1794C">
        <w:rPr>
          <w:noProof/>
        </w:rPr>
        <w:t>4</w:t>
      </w:r>
      <w:r>
        <w:fldChar w:fldCharType="end"/>
      </w:r>
      <w:r>
        <w:t xml:space="preserve"> </w:t>
      </w:r>
      <w:r w:rsidRPr="00ED021E">
        <w:rPr>
          <w:rFonts w:hint="eastAsia"/>
        </w:rPr>
        <w:t>過夜停車數量統計表</w:t>
      </w:r>
      <w:bookmarkEnd w:id="102"/>
      <w:bookmarkEnd w:id="103"/>
    </w:p>
    <w:tbl>
      <w:tblPr>
        <w:tblW w:w="4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740"/>
        <w:gridCol w:w="2540"/>
      </w:tblGrid>
      <w:tr w:rsidR="002C5CB3" w:rsidRPr="002C5CB3" w14:paraId="6A271930" w14:textId="77777777" w:rsidTr="002C5CB3">
        <w:trPr>
          <w:trHeight w:val="315"/>
          <w:jc w:val="center"/>
        </w:trPr>
        <w:tc>
          <w:tcPr>
            <w:tcW w:w="1740" w:type="dxa"/>
            <w:shd w:val="clear" w:color="auto" w:fill="auto"/>
            <w:noWrap/>
            <w:hideMark/>
          </w:tcPr>
          <w:p w14:paraId="5A6DE868" w14:textId="77777777"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日期</w:t>
            </w:r>
          </w:p>
        </w:tc>
        <w:tc>
          <w:tcPr>
            <w:tcW w:w="2540" w:type="dxa"/>
            <w:shd w:val="clear" w:color="auto" w:fill="auto"/>
            <w:noWrap/>
            <w:hideMark/>
          </w:tcPr>
          <w:p w14:paraId="4579BBD1" w14:textId="356CE650"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隔天8點後</w:t>
            </w:r>
            <w:r>
              <w:rPr>
                <w:rFonts w:ascii="新細明體" w:eastAsia="新細明體" w:hAnsi="新細明體" w:cs="新細明體" w:hint="eastAsia"/>
                <w:b/>
                <w:bCs/>
                <w:color w:val="000000"/>
                <w:kern w:val="0"/>
                <w:sz w:val="22"/>
              </w:rPr>
              <w:t>才</w:t>
            </w:r>
            <w:r w:rsidRPr="002C5CB3">
              <w:rPr>
                <w:rFonts w:ascii="新細明體" w:eastAsia="新細明體" w:hAnsi="新細明體" w:cs="新細明體" w:hint="eastAsia"/>
                <w:b/>
                <w:bCs/>
                <w:color w:val="000000"/>
                <w:kern w:val="0"/>
                <w:sz w:val="22"/>
              </w:rPr>
              <w:t>離場</w:t>
            </w:r>
            <w:r>
              <w:rPr>
                <w:rFonts w:ascii="新細明體" w:eastAsia="新細明體" w:hAnsi="新細明體" w:cs="新細明體" w:hint="eastAsia"/>
                <w:b/>
                <w:bCs/>
                <w:color w:val="000000"/>
                <w:kern w:val="0"/>
                <w:sz w:val="22"/>
              </w:rPr>
              <w:t>數量</w:t>
            </w:r>
          </w:p>
        </w:tc>
      </w:tr>
      <w:tr w:rsidR="002C5CB3" w:rsidRPr="002C5CB3" w14:paraId="70234D2B" w14:textId="77777777" w:rsidTr="002C5CB3">
        <w:trPr>
          <w:trHeight w:val="315"/>
          <w:jc w:val="center"/>
        </w:trPr>
        <w:tc>
          <w:tcPr>
            <w:tcW w:w="1740" w:type="dxa"/>
            <w:shd w:val="clear" w:color="auto" w:fill="auto"/>
            <w:noWrap/>
            <w:vAlign w:val="bottom"/>
            <w:hideMark/>
          </w:tcPr>
          <w:p w14:paraId="78FE4596"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17</w:t>
            </w:r>
          </w:p>
        </w:tc>
        <w:tc>
          <w:tcPr>
            <w:tcW w:w="2540" w:type="dxa"/>
            <w:shd w:val="clear" w:color="auto" w:fill="auto"/>
            <w:noWrap/>
            <w:vAlign w:val="bottom"/>
            <w:hideMark/>
          </w:tcPr>
          <w:p w14:paraId="4DC0950F"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64</w:t>
            </w:r>
          </w:p>
        </w:tc>
      </w:tr>
      <w:tr w:rsidR="002C5CB3" w:rsidRPr="002C5CB3" w14:paraId="4E89E1E2" w14:textId="77777777" w:rsidTr="002C5CB3">
        <w:trPr>
          <w:trHeight w:val="315"/>
          <w:jc w:val="center"/>
        </w:trPr>
        <w:tc>
          <w:tcPr>
            <w:tcW w:w="1740" w:type="dxa"/>
            <w:shd w:val="clear" w:color="auto" w:fill="auto"/>
            <w:noWrap/>
            <w:vAlign w:val="bottom"/>
            <w:hideMark/>
          </w:tcPr>
          <w:p w14:paraId="155459F8"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24</w:t>
            </w:r>
          </w:p>
        </w:tc>
        <w:tc>
          <w:tcPr>
            <w:tcW w:w="2540" w:type="dxa"/>
            <w:shd w:val="clear" w:color="auto" w:fill="auto"/>
            <w:noWrap/>
            <w:vAlign w:val="bottom"/>
            <w:hideMark/>
          </w:tcPr>
          <w:p w14:paraId="600C2F9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4</w:t>
            </w:r>
          </w:p>
        </w:tc>
      </w:tr>
      <w:tr w:rsidR="002C5CB3" w:rsidRPr="002C5CB3" w14:paraId="34C0AF22" w14:textId="77777777" w:rsidTr="002C5CB3">
        <w:trPr>
          <w:trHeight w:val="315"/>
          <w:jc w:val="center"/>
        </w:trPr>
        <w:tc>
          <w:tcPr>
            <w:tcW w:w="1740" w:type="dxa"/>
            <w:shd w:val="clear" w:color="auto" w:fill="auto"/>
            <w:noWrap/>
            <w:vAlign w:val="bottom"/>
            <w:hideMark/>
          </w:tcPr>
          <w:p w14:paraId="1AAB7FE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08</w:t>
            </w:r>
          </w:p>
        </w:tc>
        <w:tc>
          <w:tcPr>
            <w:tcW w:w="2540" w:type="dxa"/>
            <w:shd w:val="clear" w:color="auto" w:fill="auto"/>
            <w:noWrap/>
            <w:vAlign w:val="bottom"/>
            <w:hideMark/>
          </w:tcPr>
          <w:p w14:paraId="4055C057"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45</w:t>
            </w:r>
          </w:p>
        </w:tc>
      </w:tr>
      <w:tr w:rsidR="002C5CB3" w:rsidRPr="002C5CB3" w14:paraId="6F185C75" w14:textId="77777777" w:rsidTr="002C5CB3">
        <w:trPr>
          <w:trHeight w:val="315"/>
          <w:jc w:val="center"/>
        </w:trPr>
        <w:tc>
          <w:tcPr>
            <w:tcW w:w="1740" w:type="dxa"/>
            <w:shd w:val="clear" w:color="auto" w:fill="auto"/>
            <w:noWrap/>
            <w:vAlign w:val="bottom"/>
            <w:hideMark/>
          </w:tcPr>
          <w:p w14:paraId="5F0B89E9"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15</w:t>
            </w:r>
          </w:p>
        </w:tc>
        <w:tc>
          <w:tcPr>
            <w:tcW w:w="2540" w:type="dxa"/>
            <w:shd w:val="clear" w:color="auto" w:fill="auto"/>
            <w:noWrap/>
            <w:vAlign w:val="bottom"/>
            <w:hideMark/>
          </w:tcPr>
          <w:p w14:paraId="58B69253"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2</w:t>
            </w:r>
          </w:p>
        </w:tc>
      </w:tr>
    </w:tbl>
    <w:p w14:paraId="1CB445F1" w14:textId="0267E090" w:rsidR="002C5CB3" w:rsidRPr="00E84A44" w:rsidRDefault="004D7FE5" w:rsidP="00C8046E">
      <w:pPr>
        <w:ind w:leftChars="-59" w:left="-142" w:right="240" w:firstLineChars="177" w:firstLine="425"/>
      </w:pPr>
      <w:r>
        <w:rPr>
          <w:rFonts w:hint="eastAsia"/>
        </w:rPr>
        <w:t>於</w:t>
      </w:r>
      <w:r w:rsidRPr="009D0270">
        <w:rPr>
          <w:rFonts w:hint="eastAsia"/>
        </w:rPr>
        <w:t>校園舉辦大型活動（如校慶、招生面試、展演、市集、運動會或外部單位進駐等）</w:t>
      </w:r>
      <w:r>
        <w:rPr>
          <w:rFonts w:hint="eastAsia"/>
        </w:rPr>
        <w:t>時</w:t>
      </w:r>
      <w:r w:rsidRPr="009D0270">
        <w:rPr>
          <w:rFonts w:hint="eastAsia"/>
        </w:rPr>
        <w:t>，原本已處於高使用率的停車資源將更趨緊繃，進而引發交通擁擠、繞行等待甚至校門外</w:t>
      </w:r>
      <w:proofErr w:type="gramStart"/>
      <w:r w:rsidRPr="009D0270">
        <w:rPr>
          <w:rFonts w:hint="eastAsia"/>
        </w:rPr>
        <w:t>回堵等問題</w:t>
      </w:r>
      <w:proofErr w:type="gramEnd"/>
      <w:r>
        <w:rPr>
          <w:rFonts w:hint="eastAsia"/>
        </w:rPr>
        <w:t>如圖</w:t>
      </w:r>
      <w:r>
        <w:rPr>
          <w:rFonts w:hint="eastAsia"/>
        </w:rPr>
        <w:t>3</w:t>
      </w:r>
      <w:r w:rsidR="007B3326">
        <w:rPr>
          <w:rFonts w:hint="eastAsia"/>
        </w:rPr>
        <w:t xml:space="preserve"> -</w:t>
      </w:r>
      <w:r w:rsidR="007B3326">
        <w:t xml:space="preserve"> 12</w:t>
      </w:r>
      <w:r>
        <w:rPr>
          <w:rFonts w:hint="eastAsia"/>
        </w:rPr>
        <w:t>與</w:t>
      </w:r>
      <w:r>
        <w:rPr>
          <w:rFonts w:hint="eastAsia"/>
        </w:rPr>
        <w:t>3</w:t>
      </w:r>
      <w:r>
        <w:t xml:space="preserve"> - 13</w:t>
      </w:r>
      <w:r>
        <w:rPr>
          <w:rFonts w:hint="eastAsia"/>
        </w:rPr>
        <w:t>之對比</w:t>
      </w:r>
      <w:r w:rsidRPr="009D0270">
        <w:rPr>
          <w:rFonts w:hint="eastAsia"/>
        </w:rPr>
        <w:t>。</w:t>
      </w:r>
    </w:p>
    <w:p w14:paraId="07B25AE2" w14:textId="5B02884C" w:rsidR="00E648FE" w:rsidRDefault="00E648FE" w:rsidP="00E648FE">
      <w:pPr>
        <w:ind w:left="240" w:right="240" w:firstLine="480"/>
        <w:jc w:val="center"/>
      </w:pPr>
      <w:r>
        <w:rPr>
          <w:noProof/>
        </w:rPr>
        <w:lastRenderedPageBreak/>
        <w:drawing>
          <wp:inline distT="0" distB="0" distL="0" distR="0" wp14:anchorId="46F1EB05" wp14:editId="4ADEA8E7">
            <wp:extent cx="3631721" cy="3614150"/>
            <wp:effectExtent l="0" t="0" r="6985" b="571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2">
                      <a:extLst>
                        <a:ext uri="{28A0092B-C50C-407E-A947-70E740481C1C}">
                          <a14:useLocalDpi xmlns:a14="http://schemas.microsoft.com/office/drawing/2010/main" val="0"/>
                        </a:ext>
                      </a:extLst>
                    </a:blip>
                    <a:srcRect t="25314" r="309"/>
                    <a:stretch/>
                  </pic:blipFill>
                  <pic:spPr bwMode="auto">
                    <a:xfrm>
                      <a:off x="0" y="0"/>
                      <a:ext cx="3637824" cy="3620224"/>
                    </a:xfrm>
                    <a:prstGeom prst="rect">
                      <a:avLst/>
                    </a:prstGeom>
                    <a:noFill/>
                    <a:ln>
                      <a:noFill/>
                    </a:ln>
                    <a:extLst>
                      <a:ext uri="{53640926-AAD7-44D8-BBD7-CCE9431645EC}">
                        <a14:shadowObscured xmlns:a14="http://schemas.microsoft.com/office/drawing/2010/main"/>
                      </a:ext>
                    </a:extLst>
                  </pic:spPr>
                </pic:pic>
              </a:graphicData>
            </a:graphic>
          </wp:inline>
        </w:drawing>
      </w:r>
    </w:p>
    <w:p w14:paraId="2E6971CB" w14:textId="0A651F03" w:rsidR="00FB6076" w:rsidRDefault="00DF0499" w:rsidP="00C8046E">
      <w:pPr>
        <w:ind w:left="240" w:right="240" w:firstLine="480"/>
        <w:jc w:val="center"/>
      </w:pPr>
      <w:bookmarkStart w:id="104" w:name="_Toc202612363"/>
      <w:bookmarkStart w:id="105" w:name="_Toc203041018"/>
      <w:r>
        <w:rPr>
          <w:rFonts w:hint="eastAsia"/>
        </w:rPr>
        <w:t>圖</w:t>
      </w:r>
      <w:r>
        <w:rPr>
          <w:rFonts w:hint="eastAsia"/>
        </w:rPr>
        <w:t xml:space="preserve"> 3 -</w:t>
      </w:r>
      <w:r w:rsidR="004D7FE5">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14</w:t>
      </w:r>
      <w:r>
        <w:fldChar w:fldCharType="end"/>
      </w:r>
      <w:r w:rsidR="00EC457D">
        <w:rPr>
          <w:rFonts w:hint="eastAsia"/>
        </w:rPr>
        <w:t xml:space="preserve"> </w:t>
      </w:r>
      <w:r w:rsidR="00EC457D">
        <w:rPr>
          <w:rFonts w:hint="eastAsia"/>
        </w:rPr>
        <w:t>就業博覽會當天籃球場路邊停車場</w:t>
      </w:r>
      <w:bookmarkStart w:id="106" w:name="_Toc202744850"/>
      <w:bookmarkEnd w:id="104"/>
      <w:bookmarkEnd w:id="105"/>
    </w:p>
    <w:p w14:paraId="4BB3AC0D" w14:textId="6C164BDE" w:rsidR="002D64A0" w:rsidRDefault="00AA6376" w:rsidP="00FB6076">
      <w:pPr>
        <w:pStyle w:val="3"/>
        <w:ind w:right="240"/>
      </w:pPr>
      <w:r>
        <w:rPr>
          <w:rFonts w:hint="eastAsia"/>
        </w:rPr>
        <w:t>數位化願景與智慧城市延伸</w:t>
      </w:r>
      <w:r w:rsidR="00441020">
        <w:rPr>
          <w:rFonts w:hint="eastAsia"/>
        </w:rPr>
        <w:t>意義</w:t>
      </w:r>
      <w:bookmarkEnd w:id="106"/>
    </w:p>
    <w:p w14:paraId="19B2927F" w14:textId="6D48FB5B" w:rsidR="00683300" w:rsidRDefault="00683300" w:rsidP="00C8046E">
      <w:pPr>
        <w:ind w:leftChars="-59" w:left="-142" w:right="240" w:firstLineChars="0" w:firstLine="480"/>
      </w:pPr>
      <w:r>
        <w:rPr>
          <w:rFonts w:hint="eastAsia"/>
        </w:rPr>
        <w:t>本研究以本校車牌辨識系統所產生之車輛進出紀錄為分析基礎，透過系統性資料處理流程，針對校園停車場</w:t>
      </w:r>
      <w:proofErr w:type="gramStart"/>
      <w:r>
        <w:rPr>
          <w:rFonts w:hint="eastAsia"/>
        </w:rPr>
        <w:t>的在場車輛</w:t>
      </w:r>
      <w:proofErr w:type="gramEnd"/>
      <w:r>
        <w:rPr>
          <w:rFonts w:hint="eastAsia"/>
        </w:rPr>
        <w:t>數、停留時間、尖峰壓力與跨夜停放行為進行</w:t>
      </w:r>
      <w:proofErr w:type="gramStart"/>
      <w:r>
        <w:rPr>
          <w:rFonts w:hint="eastAsia"/>
        </w:rPr>
        <w:t>可視化分析</w:t>
      </w:r>
      <w:proofErr w:type="gramEnd"/>
      <w:r>
        <w:rPr>
          <w:rFonts w:hint="eastAsia"/>
        </w:rPr>
        <w:t>。相較以往多著重於制度</w:t>
      </w:r>
      <w:proofErr w:type="gramStart"/>
      <w:r>
        <w:rPr>
          <w:rFonts w:hint="eastAsia"/>
        </w:rPr>
        <w:t>規</w:t>
      </w:r>
      <w:proofErr w:type="gramEnd"/>
      <w:r>
        <w:rPr>
          <w:rFonts w:hint="eastAsia"/>
        </w:rPr>
        <w:t>畫或問卷調查方式的停車研究，過去尚缺乏</w:t>
      </w:r>
      <w:proofErr w:type="gramStart"/>
      <w:r>
        <w:rPr>
          <w:rFonts w:hint="eastAsia"/>
        </w:rPr>
        <w:t>針對車辨資料</w:t>
      </w:r>
      <w:proofErr w:type="gramEnd"/>
      <w:r>
        <w:rPr>
          <w:rFonts w:hint="eastAsia"/>
        </w:rPr>
        <w:t>的實證應用。本研究可視為初步填補此一空白，亦為校園交通管理提供一種以資料為核心的理解方式</w:t>
      </w:r>
      <w:r w:rsidR="00594373">
        <w:rPr>
          <w:rFonts w:hint="eastAsia"/>
        </w:rPr>
        <w:t>，</w:t>
      </w:r>
      <w:r w:rsidR="00594373">
        <w:t>期透過資料分析與視覺化，為未來管理優化與智慧校園推動奠定實證基礎參考。</w:t>
      </w:r>
    </w:p>
    <w:p w14:paraId="1FF840D8" w14:textId="47902BDD" w:rsidR="00683300" w:rsidRDefault="00683300" w:rsidP="00C63801">
      <w:pPr>
        <w:ind w:leftChars="-59" w:left="-142" w:right="240" w:firstLineChars="0" w:firstLine="480"/>
      </w:pPr>
      <w:r>
        <w:rPr>
          <w:rFonts w:hint="eastAsia"/>
        </w:rPr>
        <w:t>雖未涉及系統建置，</w:t>
      </w:r>
      <w:r w:rsidR="0072356D" w:rsidRPr="0072356D">
        <w:rPr>
          <w:rFonts w:hint="eastAsia"/>
        </w:rPr>
        <w:t>但</w:t>
      </w:r>
      <w:r w:rsidR="0072356D">
        <w:rPr>
          <w:rFonts w:hint="eastAsia"/>
        </w:rPr>
        <w:t>本研究</w:t>
      </w:r>
      <w:r w:rsidR="0072356D" w:rsidRPr="0072356D">
        <w:rPr>
          <w:rFonts w:hint="eastAsia"/>
        </w:rPr>
        <w:t>所建立之資料處理邏輯與</w:t>
      </w:r>
      <w:proofErr w:type="gramStart"/>
      <w:r w:rsidR="0072356D" w:rsidRPr="0072356D">
        <w:rPr>
          <w:rFonts w:hint="eastAsia"/>
        </w:rPr>
        <w:t>可視化呈現</w:t>
      </w:r>
      <w:proofErr w:type="gramEnd"/>
      <w:r w:rsidR="0072356D" w:rsidRPr="0072356D">
        <w:rPr>
          <w:rFonts w:hint="eastAsia"/>
        </w:rPr>
        <w:t>方式，可作為後續管理策略制定與制度檢討的參考依據。透過系統性整理</w:t>
      </w:r>
      <w:proofErr w:type="gramStart"/>
      <w:r w:rsidR="0072356D" w:rsidRPr="0072356D">
        <w:rPr>
          <w:rFonts w:hint="eastAsia"/>
        </w:rPr>
        <w:t>每日在場車輛</w:t>
      </w:r>
      <w:proofErr w:type="gramEnd"/>
      <w:r w:rsidR="0072356D" w:rsidRPr="0072356D">
        <w:rPr>
          <w:rFonts w:hint="eastAsia"/>
        </w:rPr>
        <w:t>變化、停留時數分佈與跨夜停車統計等面向，管理單位得以更直觀地掌握不同時段與日期的實際使用情況，進而支援票證制度、場域調度與行政溝通等面向的管理判斷。</w:t>
      </w:r>
    </w:p>
    <w:p w14:paraId="638C79E3" w14:textId="2FA9A7E6" w:rsidR="00C63801" w:rsidRDefault="00683300" w:rsidP="00CD42A7">
      <w:pPr>
        <w:ind w:leftChars="-59" w:left="-142" w:right="240" w:firstLineChars="0" w:firstLine="480"/>
      </w:pPr>
      <w:r>
        <w:rPr>
          <w:rFonts w:hint="eastAsia"/>
        </w:rPr>
        <w:t>此一資料導向的管理概念，正呼應</w:t>
      </w:r>
      <w:r w:rsidR="00AB5617">
        <w:rPr>
          <w:rFonts w:hint="eastAsia"/>
        </w:rPr>
        <w:t>陽明交大</w:t>
      </w:r>
      <w:r>
        <w:rPr>
          <w:rFonts w:hint="eastAsia"/>
        </w:rPr>
        <w:t>於《創新智慧校園》中所揭示的政策藍圖</w:t>
      </w:r>
      <w:r w:rsidR="00C7106F">
        <w:rPr>
          <w:rFonts w:hint="eastAsia"/>
        </w:rPr>
        <w:t>(</w:t>
      </w:r>
      <w:r w:rsidR="00C7106F">
        <w:rPr>
          <w:rFonts w:hint="eastAsia"/>
        </w:rPr>
        <w:t>圖</w:t>
      </w:r>
      <w:r w:rsidR="00C7106F">
        <w:rPr>
          <w:rFonts w:hint="eastAsia"/>
        </w:rPr>
        <w:t>3</w:t>
      </w:r>
      <w:r w:rsidR="002D5B75">
        <w:t xml:space="preserve"> - 15</w:t>
      </w:r>
      <w:r w:rsidR="00C7106F">
        <w:rPr>
          <w:rFonts w:hint="eastAsia"/>
        </w:rPr>
        <w:t>)</w:t>
      </w:r>
      <w:r w:rsidR="008A6D51">
        <w:fldChar w:fldCharType="begin"/>
      </w:r>
      <w:r w:rsidR="00F34F01">
        <w:rPr>
          <w:rFonts w:hint="eastAsia"/>
        </w:rPr>
        <w:instrText xml:space="preserve"> ADDIN EN.CITE &lt;EndNote&gt;&lt;Cite&gt;&lt;Author&gt;</w:instrText>
      </w:r>
      <w:r w:rsidR="00F34F01">
        <w:rPr>
          <w:rFonts w:hint="eastAsia"/>
        </w:rPr>
        <w:instrText>國立陽明交通大學</w:instrText>
      </w:r>
      <w:r w:rsidR="00F34F01">
        <w:rPr>
          <w:rFonts w:hint="eastAsia"/>
        </w:rPr>
        <w:instrText>&lt;/Author&gt;&lt;Year&gt;2023&lt;/Year&gt;&lt;RecNum&gt;27&lt;/RecNum&gt;&lt;DisplayText&gt;[22]&lt;/DisplayText&gt;&lt;record&gt;&lt;rec-number&gt;27&lt;/rec-number&gt;&lt;foreign-keys&gt;&lt;key app="EN" db-id="dd2w5avfaexftzex9rmp5xxtt0awe5wf9ra5" timestamp="1750666096"&gt;27&lt;/key&gt;&lt;/foreign-keys&gt;&lt;ref-type name="Report"&gt;27&lt;/ref-type&gt;&lt;contributors&gt;&lt;authors&gt;&lt;author&gt;&lt;style face="normal" font="default" charset="136" size="100%"&gt;</w:instrText>
      </w:r>
      <w:r w:rsidR="00F34F01">
        <w:rPr>
          <w:rFonts w:hint="eastAsia"/>
        </w:rPr>
        <w:instrText>國立陽明交通大學</w:instrText>
      </w:r>
      <w:r w:rsidR="00F34F01">
        <w:rPr>
          <w:rFonts w:hint="eastAsia"/>
        </w:rPr>
        <w:instrText>&lt;/style&gt;&lt;/author&gt;&lt;/authors&gt;&lt;/contributors&gt;&lt;titles&gt;&lt;title&gt;&lt;style face="normal" font="default" charset="136" size="100%"&gt;</w:instrText>
      </w:r>
      <w:r w:rsidR="00F34F01">
        <w:rPr>
          <w:rFonts w:hint="eastAsia"/>
        </w:rPr>
        <w:instrText>創新智慧校園：以數位轉型驅動大學治理</w:instrText>
      </w:r>
      <w:r w:rsidR="00F34F01">
        <w:rPr>
          <w:rFonts w:hint="eastAsia"/>
        </w:rPr>
        <w:instrText>&lt;/style&gt;&lt;/title&gt;&lt;/titles&gt;&lt;dates&gt;&lt;year&gt;2023&lt;/year&gt;&lt;/dates&gt;&lt;pub-location&gt;&lt;style face="normal" font="default" charset="136" size="100%"&gt;</w:instrText>
      </w:r>
      <w:r w:rsidR="00F34F01">
        <w:rPr>
          <w:rFonts w:hint="eastAsia"/>
        </w:rPr>
        <w:instrText>新竹市</w:instrText>
      </w:r>
      <w:r w:rsidR="00F34F01">
        <w:rPr>
          <w:rFonts w:hint="eastAsia"/>
        </w:rPr>
        <w:instrText>&lt;/style&gt;&lt;/pub-location&gt;&lt;publisher&gt;&lt;style face="normal" font="default" charset="136" size="100%"&gt;</w:instrText>
      </w:r>
      <w:r w:rsidR="00F34F01">
        <w:rPr>
          <w:rFonts w:hint="eastAsia"/>
        </w:rPr>
        <w:instrText>國立陽明交通大學</w:instrText>
      </w:r>
      <w:r w:rsidR="00F34F01">
        <w:rPr>
          <w:rFonts w:hint="eastAsia"/>
        </w:rPr>
        <w:instrText>&lt;/style&gt;&lt;style face="normal" font="default" size="100%"&gt; &lt;/style&gt;&lt;style face="normal" font="default" charset="136" size="100%"&gt;</w:instrText>
      </w:r>
      <w:r w:rsidR="00F34F01">
        <w:rPr>
          <w:rFonts w:hint="eastAsia"/>
        </w:rPr>
        <w:instrText>校務大數據研究中心</w:instrText>
      </w:r>
      <w:r w:rsidR="00F34F01">
        <w:rPr>
          <w:rFonts w:hint="eastAsia"/>
        </w:rPr>
        <w:instrText>&lt;/style&gt;&lt;/publisher&gt;&lt;isbn&gt;&lt;style face="normal" font="default" size="100%"&gt;CIRDA &lt;/style&gt;&lt;style face="normal" font="default" charset="136" size="100%"&gt;</w:instrText>
      </w:r>
      <w:r w:rsidR="00F34F01">
        <w:rPr>
          <w:rFonts w:hint="eastAsia"/>
        </w:rPr>
        <w:instrText>電子報</w:instrText>
      </w:r>
      <w:r w:rsidR="00F34F01">
        <w:rPr>
          <w:rFonts w:hint="eastAsia"/>
        </w:rPr>
        <w:instrText>&lt;/style&gt;&lt;style face="normal" font="default" size="100%"&gt; &lt;/style&gt;&lt;style face="normal" font="default" charset="136" size="100%"&gt;</w:instrText>
      </w:r>
      <w:r w:rsidR="00F34F01">
        <w:rPr>
          <w:rFonts w:hint="eastAsia"/>
        </w:rPr>
        <w:instrText>第</w:instrText>
      </w:r>
      <w:r w:rsidR="00F34F01">
        <w:rPr>
          <w:rFonts w:hint="eastAsia"/>
        </w:rPr>
        <w:instrText>&lt;/style&gt;&lt;style face="normal" font="default" size="100%"&gt;10&lt;/style&gt;&lt;style face="normal" font="default" charset="136" size="100%"&gt;</w:instrText>
      </w:r>
      <w:r w:rsidR="00F34F01">
        <w:rPr>
          <w:rFonts w:hint="eastAsia"/>
        </w:rPr>
        <w:instrText>期</w:instrText>
      </w:r>
      <w:r w:rsidR="00F34F01">
        <w:rPr>
          <w:rFonts w:hint="eastAsia"/>
        </w:rPr>
        <w:instrText>&lt;/style&gt;&lt;/isbn&gt;&lt;urls&gt;&lt;/urls&gt;&lt;access-date&gt;&lt;style face="normal" font="default" size="100%"&gt;2025&lt;/style&gt;&lt;style face="normal" font="default" charset="136" size="100%"&gt;</w:instrText>
      </w:r>
      <w:r w:rsidR="00F34F01">
        <w:rPr>
          <w:rFonts w:hint="eastAsia"/>
        </w:rPr>
        <w:instrText>年</w:instrText>
      </w:r>
      <w:r w:rsidR="00F34F01">
        <w:rPr>
          <w:rFonts w:hint="eastAsia"/>
        </w:rPr>
        <w:instrText>&lt;/style&gt;&lt;style face="normal" font="default" size="100%"&gt;6&lt;/style&gt;&lt;style face="normal" font="default" charset="136" size="100%"&gt;</w:instrText>
      </w:r>
      <w:r w:rsidR="00F34F01">
        <w:rPr>
          <w:rFonts w:hint="eastAsia"/>
        </w:rPr>
        <w:instrText>月</w:instrText>
      </w:r>
      <w:r w:rsidR="00F34F01">
        <w:rPr>
          <w:rFonts w:hint="eastAsia"/>
        </w:rPr>
        <w:instrText>&lt;/style&gt;&lt;style face="normal" font="default" size="100%"&gt;23&lt;/style&gt;&lt;style face="normal" font="default" charset="136" size="100%"&gt;</w:instrText>
      </w:r>
      <w:r w:rsidR="00F34F01">
        <w:rPr>
          <w:rFonts w:hint="eastAsia"/>
        </w:rPr>
        <w:instrText>日</w:instrText>
      </w:r>
      <w:r w:rsidR="00F34F01">
        <w:rPr>
          <w:rFonts w:hint="eastAsia"/>
        </w:rPr>
        <w:instrText>&lt;/style&gt;&lt;/access-date&gt;&lt;/rec</w:instrText>
      </w:r>
      <w:r w:rsidR="00F34F01">
        <w:instrText>ord&gt;&lt;/Cite&gt;&lt;/EndNote&gt;</w:instrText>
      </w:r>
      <w:r w:rsidR="008A6D51">
        <w:fldChar w:fldCharType="separate"/>
      </w:r>
      <w:r w:rsidR="00F34F01">
        <w:rPr>
          <w:noProof/>
        </w:rPr>
        <w:t>[</w:t>
      </w:r>
      <w:hyperlink w:anchor="_ENREF_22" w:tooltip="國立陽明交通大學, 2023 #27" w:history="1">
        <w:r w:rsidR="003A6DF6">
          <w:rPr>
            <w:noProof/>
          </w:rPr>
          <w:t>22</w:t>
        </w:r>
      </w:hyperlink>
      <w:r w:rsidR="00F34F01">
        <w:rPr>
          <w:noProof/>
        </w:rPr>
        <w:t>]</w:t>
      </w:r>
      <w:r w:rsidR="008A6D51">
        <w:fldChar w:fldCharType="end"/>
      </w:r>
      <w:r>
        <w:rPr>
          <w:rFonts w:hint="eastAsia"/>
        </w:rPr>
        <w:t>。</w:t>
      </w:r>
      <w:r w:rsidR="0072356D" w:rsidRPr="0072356D">
        <w:rPr>
          <w:rFonts w:hint="eastAsia"/>
        </w:rPr>
        <w:t>例如推動「智慧停車系統自動偵測停車熱點」與「</w:t>
      </w:r>
      <w:proofErr w:type="gramStart"/>
      <w:r w:rsidR="0072356D" w:rsidRPr="0072356D">
        <w:rPr>
          <w:rFonts w:hint="eastAsia"/>
        </w:rPr>
        <w:t>整合物聯網</w:t>
      </w:r>
      <w:proofErr w:type="gramEnd"/>
      <w:r w:rsidR="0072356D" w:rsidRPr="0072356D">
        <w:rPr>
          <w:rFonts w:hint="eastAsia"/>
        </w:rPr>
        <w:t>數據發</w:t>
      </w:r>
      <w:r w:rsidR="0072356D" w:rsidRPr="0072356D">
        <w:rPr>
          <w:rFonts w:hint="eastAsia"/>
        </w:rPr>
        <w:lastRenderedPageBreak/>
        <w:t>展儀表板與預測模型」智慧校園，皆強調資料整合與應用的價值。本研究所處理</w:t>
      </w:r>
      <w:proofErr w:type="gramStart"/>
      <w:r w:rsidR="0072356D" w:rsidRPr="0072356D">
        <w:rPr>
          <w:rFonts w:hint="eastAsia"/>
        </w:rPr>
        <w:t>之車辨資料</w:t>
      </w:r>
      <w:proofErr w:type="gramEnd"/>
      <w:r w:rsidR="0072356D" w:rsidRPr="0072356D">
        <w:rPr>
          <w:rFonts w:hint="eastAsia"/>
        </w:rPr>
        <w:t>，與此類政策目標具高度關聯性，未來若</w:t>
      </w:r>
      <w:proofErr w:type="gramStart"/>
      <w:r w:rsidR="0072356D" w:rsidRPr="0072356D">
        <w:rPr>
          <w:rFonts w:hint="eastAsia"/>
        </w:rPr>
        <w:t>結合車辨系統</w:t>
      </w:r>
      <w:proofErr w:type="gramEnd"/>
      <w:r w:rsidR="0072356D" w:rsidRPr="0072356D">
        <w:rPr>
          <w:rFonts w:hint="eastAsia"/>
        </w:rPr>
        <w:t>與校內行政平台，即可望納入整體智慧校園資料治理體系，提供交通面向的實證支撐。</w:t>
      </w:r>
    </w:p>
    <w:p w14:paraId="42EBC643" w14:textId="69772245" w:rsidR="00FD57FE" w:rsidRPr="00841A5D" w:rsidRDefault="00FD57FE" w:rsidP="00683300">
      <w:pPr>
        <w:ind w:leftChars="0" w:left="0" w:right="240" w:firstLineChars="0" w:firstLine="0"/>
      </w:pPr>
      <w:r w:rsidRPr="00FD57FE">
        <w:rPr>
          <w:noProof/>
        </w:rPr>
        <w:drawing>
          <wp:inline distT="0" distB="0" distL="0" distR="0" wp14:anchorId="6767B3DE" wp14:editId="6B30B5D3">
            <wp:extent cx="5760085" cy="2867660"/>
            <wp:effectExtent l="0" t="0" r="0" b="889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085" cy="2867660"/>
                    </a:xfrm>
                    <a:prstGeom prst="rect">
                      <a:avLst/>
                    </a:prstGeom>
                  </pic:spPr>
                </pic:pic>
              </a:graphicData>
            </a:graphic>
          </wp:inline>
        </w:drawing>
      </w:r>
    </w:p>
    <w:p w14:paraId="6AA38426" w14:textId="49FBD540" w:rsidR="00860C1B" w:rsidRDefault="00DF0499" w:rsidP="00FD57FE">
      <w:pPr>
        <w:ind w:leftChars="0" w:left="0" w:right="240" w:firstLineChars="0" w:firstLine="0"/>
        <w:jc w:val="center"/>
      </w:pPr>
      <w:bookmarkStart w:id="107" w:name="_Toc202612365"/>
      <w:bookmarkStart w:id="108" w:name="_Toc203041019"/>
      <w:r>
        <w:rPr>
          <w:rFonts w:hint="eastAsia"/>
        </w:rPr>
        <w:t>圖</w:t>
      </w:r>
      <w:r>
        <w:rPr>
          <w:rFonts w:hint="eastAsia"/>
        </w:rPr>
        <w:t xml:space="preserve"> 3 -</w:t>
      </w:r>
      <w:r w:rsidR="004D7FE5">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15</w:t>
      </w:r>
      <w:r>
        <w:fldChar w:fldCharType="end"/>
      </w:r>
      <w:r w:rsidR="00FD57FE">
        <w:rPr>
          <w:rFonts w:hint="eastAsia"/>
        </w:rPr>
        <w:t xml:space="preserve"> </w:t>
      </w:r>
      <w:r w:rsidR="00FD57FE">
        <w:t>創新智慧校園</w:t>
      </w:r>
      <w:r w:rsidR="00FD57FE">
        <w:rPr>
          <w:rFonts w:hint="eastAsia"/>
        </w:rPr>
        <w:t>發展</w:t>
      </w:r>
      <w:r w:rsidR="00683300">
        <w:rPr>
          <w:rFonts w:hint="eastAsia"/>
        </w:rPr>
        <w:t>圖</w:t>
      </w:r>
      <w:r w:rsidR="00447C91">
        <w:rPr>
          <w:rFonts w:hint="eastAsia"/>
        </w:rPr>
        <w:t>(</w:t>
      </w:r>
      <w:r w:rsidR="00447C91">
        <w:rPr>
          <w:rFonts w:hint="eastAsia"/>
        </w:rPr>
        <w:t>圖片來源</w:t>
      </w:r>
      <w:r w:rsidR="00447C91">
        <w:rPr>
          <w:rFonts w:hint="eastAsia"/>
        </w:rPr>
        <w:t>:</w:t>
      </w:r>
      <w:r w:rsidR="00447C91" w:rsidRPr="00447C91">
        <w:rPr>
          <w:rFonts w:hint="eastAsia"/>
        </w:rPr>
        <w:t xml:space="preserve"> </w:t>
      </w:r>
      <w:r w:rsidR="00447C91" w:rsidRPr="00447C91">
        <w:rPr>
          <w:rFonts w:hint="eastAsia"/>
        </w:rPr>
        <w:t>李大嵩</w:t>
      </w:r>
      <w:r w:rsidR="002A0CC2">
        <w:rPr>
          <w:rFonts w:hint="eastAsia"/>
        </w:rPr>
        <w:t>副校長</w:t>
      </w:r>
      <w:r w:rsidR="00447C91">
        <w:rPr>
          <w:rFonts w:hint="eastAsia"/>
        </w:rPr>
        <w:t>)</w:t>
      </w:r>
      <w:bookmarkEnd w:id="107"/>
      <w:bookmarkEnd w:id="108"/>
    </w:p>
    <w:p w14:paraId="2C744AE7" w14:textId="52128897" w:rsidR="00AD0D5F" w:rsidRDefault="00D85298" w:rsidP="00D85298">
      <w:pPr>
        <w:widowControl/>
        <w:spacing w:line="240" w:lineRule="auto"/>
        <w:ind w:leftChars="0" w:left="0" w:rightChars="0" w:right="0" w:firstLineChars="0" w:firstLine="0"/>
        <w:jc w:val="left"/>
      </w:pPr>
      <w:r>
        <w:br w:type="page"/>
      </w:r>
    </w:p>
    <w:p w14:paraId="56071EEA" w14:textId="3F263422" w:rsidR="005B5E52" w:rsidRDefault="00A9377E" w:rsidP="00D85298">
      <w:pPr>
        <w:pStyle w:val="1"/>
        <w:ind w:left="240" w:right="240" w:firstLine="641"/>
        <w:rPr>
          <w:szCs w:val="32"/>
        </w:rPr>
      </w:pPr>
      <w:bookmarkStart w:id="109" w:name="_Toc202744851"/>
      <w:r w:rsidRPr="00B77612">
        <w:rPr>
          <w:rFonts w:hint="eastAsia"/>
          <w:szCs w:val="32"/>
        </w:rPr>
        <w:lastRenderedPageBreak/>
        <w:t xml:space="preserve">第四章　</w:t>
      </w:r>
      <w:r w:rsidR="00564DC7" w:rsidRPr="00B77612">
        <w:rPr>
          <w:rFonts w:hint="eastAsia"/>
          <w:szCs w:val="32"/>
        </w:rPr>
        <w:t>停車行為分</w:t>
      </w:r>
      <w:r w:rsidR="007417C6">
        <w:rPr>
          <w:rFonts w:hint="eastAsia"/>
          <w:szCs w:val="32"/>
        </w:rPr>
        <w:t>析</w:t>
      </w:r>
      <w:bookmarkEnd w:id="109"/>
      <w:r w:rsidR="007417C6">
        <w:rPr>
          <w:rFonts w:hint="eastAsia"/>
          <w:szCs w:val="32"/>
        </w:rPr>
        <w:t xml:space="preserve"> </w:t>
      </w:r>
    </w:p>
    <w:p w14:paraId="0CBE420D" w14:textId="7656A5C2" w:rsidR="00B938AE" w:rsidRDefault="00B938AE" w:rsidP="00317B22">
      <w:pPr>
        <w:ind w:leftChars="-59" w:left="-142" w:right="240" w:firstLineChars="359" w:firstLine="862"/>
      </w:pPr>
      <w:r>
        <w:rPr>
          <w:rFonts w:hint="eastAsia"/>
        </w:rPr>
        <w:t>第三章已說明國立陽明交通大學光復校區目前的停車管理制度、票種分類、校區規劃及近年所推動的智慧停車設施，包括車牌辨識系統及電子繳費流程。然而，雖然硬體及制度面已具備基礎的數位化條件，但仍缺乏針對車牌辨識系統所累積之大量資料，進一步進行系統性行為分析及需求特性探索的研究。</w:t>
      </w:r>
    </w:p>
    <w:p w14:paraId="37AAD212" w14:textId="79F8A152" w:rsidR="00B938AE" w:rsidRPr="00B938AE" w:rsidRDefault="00B938AE" w:rsidP="00317B22">
      <w:pPr>
        <w:ind w:leftChars="-59" w:left="-142" w:right="240" w:firstLine="480"/>
      </w:pPr>
      <w:r>
        <w:rPr>
          <w:rFonts w:hint="eastAsia"/>
        </w:rPr>
        <w:t>因此，第四章將以民國</w:t>
      </w:r>
      <w:proofErr w:type="gramStart"/>
      <w:r>
        <w:rPr>
          <w:rFonts w:hint="eastAsia"/>
        </w:rPr>
        <w:t>113</w:t>
      </w:r>
      <w:proofErr w:type="gramEnd"/>
      <w:r>
        <w:rPr>
          <w:rFonts w:hint="eastAsia"/>
        </w:rPr>
        <w:t>年度車牌辨識系統的進出紀錄為依據，透過資料清洗、欄位標準化、異常值剔除等程序，建立可進行行為分析的資料集，並進一步針對不同時間尺度、不同票種以及停留時間分布，進行統計與視覺化探討。期望透過資料導向的方式，揭示停車需求的潛在結構及問題點，為後續校園停車政策及智慧治理方案提供可行的參考基礎。</w:t>
      </w:r>
    </w:p>
    <w:p w14:paraId="5473C1E1" w14:textId="103C83E3" w:rsidR="00C50AAC" w:rsidRDefault="00C50AAC" w:rsidP="00C50AAC">
      <w:pPr>
        <w:pStyle w:val="2"/>
        <w:ind w:right="240"/>
      </w:pPr>
      <w:bookmarkStart w:id="110" w:name="_Toc202744852"/>
      <w:r>
        <w:rPr>
          <w:rFonts w:hint="eastAsia"/>
        </w:rPr>
        <w:t>資料前處理</w:t>
      </w:r>
      <w:bookmarkEnd w:id="110"/>
    </w:p>
    <w:p w14:paraId="1339E8FA" w14:textId="77777777" w:rsidR="0093541A" w:rsidRDefault="0093541A" w:rsidP="00317B22">
      <w:pPr>
        <w:ind w:leftChars="-59" w:left="-142" w:right="240" w:firstLine="480"/>
      </w:pPr>
      <w:r>
        <w:t>在進行停車行為資料分析前，資料的清洗與整合為不可或缺的基礎步驟。資料品質將直接影響後續分析的準確性與解釋能力，也關係到最終研究成果的應用價值。雖然資料前處理與資料探</w:t>
      </w:r>
      <w:proofErr w:type="gramStart"/>
      <w:r>
        <w:t>勘</w:t>
      </w:r>
      <w:proofErr w:type="gramEnd"/>
      <w:r>
        <w:t>屬於知識發掘（</w:t>
      </w:r>
      <w:r>
        <w:t>Knowledge Discovery in Databases, KDD</w:t>
      </w:r>
      <w:r>
        <w:t>）流程中的不同階段，但其邏輯密切相連，共同構成資料科學中不可忽視的核心環節。</w:t>
      </w:r>
    </w:p>
    <w:p w14:paraId="2FAB7658" w14:textId="72253F40" w:rsidR="0093541A" w:rsidRDefault="0093541A" w:rsidP="00317B22">
      <w:pPr>
        <w:ind w:leftChars="-59" w:left="-142" w:right="240" w:firstLine="480"/>
      </w:pPr>
      <w:proofErr w:type="spellStart"/>
      <w:r w:rsidRPr="00CB19DD">
        <w:rPr>
          <w:rFonts w:hint="eastAsia"/>
        </w:rPr>
        <w:t>Alasadi</w:t>
      </w:r>
      <w:proofErr w:type="spellEnd"/>
      <w:r w:rsidRPr="00CB19DD">
        <w:rPr>
          <w:rFonts w:hint="eastAsia"/>
        </w:rPr>
        <w:t>與</w:t>
      </w:r>
      <w:proofErr w:type="spellStart"/>
      <w:r w:rsidRPr="00CB19DD">
        <w:rPr>
          <w:rFonts w:hint="eastAsia"/>
        </w:rPr>
        <w:t>Bhaya</w:t>
      </w:r>
      <w:proofErr w:type="spellEnd"/>
      <w:r w:rsidRPr="00CB19DD">
        <w:rPr>
          <w:rFonts w:hint="eastAsia"/>
        </w:rPr>
        <w:t>針對資料前處理提出了系統性的分析，指出資料常見的問題包括：缺失值（</w:t>
      </w:r>
      <w:r w:rsidRPr="00CB19DD">
        <w:rPr>
          <w:rFonts w:hint="eastAsia"/>
        </w:rPr>
        <w:t>missing values</w:t>
      </w:r>
      <w:r w:rsidRPr="00CB19DD">
        <w:rPr>
          <w:rFonts w:hint="eastAsia"/>
        </w:rPr>
        <w:t>）、雜訊（</w:t>
      </w:r>
      <w:r w:rsidRPr="00CB19DD">
        <w:rPr>
          <w:rFonts w:hint="eastAsia"/>
        </w:rPr>
        <w:t>noise</w:t>
      </w:r>
      <w:r w:rsidRPr="00CB19DD">
        <w:rPr>
          <w:rFonts w:hint="eastAsia"/>
        </w:rPr>
        <w:t>）、資料不完整（</w:t>
      </w:r>
      <w:r w:rsidRPr="00CB19DD">
        <w:rPr>
          <w:rFonts w:hint="eastAsia"/>
        </w:rPr>
        <w:t>incompleteness</w:t>
      </w:r>
      <w:r w:rsidRPr="00CB19DD">
        <w:rPr>
          <w:rFonts w:hint="eastAsia"/>
        </w:rPr>
        <w:t>）、資料不一致（</w:t>
      </w:r>
      <w:r w:rsidRPr="00CB19DD">
        <w:rPr>
          <w:rFonts w:hint="eastAsia"/>
        </w:rPr>
        <w:t>inconsistency</w:t>
      </w:r>
      <w:r w:rsidRPr="00CB19DD">
        <w:rPr>
          <w:rFonts w:hint="eastAsia"/>
        </w:rPr>
        <w:t>）以及離群值（</w:t>
      </w:r>
      <w:r w:rsidRPr="00CB19DD">
        <w:rPr>
          <w:rFonts w:hint="eastAsia"/>
        </w:rPr>
        <w:t>outliers</w:t>
      </w:r>
      <w:r w:rsidRPr="00CB19DD">
        <w:rPr>
          <w:rFonts w:hint="eastAsia"/>
        </w:rPr>
        <w:t>）。</w:t>
      </w:r>
      <w:r>
        <w:t>為處理這些問題，資料前處理一般涵蓋資料清理（</w:t>
      </w:r>
      <w:r>
        <w:t>cleaning</w:t>
      </w:r>
      <w:r>
        <w:t>）、整合（</w:t>
      </w:r>
      <w:r>
        <w:t>integration</w:t>
      </w:r>
      <w:r>
        <w:t>）、轉換（</w:t>
      </w:r>
      <w:r>
        <w:t>transformation</w:t>
      </w:r>
      <w:r>
        <w:t>）</w:t>
      </w:r>
      <w:proofErr w:type="gramStart"/>
      <w:r>
        <w:t>與降維</w:t>
      </w:r>
      <w:proofErr w:type="gramEnd"/>
      <w:r>
        <w:t>（</w:t>
      </w:r>
      <w:r>
        <w:t>dimensionality reduction</w:t>
      </w:r>
      <w:r>
        <w:t>）四大方向</w:t>
      </w:r>
      <w:r>
        <w:fldChar w:fldCharType="begin"/>
      </w:r>
      <w:r w:rsidR="00F34F01">
        <w:instrText xml:space="preserve"> ADDIN EN.CITE &lt;EndNote&gt;&lt;Cite&gt;&lt;Author&gt;Alasadi&lt;/Author&gt;&lt;Year&gt;2017&lt;/Year&gt;&lt;RecNum&gt;17&lt;/RecNum&gt;&lt;DisplayText&gt;[23]&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fldChar w:fldCharType="separate"/>
      </w:r>
      <w:r w:rsidR="00F34F01">
        <w:rPr>
          <w:noProof/>
        </w:rPr>
        <w:t>[</w:t>
      </w:r>
      <w:hyperlink w:anchor="_ENREF_23" w:tooltip="Alasadi, 2017 #17" w:history="1">
        <w:r w:rsidR="003A6DF6">
          <w:rPr>
            <w:noProof/>
          </w:rPr>
          <w:t>23</w:t>
        </w:r>
      </w:hyperlink>
      <w:r w:rsidR="00F34F01">
        <w:rPr>
          <w:noProof/>
        </w:rPr>
        <w:t>]</w:t>
      </w:r>
      <w:r>
        <w:fldChar w:fldCharType="end"/>
      </w:r>
      <w:r>
        <w:rPr>
          <w:rFonts w:hint="eastAsia"/>
        </w:rPr>
        <w:t>。而</w:t>
      </w:r>
      <w:proofErr w:type="spellStart"/>
      <w:r w:rsidRPr="00150789">
        <w:rPr>
          <w:rFonts w:hint="eastAsia"/>
        </w:rPr>
        <w:t>Garc</w:t>
      </w:r>
      <w:proofErr w:type="spellEnd"/>
      <w:r w:rsidRPr="00150789">
        <w:rPr>
          <w:rFonts w:hint="eastAsia"/>
        </w:rPr>
        <w:t>í</w:t>
      </w:r>
      <w:r w:rsidRPr="00150789">
        <w:rPr>
          <w:rFonts w:hint="eastAsia"/>
        </w:rPr>
        <w:t>a</w:t>
      </w:r>
      <w:r w:rsidRPr="00150789">
        <w:rPr>
          <w:rFonts w:hint="eastAsia"/>
        </w:rPr>
        <w:t>等人（</w:t>
      </w:r>
      <w:r w:rsidRPr="00150789">
        <w:rPr>
          <w:rFonts w:hint="eastAsia"/>
        </w:rPr>
        <w:t>2016</w:t>
      </w:r>
      <w:r w:rsidRPr="00150789">
        <w:rPr>
          <w:rFonts w:hint="eastAsia"/>
        </w:rPr>
        <w:t>）針對大數據環境中的資料前處理技術進行了全面性的回顧，強調資料前處理是知識發掘流程（</w:t>
      </w:r>
      <w:r w:rsidRPr="00150789">
        <w:rPr>
          <w:rFonts w:hint="eastAsia"/>
        </w:rPr>
        <w:t>Knowledge Discovery Process</w:t>
      </w:r>
      <w:r w:rsidRPr="00150789">
        <w:rPr>
          <w:rFonts w:hint="eastAsia"/>
        </w:rPr>
        <w:t>）中的核心環節，尤其在處理大量且雜訊</w:t>
      </w:r>
      <w:proofErr w:type="gramStart"/>
      <w:r w:rsidRPr="00150789">
        <w:rPr>
          <w:rFonts w:hint="eastAsia"/>
        </w:rPr>
        <w:t>眾多、</w:t>
      </w:r>
      <w:proofErr w:type="gramEnd"/>
      <w:r w:rsidRPr="00150789">
        <w:rPr>
          <w:rFonts w:hint="eastAsia"/>
        </w:rPr>
        <w:t>遺漏值頻繁、不平衡樣本</w:t>
      </w:r>
      <w:proofErr w:type="gramStart"/>
      <w:r w:rsidRPr="00150789">
        <w:rPr>
          <w:rFonts w:hint="eastAsia"/>
        </w:rPr>
        <w:t>以及高維度</w:t>
      </w:r>
      <w:proofErr w:type="gramEnd"/>
      <w:r w:rsidRPr="00150789">
        <w:rPr>
          <w:rFonts w:hint="eastAsia"/>
        </w:rPr>
        <w:t>資料時，資料前處理的品質直接決定了後續資料探</w:t>
      </w:r>
      <w:proofErr w:type="gramStart"/>
      <w:r w:rsidRPr="00150789">
        <w:rPr>
          <w:rFonts w:hint="eastAsia"/>
        </w:rPr>
        <w:t>勘</w:t>
      </w:r>
      <w:proofErr w:type="gramEnd"/>
      <w:r w:rsidRPr="00150789">
        <w:rPr>
          <w:rFonts w:hint="eastAsia"/>
        </w:rPr>
        <w:t>（</w:t>
      </w:r>
      <w:r w:rsidRPr="00150789">
        <w:rPr>
          <w:rFonts w:hint="eastAsia"/>
        </w:rPr>
        <w:t>Data Mining</w:t>
      </w:r>
      <w:r w:rsidRPr="00150789">
        <w:rPr>
          <w:rFonts w:hint="eastAsia"/>
        </w:rPr>
        <w:t>）演算法的效能表現。該研究將資料前處理方法分為六大類</w:t>
      </w:r>
      <w:r>
        <w:fldChar w:fldCharType="begin"/>
      </w:r>
      <w:r w:rsidR="00F34F01">
        <w:instrText xml:space="preserve"> ADDIN EN.CITE &lt;EndNote&gt;&lt;Cite&gt;&lt;Author&gt;García&lt;/Author&gt;&lt;Year&gt;2016&lt;/Year&gt;&lt;RecNum&gt;23&lt;/RecNum&gt;&lt;DisplayText&gt;[24]&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fldChar w:fldCharType="separate"/>
      </w:r>
      <w:r w:rsidR="00F34F01">
        <w:rPr>
          <w:noProof/>
        </w:rPr>
        <w:t>[</w:t>
      </w:r>
      <w:hyperlink w:anchor="_ENREF_24" w:tooltip="García, 2016 #23" w:history="1">
        <w:r w:rsidR="003A6DF6">
          <w:rPr>
            <w:noProof/>
          </w:rPr>
          <w:t>24</w:t>
        </w:r>
      </w:hyperlink>
      <w:r w:rsidR="00F34F01">
        <w:rPr>
          <w:noProof/>
        </w:rPr>
        <w:t>]</w:t>
      </w:r>
      <w:r>
        <w:fldChar w:fldCharType="end"/>
      </w:r>
      <w:r w:rsidRPr="00150789">
        <w:rPr>
          <w:rFonts w:hint="eastAsia"/>
        </w:rPr>
        <w:t>：</w:t>
      </w:r>
    </w:p>
    <w:p w14:paraId="6FFAD570" w14:textId="04DB1EBB" w:rsidR="004A4F0C" w:rsidRDefault="004A4F0C" w:rsidP="0093541A">
      <w:pPr>
        <w:ind w:left="240" w:right="240" w:firstLine="480"/>
      </w:pPr>
    </w:p>
    <w:p w14:paraId="653694EB" w14:textId="27CAAF34" w:rsidR="004A4F0C" w:rsidRDefault="004A4F0C" w:rsidP="004A4F0C">
      <w:pPr>
        <w:pStyle w:val="a6"/>
        <w:numPr>
          <w:ilvl w:val="0"/>
          <w:numId w:val="16"/>
        </w:numPr>
        <w:spacing w:line="360" w:lineRule="auto"/>
        <w:ind w:right="240" w:firstLineChars="0"/>
      </w:pPr>
      <w:r>
        <w:rPr>
          <w:rFonts w:hint="eastAsia"/>
        </w:rPr>
        <w:lastRenderedPageBreak/>
        <w:t>資料清理</w:t>
      </w:r>
      <w:r>
        <w:rPr>
          <w:rFonts w:hint="eastAsia"/>
        </w:rPr>
        <w:t>(D</w:t>
      </w:r>
      <w:r>
        <w:t>ata Cleaning</w:t>
      </w:r>
      <w:r>
        <w:rPr>
          <w:rFonts w:hint="eastAsia"/>
        </w:rPr>
        <w:t>):</w:t>
      </w:r>
      <w:r>
        <w:t>包括遺漏值填補（</w:t>
      </w:r>
      <w:r>
        <w:t>Missing Value Imputation</w:t>
      </w:r>
      <w:r>
        <w:t>）、雜訊與錯誤數據的偵測與修正。</w:t>
      </w:r>
    </w:p>
    <w:p w14:paraId="5FE7D84C" w14:textId="43109F02" w:rsidR="0093541A" w:rsidRDefault="004A4F0C" w:rsidP="004A4F0C">
      <w:pPr>
        <w:pStyle w:val="a6"/>
        <w:numPr>
          <w:ilvl w:val="0"/>
          <w:numId w:val="16"/>
        </w:numPr>
        <w:spacing w:line="360" w:lineRule="auto"/>
        <w:ind w:right="240" w:firstLineChars="0"/>
      </w:pPr>
      <w:r>
        <w:rPr>
          <w:rFonts w:hint="eastAsia"/>
        </w:rPr>
        <w:t>資料簡化</w:t>
      </w:r>
      <w:r>
        <w:rPr>
          <w:rFonts w:hint="eastAsia"/>
        </w:rPr>
        <w:t>(</w:t>
      </w:r>
      <w:r>
        <w:t>Data Reduction)</w:t>
      </w:r>
      <w:r>
        <w:rPr>
          <w:rFonts w:hint="eastAsia"/>
        </w:rPr>
        <w:t>:</w:t>
      </w:r>
      <w:r>
        <w:t>透過特徵選擇（</w:t>
      </w:r>
      <w:r>
        <w:t>Feature Selection</w:t>
      </w:r>
      <w:r>
        <w:t>）與特徵轉換（</w:t>
      </w:r>
      <w:r>
        <w:t>Feature Transformation</w:t>
      </w:r>
      <w:r>
        <w:t>）來降低資料維度與複雜度。</w:t>
      </w:r>
    </w:p>
    <w:p w14:paraId="6FB0E0CC" w14:textId="539B818A" w:rsidR="004A4F0C" w:rsidRDefault="004A4F0C" w:rsidP="004A4F0C">
      <w:pPr>
        <w:pStyle w:val="a6"/>
        <w:numPr>
          <w:ilvl w:val="0"/>
          <w:numId w:val="16"/>
        </w:numPr>
        <w:spacing w:line="360" w:lineRule="auto"/>
        <w:ind w:right="240" w:firstLineChars="0"/>
      </w:pPr>
      <w:r>
        <w:rPr>
          <w:rFonts w:hint="eastAsia"/>
        </w:rPr>
        <w:t>樣本簡化</w:t>
      </w:r>
      <w:r>
        <w:rPr>
          <w:rFonts w:hint="eastAsia"/>
        </w:rPr>
        <w:t>(</w:t>
      </w:r>
      <w:r>
        <w:t>Sampling)</w:t>
      </w:r>
      <w:r>
        <w:rPr>
          <w:rFonts w:hint="eastAsia"/>
        </w:rPr>
        <w:t>:</w:t>
      </w:r>
      <w:r>
        <w:t>包括樣本選擇與合成，特別是處理資料不平衡時利用過取樣（</w:t>
      </w:r>
      <w:r>
        <w:t>oversampling</w:t>
      </w:r>
      <w:r>
        <w:t>）</w:t>
      </w:r>
      <w:proofErr w:type="gramStart"/>
      <w:r>
        <w:t>或欠取樣</w:t>
      </w:r>
      <w:proofErr w:type="gramEnd"/>
      <w:r>
        <w:t>（</w:t>
      </w:r>
      <w:proofErr w:type="spellStart"/>
      <w:r>
        <w:t>undersampling</w:t>
      </w:r>
      <w:proofErr w:type="spellEnd"/>
      <w:r>
        <w:t>）技術。</w:t>
      </w:r>
    </w:p>
    <w:p w14:paraId="0FC57502" w14:textId="73F5AA91" w:rsidR="004A4F0C" w:rsidRDefault="004A4F0C" w:rsidP="004A4F0C">
      <w:pPr>
        <w:pStyle w:val="a6"/>
        <w:numPr>
          <w:ilvl w:val="0"/>
          <w:numId w:val="16"/>
        </w:numPr>
        <w:spacing w:line="360" w:lineRule="auto"/>
        <w:ind w:right="240" w:firstLineChars="0"/>
      </w:pPr>
      <w:r>
        <w:rPr>
          <w:rFonts w:hint="eastAsia"/>
        </w:rPr>
        <w:t>離散化處理</w:t>
      </w:r>
      <w:r>
        <w:rPr>
          <w:rFonts w:hint="eastAsia"/>
        </w:rPr>
        <w:t>(Di</w:t>
      </w:r>
      <w:r>
        <w:t>scretization)</w:t>
      </w:r>
      <w:r>
        <w:rPr>
          <w:rFonts w:hint="eastAsia"/>
        </w:rPr>
        <w:t>:</w:t>
      </w:r>
      <w:r>
        <w:t>將連續變數轉換為離散區間，利於某些演算法處理。</w:t>
      </w:r>
    </w:p>
    <w:p w14:paraId="329D7024" w14:textId="69DA6C7D" w:rsidR="004A4F0C" w:rsidRDefault="004A4F0C" w:rsidP="004A4F0C">
      <w:pPr>
        <w:pStyle w:val="a6"/>
        <w:numPr>
          <w:ilvl w:val="0"/>
          <w:numId w:val="16"/>
        </w:numPr>
        <w:spacing w:line="360" w:lineRule="auto"/>
        <w:ind w:right="240" w:firstLineChars="0"/>
      </w:pPr>
      <w:r>
        <w:rPr>
          <w:rFonts w:hint="eastAsia"/>
        </w:rPr>
        <w:t>重抽樣</w:t>
      </w:r>
      <w:r>
        <w:rPr>
          <w:rFonts w:hint="eastAsia"/>
        </w:rPr>
        <w:t>(</w:t>
      </w:r>
      <w:r>
        <w:t>Resampling)</w:t>
      </w:r>
      <w:r>
        <w:rPr>
          <w:rFonts w:hint="eastAsia"/>
        </w:rPr>
        <w:t>:</w:t>
      </w:r>
      <w:r>
        <w:t>主要用於處理類別不平衡問題，改善模型訓練效果。</w:t>
      </w:r>
    </w:p>
    <w:p w14:paraId="7B80DC69" w14:textId="31C887B7" w:rsidR="004A4F0C" w:rsidRDefault="004A4F0C" w:rsidP="004A4F0C">
      <w:pPr>
        <w:pStyle w:val="a6"/>
        <w:numPr>
          <w:ilvl w:val="0"/>
          <w:numId w:val="16"/>
        </w:numPr>
        <w:spacing w:line="360" w:lineRule="auto"/>
        <w:ind w:right="240" w:firstLineChars="0"/>
      </w:pPr>
      <w:r>
        <w:rPr>
          <w:rFonts w:hint="eastAsia"/>
        </w:rPr>
        <w:t>新型學習架構下的前處理技術</w:t>
      </w:r>
      <w:r>
        <w:rPr>
          <w:rFonts w:hint="eastAsia"/>
        </w:rPr>
        <w:t>:</w:t>
      </w:r>
      <w:r w:rsidRPr="00150789">
        <w:t xml:space="preserve"> </w:t>
      </w:r>
      <w:r>
        <w:t>針對近年深度</w:t>
      </w:r>
      <w:proofErr w:type="gramStart"/>
      <w:r>
        <w:t>學習與流資料分析</w:t>
      </w:r>
      <w:proofErr w:type="gramEnd"/>
      <w:r>
        <w:t>的特殊需求所發展的資料前處理策略</w:t>
      </w:r>
      <w:r>
        <w:rPr>
          <w:rFonts w:hint="eastAsia"/>
        </w:rPr>
        <w:t>。</w:t>
      </w:r>
    </w:p>
    <w:p w14:paraId="52947B7D" w14:textId="4BA818E6" w:rsidR="0093541A" w:rsidRDefault="0093541A" w:rsidP="00317B22">
      <w:pPr>
        <w:ind w:leftChars="-59" w:left="-142" w:right="240" w:firstLineChars="177" w:firstLine="425"/>
      </w:pPr>
      <w:r>
        <w:t>Rahm</w:t>
      </w:r>
      <w:r>
        <w:t>與</w:t>
      </w:r>
      <w:r>
        <w:t>Do</w:t>
      </w:r>
      <w:r>
        <w:t>（</w:t>
      </w:r>
      <w:r>
        <w:t>2000</w:t>
      </w:r>
      <w:r>
        <w:t>）指出，資料清理（</w:t>
      </w:r>
      <w:r>
        <w:t>data cleaning</w:t>
      </w:r>
      <w:r>
        <w:t>）旨在偵測並移除資料中的錯誤與不一致，以提升資料品質，尤其在整合異質資料來源時更顯重要。理想的資料清理方法應能偵測並修正各資料來源及整合後的主要錯誤，且</w:t>
      </w:r>
      <w:r>
        <w:rPr>
          <w:rFonts w:hint="eastAsia"/>
        </w:rPr>
        <w:t>有工具可以支援以降低人工檢查的負擔</w:t>
      </w:r>
      <w:r>
        <w:t>。</w:t>
      </w:r>
      <w:proofErr w:type="gramStart"/>
      <w:r>
        <w:t>此外，</w:t>
      </w:r>
      <w:proofErr w:type="gramEnd"/>
      <w:r>
        <w:t>清理流程</w:t>
      </w:r>
      <w:r>
        <w:rPr>
          <w:rFonts w:hint="eastAsia"/>
        </w:rPr>
        <w:t>要宣告簡單明確</w:t>
      </w:r>
      <w:r>
        <w:t>，</w:t>
      </w:r>
      <w:r>
        <w:rPr>
          <w:rFonts w:hint="eastAsia"/>
        </w:rPr>
        <w:t>以達到</w:t>
      </w:r>
      <w:r>
        <w:t>重複利用於不同資料源與查詢處理</w:t>
      </w:r>
      <w:r>
        <w:rPr>
          <w:rFonts w:hint="eastAsia"/>
        </w:rPr>
        <w:t>之目的</w:t>
      </w:r>
      <w:r>
        <w:fldChar w:fldCharType="begin"/>
      </w:r>
      <w:r w:rsidR="00F34F01">
        <w:instrText xml:space="preserve"> ADDIN EN.CITE &lt;EndNote&gt;&lt;Cite&gt;&lt;Author&gt;Rahm&lt;/Author&gt;&lt;Year&gt;2000&lt;/Year&gt;&lt;RecNum&gt;24&lt;/RecNum&gt;&lt;DisplayText&gt;[25]&lt;/DisplayText&gt;&lt;record&gt;&lt;rec-number&gt;24&lt;/rec-number&gt;&lt;foreign-keys&gt;&lt;key app="EN" db-id="dd2w5avfaexftzex9rmp5xxtt0awe5wf9ra5" timestamp="1750609763"&gt;24&lt;/key&gt;&lt;/foreign-keys&gt;&lt;ref-type name="Journal Article"&gt;17&lt;/ref-type&gt;&lt;contributors&gt;&lt;authors&gt;&lt;author&gt;Rahm, Erhard Do, Hong Hai&lt;/author&gt;&lt;/authors&gt;&lt;/contributors&gt;&lt;titles&gt;&lt;title&gt;Data Cleaning: Problems and Current Approaches&lt;/title&gt;&lt;secondary-title&gt;Bulletin of the IEEE Technical Committee on Data Engineering&lt;/secondary-title&gt;&lt;/titles&gt;&lt;periodical&gt;&lt;full-title&gt;Bulletin of the IEEE Technical Committee on Data Engineering&lt;/full-title&gt;&lt;/periodical&gt;&lt;pages&gt;3-11&lt;/pages&gt;&lt;volume&gt;23&lt;/volume&gt;&lt;number&gt;4&lt;/number&gt;&lt;dates&gt;&lt;year&gt;2000&lt;/year&gt;&lt;/dates&gt;&lt;urls&gt;&lt;related-urls&gt;&lt;url&gt;http://dbs.uni-leipzig.de&lt;/url&gt;&lt;/related-urls&gt;&lt;/urls&gt;&lt;/record&gt;&lt;/Cite&gt;&lt;/EndNote&gt;</w:instrText>
      </w:r>
      <w:r>
        <w:fldChar w:fldCharType="separate"/>
      </w:r>
      <w:r w:rsidR="00F34F01">
        <w:rPr>
          <w:noProof/>
        </w:rPr>
        <w:t>[</w:t>
      </w:r>
      <w:hyperlink w:anchor="_ENREF_25" w:tooltip="Rahm, 2000 #24" w:history="1">
        <w:r w:rsidR="003A6DF6">
          <w:rPr>
            <w:noProof/>
          </w:rPr>
          <w:t>25</w:t>
        </w:r>
      </w:hyperlink>
      <w:r w:rsidR="00F34F01">
        <w:rPr>
          <w:noProof/>
        </w:rPr>
        <w:t>]</w:t>
      </w:r>
      <w:r>
        <w:fldChar w:fldCharType="end"/>
      </w:r>
      <w:r>
        <w:t>。</w:t>
      </w:r>
      <w:proofErr w:type="spellStart"/>
      <w:r w:rsidRPr="00CC38BA">
        <w:rPr>
          <w:rFonts w:hint="eastAsia"/>
        </w:rPr>
        <w:t>Fakhitah</w:t>
      </w:r>
      <w:proofErr w:type="spellEnd"/>
      <w:r w:rsidRPr="00CC38BA">
        <w:rPr>
          <w:rFonts w:hint="eastAsia"/>
        </w:rPr>
        <w:t xml:space="preserve"> </w:t>
      </w:r>
      <w:proofErr w:type="spellStart"/>
      <w:r w:rsidRPr="00CC38BA">
        <w:rPr>
          <w:rFonts w:hint="eastAsia"/>
        </w:rPr>
        <w:t>Ridzuan</w:t>
      </w:r>
      <w:proofErr w:type="spellEnd"/>
      <w:r w:rsidRPr="00CC38BA">
        <w:rPr>
          <w:rFonts w:hint="eastAsia"/>
        </w:rPr>
        <w:t>與</w:t>
      </w:r>
      <w:r w:rsidRPr="00CC38BA">
        <w:rPr>
          <w:rFonts w:hint="eastAsia"/>
        </w:rPr>
        <w:t xml:space="preserve">Wan </w:t>
      </w:r>
      <w:proofErr w:type="spellStart"/>
      <w:r w:rsidRPr="00CC38BA">
        <w:rPr>
          <w:rFonts w:hint="eastAsia"/>
        </w:rPr>
        <w:t>Mohd</w:t>
      </w:r>
      <w:proofErr w:type="spellEnd"/>
      <w:r w:rsidRPr="00CC38BA">
        <w:rPr>
          <w:rFonts w:hint="eastAsia"/>
        </w:rPr>
        <w:t xml:space="preserve"> </w:t>
      </w:r>
      <w:proofErr w:type="spellStart"/>
      <w:r w:rsidRPr="00CC38BA">
        <w:rPr>
          <w:rFonts w:hint="eastAsia"/>
        </w:rPr>
        <w:t>Nazmee</w:t>
      </w:r>
      <w:proofErr w:type="spellEnd"/>
      <w:r w:rsidRPr="00CC38BA">
        <w:rPr>
          <w:rFonts w:hint="eastAsia"/>
        </w:rPr>
        <w:t xml:space="preserve"> Wan </w:t>
      </w:r>
      <w:proofErr w:type="spellStart"/>
      <w:r w:rsidRPr="00CC38BA">
        <w:rPr>
          <w:rFonts w:hint="eastAsia"/>
        </w:rPr>
        <w:t>Zainon</w:t>
      </w:r>
      <w:proofErr w:type="spellEnd"/>
      <w:r w:rsidRPr="00CC38BA">
        <w:rPr>
          <w:rFonts w:hint="eastAsia"/>
        </w:rPr>
        <w:t>回顧了</w:t>
      </w:r>
      <w:r w:rsidRPr="00CC38BA">
        <w:rPr>
          <w:rFonts w:hint="eastAsia"/>
        </w:rPr>
        <w:t>2013</w:t>
      </w:r>
      <w:r w:rsidRPr="00CC38BA">
        <w:rPr>
          <w:rFonts w:hint="eastAsia"/>
        </w:rPr>
        <w:t>至</w:t>
      </w:r>
      <w:r w:rsidRPr="00CC38BA">
        <w:rPr>
          <w:rFonts w:hint="eastAsia"/>
        </w:rPr>
        <w:t>2019</w:t>
      </w:r>
      <w:r w:rsidRPr="00CC38BA">
        <w:rPr>
          <w:rFonts w:hint="eastAsia"/>
        </w:rPr>
        <w:t>年間傳統資料清洗方法與大數據資料清洗方法的發展，並指出多元資料來源往往伴隨異常資料（如格式錯誤、重複資料等）問題，進一步影響資料分析的準確度。根據</w:t>
      </w:r>
      <w:r w:rsidRPr="00CC38BA">
        <w:rPr>
          <w:rFonts w:hint="eastAsia"/>
        </w:rPr>
        <w:t>Price Waterhouse Coopers</w:t>
      </w:r>
      <w:r w:rsidRPr="00CC38BA">
        <w:rPr>
          <w:rFonts w:hint="eastAsia"/>
        </w:rPr>
        <w:t>於</w:t>
      </w:r>
      <w:r w:rsidRPr="00CC38BA">
        <w:rPr>
          <w:rFonts w:hint="eastAsia"/>
        </w:rPr>
        <w:t>2001</w:t>
      </w:r>
      <w:r w:rsidRPr="00CC38BA">
        <w:rPr>
          <w:rFonts w:hint="eastAsia"/>
        </w:rPr>
        <w:t>年的調查報告指出，有高達</w:t>
      </w:r>
      <w:r w:rsidRPr="00CC38BA">
        <w:rPr>
          <w:rFonts w:hint="eastAsia"/>
        </w:rPr>
        <w:t>75%</w:t>
      </w:r>
      <w:r w:rsidRPr="00CC38BA">
        <w:rPr>
          <w:rFonts w:hint="eastAsia"/>
        </w:rPr>
        <w:t>的企業因資料品質不佳而蒙受損失，</w:t>
      </w:r>
      <w:proofErr w:type="gramStart"/>
      <w:r w:rsidRPr="00CC38BA">
        <w:rPr>
          <w:rFonts w:hint="eastAsia"/>
        </w:rPr>
        <w:t>凸</w:t>
      </w:r>
      <w:proofErr w:type="gramEnd"/>
      <w:r w:rsidRPr="00CC38BA">
        <w:rPr>
          <w:rFonts w:hint="eastAsia"/>
        </w:rPr>
        <w:t>顯了資料品質管理的重要性</w:t>
      </w:r>
      <w:r>
        <w:fldChar w:fldCharType="begin"/>
      </w:r>
      <w:r w:rsidR="00F34F01">
        <w:instrText xml:space="preserve"> ADDIN EN.CITE &lt;EndNote&gt;&lt;Cite&gt;&lt;Author&gt;Ridzuan&lt;/Author&gt;&lt;Year&gt;2019&lt;/Year&gt;&lt;RecNum&gt;1&lt;/RecNum&gt;&lt;DisplayText&gt;[26]&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fldChar w:fldCharType="separate"/>
      </w:r>
      <w:r w:rsidR="00F34F01">
        <w:rPr>
          <w:noProof/>
        </w:rPr>
        <w:t>[</w:t>
      </w:r>
      <w:hyperlink w:anchor="_ENREF_26" w:tooltip="Ridzuan, 2019 #1" w:history="1">
        <w:r w:rsidR="003A6DF6">
          <w:rPr>
            <w:noProof/>
          </w:rPr>
          <w:t>26</w:t>
        </w:r>
      </w:hyperlink>
      <w:r w:rsidR="00F34F01">
        <w:rPr>
          <w:noProof/>
        </w:rPr>
        <w:t>]</w:t>
      </w:r>
      <w:r>
        <w:fldChar w:fldCharType="end"/>
      </w:r>
      <w:r>
        <w:rPr>
          <w:rFonts w:hint="eastAsia"/>
        </w:rPr>
        <w:t>。</w:t>
      </w:r>
    </w:p>
    <w:p w14:paraId="25523F4E" w14:textId="77777777" w:rsidR="0093541A" w:rsidRPr="00704EAD" w:rsidRDefault="0093541A" w:rsidP="00317B22">
      <w:pPr>
        <w:ind w:leftChars="-59" w:left="-142" w:right="240" w:firstLineChars="177" w:firstLine="425"/>
        <w:rPr>
          <w:highlight w:val="yellow"/>
        </w:rPr>
      </w:pPr>
      <w:r>
        <w:rPr>
          <w:rFonts w:hint="eastAsia"/>
        </w:rPr>
        <w:t>本研究依據上述理論框架，設計具體資料清理程式，以提升原始資料的品質與一致性。具體步驟包括：</w:t>
      </w:r>
    </w:p>
    <w:p w14:paraId="5F536575" w14:textId="77777777" w:rsidR="0093541A" w:rsidRDefault="0093541A" w:rsidP="0093541A">
      <w:pPr>
        <w:pStyle w:val="a6"/>
        <w:widowControl/>
        <w:numPr>
          <w:ilvl w:val="0"/>
          <w:numId w:val="5"/>
        </w:numPr>
        <w:spacing w:line="360" w:lineRule="auto"/>
        <w:ind w:rightChars="0" w:right="0" w:firstLineChars="0"/>
        <w:jc w:val="left"/>
      </w:pPr>
      <w:r>
        <w:rPr>
          <w:rFonts w:hint="eastAsia"/>
        </w:rPr>
        <w:t>遺漏值處理：剔除進出時間為空之紀錄。</w:t>
      </w:r>
    </w:p>
    <w:p w14:paraId="1D681658" w14:textId="77777777" w:rsidR="0093541A" w:rsidRDefault="0093541A" w:rsidP="0093541A">
      <w:pPr>
        <w:pStyle w:val="a6"/>
        <w:widowControl/>
        <w:numPr>
          <w:ilvl w:val="0"/>
          <w:numId w:val="5"/>
        </w:numPr>
        <w:spacing w:line="360" w:lineRule="auto"/>
        <w:ind w:rightChars="0" w:right="0" w:firstLineChars="0"/>
        <w:jc w:val="left"/>
      </w:pPr>
      <w:r>
        <w:rPr>
          <w:rFonts w:hint="eastAsia"/>
        </w:rPr>
        <w:t>車號異常排除：</w:t>
      </w:r>
      <w:proofErr w:type="gramStart"/>
      <w:r>
        <w:rPr>
          <w:rFonts w:hint="eastAsia"/>
        </w:rPr>
        <w:t>篩除包含</w:t>
      </w:r>
      <w:proofErr w:type="gramEnd"/>
      <w:r>
        <w:rPr>
          <w:rFonts w:hint="eastAsia"/>
        </w:rPr>
        <w:t>非法符號或長度異常的車號。</w:t>
      </w:r>
    </w:p>
    <w:p w14:paraId="3D2DE378" w14:textId="77777777" w:rsidR="0093541A" w:rsidRDefault="0093541A" w:rsidP="0093541A">
      <w:pPr>
        <w:pStyle w:val="a6"/>
        <w:widowControl/>
        <w:numPr>
          <w:ilvl w:val="0"/>
          <w:numId w:val="5"/>
        </w:numPr>
        <w:spacing w:line="360" w:lineRule="auto"/>
        <w:ind w:rightChars="0" w:right="0" w:firstLineChars="0"/>
        <w:jc w:val="left"/>
      </w:pPr>
      <w:r>
        <w:rPr>
          <w:rFonts w:hint="eastAsia"/>
        </w:rPr>
        <w:t>時間欄位標準化：合併原始進出時間欄位，統一轉換為</w:t>
      </w:r>
      <w:r>
        <w:rPr>
          <w:rFonts w:hint="eastAsia"/>
        </w:rPr>
        <w:t xml:space="preserve"> datetime </w:t>
      </w:r>
      <w:r>
        <w:rPr>
          <w:rFonts w:hint="eastAsia"/>
        </w:rPr>
        <w:t>格式。</w:t>
      </w:r>
    </w:p>
    <w:p w14:paraId="247C4099" w14:textId="77777777" w:rsidR="0093541A" w:rsidRDefault="0093541A" w:rsidP="0093541A">
      <w:pPr>
        <w:pStyle w:val="a6"/>
        <w:widowControl/>
        <w:numPr>
          <w:ilvl w:val="0"/>
          <w:numId w:val="5"/>
        </w:numPr>
        <w:spacing w:line="360" w:lineRule="auto"/>
        <w:ind w:rightChars="0" w:right="0" w:firstLineChars="0"/>
        <w:jc w:val="left"/>
      </w:pPr>
      <w:r>
        <w:rPr>
          <w:rFonts w:hint="eastAsia"/>
        </w:rPr>
        <w:lastRenderedPageBreak/>
        <w:t>停留時間計算與過長紀錄排除：計算每筆紀錄的停留時數，並剔除停留超過</w:t>
      </w:r>
      <w:r>
        <w:rPr>
          <w:rFonts w:hint="eastAsia"/>
        </w:rPr>
        <w:t xml:space="preserve"> 7 </w:t>
      </w:r>
      <w:r>
        <w:rPr>
          <w:rFonts w:hint="eastAsia"/>
        </w:rPr>
        <w:t>天的異常資料。</w:t>
      </w:r>
    </w:p>
    <w:p w14:paraId="4DC6E46E" w14:textId="77777777" w:rsidR="0093541A" w:rsidRDefault="0093541A" w:rsidP="0093541A">
      <w:pPr>
        <w:pStyle w:val="a6"/>
        <w:widowControl/>
        <w:numPr>
          <w:ilvl w:val="0"/>
          <w:numId w:val="5"/>
        </w:numPr>
        <w:spacing w:line="360" w:lineRule="auto"/>
        <w:ind w:rightChars="0" w:right="0" w:firstLineChars="0"/>
        <w:jc w:val="left"/>
      </w:pPr>
      <w:r>
        <w:rPr>
          <w:rFonts w:hint="eastAsia"/>
        </w:rPr>
        <w:t>進出邏輯錯誤排除：移除出場時間早於或等於進場時間之紀錄。</w:t>
      </w:r>
    </w:p>
    <w:p w14:paraId="6236284D" w14:textId="77777777" w:rsidR="0093541A" w:rsidRDefault="0093541A" w:rsidP="0093541A">
      <w:pPr>
        <w:pStyle w:val="a6"/>
        <w:widowControl/>
        <w:numPr>
          <w:ilvl w:val="0"/>
          <w:numId w:val="5"/>
        </w:numPr>
        <w:spacing w:line="360" w:lineRule="auto"/>
        <w:ind w:rightChars="0" w:right="0" w:firstLineChars="0"/>
        <w:jc w:val="left"/>
      </w:pPr>
      <w:r>
        <w:rPr>
          <w:rFonts w:hint="eastAsia"/>
        </w:rPr>
        <w:t>票種補正機制：透過該年車</w:t>
      </w:r>
      <w:proofErr w:type="gramStart"/>
      <w:r>
        <w:rPr>
          <w:rFonts w:hint="eastAsia"/>
        </w:rPr>
        <w:t>號與票種</w:t>
      </w:r>
      <w:proofErr w:type="gramEnd"/>
      <w:r>
        <w:rPr>
          <w:rFonts w:hint="eastAsia"/>
        </w:rPr>
        <w:t>對照表進行票</w:t>
      </w:r>
      <w:proofErr w:type="gramStart"/>
      <w:r>
        <w:rPr>
          <w:rFonts w:hint="eastAsia"/>
        </w:rPr>
        <w:t>種類別補全</w:t>
      </w:r>
      <w:proofErr w:type="gramEnd"/>
      <w:r>
        <w:rPr>
          <w:rFonts w:hint="eastAsia"/>
        </w:rPr>
        <w:t>與修正，處理多年度身分不一致問題。</w:t>
      </w:r>
    </w:p>
    <w:p w14:paraId="7C9C4CC4" w14:textId="5E8C10AA" w:rsidR="0093541A" w:rsidRDefault="0093541A" w:rsidP="00317B22">
      <w:pPr>
        <w:ind w:leftChars="-59" w:left="-142" w:right="240" w:firstLineChars="177" w:firstLine="425"/>
      </w:pPr>
      <w:r>
        <w:rPr>
          <w:rFonts w:hint="eastAsia"/>
        </w:rPr>
        <w:t>所有被排除之異常</w:t>
      </w:r>
      <w:proofErr w:type="gramStart"/>
      <w:r>
        <w:rPr>
          <w:rFonts w:hint="eastAsia"/>
        </w:rPr>
        <w:t>紀錄均會儲存</w:t>
      </w:r>
      <w:proofErr w:type="gramEnd"/>
      <w:r>
        <w:rPr>
          <w:rFonts w:hint="eastAsia"/>
        </w:rPr>
        <w:t>至獨立的</w:t>
      </w:r>
      <w:r>
        <w:rPr>
          <w:rFonts w:hint="eastAsia"/>
        </w:rPr>
        <w:t xml:space="preserve"> dropped_records.csv </w:t>
      </w:r>
      <w:r>
        <w:rPr>
          <w:rFonts w:hint="eastAsia"/>
        </w:rPr>
        <w:t>檔案，並標記原因，保留後續備查與人工驗證之依據。透過上述程序，得以確保分析資料具備高度完整性與可重現性，</w:t>
      </w:r>
      <w:r>
        <w:t>這些作法對應</w:t>
      </w:r>
      <w:r>
        <w:t>Rahm</w:t>
      </w:r>
      <w:r>
        <w:t>與</w:t>
      </w:r>
      <w:r>
        <w:t>Do</w:t>
      </w:r>
      <w:r>
        <w:t>（</w:t>
      </w:r>
      <w:r>
        <w:t>2000</w:t>
      </w:r>
      <w:r>
        <w:t>）所強調的資料清理目標，同時也符合</w:t>
      </w:r>
      <w:r>
        <w:t>García</w:t>
      </w:r>
      <w:r>
        <w:t>等人（</w:t>
      </w:r>
      <w:r>
        <w:t>2016</w:t>
      </w:r>
      <w:r>
        <w:t>）所指出，資料前處理品質將決定後續資料探</w:t>
      </w:r>
      <w:proofErr w:type="gramStart"/>
      <w:r>
        <w:t>勘</w:t>
      </w:r>
      <w:proofErr w:type="gramEnd"/>
      <w:r>
        <w:t>效果。</w:t>
      </w:r>
    </w:p>
    <w:p w14:paraId="3E68228C" w14:textId="09AB4873" w:rsidR="0093541A" w:rsidRDefault="0093541A" w:rsidP="0093541A">
      <w:pPr>
        <w:pStyle w:val="2"/>
        <w:ind w:right="240"/>
      </w:pPr>
      <w:bookmarkStart w:id="111" w:name="_Toc202744853"/>
      <w:r>
        <w:rPr>
          <w:rFonts w:hint="eastAsia"/>
        </w:rPr>
        <w:t>資料探</w:t>
      </w:r>
      <w:proofErr w:type="gramStart"/>
      <w:r>
        <w:rPr>
          <w:rFonts w:hint="eastAsia"/>
        </w:rPr>
        <w:t>勘</w:t>
      </w:r>
      <w:bookmarkEnd w:id="111"/>
      <w:proofErr w:type="gramEnd"/>
    </w:p>
    <w:p w14:paraId="1FF50E77" w14:textId="190F06D9" w:rsidR="00986E1F" w:rsidRDefault="00986E1F" w:rsidP="00317B22">
      <w:pPr>
        <w:ind w:leftChars="-59" w:left="-142" w:right="240" w:firstLine="480"/>
        <w:rPr>
          <w:rFonts w:ascii="標楷體" w:hAnsi="標楷體"/>
        </w:rPr>
      </w:pPr>
      <w:r>
        <w:rPr>
          <w:rFonts w:hint="eastAsia"/>
        </w:rPr>
        <w:t>隨著數據蒐集與應用的演進，</w:t>
      </w:r>
      <w:proofErr w:type="gramStart"/>
      <w:r>
        <w:rPr>
          <w:rFonts w:hint="eastAsia"/>
        </w:rPr>
        <w:t>從巨量</w:t>
      </w:r>
      <w:proofErr w:type="gramEnd"/>
      <w:r>
        <w:rPr>
          <w:rFonts w:hint="eastAsia"/>
        </w:rPr>
        <w:t>資料中尋找模式或有用的趨勢變成一項非常重要的事情。</w:t>
      </w:r>
      <w:r w:rsidRPr="00F556BC">
        <w:rPr>
          <w:rFonts w:hint="eastAsia"/>
        </w:rPr>
        <w:t xml:space="preserve">Fayyad </w:t>
      </w:r>
      <w:r w:rsidRPr="00F556BC">
        <w:rPr>
          <w:rFonts w:hint="eastAsia"/>
        </w:rPr>
        <w:t>等人（</w:t>
      </w:r>
      <w:r w:rsidRPr="00F556BC">
        <w:rPr>
          <w:rFonts w:hint="eastAsia"/>
        </w:rPr>
        <w:t>1996</w:t>
      </w:r>
      <w:r w:rsidRPr="00F556BC">
        <w:rPr>
          <w:rFonts w:hint="eastAsia"/>
        </w:rPr>
        <w:t>）指出，資料探</w:t>
      </w:r>
      <w:proofErr w:type="gramStart"/>
      <w:r w:rsidRPr="00F556BC">
        <w:rPr>
          <w:rFonts w:hint="eastAsia"/>
        </w:rPr>
        <w:t>勘</w:t>
      </w:r>
      <w:proofErr w:type="gramEnd"/>
      <w:r w:rsidRPr="00F556BC">
        <w:rPr>
          <w:rFonts w:hint="eastAsia"/>
        </w:rPr>
        <w:t>是知識發掘（</w:t>
      </w:r>
      <w:r w:rsidRPr="00F556BC">
        <w:rPr>
          <w:rFonts w:hint="eastAsia"/>
        </w:rPr>
        <w:t>Knowledge Discovery in Databases, KDD</w:t>
      </w:r>
      <w:r w:rsidRPr="00F556BC">
        <w:rPr>
          <w:rFonts w:hint="eastAsia"/>
        </w:rPr>
        <w:t>）流程中的一個步驟，主要負責從資料中運用演算法挖掘模式，而完整的</w:t>
      </w:r>
      <w:r w:rsidRPr="00F556BC">
        <w:rPr>
          <w:rFonts w:hint="eastAsia"/>
        </w:rPr>
        <w:t xml:space="preserve"> KDD </w:t>
      </w:r>
      <w:r w:rsidRPr="00F556BC">
        <w:rPr>
          <w:rFonts w:hint="eastAsia"/>
        </w:rPr>
        <w:t>流程還包括資料前處理、選擇、轉換、以及對挖掘結果的詮釋與評估。</w:t>
      </w:r>
      <w:r w:rsidRPr="00F556BC">
        <w:rPr>
          <w:rFonts w:hint="eastAsia"/>
        </w:rPr>
        <w:t xml:space="preserve">KDD </w:t>
      </w:r>
      <w:r w:rsidRPr="00F556BC">
        <w:rPr>
          <w:rFonts w:hint="eastAsia"/>
        </w:rPr>
        <w:t>的核心目標是將低階、龐大而雜亂的資料，轉化為更加簡潔、抽象、具解釋性的有用知識，以支援決策與預測</w:t>
      </w:r>
      <w:r>
        <w:fldChar w:fldCharType="begin"/>
      </w:r>
      <w:r w:rsidR="00F34F01">
        <w:instrText xml:space="preserve"> ADDIN EN.CITE &lt;EndNote&gt;&lt;Cite&gt;&lt;Author&gt;Fayyad&lt;/Author&gt;&lt;Year&gt;1996&lt;/Year&gt;&lt;RecNum&gt;19&lt;/RecNum&gt;&lt;DisplayText&gt;[27]&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fldChar w:fldCharType="separate"/>
      </w:r>
      <w:r w:rsidR="00F34F01">
        <w:rPr>
          <w:noProof/>
        </w:rPr>
        <w:t>[</w:t>
      </w:r>
      <w:hyperlink w:anchor="_ENREF_27" w:tooltip="Fayyad, 1996 #19" w:history="1">
        <w:r w:rsidR="003A6DF6">
          <w:rPr>
            <w:noProof/>
          </w:rPr>
          <w:t>27</w:t>
        </w:r>
      </w:hyperlink>
      <w:r w:rsidR="00F34F01">
        <w:rPr>
          <w:noProof/>
        </w:rPr>
        <w:t>]</w:t>
      </w:r>
      <w:r>
        <w:fldChar w:fldCharType="end"/>
      </w:r>
      <w:r>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模式是否值得關注，須結合實務情境與專家判斷</w:t>
      </w:r>
      <w:r w:rsidRPr="00F556BC">
        <w:rPr>
          <w:rFonts w:cs="Times New Roman"/>
        </w:rPr>
        <w:fldChar w:fldCharType="begin"/>
      </w:r>
      <w:r w:rsidR="00F34F01">
        <w:rPr>
          <w:rFonts w:cs="Times New Roman"/>
        </w:rPr>
        <w:instrText xml:space="preserve"> ADDIN EN.CITE &lt;EndNote&gt;&lt;Cite&gt;&lt;Author&gt;Hand&lt;/Author&gt;&lt;Year&gt;2007&lt;/Year&gt;&lt;RecNum&gt;18&lt;/RecNum&gt;&lt;DisplayText&gt;[28]&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Pr="00F556BC">
        <w:rPr>
          <w:rFonts w:cs="Times New Roman"/>
        </w:rPr>
        <w:fldChar w:fldCharType="separate"/>
      </w:r>
      <w:r w:rsidR="00F34F01">
        <w:rPr>
          <w:rFonts w:cs="Times New Roman"/>
          <w:noProof/>
        </w:rPr>
        <w:t>[</w:t>
      </w:r>
      <w:hyperlink w:anchor="_ENREF_28" w:tooltip="Hand, 2007 #18" w:history="1">
        <w:r w:rsidR="003A6DF6">
          <w:rPr>
            <w:rFonts w:cs="Times New Roman"/>
            <w:noProof/>
          </w:rPr>
          <w:t>28</w:t>
        </w:r>
      </w:hyperlink>
      <w:r w:rsidR="00F34F01">
        <w:rPr>
          <w:rFonts w:cs="Times New Roman"/>
          <w:noProof/>
        </w:rPr>
        <w:t>]</w:t>
      </w:r>
      <w:r w:rsidRPr="00F556BC">
        <w:rPr>
          <w:rFonts w:cs="Times New Roman"/>
        </w:rPr>
        <w:fldChar w:fldCharType="end"/>
      </w:r>
      <w:r>
        <w:rPr>
          <w:rFonts w:ascii="標楷體" w:hAnsi="標楷體" w:hint="eastAsia"/>
        </w:rPr>
        <w:t>。</w:t>
      </w:r>
    </w:p>
    <w:p w14:paraId="1738ACF2" w14:textId="77777777" w:rsidR="00986E1F" w:rsidRDefault="00986E1F" w:rsidP="00317B22">
      <w:pPr>
        <w:ind w:leftChars="-59" w:left="-142" w:right="240" w:firstLine="480"/>
      </w:pPr>
      <w:r>
        <w:rPr>
          <w:rFonts w:hint="eastAsia"/>
        </w:rPr>
        <w:t>在本研究資料探</w:t>
      </w:r>
      <w:proofErr w:type="gramStart"/>
      <w:r>
        <w:rPr>
          <w:rFonts w:hint="eastAsia"/>
        </w:rPr>
        <w:t>勘</w:t>
      </w:r>
      <w:proofErr w:type="gramEnd"/>
      <w:r>
        <w:rPr>
          <w:rFonts w:hint="eastAsia"/>
        </w:rPr>
        <w:t>流程前期，特別針對資料中可能出現的極端值或邏輯錯誤進行初步過濾，以排除不合理紀錄對分析結果的干擾。異常偵測標準包括：</w:t>
      </w:r>
    </w:p>
    <w:p w14:paraId="744F7EDA" w14:textId="77777777" w:rsidR="00986E1F" w:rsidRDefault="00986E1F" w:rsidP="00986E1F">
      <w:pPr>
        <w:pStyle w:val="a6"/>
        <w:numPr>
          <w:ilvl w:val="0"/>
          <w:numId w:val="6"/>
        </w:numPr>
        <w:spacing w:line="360" w:lineRule="auto"/>
        <w:ind w:right="240" w:firstLineChars="0"/>
      </w:pPr>
      <w:r>
        <w:rPr>
          <w:rFonts w:hint="eastAsia"/>
        </w:rPr>
        <w:t>車號異常：車牌長度過短、含非法符號或格式不符者。</w:t>
      </w:r>
    </w:p>
    <w:p w14:paraId="28C26137" w14:textId="77777777" w:rsidR="00986E1F" w:rsidRDefault="00986E1F" w:rsidP="00986E1F">
      <w:pPr>
        <w:pStyle w:val="a6"/>
        <w:numPr>
          <w:ilvl w:val="0"/>
          <w:numId w:val="6"/>
        </w:numPr>
        <w:spacing w:line="360" w:lineRule="auto"/>
        <w:ind w:right="240" w:firstLineChars="0"/>
      </w:pPr>
      <w:r>
        <w:rPr>
          <w:rFonts w:hint="eastAsia"/>
        </w:rPr>
        <w:t>時間邏輯錯誤：出場時間早於或等於進場時間，顯示資料紀錄錯置。</w:t>
      </w:r>
    </w:p>
    <w:p w14:paraId="441843BC" w14:textId="77777777" w:rsidR="00986E1F" w:rsidRDefault="00986E1F" w:rsidP="00986E1F">
      <w:pPr>
        <w:pStyle w:val="a6"/>
        <w:numPr>
          <w:ilvl w:val="0"/>
          <w:numId w:val="6"/>
        </w:numPr>
        <w:spacing w:line="360" w:lineRule="auto"/>
        <w:ind w:right="240" w:firstLineChars="0"/>
      </w:pPr>
      <w:r>
        <w:rPr>
          <w:rFonts w:hint="eastAsia"/>
        </w:rPr>
        <w:t>不合常理的停留時數：如超過</w:t>
      </w:r>
      <w:r>
        <w:rPr>
          <w:rFonts w:hint="eastAsia"/>
        </w:rPr>
        <w:t xml:space="preserve"> 7 </w:t>
      </w:r>
      <w:r>
        <w:rPr>
          <w:rFonts w:hint="eastAsia"/>
        </w:rPr>
        <w:t>天，極可能為系統錯誤或特殊出入校方式。</w:t>
      </w:r>
    </w:p>
    <w:p w14:paraId="71EB6B72" w14:textId="77777777" w:rsidR="00986E1F" w:rsidRDefault="00986E1F" w:rsidP="00986E1F">
      <w:pPr>
        <w:pStyle w:val="a6"/>
        <w:numPr>
          <w:ilvl w:val="0"/>
          <w:numId w:val="6"/>
        </w:numPr>
        <w:spacing w:line="360" w:lineRule="auto"/>
        <w:ind w:right="240" w:firstLineChars="0"/>
      </w:pPr>
      <w:r>
        <w:rPr>
          <w:rFonts w:hint="eastAsia"/>
        </w:rPr>
        <w:t>欄位轉換錯誤：如時間欄位無法成功解析為標準格式。</w:t>
      </w:r>
    </w:p>
    <w:p w14:paraId="0B0709EB" w14:textId="7E09858B" w:rsidR="0093541A" w:rsidRPr="00986E1F" w:rsidRDefault="00986E1F" w:rsidP="00317B22">
      <w:pPr>
        <w:ind w:leftChars="-59" w:left="-142" w:right="240" w:firstLine="480"/>
      </w:pPr>
      <w:r>
        <w:rPr>
          <w:rFonts w:hint="eastAsia"/>
        </w:rPr>
        <w:t>這些紀錄除剔除外，亦紀錄於獨立檔案中，並標記錯誤類型以供人工檢閱。此一處</w:t>
      </w:r>
      <w:r>
        <w:rPr>
          <w:rFonts w:hint="eastAsia"/>
        </w:rPr>
        <w:lastRenderedPageBreak/>
        <w:t>理流程不僅提升資料探</w:t>
      </w:r>
      <w:proofErr w:type="gramStart"/>
      <w:r>
        <w:rPr>
          <w:rFonts w:hint="eastAsia"/>
        </w:rPr>
        <w:t>勘</w:t>
      </w:r>
      <w:proofErr w:type="gramEnd"/>
      <w:r>
        <w:rPr>
          <w:rFonts w:hint="eastAsia"/>
        </w:rPr>
        <w:t>階段的穩定性與效能，更體現資料探</w:t>
      </w:r>
      <w:proofErr w:type="gramStart"/>
      <w:r>
        <w:rPr>
          <w:rFonts w:hint="eastAsia"/>
        </w:rPr>
        <w:t>勘</w:t>
      </w:r>
      <w:proofErr w:type="gramEnd"/>
      <w:r>
        <w:rPr>
          <w:rFonts w:hint="eastAsia"/>
        </w:rPr>
        <w:t>流程中「知識前的資料精煉」精神，有助於最終挖掘出具備決策價值的樣態、模式。</w:t>
      </w:r>
    </w:p>
    <w:p w14:paraId="553C718F" w14:textId="77777777" w:rsidR="008A77A7" w:rsidRDefault="00716551" w:rsidP="008A77A7">
      <w:pPr>
        <w:pStyle w:val="2"/>
        <w:ind w:right="240"/>
      </w:pPr>
      <w:bookmarkStart w:id="112" w:name="_Toc202744854"/>
      <w:r>
        <w:t>資料</w:t>
      </w:r>
      <w:r>
        <w:rPr>
          <w:rFonts w:hint="eastAsia"/>
        </w:rPr>
        <w:t>樣貌</w:t>
      </w:r>
      <w:r w:rsidR="006B174C">
        <w:t>與</w:t>
      </w:r>
      <w:r>
        <w:t>錯誤資料類型</w:t>
      </w:r>
      <w:bookmarkStart w:id="113" w:name="_Toc202744855"/>
      <w:bookmarkEnd w:id="112"/>
    </w:p>
    <w:p w14:paraId="004B94AA" w14:textId="22CE0903" w:rsidR="009243AF" w:rsidRPr="009243AF" w:rsidRDefault="009243AF" w:rsidP="008A77A7">
      <w:pPr>
        <w:pStyle w:val="3"/>
        <w:ind w:right="240"/>
      </w:pPr>
      <w:r>
        <w:rPr>
          <w:rFonts w:hint="eastAsia"/>
        </w:rPr>
        <w:t>研究資料欄位說明</w:t>
      </w:r>
      <w:bookmarkEnd w:id="113"/>
    </w:p>
    <w:p w14:paraId="1D253FA4" w14:textId="64FB8C0A" w:rsidR="00C22F7A" w:rsidRDefault="00A2416E" w:rsidP="00317B22">
      <w:pPr>
        <w:ind w:leftChars="-59" w:left="-142" w:right="240" w:firstLine="480"/>
      </w:pPr>
      <w:r>
        <w:t>為進行本研究之停車行為分析，首先需針對原始資料格式進行說明與錯誤資料分類，以確認資料品質是否足以支撐後續分析推論。</w:t>
      </w:r>
      <w:r w:rsidR="00C22F7A">
        <w:rPr>
          <w:rFonts w:hint="eastAsia"/>
        </w:rPr>
        <w:t>本研究之資料來源為國立陽明交通大學之汽車辨識系統資料庫所儲存之進出車輛紀錄，包含之資料有車號、票種、</w:t>
      </w:r>
      <w:proofErr w:type="gramStart"/>
      <w:r w:rsidR="00C22F7A">
        <w:rPr>
          <w:rFonts w:hint="eastAsia"/>
        </w:rPr>
        <w:t>子場站</w:t>
      </w:r>
      <w:proofErr w:type="gramEnd"/>
      <w:r w:rsidR="00C22F7A">
        <w:rPr>
          <w:rFonts w:hint="eastAsia"/>
        </w:rPr>
        <w:t>、進出及付費狀態、校正狀態、進佔設備、進入日、進入時間、出站設備、出場日、出場時間、計價代碼、紀錄時間</w:t>
      </w:r>
      <w:r>
        <w:t>，</w:t>
      </w:r>
      <w:r w:rsidR="00611725">
        <w:rPr>
          <w:rFonts w:hint="eastAsia"/>
        </w:rPr>
        <w:t>本研究主要分析的</w:t>
      </w:r>
      <w:proofErr w:type="gramStart"/>
      <w:r w:rsidR="00611725">
        <w:rPr>
          <w:rFonts w:hint="eastAsia"/>
        </w:rPr>
        <w:t>特徵</w:t>
      </w:r>
      <w:r w:rsidR="002F3948">
        <w:rPr>
          <w:rFonts w:hint="eastAsia"/>
        </w:rPr>
        <w:t>為</w:t>
      </w:r>
      <w:r w:rsidR="00611725">
        <w:rPr>
          <w:rFonts w:hint="eastAsia"/>
        </w:rPr>
        <w:t>票種</w:t>
      </w:r>
      <w:proofErr w:type="gramEnd"/>
      <w:r w:rsidR="00611725">
        <w:rPr>
          <w:rFonts w:hint="eastAsia"/>
        </w:rPr>
        <w:t>、進入時間</w:t>
      </w:r>
      <w:r w:rsidR="002F3948">
        <w:rPr>
          <w:rFonts w:hint="eastAsia"/>
        </w:rPr>
        <w:t>和</w:t>
      </w:r>
      <w:r w:rsidR="00611725">
        <w:rPr>
          <w:rFonts w:hint="eastAsia"/>
        </w:rPr>
        <w:t>出場時間</w:t>
      </w:r>
      <w:r>
        <w:t>。</w:t>
      </w:r>
      <w:r w:rsidR="004C695A">
        <w:rPr>
          <w:rFonts w:hint="eastAsia"/>
        </w:rPr>
        <w:t>原始資料</w:t>
      </w:r>
      <w:r w:rsidR="00EA3E51">
        <w:rPr>
          <w:rFonts w:hint="eastAsia"/>
        </w:rPr>
        <w:t>之樣貌如圖</w:t>
      </w:r>
      <w:r w:rsidR="00EA3E51">
        <w:rPr>
          <w:rFonts w:hint="eastAsia"/>
        </w:rPr>
        <w:t>4</w:t>
      </w:r>
      <w:r w:rsidR="00B93F6C">
        <w:t xml:space="preserve"> </w:t>
      </w:r>
      <w:r w:rsidR="00EA3E51">
        <w:rPr>
          <w:rFonts w:hint="eastAsia"/>
        </w:rPr>
        <w:t>-</w:t>
      </w:r>
      <w:r w:rsidR="00B93F6C">
        <w:t xml:space="preserve"> </w:t>
      </w:r>
      <w:r w:rsidR="00EA3E51">
        <w:rPr>
          <w:rFonts w:hint="eastAsia"/>
        </w:rPr>
        <w:t>1</w:t>
      </w:r>
      <w:r w:rsidR="002C282A">
        <w:rPr>
          <w:rFonts w:hint="eastAsia"/>
        </w:rPr>
        <w:t>與</w:t>
      </w:r>
      <w:r w:rsidR="002C282A">
        <w:rPr>
          <w:rFonts w:hint="eastAsia"/>
        </w:rPr>
        <w:t>4</w:t>
      </w:r>
      <w:r w:rsidR="00B93F6C">
        <w:t xml:space="preserve"> </w:t>
      </w:r>
      <w:r w:rsidR="002C282A">
        <w:rPr>
          <w:rFonts w:hint="eastAsia"/>
        </w:rPr>
        <w:t>-</w:t>
      </w:r>
      <w:r w:rsidR="00B93F6C">
        <w:t xml:space="preserve"> </w:t>
      </w:r>
      <w:r w:rsidR="002C282A">
        <w:rPr>
          <w:rFonts w:hint="eastAsia"/>
        </w:rPr>
        <w:t>2</w:t>
      </w:r>
      <w:r w:rsidR="00EA3E51">
        <w:rPr>
          <w:rFonts w:hint="eastAsia"/>
        </w:rPr>
        <w:t>所示</w:t>
      </w:r>
      <w:r w:rsidR="00F53CCE">
        <w:rPr>
          <w:rFonts w:hint="eastAsia"/>
        </w:rPr>
        <w:t>。</w:t>
      </w:r>
    </w:p>
    <w:p w14:paraId="6DEFA6E1" w14:textId="77777777" w:rsidR="00A47563" w:rsidRDefault="00F53CCE" w:rsidP="00A47563">
      <w:pPr>
        <w:keepNext/>
        <w:ind w:leftChars="0" w:left="0" w:right="240" w:firstLineChars="0" w:firstLine="0"/>
      </w:pPr>
      <w:r w:rsidRPr="00F53CCE">
        <w:rPr>
          <w:noProof/>
        </w:rPr>
        <w:drawing>
          <wp:inline distT="0" distB="0" distL="0" distR="0" wp14:anchorId="20ED8E2A" wp14:editId="0850ECDC">
            <wp:extent cx="5760085" cy="249682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085" cy="2496820"/>
                    </a:xfrm>
                    <a:prstGeom prst="rect">
                      <a:avLst/>
                    </a:prstGeom>
                  </pic:spPr>
                </pic:pic>
              </a:graphicData>
            </a:graphic>
          </wp:inline>
        </w:drawing>
      </w:r>
    </w:p>
    <w:p w14:paraId="33218307" w14:textId="49ED4D02" w:rsidR="005936B2" w:rsidRDefault="00317B22" w:rsidP="00317B22">
      <w:pPr>
        <w:pStyle w:val="af3"/>
        <w:ind w:left="240" w:right="240" w:firstLine="480"/>
        <w:jc w:val="both"/>
      </w:pPr>
      <w:bookmarkStart w:id="114" w:name="_Toc202743475"/>
      <w:r>
        <w:rPr>
          <w:rFonts w:hint="eastAsia"/>
        </w:rPr>
        <w:t xml:space="preserve">                    </w:t>
      </w:r>
      <w:bookmarkStart w:id="115" w:name="_Toc203041020"/>
      <w:r w:rsidR="00A47563">
        <w:rPr>
          <w:rFonts w:hint="eastAsia"/>
        </w:rPr>
        <w:t>圖</w:t>
      </w:r>
      <w:r w:rsidR="00A47563">
        <w:rPr>
          <w:rFonts w:hint="eastAsia"/>
        </w:rPr>
        <w:t xml:space="preserve"> 4 - </w:t>
      </w:r>
      <w:r w:rsidR="00A47563">
        <w:fldChar w:fldCharType="begin"/>
      </w:r>
      <w:r w:rsidR="00A47563">
        <w:instrText xml:space="preserve"> </w:instrText>
      </w:r>
      <w:r w:rsidR="00A47563">
        <w:rPr>
          <w:rFonts w:hint="eastAsia"/>
        </w:rPr>
        <w:instrText xml:space="preserve">SEQ </w:instrText>
      </w:r>
      <w:r w:rsidR="00A47563">
        <w:rPr>
          <w:rFonts w:hint="eastAsia"/>
        </w:rPr>
        <w:instrText>圖</w:instrText>
      </w:r>
      <w:r w:rsidR="00A47563">
        <w:rPr>
          <w:rFonts w:hint="eastAsia"/>
        </w:rPr>
        <w:instrText>_4_- \* ARABIC</w:instrText>
      </w:r>
      <w:r w:rsidR="00A47563">
        <w:instrText xml:space="preserve"> </w:instrText>
      </w:r>
      <w:r w:rsidR="00A47563">
        <w:fldChar w:fldCharType="separate"/>
      </w:r>
      <w:r w:rsidR="00D1794C">
        <w:rPr>
          <w:noProof/>
        </w:rPr>
        <w:t>1</w:t>
      </w:r>
      <w:r w:rsidR="00A47563">
        <w:fldChar w:fldCharType="end"/>
      </w:r>
      <w:r w:rsidR="00A47563">
        <w:t xml:space="preserve"> </w:t>
      </w:r>
      <w:r w:rsidR="00A47563">
        <w:rPr>
          <w:rFonts w:hint="eastAsia"/>
        </w:rPr>
        <w:t>原始資料樣貌</w:t>
      </w:r>
      <w:bookmarkEnd w:id="114"/>
      <w:bookmarkEnd w:id="115"/>
    </w:p>
    <w:p w14:paraId="5808B293" w14:textId="031989B5" w:rsidR="005936B2" w:rsidRDefault="009D6885" w:rsidP="00317B22">
      <w:pPr>
        <w:ind w:leftChars="0" w:left="0" w:right="240" w:firstLineChars="0" w:firstLine="0"/>
      </w:pPr>
      <w:r w:rsidRPr="009D6885">
        <w:rPr>
          <w:noProof/>
        </w:rPr>
        <w:drawing>
          <wp:inline distT="0" distB="0" distL="0" distR="0" wp14:anchorId="05C49CF4" wp14:editId="6E306F5B">
            <wp:extent cx="5760085" cy="1674495"/>
            <wp:effectExtent l="0" t="0" r="0" b="190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085" cy="1674495"/>
                    </a:xfrm>
                    <a:prstGeom prst="rect">
                      <a:avLst/>
                    </a:prstGeom>
                  </pic:spPr>
                </pic:pic>
              </a:graphicData>
            </a:graphic>
          </wp:inline>
        </w:drawing>
      </w:r>
    </w:p>
    <w:p w14:paraId="14497F81" w14:textId="36B7829A" w:rsidR="005936B2" w:rsidRDefault="00317B22" w:rsidP="00317B22">
      <w:pPr>
        <w:pStyle w:val="af3"/>
        <w:ind w:left="240" w:right="240" w:firstLine="480"/>
        <w:jc w:val="both"/>
      </w:pPr>
      <w:bookmarkStart w:id="116" w:name="_Toc202743476"/>
      <w:r>
        <w:rPr>
          <w:rFonts w:hint="eastAsia"/>
        </w:rPr>
        <w:t xml:space="preserve">                    </w:t>
      </w:r>
      <w:bookmarkStart w:id="117" w:name="_Toc203041021"/>
      <w:r w:rsidR="00A47563">
        <w:rPr>
          <w:rFonts w:hint="eastAsia"/>
        </w:rPr>
        <w:t>圖</w:t>
      </w:r>
      <w:r w:rsidR="00A47563">
        <w:rPr>
          <w:rFonts w:hint="eastAsia"/>
        </w:rPr>
        <w:t xml:space="preserve"> 4 - </w:t>
      </w:r>
      <w:r w:rsidR="00A47563">
        <w:fldChar w:fldCharType="begin"/>
      </w:r>
      <w:r w:rsidR="00A47563">
        <w:instrText xml:space="preserve"> </w:instrText>
      </w:r>
      <w:r w:rsidR="00A47563">
        <w:rPr>
          <w:rFonts w:hint="eastAsia"/>
        </w:rPr>
        <w:instrText xml:space="preserve">SEQ </w:instrText>
      </w:r>
      <w:r w:rsidR="00A47563">
        <w:rPr>
          <w:rFonts w:hint="eastAsia"/>
        </w:rPr>
        <w:instrText>圖</w:instrText>
      </w:r>
      <w:r w:rsidR="00A47563">
        <w:rPr>
          <w:rFonts w:hint="eastAsia"/>
        </w:rPr>
        <w:instrText>_4_- \* ARABIC</w:instrText>
      </w:r>
      <w:r w:rsidR="00A47563">
        <w:instrText xml:space="preserve"> </w:instrText>
      </w:r>
      <w:r w:rsidR="00A47563">
        <w:fldChar w:fldCharType="separate"/>
      </w:r>
      <w:r w:rsidR="00D1794C">
        <w:rPr>
          <w:noProof/>
        </w:rPr>
        <w:t>2</w:t>
      </w:r>
      <w:r w:rsidR="00A47563">
        <w:fldChar w:fldCharType="end"/>
      </w:r>
      <w:r w:rsidR="00A47563">
        <w:t xml:space="preserve"> </w:t>
      </w:r>
      <w:r w:rsidR="00A47563" w:rsidRPr="00C54B56">
        <w:rPr>
          <w:rFonts w:hint="eastAsia"/>
        </w:rPr>
        <w:t>原始資料樣貌</w:t>
      </w:r>
      <w:r w:rsidR="00A47563" w:rsidRPr="00C54B56">
        <w:rPr>
          <w:rFonts w:hint="eastAsia"/>
        </w:rPr>
        <w:t>(</w:t>
      </w:r>
      <w:r w:rsidR="00A47563" w:rsidRPr="00C54B56">
        <w:rPr>
          <w:rFonts w:hint="eastAsia"/>
        </w:rPr>
        <w:t>續</w:t>
      </w:r>
      <w:r w:rsidR="00A47563" w:rsidRPr="00C54B56">
        <w:rPr>
          <w:rFonts w:hint="eastAsia"/>
        </w:rPr>
        <w:t>)</w:t>
      </w:r>
      <w:bookmarkEnd w:id="116"/>
      <w:bookmarkEnd w:id="117"/>
    </w:p>
    <w:p w14:paraId="5F1A717B" w14:textId="77777777" w:rsidR="00C22F7A" w:rsidRDefault="00C22F7A" w:rsidP="00317B22">
      <w:pPr>
        <w:ind w:leftChars="-59" w:left="-142" w:right="240" w:firstLineChars="236" w:firstLine="566"/>
      </w:pPr>
      <w:r>
        <w:rPr>
          <w:rFonts w:hint="eastAsia"/>
        </w:rPr>
        <w:lastRenderedPageBreak/>
        <w:t>由於光復及博愛校區</w:t>
      </w:r>
      <w:proofErr w:type="gramStart"/>
      <w:r>
        <w:rPr>
          <w:rFonts w:hint="eastAsia"/>
        </w:rPr>
        <w:t>之車辨系統</w:t>
      </w:r>
      <w:proofErr w:type="gramEnd"/>
      <w:r>
        <w:rPr>
          <w:rFonts w:hint="eastAsia"/>
        </w:rPr>
        <w:t>為同一套系統，其資料庫</w:t>
      </w:r>
      <w:proofErr w:type="gramStart"/>
      <w:r>
        <w:rPr>
          <w:rFonts w:hint="eastAsia"/>
        </w:rPr>
        <w:t>使用子場站</w:t>
      </w:r>
      <w:proofErr w:type="gramEnd"/>
      <w:r>
        <w:rPr>
          <w:rFonts w:hint="eastAsia"/>
        </w:rPr>
        <w:t>此欄位標記該資料之紀錄場址</w:t>
      </w:r>
      <w:r>
        <w:rPr>
          <w:rFonts w:hint="eastAsia"/>
        </w:rPr>
        <w:t>(</w:t>
      </w:r>
      <w:r>
        <w:rPr>
          <w:rFonts w:hint="eastAsia"/>
        </w:rPr>
        <w:t>光復校區或博愛校區</w:t>
      </w:r>
      <w:r>
        <w:rPr>
          <w:rFonts w:hint="eastAsia"/>
        </w:rPr>
        <w:t>)</w:t>
      </w:r>
      <w:r>
        <w:rPr>
          <w:rFonts w:hint="eastAsia"/>
        </w:rPr>
        <w:t>，而進出及付費狀態可作為判斷該車是否已出站之依據，若已離場則紀錄為</w:t>
      </w:r>
      <w:r>
        <w:rPr>
          <w:rFonts w:ascii="標楷體" w:hAnsi="標楷體" w:hint="eastAsia"/>
        </w:rPr>
        <w:t>「</w:t>
      </w:r>
      <w:r>
        <w:rPr>
          <w:rFonts w:hint="eastAsia"/>
        </w:rPr>
        <w:t>已出站</w:t>
      </w:r>
      <w:r>
        <w:rPr>
          <w:rFonts w:ascii="標楷體" w:hAnsi="標楷體" w:hint="eastAsia"/>
        </w:rPr>
        <w:t>」</w:t>
      </w:r>
      <w:r>
        <w:rPr>
          <w:rFonts w:hint="eastAsia"/>
        </w:rPr>
        <w:t>。校正狀態則為該筆資料之異常處理狀況，該欄位有五種類別</w:t>
      </w:r>
      <w:r>
        <w:rPr>
          <w:rFonts w:hint="eastAsia"/>
        </w:rPr>
        <w:t>:</w:t>
      </w:r>
    </w:p>
    <w:p w14:paraId="148052AE" w14:textId="77777777" w:rsidR="00C22F7A" w:rsidRDefault="00C22F7A" w:rsidP="00C22F7A">
      <w:pPr>
        <w:ind w:leftChars="0" w:left="298" w:right="240" w:firstLineChars="0" w:firstLine="0"/>
      </w:pPr>
      <w:r>
        <w:rPr>
          <w:rFonts w:hint="eastAsia"/>
        </w:rPr>
        <w:t>1</w:t>
      </w:r>
      <w:r>
        <w:t xml:space="preserve">. </w:t>
      </w:r>
      <w:r>
        <w:rPr>
          <w:rFonts w:hint="eastAsia"/>
        </w:rPr>
        <w:t>尚未校正</w:t>
      </w:r>
      <w:r>
        <w:rPr>
          <w:rFonts w:hint="eastAsia"/>
        </w:rPr>
        <w:t xml:space="preserve"> </w:t>
      </w:r>
    </w:p>
    <w:p w14:paraId="19F08C45" w14:textId="77777777" w:rsidR="00C22F7A" w:rsidRDefault="00C22F7A" w:rsidP="00C22F7A">
      <w:pPr>
        <w:ind w:leftChars="41" w:left="98" w:right="240" w:firstLineChars="83" w:firstLine="199"/>
      </w:pPr>
      <w:r>
        <w:rPr>
          <w:rFonts w:hint="eastAsia"/>
        </w:rPr>
        <w:t>2</w:t>
      </w:r>
      <w:r>
        <w:t>.</w:t>
      </w:r>
      <w:r>
        <w:rPr>
          <w:rFonts w:hint="eastAsia"/>
        </w:rPr>
        <w:t xml:space="preserve"> </w:t>
      </w:r>
      <w:r>
        <w:rPr>
          <w:rFonts w:hint="eastAsia"/>
        </w:rPr>
        <w:t>比對一樣</w:t>
      </w:r>
    </w:p>
    <w:p w14:paraId="3C41E93D" w14:textId="77777777" w:rsidR="00C22F7A" w:rsidRDefault="00C22F7A" w:rsidP="00C22F7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479DAF83" w14:textId="77777777" w:rsidR="00C22F7A" w:rsidRDefault="00C22F7A" w:rsidP="00C22F7A">
      <w:pPr>
        <w:ind w:leftChars="41" w:left="98" w:right="240" w:firstLineChars="83" w:firstLine="199"/>
      </w:pPr>
      <w:r>
        <w:rPr>
          <w:rFonts w:hint="eastAsia"/>
        </w:rPr>
        <w:t>4</w:t>
      </w:r>
      <w:r>
        <w:t xml:space="preserve">. </w:t>
      </w:r>
      <w:r>
        <w:rPr>
          <w:rFonts w:hint="eastAsia"/>
        </w:rPr>
        <w:t>人工校正完成</w:t>
      </w:r>
      <w:r>
        <w:rPr>
          <w:rFonts w:hint="eastAsia"/>
        </w:rPr>
        <w:t>(</w:t>
      </w:r>
      <w:r>
        <w:t>U2J</w:t>
      </w:r>
      <w:r>
        <w:rPr>
          <w:rFonts w:hint="eastAsia"/>
        </w:rPr>
        <w:t>)</w:t>
      </w:r>
    </w:p>
    <w:p w14:paraId="442DD727" w14:textId="6D2FB3EB" w:rsidR="00BC3ECC" w:rsidRDefault="00C22F7A" w:rsidP="00317B22">
      <w:pPr>
        <w:ind w:leftChars="41" w:left="98" w:right="240" w:firstLineChars="83" w:firstLine="199"/>
      </w:pPr>
      <w:r>
        <w:rPr>
          <w:rFonts w:hint="eastAsia"/>
        </w:rPr>
        <w:t>5</w:t>
      </w:r>
      <w:r>
        <w:t xml:space="preserve">. </w:t>
      </w:r>
      <w:r>
        <w:rPr>
          <w:rFonts w:hint="eastAsia"/>
        </w:rPr>
        <w:t>比對不符</w:t>
      </w:r>
    </w:p>
    <w:p w14:paraId="09D01956" w14:textId="77777777" w:rsidR="008A77A7" w:rsidRDefault="00BC3ECC" w:rsidP="00317B22">
      <w:pPr>
        <w:ind w:leftChars="-59" w:left="-142" w:right="240" w:firstLineChars="236" w:firstLine="566"/>
        <w:rPr>
          <w:rFonts w:ascii="標楷體" w:hAnsi="標楷體"/>
        </w:rPr>
      </w:pPr>
      <w:r>
        <w:rPr>
          <w:rFonts w:hint="eastAsia"/>
        </w:rPr>
        <w:t>關於上述之狀況，</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w:t>
      </w:r>
      <w:proofErr w:type="gramStart"/>
      <w:r>
        <w:rPr>
          <w:rFonts w:hint="eastAsia"/>
        </w:rPr>
        <w:t>為車辨系統</w:t>
      </w:r>
      <w:proofErr w:type="gramEnd"/>
      <w:r>
        <w:rPr>
          <w:rFonts w:hint="eastAsia"/>
        </w:rPr>
        <w:t>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w:t>
      </w:r>
      <w:proofErr w:type="gramStart"/>
      <w:r>
        <w:rPr>
          <w:rFonts w:ascii="標楷體" w:hAnsi="標楷體" w:hint="eastAsia"/>
        </w:rPr>
        <w:t>車辨系統</w:t>
      </w:r>
      <w:proofErr w:type="gramEnd"/>
      <w:r>
        <w:rPr>
          <w:rFonts w:ascii="標楷體" w:hAnsi="標楷體" w:hint="eastAsia"/>
        </w:rPr>
        <w:t>具有學習功能，在車輛進出</w:t>
      </w:r>
      <w:proofErr w:type="gramStart"/>
      <w:r>
        <w:rPr>
          <w:rFonts w:ascii="標楷體" w:hAnsi="標楷體" w:hint="eastAsia"/>
        </w:rPr>
        <w:t>數次後</w:t>
      </w:r>
      <w:proofErr w:type="gramEnd"/>
      <w:r>
        <w:rPr>
          <w:rFonts w:ascii="標楷體" w:hAnsi="標楷體" w:hint="eastAsia"/>
        </w:rPr>
        <w:t>，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w:t>
      </w:r>
      <w:proofErr w:type="gramStart"/>
      <w:r>
        <w:rPr>
          <w:rFonts w:ascii="標楷體" w:hAnsi="標楷體" w:hint="eastAsia"/>
        </w:rPr>
        <w:t>表示哨口同仁</w:t>
      </w:r>
      <w:proofErr w:type="gramEnd"/>
      <w:r>
        <w:rPr>
          <w:rFonts w:ascii="標楷體" w:hAnsi="標楷體" w:hint="eastAsia"/>
        </w:rPr>
        <w:t>人工比對照片與進場或出場車號不同後，於系統手工修正車號並點選「校正」。而「人工校正完成(U2</w:t>
      </w:r>
      <w:r>
        <w:rPr>
          <w:rFonts w:ascii="標楷體" w:hAnsi="標楷體"/>
        </w:rPr>
        <w:t>J</w:t>
      </w:r>
      <w:r>
        <w:rPr>
          <w:rFonts w:ascii="標楷體" w:hAnsi="標楷體" w:hint="eastAsia"/>
        </w:rPr>
        <w:t>)」則</w:t>
      </w:r>
      <w:proofErr w:type="gramStart"/>
      <w:r>
        <w:rPr>
          <w:rFonts w:ascii="標楷體" w:hAnsi="標楷體" w:hint="eastAsia"/>
        </w:rPr>
        <w:t>為車辨系統</w:t>
      </w:r>
      <w:proofErr w:type="gramEnd"/>
      <w:r>
        <w:rPr>
          <w:rFonts w:ascii="標楷體" w:hAnsi="標楷體" w:hint="eastAsia"/>
        </w:rPr>
        <w:t>依據E</w:t>
      </w:r>
      <w:r>
        <w:rPr>
          <w:rFonts w:ascii="標楷體" w:hAnsi="標楷體"/>
        </w:rPr>
        <w:t>-tag</w:t>
      </w:r>
      <w:r>
        <w:rPr>
          <w:rFonts w:ascii="標楷體" w:hAnsi="標楷體" w:hint="eastAsia"/>
        </w:rPr>
        <w:t>紀錄自動產出配對之車號，後</w:t>
      </w:r>
      <w:proofErr w:type="gramStart"/>
      <w:r>
        <w:rPr>
          <w:rFonts w:ascii="標楷體" w:hAnsi="標楷體" w:hint="eastAsia"/>
        </w:rPr>
        <w:t>由哨口</w:t>
      </w:r>
      <w:proofErr w:type="gramEnd"/>
      <w:r>
        <w:rPr>
          <w:rFonts w:ascii="標楷體" w:hAnsi="標楷體" w:hint="eastAsia"/>
        </w:rPr>
        <w:t>同仁做人工比對，於系統點選「校正」，此情景發生於進場照片無法辨識車號，辨識系統所作之第二步行動。</w:t>
      </w:r>
      <w:bookmarkStart w:id="118" w:name="_Toc202744856"/>
    </w:p>
    <w:p w14:paraId="3B433E07" w14:textId="77777777" w:rsidR="008A77A7" w:rsidRDefault="008A77A7" w:rsidP="008A77A7">
      <w:pPr>
        <w:ind w:leftChars="41" w:left="98" w:right="240" w:firstLineChars="0" w:firstLine="0"/>
        <w:rPr>
          <w:rFonts w:ascii="標楷體" w:hAnsi="標楷體"/>
        </w:rPr>
      </w:pPr>
    </w:p>
    <w:p w14:paraId="0248633F" w14:textId="0F689C5C" w:rsidR="00BC3ECC" w:rsidRPr="008A77A7" w:rsidRDefault="009243AF" w:rsidP="008A77A7">
      <w:pPr>
        <w:pStyle w:val="3"/>
        <w:ind w:right="240"/>
        <w:rPr>
          <w:rFonts w:ascii="標楷體" w:hAnsi="標楷體"/>
        </w:rPr>
      </w:pPr>
      <w:r>
        <w:rPr>
          <w:rFonts w:hint="eastAsia"/>
        </w:rPr>
        <w:t>資料清洗流程</w:t>
      </w:r>
      <w:r w:rsidR="006C0284">
        <w:rPr>
          <w:rFonts w:hint="eastAsia"/>
        </w:rPr>
        <w:t>和</w:t>
      </w:r>
      <w:r w:rsidR="005657E8">
        <w:rPr>
          <w:rFonts w:hint="eastAsia"/>
        </w:rPr>
        <w:t>欄位</w:t>
      </w:r>
      <w:r w:rsidR="006C0284">
        <w:rPr>
          <w:rFonts w:hint="eastAsia"/>
        </w:rPr>
        <w:t>標準化</w:t>
      </w:r>
      <w:bookmarkEnd w:id="118"/>
    </w:p>
    <w:p w14:paraId="37EB2C0A" w14:textId="77777777" w:rsidR="008F3265" w:rsidRDefault="00BC3ECC" w:rsidP="00317B22">
      <w:pPr>
        <w:ind w:leftChars="-59" w:left="-142" w:right="240" w:firstLine="480"/>
      </w:pPr>
      <w:r>
        <w:rPr>
          <w:rFonts w:hint="eastAsia"/>
        </w:rPr>
        <w:t>為確保後續分析結果的正確性，本研究首先針對資料內部可能存在的異常情況進行確認與處理，以避免干擾後續分析與解讀。本小節依據常見錯誤型態進行分類與過濾，並設計邏輯規則判定各筆資料是否保留或剔除，整體流程可區分為初步分析</w:t>
      </w:r>
      <w:r w:rsidR="00D85298">
        <w:rPr>
          <w:rFonts w:hint="eastAsia"/>
        </w:rPr>
        <w:t>、</w:t>
      </w:r>
      <w:r>
        <w:rPr>
          <w:rFonts w:hint="eastAsia"/>
        </w:rPr>
        <w:t>錯誤資料分析</w:t>
      </w:r>
      <w:proofErr w:type="gramStart"/>
      <w:r w:rsidR="00903034">
        <w:rPr>
          <w:rFonts w:hint="eastAsia"/>
        </w:rPr>
        <w:t>和</w:t>
      </w:r>
      <w:r>
        <w:rPr>
          <w:rFonts w:hint="eastAsia"/>
        </w:rPr>
        <w:t>空值與</w:t>
      </w:r>
      <w:proofErr w:type="gramEnd"/>
      <w:r>
        <w:rPr>
          <w:rFonts w:hint="eastAsia"/>
        </w:rPr>
        <w:t>異常值處理三個階段，以系統性方式建構資料清洗演算法，爾後對分析出的異常特正過濾、修正或是清除。</w:t>
      </w:r>
    </w:p>
    <w:p w14:paraId="739AC9D8" w14:textId="6FF70CD0" w:rsidR="00457CA2" w:rsidRPr="00B641C8" w:rsidRDefault="00457CA2" w:rsidP="00B641C8">
      <w:pPr>
        <w:pStyle w:val="a6"/>
        <w:numPr>
          <w:ilvl w:val="0"/>
          <w:numId w:val="19"/>
        </w:numPr>
        <w:ind w:right="240" w:firstLineChars="0"/>
        <w:rPr>
          <w:b/>
          <w:bCs/>
        </w:rPr>
      </w:pPr>
      <w:r w:rsidRPr="00B641C8">
        <w:rPr>
          <w:rFonts w:hint="eastAsia"/>
          <w:b/>
          <w:bCs/>
        </w:rPr>
        <w:t>初步分析</w:t>
      </w:r>
    </w:p>
    <w:p w14:paraId="1A2B6D0F" w14:textId="74B3EF2C" w:rsidR="00BC3ECC" w:rsidRDefault="00B37F48" w:rsidP="00000071">
      <w:pPr>
        <w:ind w:leftChars="-59" w:left="-142" w:right="240" w:firstLineChars="177" w:firstLine="425"/>
      </w:pPr>
      <w:r>
        <w:rPr>
          <w:rFonts w:hint="eastAsia"/>
        </w:rPr>
        <w:lastRenderedPageBreak/>
        <w:t>首先，本研究所選之初步分析方式，</w:t>
      </w:r>
      <w:r w:rsidR="00251CED">
        <w:t>每一筆車輛的進場時間視為</w:t>
      </w:r>
      <w:r w:rsidR="00251CED">
        <w:t xml:space="preserve"> +1</w:t>
      </w:r>
      <w:r w:rsidR="00251CED">
        <w:t>、出場時間視為</w:t>
      </w:r>
      <w:r w:rsidR="00251CED">
        <w:t xml:space="preserve"> -1</w:t>
      </w:r>
      <w:r w:rsidR="00251CED">
        <w:t>，依時間排序後累計，算出每</w:t>
      </w:r>
      <w:proofErr w:type="gramStart"/>
      <w:r w:rsidR="00251CED">
        <w:t>個</w:t>
      </w:r>
      <w:proofErr w:type="gramEnd"/>
      <w:r w:rsidR="00251CED">
        <w:t>時間</w:t>
      </w:r>
      <w:proofErr w:type="gramStart"/>
      <w:r w:rsidR="00251CED">
        <w:t>點在場的</w:t>
      </w:r>
      <w:proofErr w:type="gramEnd"/>
      <w:r w:rsidR="00251CED">
        <w:t>車輛數，並以</w:t>
      </w:r>
      <w:r w:rsidR="00251CED">
        <w:t xml:space="preserve"> 15 </w:t>
      </w:r>
      <w:r w:rsidR="00251CED">
        <w:t>分鐘為間隔</w:t>
      </w:r>
      <w:r w:rsidR="00FA4128">
        <w:rPr>
          <w:rFonts w:hint="eastAsia"/>
        </w:rPr>
        <w:t>做統計</w:t>
      </w:r>
      <w:r w:rsidR="00251CED">
        <w:t>，建立完整的時間序列</w:t>
      </w:r>
      <w:r w:rsidR="001522E7">
        <w:rPr>
          <w:rFonts w:hint="eastAsia"/>
        </w:rPr>
        <w:t>，</w:t>
      </w:r>
      <w:r w:rsidR="00993A72">
        <w:t>接著，</w:t>
      </w:r>
      <w:r w:rsidR="00993A72">
        <w:rPr>
          <w:rFonts w:hint="eastAsia"/>
        </w:rPr>
        <w:t>將民國</w:t>
      </w:r>
      <w:r w:rsidR="00993A72">
        <w:rPr>
          <w:rFonts w:hint="eastAsia"/>
        </w:rPr>
        <w:t>113</w:t>
      </w:r>
      <w:r w:rsidR="00993A72">
        <w:rPr>
          <w:rFonts w:hint="eastAsia"/>
        </w:rPr>
        <w:t>年</w:t>
      </w:r>
      <w:r w:rsidR="00993A72">
        <w:t>每天的最大</w:t>
      </w:r>
      <w:proofErr w:type="gramStart"/>
      <w:r w:rsidR="00993A72">
        <w:t>在場車</w:t>
      </w:r>
      <w:proofErr w:type="gramEnd"/>
      <w:r w:rsidR="00993A72">
        <w:t>數</w:t>
      </w:r>
      <w:r w:rsidR="00993A72">
        <w:rPr>
          <w:rFonts w:hint="eastAsia"/>
        </w:rPr>
        <w:t>繪製成折線圖如</w:t>
      </w:r>
      <w:r w:rsidR="001522E7">
        <w:rPr>
          <w:rFonts w:hint="eastAsia"/>
        </w:rPr>
        <w:t>圖</w:t>
      </w:r>
      <w:r w:rsidR="001522E7">
        <w:rPr>
          <w:rFonts w:hint="eastAsia"/>
        </w:rPr>
        <w:t>4</w:t>
      </w:r>
      <w:r w:rsidR="00056F3E">
        <w:t xml:space="preserve"> </w:t>
      </w:r>
      <w:r w:rsidR="001522E7">
        <w:t>-</w:t>
      </w:r>
      <w:r w:rsidR="00056F3E">
        <w:t xml:space="preserve"> </w:t>
      </w:r>
      <w:r w:rsidR="001522E7">
        <w:t>3</w:t>
      </w:r>
      <w:r w:rsidR="00B40EA9">
        <w:rPr>
          <w:rFonts w:hint="eastAsia"/>
        </w:rPr>
        <w:t>，可以明顯看出來</w:t>
      </w:r>
      <w:r w:rsidR="006C2631">
        <w:rPr>
          <w:rFonts w:hint="eastAsia"/>
        </w:rPr>
        <w:t>異常的</w:t>
      </w:r>
      <w:r w:rsidR="00B40EA9">
        <w:rPr>
          <w:rFonts w:hint="eastAsia"/>
        </w:rPr>
        <w:t>樣態</w:t>
      </w:r>
      <w:r w:rsidR="00FE0E2A">
        <w:rPr>
          <w:rFonts w:hint="eastAsia"/>
        </w:rPr>
        <w:t>(</w:t>
      </w:r>
      <w:r w:rsidR="00FE0E2A">
        <w:rPr>
          <w:rFonts w:hint="eastAsia"/>
        </w:rPr>
        <w:t>每天不斷向上累計</w:t>
      </w:r>
      <w:r w:rsidR="00FE0E2A">
        <w:rPr>
          <w:rFonts w:hint="eastAsia"/>
        </w:rPr>
        <w:t>)</w:t>
      </w:r>
      <w:r w:rsidR="006C2631">
        <w:rPr>
          <w:rFonts w:hint="eastAsia"/>
        </w:rPr>
        <w:t>與數量</w:t>
      </w:r>
      <w:r w:rsidR="00FE0E2A">
        <w:rPr>
          <w:rFonts w:hint="eastAsia"/>
        </w:rPr>
        <w:t>(</w:t>
      </w:r>
      <w:r w:rsidR="00FE0E2A">
        <w:rPr>
          <w:rFonts w:hint="eastAsia"/>
        </w:rPr>
        <w:t>不合理的</w:t>
      </w:r>
      <w:r w:rsidR="00BF238F">
        <w:rPr>
          <w:rFonts w:hint="eastAsia"/>
        </w:rPr>
        <w:t>在校車輛數量</w:t>
      </w:r>
      <w:r w:rsidR="00FE0E2A">
        <w:rPr>
          <w:rFonts w:hint="eastAsia"/>
        </w:rPr>
        <w:t>)</w:t>
      </w:r>
      <w:r w:rsidR="001522E7">
        <w:rPr>
          <w:rFonts w:hint="eastAsia"/>
        </w:rPr>
        <w:t>。</w:t>
      </w:r>
    </w:p>
    <w:p w14:paraId="0198D80D" w14:textId="21473EAC" w:rsidR="00864476" w:rsidRDefault="00864476" w:rsidP="00000071">
      <w:pPr>
        <w:ind w:leftChars="0" w:left="0" w:right="240" w:firstLineChars="0" w:firstLine="0"/>
      </w:pPr>
      <w:r>
        <w:rPr>
          <w:noProof/>
        </w:rPr>
        <w:drawing>
          <wp:inline distT="0" distB="0" distL="0" distR="0" wp14:anchorId="5E280951" wp14:editId="7F5EDFEA">
            <wp:extent cx="5760085" cy="209550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2095500"/>
                    </a:xfrm>
                    <a:prstGeom prst="rect">
                      <a:avLst/>
                    </a:prstGeom>
                    <a:noFill/>
                    <a:ln>
                      <a:noFill/>
                    </a:ln>
                  </pic:spPr>
                </pic:pic>
              </a:graphicData>
            </a:graphic>
          </wp:inline>
        </w:drawing>
      </w:r>
    </w:p>
    <w:p w14:paraId="55877348" w14:textId="32BC4A51" w:rsidR="00A47563" w:rsidRDefault="00000071" w:rsidP="00000071">
      <w:pPr>
        <w:pStyle w:val="af3"/>
        <w:ind w:left="240" w:right="240" w:firstLine="480"/>
        <w:jc w:val="both"/>
      </w:pPr>
      <w:bookmarkStart w:id="119" w:name="_Toc202743477"/>
      <w:r>
        <w:rPr>
          <w:rFonts w:hint="eastAsia"/>
        </w:rPr>
        <w:t xml:space="preserve">                     </w:t>
      </w:r>
      <w:bookmarkStart w:id="120" w:name="_Toc203041022"/>
      <w:r w:rsidR="00A47563">
        <w:rPr>
          <w:rFonts w:hint="eastAsia"/>
        </w:rPr>
        <w:t>圖</w:t>
      </w:r>
      <w:r w:rsidR="00A47563">
        <w:rPr>
          <w:rFonts w:hint="eastAsia"/>
        </w:rPr>
        <w:t xml:space="preserve"> 4 - </w:t>
      </w:r>
      <w:r w:rsidR="00A47563">
        <w:fldChar w:fldCharType="begin"/>
      </w:r>
      <w:r w:rsidR="00A47563">
        <w:instrText xml:space="preserve"> </w:instrText>
      </w:r>
      <w:r w:rsidR="00A47563">
        <w:rPr>
          <w:rFonts w:hint="eastAsia"/>
        </w:rPr>
        <w:instrText xml:space="preserve">SEQ </w:instrText>
      </w:r>
      <w:r w:rsidR="00A47563">
        <w:rPr>
          <w:rFonts w:hint="eastAsia"/>
        </w:rPr>
        <w:instrText>圖</w:instrText>
      </w:r>
      <w:r w:rsidR="00A47563">
        <w:rPr>
          <w:rFonts w:hint="eastAsia"/>
        </w:rPr>
        <w:instrText>_4_- \* ARABIC</w:instrText>
      </w:r>
      <w:r w:rsidR="00A47563">
        <w:instrText xml:space="preserve"> </w:instrText>
      </w:r>
      <w:r w:rsidR="00A47563">
        <w:fldChar w:fldCharType="separate"/>
      </w:r>
      <w:r w:rsidR="00D1794C">
        <w:rPr>
          <w:noProof/>
        </w:rPr>
        <w:t>3</w:t>
      </w:r>
      <w:r w:rsidR="00A47563">
        <w:fldChar w:fldCharType="end"/>
      </w:r>
      <w:r w:rsidR="00A47563">
        <w:t xml:space="preserve"> </w:t>
      </w:r>
      <w:r w:rsidR="00A47563" w:rsidRPr="00CF0CB0">
        <w:rPr>
          <w:rFonts w:hint="eastAsia"/>
        </w:rPr>
        <w:t>全年</w:t>
      </w:r>
      <w:proofErr w:type="gramStart"/>
      <w:r w:rsidR="00A47563" w:rsidRPr="00CF0CB0">
        <w:rPr>
          <w:rFonts w:hint="eastAsia"/>
        </w:rPr>
        <w:t>分時在場車輛</w:t>
      </w:r>
      <w:proofErr w:type="gramEnd"/>
      <w:r w:rsidR="00A47563" w:rsidRPr="00CF0CB0">
        <w:rPr>
          <w:rFonts w:hint="eastAsia"/>
        </w:rPr>
        <w:t>數</w:t>
      </w:r>
      <w:bookmarkEnd w:id="119"/>
      <w:bookmarkEnd w:id="120"/>
    </w:p>
    <w:p w14:paraId="4A62DB60" w14:textId="610633E3" w:rsidR="00BC3ECC" w:rsidRPr="000C0E27" w:rsidRDefault="00BC3ECC" w:rsidP="00000071">
      <w:pPr>
        <w:ind w:leftChars="-59" w:left="-142" w:right="240" w:firstLineChars="177" w:firstLine="425"/>
      </w:pPr>
      <w:r>
        <w:rPr>
          <w:rFonts w:hint="eastAsia"/>
        </w:rPr>
        <w:t>經初步拆解與檢視後發現，原始資料中常見異常類型包含車牌辨識錯誤、系統紀錄錯置、欄位缺漏、</w:t>
      </w:r>
      <w:proofErr w:type="gramStart"/>
      <w:r>
        <w:rPr>
          <w:rFonts w:hint="eastAsia"/>
        </w:rPr>
        <w:t>空值</w:t>
      </w:r>
      <w:proofErr w:type="gramEnd"/>
      <w:r>
        <w:rPr>
          <w:rFonts w:hint="eastAsia"/>
        </w:rPr>
        <w:t>，以及時間格式錯誤等。初步分析流程如圖</w:t>
      </w:r>
      <w:r>
        <w:rPr>
          <w:rFonts w:hint="eastAsia"/>
        </w:rPr>
        <w:t xml:space="preserve"> </w:t>
      </w:r>
      <w:r>
        <w:t>4</w:t>
      </w:r>
      <w:r w:rsidR="00056F3E">
        <w:t xml:space="preserve"> </w:t>
      </w:r>
      <w:r>
        <w:t>-</w:t>
      </w:r>
      <w:r w:rsidR="00056F3E">
        <w:t xml:space="preserve"> </w:t>
      </w:r>
      <w:r w:rsidR="00191F5A">
        <w:t>4</w:t>
      </w:r>
      <w:r>
        <w:rPr>
          <w:rFonts w:hint="eastAsia"/>
        </w:rPr>
        <w:t xml:space="preserve">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於後續停車行為分析階段，若仍發現有異常值影響模型建置結果，亦會透過比對與判別，確認其屬原始資料之潛在錯誤後，依圖示流程延伸設計補充過濾條件，持續優化資料品質。</w:t>
      </w:r>
    </w:p>
    <w:p w14:paraId="603AC9F6" w14:textId="53A77EED" w:rsidR="00BC3ECC" w:rsidRDefault="00D85298" w:rsidP="00BC3ECC">
      <w:pPr>
        <w:ind w:left="240" w:right="240" w:firstLine="480"/>
      </w:pPr>
      <w:r>
        <w:rPr>
          <w:noProof/>
        </w:rPr>
        <w:lastRenderedPageBreak/>
        <w:drawing>
          <wp:inline distT="0" distB="0" distL="0" distR="0" wp14:anchorId="5BBD2EF3" wp14:editId="3FF2D4E6">
            <wp:extent cx="4352925" cy="3896639"/>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58703" cy="3901811"/>
                    </a:xfrm>
                    <a:prstGeom prst="rect">
                      <a:avLst/>
                    </a:prstGeom>
                    <a:noFill/>
                    <a:ln>
                      <a:noFill/>
                    </a:ln>
                  </pic:spPr>
                </pic:pic>
              </a:graphicData>
            </a:graphic>
          </wp:inline>
        </w:drawing>
      </w:r>
    </w:p>
    <w:p w14:paraId="2FE61287" w14:textId="67ED8357" w:rsidR="008A77A7" w:rsidRDefault="00A47563" w:rsidP="008A77A7">
      <w:pPr>
        <w:pStyle w:val="af3"/>
        <w:ind w:left="240" w:right="240" w:firstLine="480"/>
      </w:pPr>
      <w:bookmarkStart w:id="121" w:name="_Toc202743478"/>
      <w:bookmarkStart w:id="122" w:name="_Toc20304102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4</w:t>
      </w:r>
      <w:r>
        <w:fldChar w:fldCharType="end"/>
      </w:r>
      <w:r>
        <w:t xml:space="preserve"> </w:t>
      </w:r>
      <w:r w:rsidRPr="007E16A5">
        <w:rPr>
          <w:rFonts w:hint="eastAsia"/>
        </w:rPr>
        <w:t>初步分析流程</w:t>
      </w:r>
      <w:bookmarkEnd w:id="121"/>
      <w:bookmarkEnd w:id="122"/>
    </w:p>
    <w:p w14:paraId="54F3C487" w14:textId="6EF45ECF" w:rsidR="00457CA2" w:rsidRPr="008A77A7" w:rsidRDefault="00620870" w:rsidP="008A77A7">
      <w:pPr>
        <w:pStyle w:val="af3"/>
        <w:numPr>
          <w:ilvl w:val="0"/>
          <w:numId w:val="19"/>
        </w:numPr>
        <w:ind w:leftChars="0" w:right="240" w:firstLineChars="0"/>
        <w:jc w:val="left"/>
      </w:pPr>
      <w:r w:rsidRPr="008A77A7">
        <w:rPr>
          <w:rFonts w:hint="eastAsia"/>
          <w:b/>
          <w:bCs/>
        </w:rPr>
        <w:t>錯誤資料分析</w:t>
      </w:r>
    </w:p>
    <w:p w14:paraId="5F845490" w14:textId="499DF30D" w:rsidR="00834B1C" w:rsidRDefault="00834B1C" w:rsidP="00971C87">
      <w:pPr>
        <w:ind w:leftChars="-59" w:left="-142" w:right="240" w:firstLineChars="177" w:firstLine="425"/>
      </w:pPr>
      <w:r>
        <w:rPr>
          <w:rFonts w:hint="eastAsia"/>
        </w:rPr>
        <w:t>原始資料作</w:t>
      </w:r>
      <w:proofErr w:type="gramStart"/>
      <w:r>
        <w:rPr>
          <w:rFonts w:hint="eastAsia"/>
        </w:rPr>
        <w:t>分時在場車輛</w:t>
      </w:r>
      <w:proofErr w:type="gramEnd"/>
      <w:r>
        <w:rPr>
          <w:rFonts w:hint="eastAsia"/>
        </w:rPr>
        <w:t>數統計視覺化後如圖</w:t>
      </w:r>
      <w:r w:rsidR="00261D75">
        <w:t>4</w:t>
      </w:r>
      <w:r w:rsidR="00DF5544">
        <w:t xml:space="preserve"> </w:t>
      </w:r>
      <w:r w:rsidR="00261D75">
        <w:t>-</w:t>
      </w:r>
      <w:r w:rsidR="00DF5544">
        <w:t xml:space="preserve"> </w:t>
      </w:r>
      <w:r w:rsidR="00261D75">
        <w:t>3</w:t>
      </w:r>
      <w:r>
        <w:rPr>
          <w:rFonts w:hint="eastAsia"/>
        </w:rPr>
        <w:t>所呈現，約在十</w:t>
      </w:r>
      <w:r>
        <w:t>月以前的資料呈現長期累積上升趨勢，並非如預期般呈現每日波動之往返樣態</w:t>
      </w:r>
      <w:r>
        <w:rPr>
          <w:rFonts w:hint="eastAsia"/>
        </w:rPr>
        <w:t>。</w:t>
      </w:r>
      <w:r>
        <w:t>該現象顯示部分車輛紀錄缺乏正確之出場時間，導致系統無法正確統計</w:t>
      </w:r>
      <w:proofErr w:type="gramStart"/>
      <w:r>
        <w:t>在場車</w:t>
      </w:r>
      <w:proofErr w:type="gramEnd"/>
      <w:r>
        <w:t>數，進而呈現不合理的逐日增加趨勢</w:t>
      </w:r>
      <w:r>
        <w:rPr>
          <w:rFonts w:hint="eastAsia"/>
        </w:rPr>
        <w:t>，經過與駐警隊討論分析，推測因為是進出時間欄位錯誤，以及無紀錄的情況下，駐警隊會每一到二個月進行人工系統校正，將內部異常進出之車次資料作統一登記並歸檔。後續將進行資料清洗與過濾，排除進出順序錯亂、進出時間缺漏或異常滯留等問題，以利後續統計分析之準確性。</w:t>
      </w:r>
    </w:p>
    <w:p w14:paraId="72AD058E" w14:textId="77777777" w:rsidR="00834B1C" w:rsidRDefault="00834B1C" w:rsidP="00971C87">
      <w:pPr>
        <w:ind w:leftChars="-59" w:left="-142" w:right="240" w:firstLine="480"/>
      </w:pPr>
      <w:r>
        <w:t xml:space="preserve">García </w:t>
      </w:r>
      <w:r>
        <w:t>等人</w:t>
      </w:r>
      <w:r>
        <w:rPr>
          <w:rFonts w:hint="eastAsia"/>
        </w:rPr>
        <w:t>在其文章中有提及，處理異常資料之方式中，正確修正或刪除資料會使後續分析獲得較佳之結果，但此方法難度較高，需洞悉異常資料之規律及特性，配合正確的演算法去作過濾。</w:t>
      </w:r>
    </w:p>
    <w:p w14:paraId="0F2D7F96" w14:textId="53130AA9" w:rsidR="00834B1C" w:rsidRDefault="00834B1C" w:rsidP="00971C87">
      <w:pPr>
        <w:ind w:leftChars="0" w:left="0" w:right="240" w:firstLineChars="117" w:firstLine="281"/>
      </w:pPr>
      <w:r>
        <w:rPr>
          <w:rFonts w:hint="eastAsia"/>
        </w:rPr>
        <w:t>錯誤資料分析之處理流程如圖</w:t>
      </w:r>
      <w:r w:rsidR="00AA1332">
        <w:rPr>
          <w:rFonts w:hint="eastAsia"/>
        </w:rPr>
        <w:t>4</w:t>
      </w:r>
      <w:r w:rsidR="00AA1332">
        <w:t>-1-5</w:t>
      </w:r>
      <w:r>
        <w:rPr>
          <w:rFonts w:hint="eastAsia"/>
        </w:rPr>
        <w:t>所示，其中異常符號與號碼數量錯誤之統計步</w:t>
      </w:r>
      <w:r>
        <w:rPr>
          <w:rFonts w:hint="eastAsia"/>
        </w:rPr>
        <w:lastRenderedPageBreak/>
        <w:t>驟為驗證系統正確率的動作，在捨棄之前確認它是否隱含相當數量可觀的紀錄。基於時間欄位的錯誤，分析流程對五個特徵進行拆解觀察，包括僅缺乏進入時間、僅缺乏出場時間、缺乏進入與出場時間、進出邏輯錯誤、異常長的停留時間作統計，之後進一步票種作區分統計如表</w:t>
      </w:r>
      <w:r w:rsidR="00AA1332">
        <w:t>4</w:t>
      </w:r>
      <w:r w:rsidR="00A627E1">
        <w:t xml:space="preserve"> </w:t>
      </w:r>
      <w:r w:rsidR="00AA1332">
        <w:t>-</w:t>
      </w:r>
      <w:r w:rsidR="00A627E1">
        <w:t xml:space="preserve"> </w:t>
      </w:r>
      <w:r w:rsidR="00A627E1">
        <w:rPr>
          <w:rFonts w:hint="eastAsia"/>
        </w:rPr>
        <w:t>1</w:t>
      </w:r>
      <w:r>
        <w:rPr>
          <w:rFonts w:hint="eastAsia"/>
        </w:rPr>
        <w:t>所示。</w:t>
      </w:r>
    </w:p>
    <w:p w14:paraId="12F27490" w14:textId="7E35DF32" w:rsidR="00834B1C" w:rsidRDefault="00834B1C" w:rsidP="00A47563">
      <w:pPr>
        <w:ind w:leftChars="41" w:left="98" w:right="240" w:firstLineChars="83" w:firstLine="199"/>
        <w:jc w:val="center"/>
      </w:pPr>
      <w:r>
        <w:rPr>
          <w:rFonts w:hint="eastAsia"/>
          <w:noProof/>
        </w:rPr>
        <w:drawing>
          <wp:inline distT="0" distB="0" distL="0" distR="0" wp14:anchorId="0F4308A0" wp14:editId="19AE887E">
            <wp:extent cx="5753100" cy="630555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r w:rsidR="00A47563">
        <w:t xml:space="preserve"> </w:t>
      </w:r>
    </w:p>
    <w:p w14:paraId="334000D6" w14:textId="5B8C48D2" w:rsidR="00834B1C" w:rsidRDefault="00D2070F" w:rsidP="00D2070F">
      <w:pPr>
        <w:pStyle w:val="af3"/>
        <w:ind w:left="240" w:right="240" w:firstLine="480"/>
        <w:jc w:val="both"/>
      </w:pPr>
      <w:bookmarkStart w:id="123" w:name="_Toc202743479"/>
      <w:r>
        <w:rPr>
          <w:rFonts w:hint="eastAsia"/>
        </w:rPr>
        <w:t xml:space="preserve">                 </w:t>
      </w:r>
      <w:bookmarkStart w:id="124" w:name="_Toc203041024"/>
      <w:r w:rsidR="00A47563">
        <w:rPr>
          <w:rFonts w:hint="eastAsia"/>
        </w:rPr>
        <w:t>圖</w:t>
      </w:r>
      <w:r w:rsidR="00A47563">
        <w:rPr>
          <w:rFonts w:hint="eastAsia"/>
        </w:rPr>
        <w:t xml:space="preserve"> 4 - </w:t>
      </w:r>
      <w:r w:rsidR="00A47563">
        <w:fldChar w:fldCharType="begin"/>
      </w:r>
      <w:r w:rsidR="00A47563">
        <w:instrText xml:space="preserve"> </w:instrText>
      </w:r>
      <w:r w:rsidR="00A47563">
        <w:rPr>
          <w:rFonts w:hint="eastAsia"/>
        </w:rPr>
        <w:instrText xml:space="preserve">SEQ </w:instrText>
      </w:r>
      <w:r w:rsidR="00A47563">
        <w:rPr>
          <w:rFonts w:hint="eastAsia"/>
        </w:rPr>
        <w:instrText>圖</w:instrText>
      </w:r>
      <w:r w:rsidR="00A47563">
        <w:rPr>
          <w:rFonts w:hint="eastAsia"/>
        </w:rPr>
        <w:instrText>_4_- \* ARABIC</w:instrText>
      </w:r>
      <w:r w:rsidR="00A47563">
        <w:instrText xml:space="preserve"> </w:instrText>
      </w:r>
      <w:r w:rsidR="00A47563">
        <w:fldChar w:fldCharType="separate"/>
      </w:r>
      <w:r w:rsidR="00D1794C">
        <w:rPr>
          <w:noProof/>
        </w:rPr>
        <w:t>5</w:t>
      </w:r>
      <w:r w:rsidR="00A47563">
        <w:fldChar w:fldCharType="end"/>
      </w:r>
      <w:r w:rsidR="00A47563">
        <w:t xml:space="preserve"> </w:t>
      </w:r>
      <w:r w:rsidR="00A47563">
        <w:rPr>
          <w:rFonts w:hint="eastAsia"/>
        </w:rPr>
        <w:t>錯誤資料分析流程</w:t>
      </w:r>
      <w:bookmarkEnd w:id="123"/>
      <w:bookmarkEnd w:id="124"/>
    </w:p>
    <w:p w14:paraId="5746B7B8" w14:textId="77777777" w:rsidR="00A627E1" w:rsidRPr="00A627E1" w:rsidRDefault="00A627E1" w:rsidP="00A627E1">
      <w:pPr>
        <w:ind w:left="240" w:right="240" w:firstLine="480"/>
      </w:pPr>
    </w:p>
    <w:p w14:paraId="2317ACFB" w14:textId="3D159D79" w:rsidR="00A47563" w:rsidRDefault="00A627E1" w:rsidP="00A627E1">
      <w:pPr>
        <w:pStyle w:val="af3"/>
        <w:ind w:left="240" w:right="240" w:firstLine="480"/>
      </w:pPr>
      <w:bookmarkStart w:id="125" w:name="_Toc202744720"/>
      <w:bookmarkStart w:id="126" w:name="_Toc202744880"/>
      <w:bookmarkStart w:id="127" w:name="_Toc203041002"/>
      <w:r>
        <w:rPr>
          <w:rFonts w:hint="eastAsia"/>
        </w:rPr>
        <w:lastRenderedPageBreak/>
        <w:t>表</w:t>
      </w:r>
      <w:r>
        <w:rPr>
          <w:rFonts w:hint="eastAsia"/>
        </w:rPr>
        <w:t xml:space="preserve"> 4 - </w:t>
      </w:r>
      <w:r>
        <w:fldChar w:fldCharType="begin"/>
      </w:r>
      <w:r>
        <w:instrText xml:space="preserve"> </w:instrText>
      </w:r>
      <w:r>
        <w:rPr>
          <w:rFonts w:hint="eastAsia"/>
        </w:rPr>
        <w:instrText xml:space="preserve">SEQ </w:instrText>
      </w:r>
      <w:r>
        <w:rPr>
          <w:rFonts w:hint="eastAsia"/>
        </w:rPr>
        <w:instrText>表</w:instrText>
      </w:r>
      <w:r>
        <w:rPr>
          <w:rFonts w:hint="eastAsia"/>
        </w:rPr>
        <w:instrText>_4_- \* ARABIC</w:instrText>
      </w:r>
      <w:r>
        <w:instrText xml:space="preserve"> </w:instrText>
      </w:r>
      <w:r>
        <w:fldChar w:fldCharType="separate"/>
      </w:r>
      <w:r w:rsidR="00D1794C">
        <w:rPr>
          <w:noProof/>
        </w:rPr>
        <w:t>1</w:t>
      </w:r>
      <w:r>
        <w:fldChar w:fldCharType="end"/>
      </w:r>
      <w:r>
        <w:t xml:space="preserve"> </w:t>
      </w:r>
      <w:r w:rsidRPr="005348A9">
        <w:rPr>
          <w:rFonts w:hint="eastAsia"/>
        </w:rPr>
        <w:t>錯誤統計分類表</w:t>
      </w:r>
      <w:bookmarkEnd w:id="125"/>
      <w:bookmarkEnd w:id="126"/>
      <w:bookmarkEnd w:id="127"/>
    </w:p>
    <w:p w14:paraId="21155622" w14:textId="6847BC82" w:rsidR="00834B1C" w:rsidRDefault="001C6E9E" w:rsidP="001C6E9E">
      <w:pPr>
        <w:ind w:leftChars="0" w:left="0" w:right="240" w:firstLineChars="0" w:firstLine="0"/>
      </w:pPr>
      <w:r w:rsidRPr="005A6829">
        <w:rPr>
          <w:noProof/>
          <w:color w:val="FFFF00"/>
        </w:rPr>
        <w:drawing>
          <wp:inline distT="0" distB="0" distL="0" distR="0" wp14:anchorId="2B734F95" wp14:editId="65F8A397">
            <wp:extent cx="5760085" cy="1866474"/>
            <wp:effectExtent l="0" t="0" r="0"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085" cy="1866474"/>
                    </a:xfrm>
                    <a:prstGeom prst="rect">
                      <a:avLst/>
                    </a:prstGeom>
                  </pic:spPr>
                </pic:pic>
              </a:graphicData>
            </a:graphic>
          </wp:inline>
        </w:drawing>
      </w:r>
    </w:p>
    <w:p w14:paraId="24BEB558" w14:textId="4236470C" w:rsidR="00CA490F" w:rsidRPr="00B641C8" w:rsidRDefault="00AD0AD8" w:rsidP="00AD4767">
      <w:pPr>
        <w:pStyle w:val="a6"/>
        <w:numPr>
          <w:ilvl w:val="0"/>
          <w:numId w:val="19"/>
        </w:numPr>
        <w:ind w:left="284" w:right="240" w:firstLineChars="0" w:hanging="426"/>
        <w:jc w:val="left"/>
        <w:rPr>
          <w:b/>
          <w:bCs/>
        </w:rPr>
      </w:pPr>
      <w:proofErr w:type="gramStart"/>
      <w:r w:rsidRPr="00B641C8">
        <w:rPr>
          <w:rFonts w:hint="eastAsia"/>
          <w:b/>
          <w:bCs/>
        </w:rPr>
        <w:t>空值與</w:t>
      </w:r>
      <w:proofErr w:type="gramEnd"/>
      <w:r w:rsidRPr="00B641C8">
        <w:rPr>
          <w:rFonts w:hint="eastAsia"/>
          <w:b/>
          <w:bCs/>
        </w:rPr>
        <w:t>異常值處理</w:t>
      </w:r>
    </w:p>
    <w:p w14:paraId="35BDF6DB" w14:textId="77777777" w:rsidR="0010573C" w:rsidRDefault="00AD0AD8" w:rsidP="00AD4767">
      <w:pPr>
        <w:ind w:leftChars="-59" w:left="-142" w:right="240" w:firstLine="480"/>
      </w:pPr>
      <w:r>
        <w:tab/>
      </w:r>
      <w:r w:rsidR="0010573C">
        <w:rPr>
          <w:rFonts w:hint="eastAsia"/>
        </w:rPr>
        <w:t>針對原始資料中可能影響分析正確性的異常資料，本研究設計一套資料過濾與刪除邏輯，搭配</w:t>
      </w:r>
      <w:r w:rsidR="0010573C">
        <w:rPr>
          <w:rFonts w:hint="eastAsia"/>
        </w:rPr>
        <w:t xml:space="preserve"> Python </w:t>
      </w:r>
      <w:r w:rsidR="0010573C">
        <w:rPr>
          <w:rFonts w:hint="eastAsia"/>
        </w:rPr>
        <w:t>語法實作具體清洗流程，主要包含以下幾類情境：</w:t>
      </w:r>
    </w:p>
    <w:p w14:paraId="53B3FCF5" w14:textId="51C05F17" w:rsidR="0010573C" w:rsidRPr="00234173" w:rsidRDefault="0010573C" w:rsidP="00234173">
      <w:pPr>
        <w:pStyle w:val="a6"/>
        <w:numPr>
          <w:ilvl w:val="0"/>
          <w:numId w:val="17"/>
        </w:numPr>
        <w:ind w:right="240" w:firstLineChars="0"/>
        <w:rPr>
          <w:b/>
          <w:bCs/>
        </w:rPr>
      </w:pPr>
      <w:r w:rsidRPr="00234173">
        <w:rPr>
          <w:rFonts w:hint="eastAsia"/>
          <w:b/>
          <w:bCs/>
        </w:rPr>
        <w:t>車號格式異常</w:t>
      </w:r>
    </w:p>
    <w:p w14:paraId="3AFC3532" w14:textId="77777777" w:rsidR="0010573C" w:rsidRPr="003B70A7" w:rsidRDefault="0010573C" w:rsidP="00AD4767">
      <w:pPr>
        <w:ind w:leftChars="0" w:left="-142" w:right="240" w:firstLineChars="0" w:firstLine="426"/>
        <w:rPr>
          <w:b/>
          <w:bCs/>
        </w:rPr>
      </w:pPr>
      <w:r>
        <w:t>在進行車號欄位清洗時，考量現行交通部公路局所頒布之車輛號牌格式規範，自用小客車</w:t>
      </w:r>
      <w:proofErr w:type="gramStart"/>
      <w:r>
        <w:t>號牌於民國</w:t>
      </w:r>
      <w:proofErr w:type="gramEnd"/>
      <w:r>
        <w:t>101</w:t>
      </w:r>
      <w:r>
        <w:t>年起採用新制，英文字母三碼加上數字四碼，總長為七碼；而舊制號牌、機車、小型貨車與營業車號牌則多為五至六碼（如數字加兩位字母，或字母加數字組合）。故本研究篩選合理車號長度時，設定車號長度須介於</w:t>
      </w:r>
      <w:r>
        <w:rPr>
          <w:rStyle w:val="aff"/>
        </w:rPr>
        <w:t>4</w:t>
      </w:r>
      <w:r>
        <w:rPr>
          <w:rStyle w:val="aff"/>
        </w:rPr>
        <w:t>碼至</w:t>
      </w:r>
      <w:r>
        <w:rPr>
          <w:rStyle w:val="aff"/>
        </w:rPr>
        <w:t>7</w:t>
      </w:r>
      <w:r>
        <w:rPr>
          <w:rStyle w:val="aff"/>
        </w:rPr>
        <w:t>碼</w:t>
      </w:r>
      <w:r>
        <w:t>，若小於</w:t>
      </w:r>
      <w:r>
        <w:t>4</w:t>
      </w:r>
      <w:r>
        <w:t>碼或超過</w:t>
      </w:r>
      <w:r>
        <w:t>7</w:t>
      </w:r>
      <w:r>
        <w:t>碼（如系統誤讀</w:t>
      </w:r>
      <w:r>
        <w:t xml:space="preserve"> "ABC123456"</w:t>
      </w:r>
      <w:r>
        <w:t>）則視為異常資料予以剔除。</w:t>
      </w:r>
    </w:p>
    <w:p w14:paraId="7891921B" w14:textId="3A159666" w:rsidR="0010573C" w:rsidRPr="00234173" w:rsidRDefault="0010573C" w:rsidP="00234173">
      <w:pPr>
        <w:pStyle w:val="a6"/>
        <w:numPr>
          <w:ilvl w:val="0"/>
          <w:numId w:val="17"/>
        </w:numPr>
        <w:ind w:right="240" w:firstLineChars="0"/>
        <w:rPr>
          <w:b/>
          <w:bCs/>
        </w:rPr>
      </w:pPr>
      <w:r w:rsidRPr="00234173">
        <w:rPr>
          <w:rFonts w:hint="eastAsia"/>
          <w:b/>
          <w:bCs/>
        </w:rPr>
        <w:t>時間</w:t>
      </w:r>
      <w:proofErr w:type="gramStart"/>
      <w:r w:rsidRPr="00234173">
        <w:rPr>
          <w:rFonts w:hint="eastAsia"/>
          <w:b/>
          <w:bCs/>
        </w:rPr>
        <w:t>欄位缺值或</w:t>
      </w:r>
      <w:proofErr w:type="gramEnd"/>
      <w:r w:rsidRPr="00234173">
        <w:rPr>
          <w:rFonts w:hint="eastAsia"/>
          <w:b/>
          <w:bCs/>
        </w:rPr>
        <w:t>格式錯誤</w:t>
      </w:r>
    </w:p>
    <w:p w14:paraId="039F18F0" w14:textId="54EFC354" w:rsidR="0010573C" w:rsidRDefault="0010573C" w:rsidP="0056300F">
      <w:pPr>
        <w:pStyle w:val="aff2"/>
        <w:jc w:val="both"/>
      </w:pPr>
      <w:r>
        <w:rPr>
          <w:rFonts w:hint="eastAsia"/>
        </w:rPr>
        <w:t>進入與出場時間之合併欄位若轉換失敗，表示資料無法計算停留</w:t>
      </w:r>
      <w:r w:rsidR="00733450">
        <w:rPr>
          <w:rFonts w:hint="eastAsia"/>
        </w:rPr>
        <w:t>時數</w:t>
      </w:r>
      <w:r w:rsidR="00AE552C">
        <w:rPr>
          <w:rFonts w:hint="eastAsia"/>
        </w:rPr>
        <w:t>。</w:t>
      </w:r>
    </w:p>
    <w:p w14:paraId="098C5DDF" w14:textId="1F317791" w:rsidR="0010573C" w:rsidRPr="00234173" w:rsidRDefault="0010573C" w:rsidP="00234173">
      <w:pPr>
        <w:pStyle w:val="a6"/>
        <w:numPr>
          <w:ilvl w:val="0"/>
          <w:numId w:val="17"/>
        </w:numPr>
        <w:ind w:right="240" w:firstLineChars="0"/>
        <w:rPr>
          <w:b/>
          <w:bCs/>
        </w:rPr>
      </w:pPr>
      <w:r w:rsidRPr="00234173">
        <w:rPr>
          <w:rFonts w:hint="eastAsia"/>
          <w:b/>
          <w:bCs/>
        </w:rPr>
        <w:t>進出時間邏輯錯誤</w:t>
      </w:r>
    </w:p>
    <w:p w14:paraId="68F9EDB4" w14:textId="77777777" w:rsidR="0010573C" w:rsidRDefault="0010573C" w:rsidP="00AD4767">
      <w:pPr>
        <w:ind w:leftChars="-59" w:left="-142" w:right="240" w:firstLineChars="359" w:firstLine="862"/>
      </w:pPr>
      <w:r>
        <w:rPr>
          <w:rFonts w:hint="eastAsia"/>
        </w:rPr>
        <w:t>若「全時間格式出場時間」早於或等於「全時間格式進入時間」，則顯示出場時間紀錄錯誤或重複進出錯誤，透過時間比較式過濾並刪除。</w:t>
      </w:r>
    </w:p>
    <w:p w14:paraId="57210D59" w14:textId="0E9B6237" w:rsidR="0010573C" w:rsidRPr="00234173" w:rsidRDefault="0010573C" w:rsidP="00234173">
      <w:pPr>
        <w:pStyle w:val="a6"/>
        <w:numPr>
          <w:ilvl w:val="0"/>
          <w:numId w:val="17"/>
        </w:numPr>
        <w:ind w:right="240" w:firstLineChars="0"/>
        <w:rPr>
          <w:b/>
          <w:bCs/>
        </w:rPr>
      </w:pPr>
      <w:r w:rsidRPr="00234173">
        <w:rPr>
          <w:rFonts w:hint="eastAsia"/>
          <w:b/>
          <w:bCs/>
        </w:rPr>
        <w:t>極端停留時數資料</w:t>
      </w:r>
    </w:p>
    <w:p w14:paraId="2A09EBF2" w14:textId="77777777" w:rsidR="0010573C" w:rsidRDefault="0010573C" w:rsidP="00AD4767">
      <w:pPr>
        <w:ind w:leftChars="-59" w:left="-142" w:right="240" w:firstLineChars="177" w:firstLine="425"/>
      </w:pPr>
      <w:r>
        <w:rPr>
          <w:rFonts w:hint="eastAsia"/>
        </w:rPr>
        <w:t>根據駐警隊實務判斷以及夜間紀錄，實際長時間</w:t>
      </w:r>
      <w:r>
        <w:rPr>
          <w:rFonts w:hint="eastAsia"/>
        </w:rPr>
        <w:t>(</w:t>
      </w:r>
      <w:r>
        <w:rPr>
          <w:rFonts w:hint="eastAsia"/>
        </w:rPr>
        <w:t>超過一個禮拜</w:t>
      </w:r>
      <w:r>
        <w:rPr>
          <w:rFonts w:hint="eastAsia"/>
        </w:rPr>
        <w:t>)</w:t>
      </w:r>
      <w:r>
        <w:rPr>
          <w:rFonts w:hint="eastAsia"/>
        </w:rPr>
        <w:t>停留之用戶非常少見，原始資料中具大量之用戶停留時間超過一周甚至一個月，極可能</w:t>
      </w:r>
      <w:proofErr w:type="gramStart"/>
      <w:r>
        <w:rPr>
          <w:rFonts w:hint="eastAsia"/>
        </w:rPr>
        <w:t>為車辨失敗</w:t>
      </w:r>
      <w:proofErr w:type="gramEnd"/>
      <w:r>
        <w:rPr>
          <w:rFonts w:hint="eastAsia"/>
        </w:rPr>
        <w:t>未正確記錄出場資訊，故視為極端異常值予以剔除，爾後之資料呈現也確實為合理之校園停車樣態，計算方式為使用將出場與進場時間相減，再給予時間限制做上限作篩選。</w:t>
      </w:r>
    </w:p>
    <w:p w14:paraId="5DD1E37B" w14:textId="77777777" w:rsidR="008A77A7" w:rsidRDefault="0010573C" w:rsidP="00AD4767">
      <w:pPr>
        <w:ind w:leftChars="-59" w:left="-142" w:right="240" w:firstLineChars="177" w:firstLine="425"/>
        <w:jc w:val="left"/>
      </w:pPr>
      <w:r>
        <w:rPr>
          <w:rFonts w:hint="eastAsia"/>
        </w:rPr>
        <w:t>所有上述提及之刪除動作系指於供分析檔案中移除，實際在處理中皆另存為獨立</w:t>
      </w:r>
      <w:r>
        <w:rPr>
          <w:rFonts w:hint="eastAsia"/>
        </w:rPr>
        <w:lastRenderedPageBreak/>
        <w:t>檔案，並於每筆記錄中附上對應的「刪除原因」欄位以利後續檢核或比對。</w:t>
      </w:r>
      <w:proofErr w:type="gramStart"/>
      <w:r>
        <w:rPr>
          <w:rFonts w:hint="eastAsia"/>
        </w:rPr>
        <w:t>此外，</w:t>
      </w:r>
      <w:proofErr w:type="gramEnd"/>
      <w:r>
        <w:rPr>
          <w:rFonts w:hint="eastAsia"/>
        </w:rPr>
        <w:t>保留下來的有效資料將透過時間差計算停留時數，並使用票種對應表補足或更正票種欄位。票種校正依據進場時間判定適用年度（以每年</w:t>
      </w:r>
      <w:r>
        <w:rPr>
          <w:rFonts w:hint="eastAsia"/>
        </w:rPr>
        <w:t>8</w:t>
      </w:r>
      <w:r>
        <w:rPr>
          <w:rFonts w:hint="eastAsia"/>
        </w:rPr>
        <w:t>月</w:t>
      </w:r>
      <w:r>
        <w:rPr>
          <w:rFonts w:hint="eastAsia"/>
        </w:rPr>
        <w:t>1</w:t>
      </w:r>
      <w:r>
        <w:rPr>
          <w:rFonts w:hint="eastAsia"/>
        </w:rPr>
        <w:t>日為切換點），對應至民國</w:t>
      </w:r>
      <w:r>
        <w:rPr>
          <w:rFonts w:hint="eastAsia"/>
        </w:rPr>
        <w:t>112</w:t>
      </w:r>
      <w:r>
        <w:rPr>
          <w:rFonts w:hint="eastAsia"/>
        </w:rPr>
        <w:t>與</w:t>
      </w:r>
      <w:r>
        <w:rPr>
          <w:rFonts w:hint="eastAsia"/>
        </w:rPr>
        <w:t>113</w:t>
      </w:r>
      <w:r>
        <w:rPr>
          <w:rFonts w:hint="eastAsia"/>
        </w:rPr>
        <w:t>年之有效票種名單。</w:t>
      </w:r>
      <w:bookmarkStart w:id="128" w:name="_Toc202744857"/>
    </w:p>
    <w:p w14:paraId="53C5A43D" w14:textId="6B169EAB" w:rsidR="00841A9E" w:rsidRPr="00841A9E" w:rsidRDefault="00841A9E" w:rsidP="008A77A7">
      <w:pPr>
        <w:pStyle w:val="3"/>
        <w:ind w:right="240"/>
      </w:pPr>
      <w:r>
        <w:rPr>
          <w:rFonts w:hint="eastAsia"/>
        </w:rPr>
        <w:t>資料拼接與整合</w:t>
      </w:r>
      <w:bookmarkEnd w:id="128"/>
    </w:p>
    <w:p w14:paraId="63A7EE1E" w14:textId="4E5D222C" w:rsidR="002134CB" w:rsidRDefault="002134CB" w:rsidP="00AD4767">
      <w:pPr>
        <w:ind w:leftChars="-59" w:left="-142" w:right="240" w:firstLineChars="177" w:firstLine="425"/>
      </w:pPr>
      <w:r w:rsidRPr="00BD16D0">
        <w:rPr>
          <w:rFonts w:hint="eastAsia"/>
        </w:rPr>
        <w:t>原始資料來</w:t>
      </w:r>
      <w:proofErr w:type="gramStart"/>
      <w:r w:rsidRPr="00BD16D0">
        <w:rPr>
          <w:rFonts w:hint="eastAsia"/>
        </w:rPr>
        <w:t>於車辨系統</w:t>
      </w:r>
      <w:proofErr w:type="gramEnd"/>
      <w:r w:rsidRPr="00BD16D0">
        <w:rPr>
          <w:rFonts w:hint="eastAsia"/>
        </w:rPr>
        <w:t>之資料庫，因資料量龐大，需分多次下載。</w:t>
      </w:r>
      <w:proofErr w:type="gramStart"/>
      <w:r>
        <w:rPr>
          <w:rFonts w:hint="eastAsia"/>
        </w:rPr>
        <w:t>於預處理</w:t>
      </w:r>
      <w:proofErr w:type="gramEnd"/>
      <w:r>
        <w:rPr>
          <w:rFonts w:hint="eastAsia"/>
        </w:rPr>
        <w:t>階段</w:t>
      </w:r>
      <w:proofErr w:type="gramStart"/>
      <w:r w:rsidRPr="00BD16D0">
        <w:rPr>
          <w:rFonts w:hint="eastAsia"/>
        </w:rPr>
        <w:t>將其拼接</w:t>
      </w:r>
      <w:proofErr w:type="gramEnd"/>
      <w:r w:rsidRPr="00BD16D0">
        <w:rPr>
          <w:rFonts w:hint="eastAsia"/>
        </w:rPr>
        <w:t>，以利後續</w:t>
      </w:r>
      <w:r>
        <w:rPr>
          <w:rFonts w:hint="eastAsia"/>
        </w:rPr>
        <w:t>步驟如</w:t>
      </w:r>
      <w:r w:rsidRPr="00BD16D0">
        <w:rPr>
          <w:rFonts w:hint="eastAsia"/>
        </w:rPr>
        <w:t>處理</w:t>
      </w:r>
      <w:proofErr w:type="gramStart"/>
      <w:r w:rsidRPr="00BD16D0">
        <w:rPr>
          <w:rFonts w:hint="eastAsia"/>
        </w:rPr>
        <w:t>資料空值及</w:t>
      </w:r>
      <w:proofErr w:type="gramEnd"/>
      <w:r w:rsidRPr="00BD16D0">
        <w:rPr>
          <w:rFonts w:hint="eastAsia"/>
        </w:rPr>
        <w:t>票種偵測錯誤等等</w:t>
      </w:r>
      <w:r>
        <w:rPr>
          <w:rFonts w:hint="eastAsia"/>
        </w:rPr>
        <w:t>。</w:t>
      </w:r>
      <w:r w:rsidRPr="00BD16D0">
        <w:rPr>
          <w:rFonts w:hint="eastAsia"/>
        </w:rPr>
        <w:t>而停車證於每年八月一日更新，以民國</w:t>
      </w:r>
      <w:r w:rsidRPr="00BD16D0">
        <w:rPr>
          <w:rFonts w:hint="eastAsia"/>
        </w:rPr>
        <w:t>113</w:t>
      </w:r>
      <w:r w:rsidRPr="00BD16D0">
        <w:rPr>
          <w:rFonts w:hint="eastAsia"/>
        </w:rPr>
        <w:t>年車證資料而言，需有民國</w:t>
      </w:r>
      <w:r w:rsidRPr="00BD16D0">
        <w:rPr>
          <w:rFonts w:hint="eastAsia"/>
        </w:rPr>
        <w:t>113</w:t>
      </w:r>
      <w:r w:rsidRPr="00BD16D0">
        <w:rPr>
          <w:rFonts w:hint="eastAsia"/>
        </w:rPr>
        <w:t>年及</w:t>
      </w:r>
      <w:r w:rsidRPr="00BD16D0">
        <w:rPr>
          <w:rFonts w:hint="eastAsia"/>
        </w:rPr>
        <w:t>112</w:t>
      </w:r>
      <w:r w:rsidRPr="00BD16D0">
        <w:rPr>
          <w:rFonts w:hint="eastAsia"/>
        </w:rPr>
        <w:t>年之票種申請通過用戶資料去作票種偵測錯誤之校正</w:t>
      </w:r>
      <w:r w:rsidR="001D5B50">
        <w:rPr>
          <w:rFonts w:hint="eastAsia"/>
        </w:rPr>
        <w:t>。而</w:t>
      </w:r>
      <w:r w:rsidR="00510FF5">
        <w:rPr>
          <w:rFonts w:hint="eastAsia"/>
        </w:rPr>
        <w:t>由於資料之原始目的為供檢視校對用，因此格式之設計目的是方便人員判讀</w:t>
      </w:r>
      <w:r w:rsidR="004650BC">
        <w:rPr>
          <w:rFonts w:hint="eastAsia"/>
        </w:rPr>
        <w:t>，</w:t>
      </w:r>
      <w:r w:rsidR="00A813AF">
        <w:rPr>
          <w:rFonts w:hint="eastAsia"/>
        </w:rPr>
        <w:t>出現分離顯示、合併儲存格的狀況如圖</w:t>
      </w:r>
      <w:r w:rsidR="00A813AF">
        <w:t>4</w:t>
      </w:r>
      <w:r w:rsidR="00DE4732">
        <w:t xml:space="preserve"> - 6</w:t>
      </w:r>
      <w:r w:rsidR="00A813AF">
        <w:rPr>
          <w:rFonts w:hint="eastAsia"/>
        </w:rPr>
        <w:t>，</w:t>
      </w:r>
      <w:r w:rsidR="007E05E3">
        <w:rPr>
          <w:rFonts w:hint="eastAsia"/>
        </w:rPr>
        <w:t>為了設計一套模組化的分析程式</w:t>
      </w:r>
      <w:r w:rsidR="00A41A50">
        <w:t>，需進行欄位名稱與格式之標準化</w:t>
      </w:r>
      <w:r w:rsidR="00A41A50">
        <w:rPr>
          <w:rFonts w:hint="eastAsia"/>
        </w:rPr>
        <w:t>，如前面所提，原始資料之欄位包含車號、票種、進出場時間共十四項欄位，而</w:t>
      </w:r>
      <w:r w:rsidR="00F81CCA">
        <w:rPr>
          <w:rFonts w:hint="eastAsia"/>
        </w:rPr>
        <w:t>後續出現</w:t>
      </w:r>
      <w:r w:rsidR="00A41A50">
        <w:rPr>
          <w:rFonts w:hint="eastAsia"/>
        </w:rPr>
        <w:t>如標示為</w:t>
      </w:r>
      <w:r w:rsidR="00A41A50" w:rsidRPr="00415077">
        <w:rPr>
          <w:rFonts w:hint="eastAsia"/>
        </w:rPr>
        <w:t>「</w:t>
      </w:r>
      <w:r w:rsidR="00A41A50" w:rsidRPr="00415077">
        <w:rPr>
          <w:rFonts w:hint="eastAsia"/>
        </w:rPr>
        <w:t>Unnamed: 0</w:t>
      </w:r>
      <w:r w:rsidR="00A41A50" w:rsidRPr="00415077">
        <w:rPr>
          <w:rFonts w:hint="eastAsia"/>
        </w:rPr>
        <w:t>」</w:t>
      </w:r>
      <w:r w:rsidR="00A41A50">
        <w:rPr>
          <w:rFonts w:hint="eastAsia"/>
        </w:rPr>
        <w:t>之欄位，</w:t>
      </w:r>
      <w:r w:rsidR="0050613F">
        <w:rPr>
          <w:rFonts w:hint="eastAsia"/>
        </w:rPr>
        <w:t>實為</w:t>
      </w:r>
      <w:proofErr w:type="gramStart"/>
      <w:r w:rsidR="00A41A50">
        <w:rPr>
          <w:rFonts w:hint="eastAsia"/>
        </w:rPr>
        <w:t>為</w:t>
      </w:r>
      <w:proofErr w:type="gramEnd"/>
      <w:r w:rsidR="00A41A50">
        <w:rPr>
          <w:rFonts w:hint="eastAsia"/>
        </w:rPr>
        <w:t>合併過程中新增的資料索引欄位，故直接刪除。</w:t>
      </w:r>
    </w:p>
    <w:p w14:paraId="026568DA" w14:textId="3B031B4B" w:rsidR="00B671FD" w:rsidRDefault="00331445" w:rsidP="00AD4767">
      <w:pPr>
        <w:ind w:leftChars="-59" w:left="-142" w:right="240" w:firstLine="480"/>
      </w:pPr>
      <w:proofErr w:type="gramStart"/>
      <w:r>
        <w:rPr>
          <w:rFonts w:hint="eastAsia"/>
        </w:rPr>
        <w:t>此外，</w:t>
      </w:r>
      <w:proofErr w:type="gramEnd"/>
      <w:r w:rsidR="00570375">
        <w:rPr>
          <w:rFonts w:hint="eastAsia"/>
        </w:rPr>
        <w:t>日期格式為字串格式，且時間格式包含民國以及西元，甚至紀錄方式之不同，比如說</w:t>
      </w:r>
      <w:r w:rsidR="00570375" w:rsidRPr="00415077">
        <w:rPr>
          <w:rFonts w:hint="eastAsia"/>
        </w:rPr>
        <w:t>「</w:t>
      </w:r>
      <w:r w:rsidR="00570375">
        <w:rPr>
          <w:rFonts w:hint="eastAsia"/>
        </w:rPr>
        <w:t>2</w:t>
      </w:r>
      <w:r w:rsidR="00570375">
        <w:t>024/01/05</w:t>
      </w:r>
      <w:r w:rsidR="00570375" w:rsidRPr="00415077">
        <w:rPr>
          <w:rFonts w:hint="eastAsia"/>
        </w:rPr>
        <w:t>」</w:t>
      </w:r>
      <w:r w:rsidR="00570375">
        <w:rPr>
          <w:rFonts w:hint="eastAsia"/>
        </w:rPr>
        <w:t>以及</w:t>
      </w:r>
      <w:r w:rsidR="00570375" w:rsidRPr="00415077">
        <w:rPr>
          <w:rFonts w:hint="eastAsia"/>
        </w:rPr>
        <w:t>「</w:t>
      </w:r>
      <w:r w:rsidR="00570375">
        <w:rPr>
          <w:rFonts w:hint="eastAsia"/>
        </w:rPr>
        <w:t>2</w:t>
      </w:r>
      <w:r w:rsidR="00570375">
        <w:t>024/3/2</w:t>
      </w:r>
      <w:r w:rsidR="00570375" w:rsidRPr="00415077">
        <w:rPr>
          <w:rFonts w:hint="eastAsia"/>
        </w:rPr>
        <w:t>」</w:t>
      </w:r>
      <w:r w:rsidR="00570375">
        <w:rPr>
          <w:rFonts w:hint="eastAsia"/>
        </w:rPr>
        <w:t>個位數是否為零開頭，透過</w:t>
      </w:r>
      <w:r w:rsidR="00570375">
        <w:rPr>
          <w:rFonts w:hint="eastAsia"/>
        </w:rPr>
        <w:t>P</w:t>
      </w:r>
      <w:r w:rsidR="00570375">
        <w:t>ython</w:t>
      </w:r>
      <w:r w:rsidR="00570375">
        <w:rPr>
          <w:rFonts w:hint="eastAsia"/>
        </w:rPr>
        <w:t>語言</w:t>
      </w:r>
      <w:proofErr w:type="gramStart"/>
      <w:r w:rsidR="00570375">
        <w:rPr>
          <w:rFonts w:hint="eastAsia"/>
        </w:rPr>
        <w:t>函式庫使用</w:t>
      </w:r>
      <w:proofErr w:type="gramEnd"/>
      <w:r w:rsidR="00570375">
        <w:rPr>
          <w:rFonts w:hint="eastAsia"/>
        </w:rPr>
        <w:t>適當之</w:t>
      </w:r>
      <w:proofErr w:type="gramStart"/>
      <w:r w:rsidR="00570375">
        <w:rPr>
          <w:rFonts w:hint="eastAsia"/>
        </w:rPr>
        <w:t>函式將字串</w:t>
      </w:r>
      <w:proofErr w:type="gramEnd"/>
      <w:r w:rsidR="00570375">
        <w:rPr>
          <w:rFonts w:hint="eastAsia"/>
        </w:rPr>
        <w:t>轉換為相應物件格式，使後續之時間計算函式得以套用，並且統一格式為年</w:t>
      </w:r>
      <w:r w:rsidR="00570375">
        <w:rPr>
          <w:rFonts w:hint="eastAsia"/>
        </w:rPr>
        <w:t>/</w:t>
      </w:r>
      <w:r w:rsidR="00570375">
        <w:rPr>
          <w:rFonts w:hint="eastAsia"/>
        </w:rPr>
        <w:t>月</w:t>
      </w:r>
      <w:r w:rsidR="00570375">
        <w:rPr>
          <w:rFonts w:hint="eastAsia"/>
        </w:rPr>
        <w:t>/</w:t>
      </w:r>
      <w:r w:rsidR="00570375">
        <w:rPr>
          <w:rFonts w:hint="eastAsia"/>
        </w:rPr>
        <w:t>日</w:t>
      </w:r>
      <w:r w:rsidR="00570375">
        <w:rPr>
          <w:rFonts w:hint="eastAsia"/>
        </w:rPr>
        <w:t>(</w:t>
      </w:r>
      <w:r w:rsidR="00570375">
        <w:rPr>
          <w:rFonts w:hint="eastAsia"/>
        </w:rPr>
        <w:t>例如</w:t>
      </w:r>
      <w:r w:rsidR="00570375">
        <w:rPr>
          <w:rFonts w:hint="eastAsia"/>
        </w:rPr>
        <w:t>:</w:t>
      </w:r>
      <w:r w:rsidR="00570375">
        <w:t>2024/01/05</w:t>
      </w:r>
      <w:r w:rsidR="00570375">
        <w:rPr>
          <w:rFonts w:hint="eastAsia"/>
        </w:rPr>
        <w:t>)</w:t>
      </w:r>
      <w:r w:rsidR="00570375">
        <w:rPr>
          <w:rFonts w:hint="eastAsia"/>
        </w:rPr>
        <w:t>，同時將時間部份的</w:t>
      </w:r>
      <w:r w:rsidR="00570375" w:rsidRPr="00415077">
        <w:rPr>
          <w:rFonts w:hint="eastAsia"/>
        </w:rPr>
        <w:t>「</w:t>
      </w:r>
      <w:r w:rsidR="00570375">
        <w:rPr>
          <w:rFonts w:hint="eastAsia"/>
        </w:rPr>
        <w:t>進入時間</w:t>
      </w:r>
      <w:r w:rsidR="00570375" w:rsidRPr="00415077">
        <w:rPr>
          <w:rFonts w:hint="eastAsia"/>
        </w:rPr>
        <w:t>」</w:t>
      </w:r>
      <w:r w:rsidR="00570375">
        <w:rPr>
          <w:rFonts w:hint="eastAsia"/>
        </w:rPr>
        <w:t>、</w:t>
      </w:r>
      <w:r w:rsidR="00570375" w:rsidRPr="00415077">
        <w:rPr>
          <w:rFonts w:hint="eastAsia"/>
        </w:rPr>
        <w:t>「</w:t>
      </w:r>
      <w:r w:rsidR="00570375">
        <w:rPr>
          <w:rFonts w:hint="eastAsia"/>
        </w:rPr>
        <w:t>出場時間</w:t>
      </w:r>
      <w:r w:rsidR="00570375" w:rsidRPr="00415077">
        <w:rPr>
          <w:rFonts w:hint="eastAsia"/>
        </w:rPr>
        <w:t>」</w:t>
      </w:r>
      <w:r w:rsidR="00570375">
        <w:rPr>
          <w:rFonts w:hint="eastAsia"/>
        </w:rPr>
        <w:t>合併與轉換，其格式為</w:t>
      </w:r>
      <w:r w:rsidR="00570375" w:rsidRPr="00415077">
        <w:rPr>
          <w:rFonts w:hint="eastAsia"/>
        </w:rPr>
        <w:t>「</w:t>
      </w:r>
      <w:r w:rsidR="00570375">
        <w:rPr>
          <w:rFonts w:hint="eastAsia"/>
        </w:rPr>
        <w:t>年</w:t>
      </w:r>
      <w:r w:rsidR="00570375">
        <w:rPr>
          <w:rFonts w:hint="eastAsia"/>
        </w:rPr>
        <w:t>/</w:t>
      </w:r>
      <w:r w:rsidR="00570375">
        <w:rPr>
          <w:rFonts w:hint="eastAsia"/>
        </w:rPr>
        <w:t>月</w:t>
      </w:r>
      <w:r w:rsidR="00570375">
        <w:rPr>
          <w:rFonts w:hint="eastAsia"/>
        </w:rPr>
        <w:t>/</w:t>
      </w:r>
      <w:r w:rsidR="00570375">
        <w:rPr>
          <w:rFonts w:hint="eastAsia"/>
        </w:rPr>
        <w:t>日</w:t>
      </w:r>
      <w:r w:rsidR="00570375">
        <w:t xml:space="preserve"> </w:t>
      </w:r>
      <w:r w:rsidR="00570375">
        <w:rPr>
          <w:rFonts w:hint="eastAsia"/>
        </w:rPr>
        <w:t>時</w:t>
      </w:r>
      <w:r w:rsidR="00570375">
        <w:rPr>
          <w:rFonts w:hint="eastAsia"/>
        </w:rPr>
        <w:t>:</w:t>
      </w:r>
      <w:r w:rsidR="00570375">
        <w:rPr>
          <w:rFonts w:hint="eastAsia"/>
        </w:rPr>
        <w:t>分</w:t>
      </w:r>
      <w:r w:rsidR="00570375">
        <w:rPr>
          <w:rFonts w:hint="eastAsia"/>
        </w:rPr>
        <w:t>:</w:t>
      </w:r>
      <w:r w:rsidR="00570375">
        <w:rPr>
          <w:rFonts w:hint="eastAsia"/>
        </w:rPr>
        <w:t>秒</w:t>
      </w:r>
      <w:r w:rsidR="00570375" w:rsidRPr="00415077">
        <w:rPr>
          <w:rFonts w:hint="eastAsia"/>
        </w:rPr>
        <w:t>」</w:t>
      </w:r>
      <w:r w:rsidR="00570375">
        <w:rPr>
          <w:rFonts w:hint="eastAsia"/>
        </w:rPr>
        <w:t>，以利時間邏輯比對和停留時間計算</w:t>
      </w:r>
      <w:r w:rsidR="00667743">
        <w:rPr>
          <w:rFonts w:hint="eastAsia"/>
        </w:rPr>
        <w:t>，經過清理與整合後，呈現之資料經視覺化後如圖</w:t>
      </w:r>
      <w:r w:rsidR="00667743">
        <w:rPr>
          <w:rFonts w:hint="eastAsia"/>
        </w:rPr>
        <w:t>4</w:t>
      </w:r>
      <w:r w:rsidR="00667743">
        <w:t xml:space="preserve"> </w:t>
      </w:r>
      <w:proofErr w:type="gramStart"/>
      <w:r w:rsidR="00667743">
        <w:t>–</w:t>
      </w:r>
      <w:proofErr w:type="gramEnd"/>
      <w:r w:rsidR="00667743">
        <w:t xml:space="preserve"> 7</w:t>
      </w:r>
      <w:r w:rsidR="00667743">
        <w:rPr>
          <w:rFonts w:hint="eastAsia"/>
        </w:rPr>
        <w:t>，呈現</w:t>
      </w:r>
      <w:proofErr w:type="gramStart"/>
      <w:r w:rsidR="00667743">
        <w:rPr>
          <w:rFonts w:hint="eastAsia"/>
        </w:rPr>
        <w:t>一</w:t>
      </w:r>
      <w:proofErr w:type="gramEnd"/>
      <w:r w:rsidR="00667743">
        <w:rPr>
          <w:rFonts w:hint="eastAsia"/>
        </w:rPr>
        <w:t>正確之往返波動樣態</w:t>
      </w:r>
      <w:r w:rsidR="00570375">
        <w:rPr>
          <w:rFonts w:hint="eastAsia"/>
        </w:rPr>
        <w:t>。</w:t>
      </w:r>
    </w:p>
    <w:p w14:paraId="420925D0" w14:textId="1789452A" w:rsidR="00B671FD" w:rsidRDefault="00B671FD" w:rsidP="00A64E5B">
      <w:pPr>
        <w:ind w:leftChars="0" w:left="0" w:right="240" w:firstLineChars="0" w:firstLine="0"/>
      </w:pPr>
      <w:r w:rsidRPr="00133F76">
        <w:rPr>
          <w:noProof/>
        </w:rPr>
        <w:lastRenderedPageBreak/>
        <w:drawing>
          <wp:inline distT="0" distB="0" distL="0" distR="0" wp14:anchorId="4801F012" wp14:editId="0D63B9E9">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96692" cy="2162477"/>
                    </a:xfrm>
                    <a:prstGeom prst="rect">
                      <a:avLst/>
                    </a:prstGeom>
                  </pic:spPr>
                </pic:pic>
              </a:graphicData>
            </a:graphic>
          </wp:inline>
        </w:drawing>
      </w:r>
      <w:r w:rsidR="00362866">
        <w:rPr>
          <w:rFonts w:hint="eastAsia"/>
        </w:rPr>
        <w:t xml:space="preserve"> </w:t>
      </w:r>
    </w:p>
    <w:p w14:paraId="42FC74E7" w14:textId="4EB43A3C" w:rsidR="00B671FD" w:rsidRDefault="00A47563" w:rsidP="00A47563">
      <w:pPr>
        <w:pStyle w:val="af3"/>
        <w:ind w:left="240" w:right="240" w:firstLine="480"/>
      </w:pPr>
      <w:bookmarkStart w:id="129" w:name="_Toc202743480"/>
      <w:bookmarkStart w:id="130" w:name="_Toc20304102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6</w:t>
      </w:r>
      <w:r>
        <w:fldChar w:fldCharType="end"/>
      </w:r>
      <w:r>
        <w:rPr>
          <w:rFonts w:hint="eastAsia"/>
        </w:rPr>
        <w:t xml:space="preserve"> </w:t>
      </w:r>
      <w:r w:rsidRPr="001E3F2A">
        <w:rPr>
          <w:rFonts w:hint="eastAsia"/>
        </w:rPr>
        <w:t>原始資料格式範例</w:t>
      </w:r>
      <w:bookmarkEnd w:id="129"/>
      <w:bookmarkEnd w:id="130"/>
    </w:p>
    <w:p w14:paraId="4ED333BB" w14:textId="69EE880E" w:rsidR="00F60B32" w:rsidRDefault="00A64E5B" w:rsidP="00A64E5B">
      <w:pPr>
        <w:ind w:leftChars="0" w:left="0" w:right="240" w:firstLineChars="0" w:firstLine="0"/>
      </w:pPr>
      <w:r>
        <w:rPr>
          <w:noProof/>
        </w:rPr>
        <w:drawing>
          <wp:inline distT="0" distB="0" distL="0" distR="0" wp14:anchorId="1E5153C4" wp14:editId="31074405">
            <wp:extent cx="5727940" cy="1974850"/>
            <wp:effectExtent l="0" t="0" r="6350"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41305" cy="1979458"/>
                    </a:xfrm>
                    <a:prstGeom prst="rect">
                      <a:avLst/>
                    </a:prstGeom>
                    <a:noFill/>
                    <a:ln>
                      <a:noFill/>
                    </a:ln>
                  </pic:spPr>
                </pic:pic>
              </a:graphicData>
            </a:graphic>
          </wp:inline>
        </w:drawing>
      </w:r>
    </w:p>
    <w:p w14:paraId="7EE6608B" w14:textId="2DD70225" w:rsidR="00A64E5B" w:rsidRPr="00F60B32" w:rsidRDefault="00A64E5B" w:rsidP="00A64E5B">
      <w:pPr>
        <w:pStyle w:val="af3"/>
        <w:ind w:left="240" w:right="240" w:firstLine="480"/>
      </w:pPr>
      <w:r>
        <w:tab/>
      </w:r>
      <w:bookmarkStart w:id="131" w:name="_Toc20304102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7</w:t>
      </w:r>
      <w:r>
        <w:fldChar w:fldCharType="end"/>
      </w:r>
      <w:r>
        <w:rPr>
          <w:rFonts w:hint="eastAsia"/>
        </w:rPr>
        <w:t xml:space="preserve"> </w:t>
      </w:r>
      <w:r>
        <w:rPr>
          <w:rFonts w:hint="eastAsia"/>
        </w:rPr>
        <w:t>修正後資料視覺化圖</w:t>
      </w:r>
      <w:bookmarkEnd w:id="131"/>
    </w:p>
    <w:p w14:paraId="26C7309A" w14:textId="30234C49" w:rsidR="00B671FD" w:rsidRDefault="003B5B81" w:rsidP="00B671FD">
      <w:pPr>
        <w:pStyle w:val="2"/>
        <w:ind w:right="240"/>
      </w:pPr>
      <w:bookmarkStart w:id="132" w:name="_Toc202744858"/>
      <w:r>
        <w:t>各式</w:t>
      </w:r>
      <w:r>
        <w:rPr>
          <w:rFonts w:hint="eastAsia"/>
        </w:rPr>
        <w:t>停車</w:t>
      </w:r>
      <w:r>
        <w:t>流量與時段分析</w:t>
      </w:r>
      <w:bookmarkEnd w:id="132"/>
    </w:p>
    <w:p w14:paraId="45952C85" w14:textId="4C1A5EB8" w:rsidR="00507D12" w:rsidRDefault="00507D12" w:rsidP="00AD4767">
      <w:pPr>
        <w:ind w:leftChars="-59" w:left="-142" w:right="240" w:firstLine="480"/>
      </w:pPr>
      <w:r>
        <w:rPr>
          <w:rFonts w:hint="eastAsia"/>
        </w:rPr>
        <w:t>為分析光復校區停車需求在不同時間尺度下的流量變化，本研究以</w:t>
      </w:r>
      <w:r>
        <w:rPr>
          <w:rFonts w:hint="eastAsia"/>
        </w:rPr>
        <w:t xml:space="preserve"> Python </w:t>
      </w:r>
      <w:r>
        <w:rPr>
          <w:rFonts w:hint="eastAsia"/>
        </w:rPr>
        <w:t>撰寫一套資料處理及視覺化程式，主要流程可分為以下幾步驟：</w:t>
      </w:r>
    </w:p>
    <w:p w14:paraId="346099B6" w14:textId="0ECA67B4" w:rsidR="00507D12" w:rsidRPr="00507D12" w:rsidRDefault="00507D12" w:rsidP="00AD4767">
      <w:pPr>
        <w:ind w:leftChars="-59" w:left="-142" w:right="240" w:firstLineChars="177" w:firstLine="425"/>
      </w:pPr>
      <w:proofErr w:type="gramStart"/>
      <w:r>
        <w:rPr>
          <w:rFonts w:hint="eastAsia"/>
        </w:rPr>
        <w:t>利用車辨系統</w:t>
      </w:r>
      <w:proofErr w:type="gramEnd"/>
      <w:r>
        <w:rPr>
          <w:rFonts w:hint="eastAsia"/>
        </w:rPr>
        <w:t>匯出的停車紀錄，</w:t>
      </w:r>
      <w:r w:rsidR="00EC766C">
        <w:rPr>
          <w:rFonts w:hint="eastAsia"/>
        </w:rPr>
        <w:t>將進出時間資料</w:t>
      </w:r>
      <w:r>
        <w:rPr>
          <w:rFonts w:hint="eastAsia"/>
        </w:rPr>
        <w:t>轉換為</w:t>
      </w:r>
      <w:r>
        <w:rPr>
          <w:rFonts w:hint="eastAsia"/>
        </w:rPr>
        <w:t xml:space="preserve"> datetime </w:t>
      </w:r>
      <w:r>
        <w:rPr>
          <w:rFonts w:hint="eastAsia"/>
        </w:rPr>
        <w:t>型態，以利後續時間序列分析。程式先對每筆資料建立「差分邏輯」：於車輛進場時間加一輛車、於出場時間減一輛車，並將所有時間點作為關鍵節點儲存於字典結構中。經由將這些時間點依序排序後，對其差分值累加，即可還原任意時間</w:t>
      </w:r>
      <w:proofErr w:type="gramStart"/>
      <w:r>
        <w:rPr>
          <w:rFonts w:hint="eastAsia"/>
        </w:rPr>
        <w:t>點在場車輛</w:t>
      </w:r>
      <w:proofErr w:type="gramEnd"/>
      <w:r>
        <w:rPr>
          <w:rFonts w:hint="eastAsia"/>
        </w:rPr>
        <w:t>數的變化過程。此作法相當於「以事件為單位」計算全區的</w:t>
      </w:r>
      <w:proofErr w:type="gramStart"/>
      <w:r>
        <w:rPr>
          <w:rFonts w:hint="eastAsia"/>
        </w:rPr>
        <w:t>動態在場數量</w:t>
      </w:r>
      <w:proofErr w:type="gramEnd"/>
      <w:r>
        <w:rPr>
          <w:rFonts w:hint="eastAsia"/>
        </w:rPr>
        <w:t>，兼顧效能與可讀性。</w:t>
      </w:r>
    </w:p>
    <w:p w14:paraId="533D20A0" w14:textId="2AF2FF50" w:rsidR="008A77A7" w:rsidRDefault="000039DA" w:rsidP="00AD4767">
      <w:pPr>
        <w:ind w:leftChars="-59" w:left="-142" w:right="240" w:firstLine="480"/>
      </w:pPr>
      <w:r>
        <w:rPr>
          <w:rFonts w:hint="eastAsia"/>
        </w:rPr>
        <w:t xml:space="preserve"> </w:t>
      </w:r>
      <w:r w:rsidR="00F4187D">
        <w:t>本節旨在整合不同時間尺度、不同票種類型，以及空間使用強度的觀察結果，以呈現國立陽明交通大學光復校區停車需求的基本特性。藉由</w:t>
      </w:r>
      <w:r w:rsidR="00701475">
        <w:rPr>
          <w:rFonts w:hint="eastAsia"/>
        </w:rPr>
        <w:t>觀察</w:t>
      </w:r>
      <w:r w:rsidR="00F4187D">
        <w:t>平日與假日、季節月</w:t>
      </w:r>
      <w:r w:rsidR="00F4187D">
        <w:lastRenderedPageBreak/>
        <w:t>份、</w:t>
      </w:r>
      <w:r w:rsidR="00F4187D">
        <w:t>24</w:t>
      </w:r>
      <w:r w:rsidR="00F4187D">
        <w:t>小時日間週期，以及各票種車輛使用行為的差異，可更深入理解整體尖峰時段與潛在壅塞問題，</w:t>
      </w:r>
      <w:r w:rsidR="00F4187D">
        <w:rPr>
          <w:rFonts w:hint="eastAsia"/>
        </w:rPr>
        <w:t>期望</w:t>
      </w:r>
      <w:r w:rsidR="00F4187D">
        <w:t>作為未來管理政策與收費機制調整之基礎。</w:t>
      </w:r>
      <w:bookmarkStart w:id="133" w:name="_Toc202744859"/>
    </w:p>
    <w:p w14:paraId="47396B97" w14:textId="77777777" w:rsidR="008A77A7" w:rsidRDefault="008A77A7" w:rsidP="008A77A7">
      <w:pPr>
        <w:ind w:left="240" w:right="240" w:firstLine="480"/>
      </w:pPr>
    </w:p>
    <w:p w14:paraId="5642CC52" w14:textId="64275036" w:rsidR="00B671FD" w:rsidRDefault="00B802E1" w:rsidP="008A77A7">
      <w:pPr>
        <w:pStyle w:val="3"/>
        <w:ind w:right="240"/>
      </w:pPr>
      <w:proofErr w:type="gramStart"/>
      <w:r>
        <w:t>周間與假日</w:t>
      </w:r>
      <w:proofErr w:type="gramEnd"/>
      <w:r>
        <w:t>之停車流量比較</w:t>
      </w:r>
      <w:bookmarkEnd w:id="133"/>
    </w:p>
    <w:p w14:paraId="0CF5C329" w14:textId="77777777" w:rsidR="00012B9F" w:rsidRDefault="001674E7" w:rsidP="00AD4767">
      <w:pPr>
        <w:ind w:leftChars="-59" w:left="-142" w:right="240" w:firstLine="480"/>
      </w:pPr>
      <w:r>
        <w:rPr>
          <w:rFonts w:hint="eastAsia"/>
        </w:rPr>
        <w:t>首先</w:t>
      </w:r>
      <w:r w:rsidR="005D3A5C">
        <w:rPr>
          <w:rFonts w:hint="eastAsia"/>
        </w:rPr>
        <w:t>，讀入停車紀錄後</w:t>
      </w:r>
      <w:r>
        <w:rPr>
          <w:rFonts w:hint="eastAsia"/>
        </w:rPr>
        <w:t>，</w:t>
      </w:r>
      <w:r w:rsidR="007C7601">
        <w:rPr>
          <w:rFonts w:hint="eastAsia"/>
        </w:rPr>
        <w:t>使用</w:t>
      </w:r>
      <w:r w:rsidR="007C7601">
        <w:rPr>
          <w:rFonts w:hint="eastAsia"/>
        </w:rPr>
        <w:t>d</w:t>
      </w:r>
      <w:r w:rsidR="007C7601">
        <w:t>t</w:t>
      </w:r>
      <w:r w:rsidR="007C7601">
        <w:rPr>
          <w:rFonts w:hint="eastAsia"/>
        </w:rPr>
        <w:t>屬性提取各個車次紀錄之進出場時間所代表的欄位以確認其行為發生於星期幾</w:t>
      </w:r>
      <w:r w:rsidR="007C6AC2">
        <w:rPr>
          <w:rFonts w:hint="eastAsia"/>
        </w:rPr>
        <w:t>，並新增</w:t>
      </w:r>
      <w:r w:rsidR="007C6AC2">
        <w:rPr>
          <w:rFonts w:hint="eastAsia"/>
        </w:rPr>
        <w:t>w</w:t>
      </w:r>
      <w:r w:rsidR="007C6AC2">
        <w:t>eekday</w:t>
      </w:r>
      <w:r w:rsidR="007C6AC2">
        <w:rPr>
          <w:rFonts w:hint="eastAsia"/>
        </w:rPr>
        <w:t>欄位紀錄</w:t>
      </w:r>
      <w:r w:rsidR="00E4641F">
        <w:rPr>
          <w:rFonts w:hint="eastAsia"/>
        </w:rPr>
        <w:t>為後續</w:t>
      </w:r>
      <w:r w:rsidRPr="001674E7">
        <w:rPr>
          <w:rFonts w:hint="eastAsia"/>
        </w:rPr>
        <w:t>群組</w:t>
      </w:r>
      <w:r w:rsidR="00E4641F">
        <w:rPr>
          <w:rFonts w:hint="eastAsia"/>
        </w:rPr>
        <w:t>分類準備</w:t>
      </w:r>
      <w:r w:rsidR="00302F49">
        <w:rPr>
          <w:rFonts w:hint="eastAsia"/>
        </w:rPr>
        <w:t>，</w:t>
      </w:r>
      <w:r w:rsidR="000C6A5F">
        <w:rPr>
          <w:rFonts w:hint="eastAsia"/>
        </w:rPr>
        <w:t>程式邏輯為</w:t>
      </w:r>
      <w:r w:rsidR="00140EBC">
        <w:rPr>
          <w:rFonts w:hint="eastAsia"/>
        </w:rPr>
        <w:t>每</w:t>
      </w:r>
      <w:r w:rsidR="002E6CC8">
        <w:rPr>
          <w:rFonts w:hint="eastAsia"/>
        </w:rPr>
        <w:t>筆紀錄依據其進入時間和出場時間</w:t>
      </w:r>
      <w:r w:rsidR="00CA0F31">
        <w:rPr>
          <w:rFonts w:hint="eastAsia"/>
        </w:rPr>
        <w:t>紀錄</w:t>
      </w:r>
      <w:r w:rsidR="002E6CC8">
        <w:rPr>
          <w:rFonts w:hint="eastAsia"/>
        </w:rPr>
        <w:t>，每當在某時段進入，便</w:t>
      </w:r>
      <w:r w:rsidR="009A0EDD">
        <w:rPr>
          <w:rFonts w:hint="eastAsia"/>
        </w:rPr>
        <w:t>將</w:t>
      </w:r>
      <w:r w:rsidR="002E6CC8">
        <w:rPr>
          <w:rFonts w:hint="eastAsia"/>
        </w:rPr>
        <w:t>紀錄</w:t>
      </w:r>
      <w:r w:rsidR="009A0EDD">
        <w:rPr>
          <w:rFonts w:hint="eastAsia"/>
        </w:rPr>
        <w:t>加一，而出場則</w:t>
      </w:r>
      <w:proofErr w:type="gramStart"/>
      <w:r w:rsidR="009A0EDD">
        <w:rPr>
          <w:rFonts w:hint="eastAsia"/>
        </w:rPr>
        <w:t>反之，</w:t>
      </w:r>
      <w:proofErr w:type="gramEnd"/>
      <w:r w:rsidR="009A0EDD">
        <w:rPr>
          <w:rFonts w:hint="eastAsia"/>
        </w:rPr>
        <w:t>並依照時間排序累加，就知道每</w:t>
      </w:r>
      <w:proofErr w:type="gramStart"/>
      <w:r w:rsidR="009A0EDD">
        <w:rPr>
          <w:rFonts w:hint="eastAsia"/>
        </w:rPr>
        <w:t>個</w:t>
      </w:r>
      <w:proofErr w:type="gramEnd"/>
      <w:r w:rsidR="009A0EDD">
        <w:rPr>
          <w:rFonts w:hint="eastAsia"/>
        </w:rPr>
        <w:t>事件發生時，場內同時有多少車輛</w:t>
      </w:r>
      <w:r w:rsidR="00885E17">
        <w:rPr>
          <w:rFonts w:hint="eastAsia"/>
        </w:rPr>
        <w:t>，</w:t>
      </w:r>
      <w:r w:rsidR="00012B9F">
        <w:rPr>
          <w:rFonts w:hint="eastAsia"/>
        </w:rPr>
        <w:t>舉例如下</w:t>
      </w:r>
      <w:r w:rsidR="00012B9F">
        <w:rPr>
          <w:rFonts w:hint="eastAsia"/>
        </w:rPr>
        <w:t>:</w:t>
      </w:r>
    </w:p>
    <w:p w14:paraId="5ACDA034" w14:textId="08898972" w:rsidR="00012B9F" w:rsidRDefault="00012B9F" w:rsidP="001674E7">
      <w:pPr>
        <w:ind w:left="240" w:right="240" w:firstLine="480"/>
      </w:pPr>
      <w:r>
        <w:t>假設今天只有</w:t>
      </w:r>
      <w:r>
        <w:t xml:space="preserve"> 4 </w:t>
      </w:r>
      <w:r>
        <w:t>台車進來，進出的時間如下：</w:t>
      </w:r>
    </w:p>
    <w:tbl>
      <w:tblPr>
        <w:tblW w:w="9103"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040"/>
        <w:gridCol w:w="3024"/>
        <w:gridCol w:w="3039"/>
      </w:tblGrid>
      <w:tr w:rsidR="00012B9F" w:rsidRPr="00012B9F" w14:paraId="007FA960" w14:textId="77777777" w:rsidTr="000A2BD3">
        <w:trPr>
          <w:trHeight w:val="442"/>
          <w:tblHeader/>
          <w:tblCellSpacing w:w="15" w:type="dxa"/>
        </w:trPr>
        <w:tc>
          <w:tcPr>
            <w:tcW w:w="0" w:type="auto"/>
            <w:vAlign w:val="center"/>
            <w:hideMark/>
          </w:tcPr>
          <w:p w14:paraId="3E069B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車輛編號</w:t>
            </w:r>
          </w:p>
        </w:tc>
        <w:tc>
          <w:tcPr>
            <w:tcW w:w="0" w:type="auto"/>
            <w:vAlign w:val="center"/>
            <w:hideMark/>
          </w:tcPr>
          <w:p w14:paraId="1E9A13F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進場時間</w:t>
            </w:r>
          </w:p>
        </w:tc>
        <w:tc>
          <w:tcPr>
            <w:tcW w:w="0" w:type="auto"/>
            <w:vAlign w:val="center"/>
            <w:hideMark/>
          </w:tcPr>
          <w:p w14:paraId="17FDD92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出場時間</w:t>
            </w:r>
          </w:p>
        </w:tc>
      </w:tr>
      <w:tr w:rsidR="00012B9F" w:rsidRPr="00012B9F" w14:paraId="3C139C0E" w14:textId="77777777" w:rsidTr="000A2BD3">
        <w:trPr>
          <w:trHeight w:val="442"/>
          <w:tblCellSpacing w:w="15" w:type="dxa"/>
        </w:trPr>
        <w:tc>
          <w:tcPr>
            <w:tcW w:w="0" w:type="auto"/>
            <w:vAlign w:val="center"/>
            <w:hideMark/>
          </w:tcPr>
          <w:p w14:paraId="3C9167F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w:t>
            </w:r>
          </w:p>
        </w:tc>
        <w:tc>
          <w:tcPr>
            <w:tcW w:w="0" w:type="auto"/>
            <w:vAlign w:val="center"/>
            <w:hideMark/>
          </w:tcPr>
          <w:p w14:paraId="314D7EDD" w14:textId="65E6E4F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508C25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r>
      <w:tr w:rsidR="00012B9F" w:rsidRPr="00012B9F" w14:paraId="22321B64" w14:textId="77777777" w:rsidTr="000A2BD3">
        <w:trPr>
          <w:trHeight w:val="442"/>
          <w:tblCellSpacing w:w="15" w:type="dxa"/>
        </w:trPr>
        <w:tc>
          <w:tcPr>
            <w:tcW w:w="0" w:type="auto"/>
            <w:vAlign w:val="center"/>
            <w:hideMark/>
          </w:tcPr>
          <w:p w14:paraId="57569DE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w:t>
            </w:r>
          </w:p>
        </w:tc>
        <w:tc>
          <w:tcPr>
            <w:tcW w:w="0" w:type="auto"/>
            <w:vAlign w:val="center"/>
            <w:hideMark/>
          </w:tcPr>
          <w:p w14:paraId="30F37D9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0825837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r>
      <w:tr w:rsidR="00012B9F" w:rsidRPr="00012B9F" w14:paraId="0FBAE4ED" w14:textId="77777777" w:rsidTr="000A2BD3">
        <w:trPr>
          <w:trHeight w:val="442"/>
          <w:tblCellSpacing w:w="15" w:type="dxa"/>
        </w:trPr>
        <w:tc>
          <w:tcPr>
            <w:tcW w:w="0" w:type="auto"/>
            <w:vAlign w:val="center"/>
            <w:hideMark/>
          </w:tcPr>
          <w:p w14:paraId="7751A20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w:t>
            </w:r>
          </w:p>
        </w:tc>
        <w:tc>
          <w:tcPr>
            <w:tcW w:w="0" w:type="auto"/>
            <w:vAlign w:val="center"/>
            <w:hideMark/>
          </w:tcPr>
          <w:p w14:paraId="11C179BA" w14:textId="2722BFAC"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hint="eastAsia"/>
                <w:kern w:val="0"/>
                <w:szCs w:val="24"/>
              </w:rPr>
              <w:t>2</w:t>
            </w:r>
          </w:p>
        </w:tc>
        <w:tc>
          <w:tcPr>
            <w:tcW w:w="0" w:type="auto"/>
            <w:vAlign w:val="center"/>
            <w:hideMark/>
          </w:tcPr>
          <w:p w14:paraId="46679B3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r>
      <w:tr w:rsidR="00012B9F" w:rsidRPr="00012B9F" w14:paraId="7D88A029" w14:textId="77777777" w:rsidTr="000A2BD3">
        <w:trPr>
          <w:trHeight w:val="460"/>
          <w:tblCellSpacing w:w="15" w:type="dxa"/>
        </w:trPr>
        <w:tc>
          <w:tcPr>
            <w:tcW w:w="0" w:type="auto"/>
            <w:vAlign w:val="center"/>
            <w:hideMark/>
          </w:tcPr>
          <w:p w14:paraId="0FED1E4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w:t>
            </w:r>
          </w:p>
        </w:tc>
        <w:tc>
          <w:tcPr>
            <w:tcW w:w="0" w:type="auto"/>
            <w:vAlign w:val="center"/>
            <w:hideMark/>
          </w:tcPr>
          <w:p w14:paraId="16B077BF" w14:textId="6710F623"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5447BC">
              <w:rPr>
                <w:rFonts w:ascii="標楷體" w:hAnsi="標楷體" w:cs="新細明體"/>
                <w:kern w:val="0"/>
                <w:szCs w:val="24"/>
              </w:rPr>
              <w:t>21</w:t>
            </w:r>
          </w:p>
        </w:tc>
        <w:tc>
          <w:tcPr>
            <w:tcW w:w="0" w:type="auto"/>
            <w:vAlign w:val="center"/>
            <w:hideMark/>
          </w:tcPr>
          <w:p w14:paraId="0AEE92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r>
    </w:tbl>
    <w:p w14:paraId="1F6AA100" w14:textId="33445222" w:rsidR="00012B9F" w:rsidRDefault="00012B9F" w:rsidP="001674E7">
      <w:pPr>
        <w:ind w:left="240" w:right="240" w:firstLine="480"/>
      </w:pPr>
      <w:r>
        <w:t>根據差分邏輯，會產生「有人進出」的時間點如下（</w:t>
      </w:r>
      <w:r w:rsidR="00434813">
        <w:rPr>
          <w:rFonts w:hint="eastAsia"/>
        </w:rPr>
        <w:t>根據資料內容</w:t>
      </w:r>
      <w:r w:rsidR="00124245">
        <w:rPr>
          <w:rFonts w:hint="eastAsia"/>
        </w:rPr>
        <w:t>新增時間點</w:t>
      </w:r>
      <w:r>
        <w:t>）：</w:t>
      </w:r>
    </w:p>
    <w:tbl>
      <w:tblPr>
        <w:tblW w:w="9137"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485"/>
        <w:gridCol w:w="3314"/>
        <w:gridCol w:w="2854"/>
        <w:gridCol w:w="1484"/>
      </w:tblGrid>
      <w:tr w:rsidR="00012B9F" w:rsidRPr="00012B9F" w14:paraId="4E9460C1" w14:textId="77777777" w:rsidTr="000A2BD3">
        <w:trPr>
          <w:trHeight w:val="371"/>
          <w:tblHeader/>
          <w:tblCellSpacing w:w="15" w:type="dxa"/>
        </w:trPr>
        <w:tc>
          <w:tcPr>
            <w:tcW w:w="0" w:type="auto"/>
            <w:vAlign w:val="center"/>
            <w:hideMark/>
          </w:tcPr>
          <w:p w14:paraId="3B1FF90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時間點</w:t>
            </w:r>
          </w:p>
        </w:tc>
        <w:tc>
          <w:tcPr>
            <w:tcW w:w="0" w:type="auto"/>
            <w:vAlign w:val="center"/>
            <w:hideMark/>
          </w:tcPr>
          <w:p w14:paraId="54A177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變動量（差分）</w:t>
            </w:r>
          </w:p>
        </w:tc>
        <w:tc>
          <w:tcPr>
            <w:tcW w:w="0" w:type="auto"/>
            <w:vAlign w:val="center"/>
            <w:hideMark/>
          </w:tcPr>
          <w:p w14:paraId="51745FA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累積</w:t>
            </w:r>
            <w:proofErr w:type="gramStart"/>
            <w:r w:rsidRPr="00012B9F">
              <w:rPr>
                <w:rFonts w:ascii="標楷體" w:hAnsi="標楷體" w:cs="新細明體"/>
                <w:b/>
                <w:bCs/>
                <w:kern w:val="0"/>
                <w:szCs w:val="24"/>
              </w:rPr>
              <w:t>在場車</w:t>
            </w:r>
            <w:proofErr w:type="gramEnd"/>
            <w:r w:rsidRPr="00012B9F">
              <w:rPr>
                <w:rFonts w:ascii="標楷體" w:hAnsi="標楷體" w:cs="新細明體"/>
                <w:b/>
                <w:bCs/>
                <w:kern w:val="0"/>
                <w:szCs w:val="24"/>
              </w:rPr>
              <w:t>數</w:t>
            </w:r>
          </w:p>
        </w:tc>
        <w:tc>
          <w:tcPr>
            <w:tcW w:w="0" w:type="auto"/>
            <w:vAlign w:val="center"/>
            <w:hideMark/>
          </w:tcPr>
          <w:p w14:paraId="78862DB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說明</w:t>
            </w:r>
          </w:p>
        </w:tc>
      </w:tr>
      <w:tr w:rsidR="00012B9F" w:rsidRPr="00012B9F" w14:paraId="3823710B" w14:textId="77777777" w:rsidTr="000A2BD3">
        <w:trPr>
          <w:trHeight w:val="371"/>
          <w:tblCellSpacing w:w="15" w:type="dxa"/>
        </w:trPr>
        <w:tc>
          <w:tcPr>
            <w:tcW w:w="0" w:type="auto"/>
            <w:vAlign w:val="center"/>
            <w:hideMark/>
          </w:tcPr>
          <w:p w14:paraId="2D50AA73" w14:textId="2455BD41"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AA7CB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6238CEE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865E58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進場</w:t>
            </w:r>
          </w:p>
        </w:tc>
      </w:tr>
      <w:tr w:rsidR="00012B9F" w:rsidRPr="00012B9F" w14:paraId="05082958" w14:textId="77777777" w:rsidTr="000A2BD3">
        <w:trPr>
          <w:trHeight w:val="371"/>
          <w:tblCellSpacing w:w="15" w:type="dxa"/>
        </w:trPr>
        <w:tc>
          <w:tcPr>
            <w:tcW w:w="0" w:type="auto"/>
            <w:vAlign w:val="center"/>
            <w:hideMark/>
          </w:tcPr>
          <w:p w14:paraId="42B4764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202A865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A709DC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6D62DE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進場</w:t>
            </w:r>
          </w:p>
        </w:tc>
      </w:tr>
      <w:tr w:rsidR="00012B9F" w:rsidRPr="00012B9F" w14:paraId="2B6A6CCF" w14:textId="77777777" w:rsidTr="000A2BD3">
        <w:trPr>
          <w:trHeight w:val="371"/>
          <w:tblCellSpacing w:w="15" w:type="dxa"/>
        </w:trPr>
        <w:tc>
          <w:tcPr>
            <w:tcW w:w="0" w:type="auto"/>
            <w:vAlign w:val="center"/>
            <w:hideMark/>
          </w:tcPr>
          <w:p w14:paraId="2526D46F" w14:textId="1471ACB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kern w:val="0"/>
                <w:szCs w:val="24"/>
              </w:rPr>
              <w:t>2</w:t>
            </w:r>
          </w:p>
        </w:tc>
        <w:tc>
          <w:tcPr>
            <w:tcW w:w="0" w:type="auto"/>
            <w:vAlign w:val="center"/>
            <w:hideMark/>
          </w:tcPr>
          <w:p w14:paraId="5DB07A6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65446E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7A30564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進場</w:t>
            </w:r>
          </w:p>
        </w:tc>
      </w:tr>
      <w:tr w:rsidR="00012B9F" w:rsidRPr="00012B9F" w14:paraId="1D7887C7" w14:textId="77777777" w:rsidTr="000A2BD3">
        <w:trPr>
          <w:trHeight w:val="371"/>
          <w:tblCellSpacing w:w="15" w:type="dxa"/>
        </w:trPr>
        <w:tc>
          <w:tcPr>
            <w:tcW w:w="0" w:type="auto"/>
            <w:vAlign w:val="center"/>
            <w:hideMark/>
          </w:tcPr>
          <w:p w14:paraId="2CDD0FA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c>
          <w:tcPr>
            <w:tcW w:w="0" w:type="auto"/>
            <w:vAlign w:val="center"/>
            <w:hideMark/>
          </w:tcPr>
          <w:p w14:paraId="37AE33F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10C4A59"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3F8CF3F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出場</w:t>
            </w:r>
          </w:p>
        </w:tc>
      </w:tr>
      <w:tr w:rsidR="00012B9F" w:rsidRPr="00012B9F" w14:paraId="3E8F104C" w14:textId="77777777" w:rsidTr="000A2BD3">
        <w:trPr>
          <w:trHeight w:val="371"/>
          <w:tblCellSpacing w:w="15" w:type="dxa"/>
        </w:trPr>
        <w:tc>
          <w:tcPr>
            <w:tcW w:w="0" w:type="auto"/>
            <w:vAlign w:val="center"/>
            <w:hideMark/>
          </w:tcPr>
          <w:p w14:paraId="33FD9B7C" w14:textId="4C75C840"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F6211E">
              <w:rPr>
                <w:rFonts w:ascii="標楷體" w:hAnsi="標楷體" w:cs="新細明體"/>
                <w:kern w:val="0"/>
                <w:szCs w:val="24"/>
              </w:rPr>
              <w:t>21</w:t>
            </w:r>
          </w:p>
        </w:tc>
        <w:tc>
          <w:tcPr>
            <w:tcW w:w="0" w:type="auto"/>
            <w:vAlign w:val="center"/>
            <w:hideMark/>
          </w:tcPr>
          <w:p w14:paraId="2342B4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11CCEE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593AC471"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進場</w:t>
            </w:r>
          </w:p>
        </w:tc>
      </w:tr>
      <w:tr w:rsidR="00012B9F" w:rsidRPr="00012B9F" w14:paraId="4FE134DA" w14:textId="77777777" w:rsidTr="000A2BD3">
        <w:trPr>
          <w:trHeight w:val="371"/>
          <w:tblCellSpacing w:w="15" w:type="dxa"/>
        </w:trPr>
        <w:tc>
          <w:tcPr>
            <w:tcW w:w="0" w:type="auto"/>
            <w:vAlign w:val="center"/>
            <w:hideMark/>
          </w:tcPr>
          <w:p w14:paraId="1171070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c>
          <w:tcPr>
            <w:tcW w:w="0" w:type="auto"/>
            <w:vAlign w:val="center"/>
            <w:hideMark/>
          </w:tcPr>
          <w:p w14:paraId="382691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AAB70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5E0A656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出場</w:t>
            </w:r>
          </w:p>
        </w:tc>
      </w:tr>
      <w:tr w:rsidR="00012B9F" w:rsidRPr="00012B9F" w14:paraId="0BA893F3" w14:textId="77777777" w:rsidTr="000A2BD3">
        <w:trPr>
          <w:trHeight w:val="371"/>
          <w:tblCellSpacing w:w="15" w:type="dxa"/>
        </w:trPr>
        <w:tc>
          <w:tcPr>
            <w:tcW w:w="0" w:type="auto"/>
            <w:vAlign w:val="center"/>
            <w:hideMark/>
          </w:tcPr>
          <w:p w14:paraId="0DB5628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c>
          <w:tcPr>
            <w:tcW w:w="0" w:type="auto"/>
            <w:vAlign w:val="center"/>
            <w:hideMark/>
          </w:tcPr>
          <w:p w14:paraId="02913B3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898AD7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4430F2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出場</w:t>
            </w:r>
          </w:p>
        </w:tc>
      </w:tr>
      <w:tr w:rsidR="00012B9F" w:rsidRPr="00012B9F" w14:paraId="0422B4FE" w14:textId="77777777" w:rsidTr="000A2BD3">
        <w:trPr>
          <w:trHeight w:val="386"/>
          <w:tblCellSpacing w:w="15" w:type="dxa"/>
        </w:trPr>
        <w:tc>
          <w:tcPr>
            <w:tcW w:w="0" w:type="auto"/>
            <w:vAlign w:val="center"/>
            <w:hideMark/>
          </w:tcPr>
          <w:p w14:paraId="5D4089C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c>
          <w:tcPr>
            <w:tcW w:w="0" w:type="auto"/>
            <w:vAlign w:val="center"/>
            <w:hideMark/>
          </w:tcPr>
          <w:p w14:paraId="0FF2492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CEBFC1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0</w:t>
            </w:r>
          </w:p>
        </w:tc>
        <w:tc>
          <w:tcPr>
            <w:tcW w:w="0" w:type="auto"/>
            <w:vAlign w:val="center"/>
            <w:hideMark/>
          </w:tcPr>
          <w:p w14:paraId="643298F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出場</w:t>
            </w:r>
          </w:p>
        </w:tc>
      </w:tr>
    </w:tbl>
    <w:p w14:paraId="2128EC68" w14:textId="77777777" w:rsidR="00012B9F" w:rsidRDefault="00012B9F" w:rsidP="00012B9F">
      <w:pPr>
        <w:ind w:leftChars="0" w:left="0" w:right="240" w:firstLineChars="0" w:firstLine="0"/>
      </w:pPr>
    </w:p>
    <w:p w14:paraId="32D124C2" w14:textId="1000F566" w:rsidR="001674E7" w:rsidRPr="001674E7" w:rsidRDefault="001674E7" w:rsidP="00AD4767">
      <w:pPr>
        <w:ind w:leftChars="-59" w:left="-142" w:right="240" w:firstLineChars="177" w:firstLine="425"/>
      </w:pPr>
      <w:r w:rsidRPr="001674E7">
        <w:rPr>
          <w:rFonts w:hint="eastAsia"/>
        </w:rPr>
        <w:t>考量尖峰時段的政策參考價值，程式</w:t>
      </w:r>
      <w:r w:rsidR="0006279C">
        <w:rPr>
          <w:rFonts w:hint="eastAsia"/>
        </w:rPr>
        <w:t>除了全體時間平均外額外</w:t>
      </w:r>
      <w:r w:rsidRPr="001674E7">
        <w:rPr>
          <w:rFonts w:hint="eastAsia"/>
        </w:rPr>
        <w:t>針對「上班時間</w:t>
      </w:r>
      <w:proofErr w:type="gramStart"/>
      <w:r w:rsidRPr="001674E7">
        <w:rPr>
          <w:rFonts w:hint="eastAsia"/>
        </w:rPr>
        <w:lastRenderedPageBreak/>
        <w:t>（</w:t>
      </w:r>
      <w:proofErr w:type="gramEnd"/>
      <w:r w:rsidRPr="001674E7">
        <w:rPr>
          <w:rFonts w:hint="eastAsia"/>
        </w:rPr>
        <w:t>08:00</w:t>
      </w:r>
      <w:proofErr w:type="gramStart"/>
      <w:r w:rsidRPr="001674E7">
        <w:rPr>
          <w:rFonts w:hint="eastAsia"/>
        </w:rPr>
        <w:t>–</w:t>
      </w:r>
      <w:proofErr w:type="gramEnd"/>
      <w:r w:rsidRPr="001674E7">
        <w:rPr>
          <w:rFonts w:hint="eastAsia"/>
        </w:rPr>
        <w:t>18:00</w:t>
      </w:r>
      <w:proofErr w:type="gramStart"/>
      <w:r w:rsidRPr="001674E7">
        <w:rPr>
          <w:rFonts w:hint="eastAsia"/>
        </w:rPr>
        <w:t>）</w:t>
      </w:r>
      <w:proofErr w:type="gramEnd"/>
      <w:r w:rsidRPr="001674E7">
        <w:rPr>
          <w:rFonts w:hint="eastAsia"/>
        </w:rPr>
        <w:t>」區間進行分組</w:t>
      </w:r>
      <w:r w:rsidR="00012B9F">
        <w:rPr>
          <w:rFonts w:hint="eastAsia"/>
        </w:rPr>
        <w:t>後取平均</w:t>
      </w:r>
      <w:r w:rsidRPr="001674E7">
        <w:rPr>
          <w:rFonts w:hint="eastAsia"/>
        </w:rPr>
        <w:t>，並以平日（週一週五）與假日（週六週日）不同顏色標示，協助判讀通勤行為特性。</w:t>
      </w:r>
    </w:p>
    <w:p w14:paraId="62BA2457" w14:textId="75EE3182" w:rsidR="00B802E1" w:rsidRDefault="00630CCE" w:rsidP="00AD4767">
      <w:pPr>
        <w:ind w:leftChars="-59" w:left="-142" w:right="240" w:firstLine="480"/>
      </w:pPr>
      <w:r>
        <w:rPr>
          <w:rFonts w:hint="eastAsia"/>
        </w:rPr>
        <w:t>不論是否為上班時間之狀況</w:t>
      </w:r>
      <w:r>
        <w:rPr>
          <w:rFonts w:hint="eastAsia"/>
        </w:rPr>
        <w:t>(</w:t>
      </w:r>
      <w:r>
        <w:rPr>
          <w:rFonts w:hint="eastAsia"/>
        </w:rPr>
        <w:t>圖</w:t>
      </w:r>
      <w:r>
        <w:rPr>
          <w:rFonts w:hint="eastAsia"/>
        </w:rPr>
        <w:t>4</w:t>
      </w:r>
      <w:r w:rsidR="00C46746">
        <w:t xml:space="preserve"> - 7</w:t>
      </w:r>
      <w:r>
        <w:rPr>
          <w:rFonts w:hint="eastAsia"/>
        </w:rPr>
        <w:t>、圖</w:t>
      </w:r>
      <w:r>
        <w:rPr>
          <w:rFonts w:hint="eastAsia"/>
        </w:rPr>
        <w:t>4</w:t>
      </w:r>
      <w:r w:rsidR="00C46746">
        <w:t xml:space="preserve"> - 8</w:t>
      </w:r>
      <w:r>
        <w:rPr>
          <w:rFonts w:hint="eastAsia"/>
        </w:rPr>
        <w:t>)</w:t>
      </w:r>
      <w:r w:rsidR="00617B7B">
        <w:t>，平日的</w:t>
      </w:r>
      <w:proofErr w:type="gramStart"/>
      <w:r w:rsidR="00617B7B">
        <w:t>平均在場車輛</w:t>
      </w:r>
      <w:proofErr w:type="gramEnd"/>
      <w:r w:rsidR="00617B7B">
        <w:t>數明顯高於週末</w:t>
      </w:r>
      <w:r w:rsidR="002D2B9B">
        <w:rPr>
          <w:rFonts w:hint="eastAsia"/>
        </w:rPr>
        <w:t xml:space="preserve"> </w:t>
      </w:r>
      <w:r w:rsidR="00617B7B">
        <w:t>。其中星期</w:t>
      </w:r>
      <w:r w:rsidR="00F94A65">
        <w:rPr>
          <w:rFonts w:hint="eastAsia"/>
        </w:rPr>
        <w:t>一</w:t>
      </w:r>
      <w:r w:rsidR="00617B7B">
        <w:t>至星期五平均</w:t>
      </w:r>
      <w:proofErr w:type="gramStart"/>
      <w:r w:rsidR="00617B7B">
        <w:t>每日在場車輛</w:t>
      </w:r>
      <w:proofErr w:type="gramEnd"/>
      <w:r w:rsidR="00617B7B">
        <w:t>數維持</w:t>
      </w:r>
      <w:r w:rsidR="00FF4AE9">
        <w:rPr>
          <w:rFonts w:hint="eastAsia"/>
        </w:rPr>
        <w:t>在</w:t>
      </w:r>
      <w:r w:rsidR="00617B7B">
        <w:t>8</w:t>
      </w:r>
      <w:r w:rsidR="00FF4AE9">
        <w:t>0</w:t>
      </w:r>
      <w:r w:rsidR="00617B7B">
        <w:t>0</w:t>
      </w:r>
      <w:r w:rsidR="00617B7B">
        <w:t>輛以上。相較之下，週末的</w:t>
      </w:r>
      <w:proofErr w:type="gramStart"/>
      <w:r w:rsidR="00617B7B">
        <w:t>平均在場車輛</w:t>
      </w:r>
      <w:proofErr w:type="gramEnd"/>
      <w:r w:rsidR="00617B7B">
        <w:t>數分別僅約</w:t>
      </w:r>
      <w:r w:rsidR="00617B7B">
        <w:t>4</w:t>
      </w:r>
      <w:r w:rsidR="00256C45">
        <w:t>00</w:t>
      </w:r>
      <w:r w:rsidR="00256C45">
        <w:rPr>
          <w:rFonts w:hint="eastAsia"/>
        </w:rPr>
        <w:t>到</w:t>
      </w:r>
      <w:r w:rsidR="00256C45">
        <w:rPr>
          <w:rFonts w:hint="eastAsia"/>
        </w:rPr>
        <w:t>6</w:t>
      </w:r>
      <w:r w:rsidR="00256C45">
        <w:t>00</w:t>
      </w:r>
      <w:r w:rsidR="00617B7B">
        <w:t>輛</w:t>
      </w:r>
      <w:r w:rsidR="00AD343F">
        <w:rPr>
          <w:rFonts w:hint="eastAsia"/>
        </w:rPr>
        <w:t>，差了將近</w:t>
      </w:r>
      <w:r w:rsidR="00F64F62">
        <w:rPr>
          <w:rFonts w:hint="eastAsia"/>
        </w:rPr>
        <w:t>2</w:t>
      </w:r>
      <w:r w:rsidR="00F64F62">
        <w:t>5%</w:t>
      </w:r>
      <w:r w:rsidR="00F64F62">
        <w:rPr>
          <w:rFonts w:hint="eastAsia"/>
        </w:rPr>
        <w:t>到</w:t>
      </w:r>
      <w:r w:rsidR="00F64F62">
        <w:rPr>
          <w:rFonts w:hint="eastAsia"/>
        </w:rPr>
        <w:t>5</w:t>
      </w:r>
      <w:r w:rsidR="00F64F62">
        <w:t>0%</w:t>
      </w:r>
      <w:r w:rsidR="002A7783">
        <w:rPr>
          <w:rFonts w:hint="eastAsia"/>
        </w:rPr>
        <w:t>的</w:t>
      </w:r>
      <w:r w:rsidR="00E944D6">
        <w:rPr>
          <w:rFonts w:hint="eastAsia"/>
        </w:rPr>
        <w:t>佔</w:t>
      </w:r>
      <w:r w:rsidR="002A7783">
        <w:rPr>
          <w:rFonts w:hint="eastAsia"/>
        </w:rPr>
        <w:t>用量</w:t>
      </w:r>
      <w:r w:rsidR="00617B7B">
        <w:t>，顯示假日期間之停車需求大幅下降。此結果反映出校園停車空間的主要使用者為平日通勤之教職員與學生，假日因課程及業務減少而使流量大幅下滑，</w:t>
      </w:r>
      <w:r w:rsidR="009E7959">
        <w:rPr>
          <w:rFonts w:hint="eastAsia"/>
        </w:rPr>
        <w:t>可</w:t>
      </w:r>
      <w:r w:rsidR="000A2BD3">
        <w:rPr>
          <w:rFonts w:hint="eastAsia"/>
        </w:rPr>
        <w:t>說明</w:t>
      </w:r>
      <w:r w:rsidR="00617B7B">
        <w:t>「假日</w:t>
      </w:r>
      <w:r w:rsidR="009E7959">
        <w:rPr>
          <w:rFonts w:hint="eastAsia"/>
        </w:rPr>
        <w:t>無壅塞情況</w:t>
      </w:r>
      <w:r w:rsidR="00617B7B">
        <w:t>」之</w:t>
      </w:r>
      <w:r w:rsidR="008348B5">
        <w:rPr>
          <w:rFonts w:hint="eastAsia"/>
        </w:rPr>
        <w:t>狀況</w:t>
      </w:r>
      <w:r w:rsidR="00617B7B">
        <w:t>，後續若</w:t>
      </w:r>
      <w:r w:rsidR="000939FE">
        <w:rPr>
          <w:rFonts w:hint="eastAsia"/>
        </w:rPr>
        <w:t>有要</w:t>
      </w:r>
      <w:r w:rsidR="00617B7B">
        <w:t>針對收費或規劃進行調整，可考慮平假日差異。</w:t>
      </w:r>
    </w:p>
    <w:p w14:paraId="14EC0A2B" w14:textId="3E4ED81B" w:rsidR="00617B7B" w:rsidRDefault="00617B7B" w:rsidP="00617B7B">
      <w:pPr>
        <w:ind w:leftChars="0" w:left="0" w:right="240" w:firstLineChars="0" w:firstLine="0"/>
      </w:pPr>
      <w:r>
        <w:rPr>
          <w:noProof/>
        </w:rPr>
        <w:drawing>
          <wp:inline distT="0" distB="0" distL="0" distR="0" wp14:anchorId="71C55E65" wp14:editId="623D8F00">
            <wp:extent cx="5760085" cy="2879725"/>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1BC2F61E" w14:textId="0CD18CFC" w:rsidR="00B802E1" w:rsidRDefault="00A47563" w:rsidP="00A47563">
      <w:pPr>
        <w:pStyle w:val="af3"/>
        <w:ind w:left="240" w:right="240" w:firstLine="480"/>
      </w:pPr>
      <w:bookmarkStart w:id="134" w:name="_Toc202743481"/>
      <w:bookmarkStart w:id="135" w:name="_Toc203041027"/>
      <w:bookmarkStart w:id="136" w:name="_Toc202612372"/>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8</w:t>
      </w:r>
      <w:r>
        <w:fldChar w:fldCharType="end"/>
      </w:r>
      <w:r>
        <w:rPr>
          <w:rFonts w:hint="eastAsia"/>
        </w:rPr>
        <w:t xml:space="preserve"> </w:t>
      </w:r>
      <w:r w:rsidRPr="00091D89">
        <w:rPr>
          <w:rFonts w:hint="eastAsia"/>
        </w:rPr>
        <w:t>周間上班時間</w:t>
      </w:r>
      <w:proofErr w:type="gramStart"/>
      <w:r w:rsidRPr="00091D89">
        <w:rPr>
          <w:rFonts w:hint="eastAsia"/>
        </w:rPr>
        <w:t>平均在場車輛</w:t>
      </w:r>
      <w:proofErr w:type="gramEnd"/>
      <w:r w:rsidRPr="00091D89">
        <w:rPr>
          <w:rFonts w:hint="eastAsia"/>
        </w:rPr>
        <w:t>數量</w:t>
      </w:r>
      <w:bookmarkEnd w:id="134"/>
      <w:bookmarkEnd w:id="135"/>
      <w:r w:rsidR="00617B7B">
        <w:t xml:space="preserve"> </w:t>
      </w:r>
      <w:bookmarkEnd w:id="136"/>
    </w:p>
    <w:p w14:paraId="66914DE7" w14:textId="77777777" w:rsidR="009A68F7" w:rsidRDefault="009A68F7" w:rsidP="00617B7B">
      <w:pPr>
        <w:ind w:left="240" w:right="240" w:firstLine="480"/>
        <w:jc w:val="center"/>
      </w:pPr>
    </w:p>
    <w:p w14:paraId="1E85B3CE" w14:textId="6C414BA0" w:rsidR="00617B7B" w:rsidRDefault="009A68F7" w:rsidP="009A68F7">
      <w:pPr>
        <w:ind w:leftChars="0" w:left="0" w:right="240" w:firstLineChars="0" w:firstLine="0"/>
      </w:pPr>
      <w:r>
        <w:rPr>
          <w:noProof/>
        </w:rPr>
        <w:lastRenderedPageBreak/>
        <w:drawing>
          <wp:inline distT="0" distB="0" distL="0" distR="0" wp14:anchorId="1FFF252D" wp14:editId="0D3FC77A">
            <wp:extent cx="5760085" cy="287972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7B033E61" w14:textId="3D347D09" w:rsidR="008A77A7" w:rsidRDefault="00A47563" w:rsidP="008A77A7">
      <w:pPr>
        <w:pStyle w:val="af3"/>
        <w:ind w:left="240" w:right="240" w:firstLine="480"/>
      </w:pPr>
      <w:bookmarkStart w:id="137" w:name="_Toc202743482"/>
      <w:bookmarkStart w:id="138" w:name="_Toc203041028"/>
      <w:bookmarkStart w:id="139" w:name="_Toc20261237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9</w:t>
      </w:r>
      <w:r>
        <w:fldChar w:fldCharType="end"/>
      </w:r>
      <w:r>
        <w:rPr>
          <w:rFonts w:hint="eastAsia"/>
        </w:rPr>
        <w:t xml:space="preserve"> </w:t>
      </w:r>
      <w:r w:rsidRPr="000A25E6">
        <w:rPr>
          <w:rFonts w:hint="eastAsia"/>
        </w:rPr>
        <w:t>周間</w:t>
      </w:r>
      <w:proofErr w:type="gramStart"/>
      <w:r w:rsidRPr="000A25E6">
        <w:rPr>
          <w:rFonts w:hint="eastAsia"/>
        </w:rPr>
        <w:t>平均在場車輛</w:t>
      </w:r>
      <w:proofErr w:type="gramEnd"/>
      <w:r w:rsidRPr="000A25E6">
        <w:rPr>
          <w:rFonts w:hint="eastAsia"/>
        </w:rPr>
        <w:t>數量</w:t>
      </w:r>
      <w:bookmarkEnd w:id="137"/>
      <w:bookmarkEnd w:id="138"/>
      <w:r w:rsidR="009A68F7">
        <w:t xml:space="preserve"> </w:t>
      </w:r>
      <w:bookmarkStart w:id="140" w:name="_Toc202744860"/>
      <w:bookmarkEnd w:id="139"/>
    </w:p>
    <w:p w14:paraId="4623A5C4" w14:textId="3CF0C004" w:rsidR="00B802E1" w:rsidRDefault="00B802E1" w:rsidP="008A77A7">
      <w:pPr>
        <w:pStyle w:val="3"/>
        <w:ind w:right="240"/>
      </w:pPr>
      <w:r>
        <w:rPr>
          <w:rFonts w:hint="eastAsia"/>
        </w:rPr>
        <w:t>季節與月份變化特徵</w:t>
      </w:r>
      <w:bookmarkEnd w:id="140"/>
    </w:p>
    <w:p w14:paraId="5A81646E" w14:textId="33AC6743" w:rsidR="00F43053" w:rsidRPr="007D264D" w:rsidRDefault="003A778C" w:rsidP="00AD4767">
      <w:pPr>
        <w:ind w:leftChars="-59" w:left="-142" w:right="240" w:firstLine="480"/>
      </w:pPr>
      <w:r>
        <w:rPr>
          <w:rFonts w:hint="eastAsia"/>
        </w:rPr>
        <w:t>本小節目</w:t>
      </w:r>
      <w:r w:rsidR="003B5803">
        <w:rPr>
          <w:rFonts w:hint="eastAsia"/>
        </w:rPr>
        <w:t>的</w:t>
      </w:r>
      <w:r>
        <w:rPr>
          <w:rFonts w:hint="eastAsia"/>
        </w:rPr>
        <w:t>為</w:t>
      </w:r>
      <w:r w:rsidR="0024020D">
        <w:t>深入觀察停車需求是否受到季節性或月份的影響，針對全年資料進行月份維度的統計分析。程式中首先</w:t>
      </w:r>
      <w:proofErr w:type="gramStart"/>
      <w:r w:rsidR="0024020D">
        <w:t>利用車辨系統</w:t>
      </w:r>
      <w:proofErr w:type="gramEnd"/>
      <w:r w:rsidR="0024020D">
        <w:t>所記錄之車輛進出時間，透過差分累加法，還原每一個進出事件發生時的</w:t>
      </w:r>
      <w:proofErr w:type="gramStart"/>
      <w:r w:rsidR="0024020D">
        <w:t>即時在場車輛</w:t>
      </w:r>
      <w:proofErr w:type="gramEnd"/>
      <w:r w:rsidR="0024020D">
        <w:t>數。接著，將資料依照月份進行分組，計算</w:t>
      </w:r>
      <w:r w:rsidR="003B5803">
        <w:rPr>
          <w:rFonts w:hint="eastAsia"/>
        </w:rPr>
        <w:t>各</w:t>
      </w:r>
      <w:r w:rsidR="0024020D">
        <w:t>月內所有進出事件時間點的場內車輛數之算術平均</w:t>
      </w:r>
      <w:r w:rsidR="004B7A6E">
        <w:rPr>
          <w:rFonts w:hint="eastAsia"/>
        </w:rPr>
        <w:t>(</w:t>
      </w:r>
      <w:r w:rsidR="004B7A6E">
        <w:rPr>
          <w:rFonts w:hint="eastAsia"/>
        </w:rPr>
        <w:t>分子為所有事件發生後場內車輛數量</w:t>
      </w:r>
      <w:r w:rsidR="00B51378">
        <w:rPr>
          <w:rFonts w:hint="eastAsia"/>
        </w:rPr>
        <w:t>總和</w:t>
      </w:r>
      <w:r w:rsidR="004B7A6E">
        <w:rPr>
          <w:rFonts w:hint="eastAsia"/>
        </w:rPr>
        <w:t>，分母為事件之總數</w:t>
      </w:r>
      <w:r w:rsidR="004B7A6E">
        <w:rPr>
          <w:rFonts w:hint="eastAsia"/>
        </w:rPr>
        <w:t>)</w:t>
      </w:r>
      <w:r w:rsidR="00F43053">
        <w:rPr>
          <w:rFonts w:hint="eastAsia"/>
        </w:rPr>
        <w:t>，隨後</w:t>
      </w:r>
      <w:r w:rsidR="00F43053">
        <w:t>將每</w:t>
      </w:r>
      <w:proofErr w:type="gramStart"/>
      <w:r w:rsidR="00F43053">
        <w:t>個</w:t>
      </w:r>
      <w:proofErr w:type="gramEnd"/>
      <w:r w:rsidR="00F43053">
        <w:t>月份的</w:t>
      </w:r>
      <w:proofErr w:type="gramStart"/>
      <w:r w:rsidR="00F43053">
        <w:t>平均在場車輛</w:t>
      </w:r>
      <w:proofErr w:type="gramEnd"/>
      <w:r w:rsidR="00F43053">
        <w:t>數以長條圖方式進行視覺化呈現，並透過自訂的季節配色（綠</w:t>
      </w:r>
      <w:r w:rsidR="00C63C5E">
        <w:rPr>
          <w:rFonts w:hint="eastAsia"/>
        </w:rPr>
        <w:t>色代表</w:t>
      </w:r>
      <w:r w:rsidR="00C63C5E">
        <w:t>春季</w:t>
      </w:r>
      <w:r w:rsidR="00F43053">
        <w:t>、紅</w:t>
      </w:r>
      <w:r w:rsidR="00C63C5E">
        <w:rPr>
          <w:rFonts w:hint="eastAsia"/>
        </w:rPr>
        <w:t>色代表</w:t>
      </w:r>
      <w:r w:rsidR="00C63C5E">
        <w:t>夏季</w:t>
      </w:r>
      <w:r w:rsidR="00F43053">
        <w:t>、</w:t>
      </w:r>
      <w:proofErr w:type="gramStart"/>
      <w:r w:rsidR="00C63C5E">
        <w:rPr>
          <w:rFonts w:hint="eastAsia"/>
        </w:rPr>
        <w:t>橘</w:t>
      </w:r>
      <w:proofErr w:type="gramEnd"/>
      <w:r w:rsidR="00C63C5E">
        <w:rPr>
          <w:rFonts w:hint="eastAsia"/>
        </w:rPr>
        <w:t>色代表秋季</w:t>
      </w:r>
      <w:r w:rsidR="00F43053">
        <w:t>、</w:t>
      </w:r>
      <w:r w:rsidR="00C63C5E">
        <w:rPr>
          <w:rFonts w:hint="eastAsia"/>
        </w:rPr>
        <w:t>藍色代表冬季</w:t>
      </w:r>
      <w:r w:rsidR="00F43053">
        <w:t>）標</w:t>
      </w:r>
      <w:proofErr w:type="gramStart"/>
      <w:r w:rsidR="00F43053">
        <w:t>註</w:t>
      </w:r>
      <w:proofErr w:type="gramEnd"/>
      <w:r w:rsidR="00F43053">
        <w:t>月份所屬之季節</w:t>
      </w:r>
      <w:r w:rsidR="00BE540E">
        <w:rPr>
          <w:rFonts w:hint="eastAsia"/>
        </w:rPr>
        <w:t>如圖</w:t>
      </w:r>
      <w:r w:rsidR="00BE540E">
        <w:rPr>
          <w:rFonts w:hint="eastAsia"/>
        </w:rPr>
        <w:t>4</w:t>
      </w:r>
      <w:r w:rsidR="00E12B87">
        <w:t xml:space="preserve"> - 9</w:t>
      </w:r>
      <w:r w:rsidR="00BE540E">
        <w:rPr>
          <w:rFonts w:hint="eastAsia"/>
        </w:rPr>
        <w:t>。</w:t>
      </w:r>
    </w:p>
    <w:p w14:paraId="727BC962" w14:textId="3E28E945" w:rsidR="00B802E1" w:rsidRDefault="007D264D" w:rsidP="007D264D">
      <w:pPr>
        <w:ind w:leftChars="0" w:left="0" w:right="240" w:firstLineChars="0" w:firstLine="0"/>
      </w:pPr>
      <w:r>
        <w:rPr>
          <w:noProof/>
        </w:rPr>
        <w:lastRenderedPageBreak/>
        <w:drawing>
          <wp:inline distT="0" distB="0" distL="0" distR="0" wp14:anchorId="4289D9CD" wp14:editId="2AD473EF">
            <wp:extent cx="5760085" cy="2879725"/>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2D3436D9" w14:textId="64FC8FA2" w:rsidR="00A47563" w:rsidRDefault="00A47563" w:rsidP="00A47563">
      <w:pPr>
        <w:pStyle w:val="af3"/>
        <w:ind w:left="240" w:right="240" w:firstLine="480"/>
      </w:pPr>
      <w:bookmarkStart w:id="141" w:name="_Toc202743483"/>
      <w:bookmarkStart w:id="142" w:name="_Toc20304102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10</w:t>
      </w:r>
      <w:r>
        <w:fldChar w:fldCharType="end"/>
      </w:r>
      <w:r>
        <w:rPr>
          <w:rFonts w:hint="eastAsia"/>
        </w:rPr>
        <w:t xml:space="preserve"> </w:t>
      </w:r>
      <w:r w:rsidRPr="00280741">
        <w:rPr>
          <w:rFonts w:hint="eastAsia"/>
        </w:rPr>
        <w:t>各月份</w:t>
      </w:r>
      <w:proofErr w:type="gramStart"/>
      <w:r w:rsidRPr="00280741">
        <w:rPr>
          <w:rFonts w:hint="eastAsia"/>
        </w:rPr>
        <w:t>平均在場車輛</w:t>
      </w:r>
      <w:proofErr w:type="gramEnd"/>
      <w:r w:rsidRPr="00280741">
        <w:rPr>
          <w:rFonts w:hint="eastAsia"/>
        </w:rPr>
        <w:t>數量</w:t>
      </w:r>
      <w:bookmarkEnd w:id="141"/>
      <w:bookmarkEnd w:id="142"/>
    </w:p>
    <w:p w14:paraId="7AAA6FE1" w14:textId="77777777" w:rsidR="008A77A7" w:rsidRDefault="000D18D9" w:rsidP="00AD4767">
      <w:pPr>
        <w:ind w:leftChars="-59" w:left="-142" w:right="240" w:firstLine="480"/>
      </w:pPr>
      <w:r>
        <w:rPr>
          <w:rFonts w:hint="eastAsia"/>
        </w:rPr>
        <w:t>根據分析結果可以觀察到，光復校區在三月、五月及十月等學期中月份之</w:t>
      </w:r>
      <w:proofErr w:type="gramStart"/>
      <w:r>
        <w:rPr>
          <w:rFonts w:hint="eastAsia"/>
        </w:rPr>
        <w:t>平均在場車輛</w:t>
      </w:r>
      <w:proofErr w:type="gramEnd"/>
      <w:r>
        <w:rPr>
          <w:rFonts w:hint="eastAsia"/>
        </w:rPr>
        <w:t>數較高，推測與開學初期或期中考</w:t>
      </w:r>
      <w:proofErr w:type="gramStart"/>
      <w:r>
        <w:rPr>
          <w:rFonts w:hint="eastAsia"/>
        </w:rPr>
        <w:t>週</w:t>
      </w:r>
      <w:proofErr w:type="gramEnd"/>
      <w:r>
        <w:rPr>
          <w:rFonts w:hint="eastAsia"/>
        </w:rPr>
        <w:t>，以及活動與課程進行密集度較高之因素有關。相對地，一月與七、八月平均車輛數則明顯偏低，此</w:t>
      </w:r>
      <w:proofErr w:type="gramStart"/>
      <w:r>
        <w:rPr>
          <w:rFonts w:hint="eastAsia"/>
        </w:rPr>
        <w:t>期間恰</w:t>
      </w:r>
      <w:proofErr w:type="gramEnd"/>
      <w:r>
        <w:rPr>
          <w:rFonts w:hint="eastAsia"/>
        </w:rPr>
        <w:t>逢寒暑假，多數學生與教職員休假或返鄉，因而停車需求下降。其他月份如六月及十二月也呈現略微下降趨勢，可能與學期末考試後師生人流減少有關。整體而言，本研究所使用之月份</w:t>
      </w:r>
      <w:proofErr w:type="gramStart"/>
      <w:r>
        <w:rPr>
          <w:rFonts w:hint="eastAsia"/>
        </w:rPr>
        <w:t>平均在場車輛</w:t>
      </w:r>
      <w:proofErr w:type="gramEnd"/>
      <w:r>
        <w:rPr>
          <w:rFonts w:hint="eastAsia"/>
        </w:rPr>
        <w:t>數指標，反映「學期集中、寒暑分散」的季節變動特徵。此趨勢除可作為校園管理單位評估分季節停車費率調整、或假期期間空間再利用（如臨時工程停車調度）的參考外，亦可提供對校園交通碳排放量估算或永續管理策略的重要基礎。</w:t>
      </w:r>
      <w:bookmarkStart w:id="143" w:name="_Toc202744861"/>
    </w:p>
    <w:p w14:paraId="4059AC9B" w14:textId="680AA009" w:rsidR="00B802E1" w:rsidRDefault="00B802E1" w:rsidP="008A77A7">
      <w:pPr>
        <w:pStyle w:val="3"/>
        <w:ind w:right="240"/>
      </w:pPr>
      <w:r>
        <w:rPr>
          <w:rFonts w:hint="eastAsia"/>
        </w:rPr>
        <w:t>二十四小時時段流量特性</w:t>
      </w:r>
      <w:bookmarkEnd w:id="143"/>
    </w:p>
    <w:p w14:paraId="275993E5" w14:textId="15BBB2A7" w:rsidR="00B802E1" w:rsidRDefault="00652031" w:rsidP="00AD4767">
      <w:pPr>
        <w:ind w:leftChars="-59" w:left="-142" w:right="240" w:firstLine="480"/>
      </w:pPr>
      <w:r>
        <w:t>為探討光復校區停車需求在每日不同時段的分布特徵，本研究以同樣基於差分累加法建立</w:t>
      </w:r>
      <w:proofErr w:type="gramStart"/>
      <w:r>
        <w:t>之在場車輛</w:t>
      </w:r>
      <w:proofErr w:type="gramEnd"/>
      <w:r>
        <w:t>時間序列，進一步分析以小時為單位的</w:t>
      </w:r>
      <w:proofErr w:type="gramStart"/>
      <w:r>
        <w:t>平均在場車輛</w:t>
      </w:r>
      <w:proofErr w:type="gramEnd"/>
      <w:r>
        <w:t>數。透過將進出事件時間點轉換為「小時」欄位，將資料依照</w:t>
      </w:r>
      <w:r>
        <w:rPr>
          <w:rFonts w:hint="eastAsia"/>
        </w:rPr>
        <w:t>該小時</w:t>
      </w:r>
      <w:r w:rsidR="00031ED8">
        <w:rPr>
          <w:rFonts w:hint="eastAsia"/>
        </w:rPr>
        <w:t>區間</w:t>
      </w:r>
      <w:r>
        <w:t>進行分組，計算每一時段中所有進出事件觀測點的</w:t>
      </w:r>
      <w:proofErr w:type="gramStart"/>
      <w:r>
        <w:t>即時在場車輛</w:t>
      </w:r>
      <w:proofErr w:type="gramEnd"/>
      <w:r>
        <w:t>數算術平均</w:t>
      </w:r>
      <w:r w:rsidR="00B51378">
        <w:rPr>
          <w:rFonts w:hint="eastAsia"/>
        </w:rPr>
        <w:t>(</w:t>
      </w:r>
      <w:r w:rsidR="00B51378">
        <w:rPr>
          <w:rFonts w:hint="eastAsia"/>
        </w:rPr>
        <w:t>分子為</w:t>
      </w:r>
      <w:r w:rsidR="00B51378">
        <w:t>該小時群組內所有進出事件觀測時</w:t>
      </w:r>
      <w:proofErr w:type="gramStart"/>
      <w:r w:rsidR="00B51378">
        <w:t>的在場車輛</w:t>
      </w:r>
      <w:proofErr w:type="gramEnd"/>
      <w:r w:rsidR="00B51378">
        <w:t>數總和</w:t>
      </w:r>
      <w:r w:rsidR="00B51378">
        <w:rPr>
          <w:rFonts w:hint="eastAsia"/>
        </w:rPr>
        <w:t>，分母為事件之總數</w:t>
      </w:r>
      <w:r w:rsidR="00B51378">
        <w:rPr>
          <w:rFonts w:hint="eastAsia"/>
        </w:rPr>
        <w:t>)</w:t>
      </w:r>
      <w:r>
        <w:t>，以呈現全天</w:t>
      </w:r>
      <w:r>
        <w:t xml:space="preserve"> 0</w:t>
      </w:r>
      <w:proofErr w:type="gramStart"/>
      <w:r>
        <w:t>–</w:t>
      </w:r>
      <w:proofErr w:type="gramEnd"/>
      <w:r>
        <w:t xml:space="preserve">23 </w:t>
      </w:r>
      <w:r>
        <w:t>時各小時停車場佔用情況</w:t>
      </w:r>
      <w:r w:rsidR="00122F74">
        <w:rPr>
          <w:rFonts w:hint="eastAsia"/>
        </w:rPr>
        <w:t>如圖</w:t>
      </w:r>
      <w:r w:rsidR="00122F74">
        <w:rPr>
          <w:rFonts w:hint="eastAsia"/>
        </w:rPr>
        <w:t>4</w:t>
      </w:r>
      <w:r w:rsidR="00F918F3">
        <w:t xml:space="preserve"> - 10</w:t>
      </w:r>
      <w:r>
        <w:t>。</w:t>
      </w:r>
    </w:p>
    <w:p w14:paraId="6319250B" w14:textId="309CB49D" w:rsidR="00D174D8" w:rsidRDefault="00D8120D" w:rsidP="00AD4767">
      <w:pPr>
        <w:ind w:leftChars="-59" w:left="-142" w:right="240" w:firstLine="480"/>
      </w:pPr>
      <w:r>
        <w:rPr>
          <w:rFonts w:hint="eastAsia"/>
        </w:rPr>
        <w:lastRenderedPageBreak/>
        <w:t>從圖</w:t>
      </w:r>
      <w:r>
        <w:t>4-2-4</w:t>
      </w:r>
      <w:r w:rsidR="00BD52D2">
        <w:rPr>
          <w:rFonts w:hint="eastAsia"/>
        </w:rPr>
        <w:t>觀察可發現，</w:t>
      </w:r>
      <w:r w:rsidR="00D174D8">
        <w:t>光復校區停車需求呈現顯著的日間型態。每日凌晨</w:t>
      </w:r>
      <w:r w:rsidR="00D174D8">
        <w:t xml:space="preserve"> 0</w:t>
      </w:r>
      <w:proofErr w:type="gramStart"/>
      <w:r w:rsidR="00D174D8">
        <w:t>–</w:t>
      </w:r>
      <w:proofErr w:type="gramEnd"/>
      <w:r w:rsidR="00D174D8">
        <w:t xml:space="preserve">6 </w:t>
      </w:r>
      <w:r w:rsidR="00D174D8">
        <w:t>時之</w:t>
      </w:r>
      <w:proofErr w:type="gramStart"/>
      <w:r w:rsidR="00D174D8">
        <w:t>平均在場車輛</w:t>
      </w:r>
      <w:proofErr w:type="gramEnd"/>
      <w:r w:rsidR="00D174D8">
        <w:t>數偏低，反映夜間幾乎無顯著的停車需求；自</w:t>
      </w:r>
      <w:r w:rsidR="00D174D8">
        <w:t xml:space="preserve"> 7 </w:t>
      </w:r>
      <w:r w:rsidR="00D174D8">
        <w:t>時起車流快速上升，並於</w:t>
      </w:r>
      <w:r w:rsidR="00D174D8">
        <w:t xml:space="preserve"> 10</w:t>
      </w:r>
      <w:proofErr w:type="gramStart"/>
      <w:r w:rsidR="00D174D8">
        <w:t>–</w:t>
      </w:r>
      <w:proofErr w:type="gramEnd"/>
      <w:r w:rsidR="00D174D8">
        <w:t xml:space="preserve">15 </w:t>
      </w:r>
      <w:r w:rsidR="00D174D8">
        <w:t>時之間達到最高峰，</w:t>
      </w:r>
      <w:proofErr w:type="gramStart"/>
      <w:r w:rsidR="00D174D8">
        <w:t>平均在場車輛</w:t>
      </w:r>
      <w:proofErr w:type="gramEnd"/>
      <w:r w:rsidR="00D174D8">
        <w:t>數維持於相對高檔，顯示出校園師生及行政人員日間上班、上課的主要使用需求。下午</w:t>
      </w:r>
      <w:r w:rsidR="00D174D8">
        <w:t xml:space="preserve"> 16 </w:t>
      </w:r>
      <w:r w:rsidR="00D174D8">
        <w:t>時後開始下降，至</w:t>
      </w:r>
      <w:r w:rsidR="00D174D8">
        <w:t xml:space="preserve"> 22 </w:t>
      </w:r>
      <w:r w:rsidR="00D174D8">
        <w:t>時以後再度降至低水平</w:t>
      </w:r>
      <w:r w:rsidR="00BC1610">
        <w:rPr>
          <w:rFonts w:hint="eastAsia"/>
        </w:rPr>
        <w:t>，</w:t>
      </w:r>
      <w:r w:rsidR="00BC1610">
        <w:t>呈現「日間為主要使用時段、夜間需求極低」之結構特徵，與教職員與學生課程活動的排程高度吻合。</w:t>
      </w:r>
      <w:r w:rsidR="00982C1B">
        <w:rPr>
          <w:rFonts w:hint="eastAsia"/>
        </w:rPr>
        <w:t xml:space="preserve"> </w:t>
      </w:r>
    </w:p>
    <w:p w14:paraId="2AE7A2B3" w14:textId="2D129F31" w:rsidR="00B802E1" w:rsidRDefault="00122F74" w:rsidP="00122F74">
      <w:pPr>
        <w:ind w:leftChars="0" w:left="0" w:right="240" w:firstLineChars="0" w:firstLine="0"/>
      </w:pPr>
      <w:r>
        <w:rPr>
          <w:noProof/>
        </w:rPr>
        <w:drawing>
          <wp:inline distT="0" distB="0" distL="0" distR="0" wp14:anchorId="130EC453" wp14:editId="23527300">
            <wp:extent cx="5753100" cy="2305050"/>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53100" cy="2305050"/>
                    </a:xfrm>
                    <a:prstGeom prst="rect">
                      <a:avLst/>
                    </a:prstGeom>
                    <a:noFill/>
                    <a:ln>
                      <a:noFill/>
                    </a:ln>
                  </pic:spPr>
                </pic:pic>
              </a:graphicData>
            </a:graphic>
          </wp:inline>
        </w:drawing>
      </w:r>
    </w:p>
    <w:p w14:paraId="07CD9D1C" w14:textId="06B8FE3E" w:rsidR="00122F74" w:rsidRDefault="00A47563" w:rsidP="008A77A7">
      <w:pPr>
        <w:pStyle w:val="af3"/>
        <w:ind w:left="240" w:right="240" w:firstLine="480"/>
      </w:pPr>
      <w:bookmarkStart w:id="144" w:name="_Toc202743484"/>
      <w:bookmarkStart w:id="145" w:name="_Toc203041030"/>
      <w:bookmarkStart w:id="146" w:name="_Toc20261237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11</w:t>
      </w:r>
      <w:r>
        <w:fldChar w:fldCharType="end"/>
      </w:r>
      <w:r>
        <w:rPr>
          <w:rFonts w:hint="eastAsia"/>
        </w:rPr>
        <w:t xml:space="preserve"> </w:t>
      </w:r>
      <w:r w:rsidRPr="008B348B">
        <w:rPr>
          <w:rFonts w:hint="eastAsia"/>
        </w:rPr>
        <w:t>各時段</w:t>
      </w:r>
      <w:proofErr w:type="gramStart"/>
      <w:r w:rsidRPr="008B348B">
        <w:rPr>
          <w:rFonts w:hint="eastAsia"/>
        </w:rPr>
        <w:t>平均在場車輛數</w:t>
      </w:r>
      <w:proofErr w:type="gramEnd"/>
      <w:r w:rsidRPr="008B348B">
        <w:rPr>
          <w:rFonts w:hint="eastAsia"/>
        </w:rPr>
        <w:t>數量</w:t>
      </w:r>
      <w:bookmarkEnd w:id="144"/>
      <w:bookmarkEnd w:id="145"/>
      <w:r w:rsidR="00D772C1">
        <w:t xml:space="preserve"> </w:t>
      </w:r>
      <w:bookmarkEnd w:id="146"/>
    </w:p>
    <w:p w14:paraId="23368263" w14:textId="5CA5009F" w:rsidR="003428F9" w:rsidRDefault="003428F9" w:rsidP="003428F9">
      <w:pPr>
        <w:pStyle w:val="2"/>
        <w:ind w:right="240"/>
      </w:pPr>
      <w:bookmarkStart w:id="147" w:name="_Toc202744862"/>
      <w:r>
        <w:rPr>
          <w:rFonts w:hint="eastAsia"/>
        </w:rPr>
        <w:t>車位使用壓力與容量比較</w:t>
      </w:r>
      <w:bookmarkEnd w:id="147"/>
    </w:p>
    <w:p w14:paraId="42143102" w14:textId="1EBC575E" w:rsidR="004A2FCA" w:rsidRDefault="004A2FCA" w:rsidP="00AD4767">
      <w:pPr>
        <w:ind w:leftChars="-59" w:left="-142" w:right="240" w:firstLine="480"/>
      </w:pPr>
      <w:r>
        <w:rPr>
          <w:rFonts w:hint="eastAsia"/>
        </w:rPr>
        <w:t>本節聚焦於停車需求與供給的對照分析，進一步評估光復校區在不同時間尺度下的實際壓力與尖峰時段風險。雖然前述章節已針對平均流量（平日</w:t>
      </w:r>
      <w:r>
        <w:rPr>
          <w:rFonts w:hint="eastAsia"/>
        </w:rPr>
        <w:t>/</w:t>
      </w:r>
      <w:r>
        <w:rPr>
          <w:rFonts w:hint="eastAsia"/>
        </w:rPr>
        <w:t>假日、月份、時段）進行探討，但校園管理單位在規劃未來車位資源或收費政策時，更關心「尖峰日」及「尖峰時段」是否超過可容納車位數，並了解是否需要補強管理機制。</w:t>
      </w:r>
    </w:p>
    <w:p w14:paraId="3BB1920E" w14:textId="3FD26503" w:rsidR="004A2FCA" w:rsidRDefault="004A2FCA" w:rsidP="00AD4767">
      <w:pPr>
        <w:ind w:leftChars="-59" w:left="-142" w:right="240" w:firstLine="480"/>
      </w:pPr>
      <w:r>
        <w:rPr>
          <w:rFonts w:hint="eastAsia"/>
        </w:rPr>
        <w:t>因此，本節以每日</w:t>
      </w:r>
      <w:proofErr w:type="gramStart"/>
      <w:r>
        <w:rPr>
          <w:rFonts w:hint="eastAsia"/>
        </w:rPr>
        <w:t>最高在場車輛</w:t>
      </w:r>
      <w:proofErr w:type="gramEnd"/>
      <w:r>
        <w:rPr>
          <w:rFonts w:hint="eastAsia"/>
        </w:rPr>
        <w:t>數作為核心指標，搭配停車場總容量</w:t>
      </w:r>
      <w:r>
        <w:rPr>
          <w:rFonts w:hint="eastAsia"/>
        </w:rPr>
        <w:t xml:space="preserve"> 1,475 </w:t>
      </w:r>
      <w:r>
        <w:rPr>
          <w:rFonts w:hint="eastAsia"/>
        </w:rPr>
        <w:t>格，並設計補正邏輯修正</w:t>
      </w:r>
      <w:proofErr w:type="gramStart"/>
      <w:r>
        <w:rPr>
          <w:rFonts w:hint="eastAsia"/>
        </w:rPr>
        <w:t>因車辨系統</w:t>
      </w:r>
      <w:proofErr w:type="gramEnd"/>
      <w:r>
        <w:rPr>
          <w:rFonts w:hint="eastAsia"/>
        </w:rPr>
        <w:t>錯誤或缺失造成的低估問題。接著進一步觀察尖峰需求逼近供給上限的持續性與週期，並於最後評估補正後尖峰需求對容量</w:t>
      </w:r>
      <w:proofErr w:type="gramStart"/>
      <w:r>
        <w:rPr>
          <w:rFonts w:hint="eastAsia"/>
        </w:rPr>
        <w:t>規</w:t>
      </w:r>
      <w:proofErr w:type="gramEnd"/>
      <w:r>
        <w:rPr>
          <w:rFonts w:hint="eastAsia"/>
        </w:rPr>
        <w:t>畫的啟發。</w:t>
      </w:r>
    </w:p>
    <w:p w14:paraId="5A4C809E" w14:textId="23671FEC" w:rsidR="004A2FCA" w:rsidRDefault="004A2FCA" w:rsidP="00AD4767">
      <w:pPr>
        <w:ind w:leftChars="-59" w:left="-142" w:right="240" w:firstLine="480"/>
      </w:pPr>
      <w:r>
        <w:rPr>
          <w:rFonts w:hint="eastAsia"/>
        </w:rPr>
        <w:t>針對每日</w:t>
      </w:r>
      <w:proofErr w:type="gramStart"/>
      <w:r>
        <w:rPr>
          <w:rFonts w:hint="eastAsia"/>
        </w:rPr>
        <w:t>尖峰在場數量</w:t>
      </w:r>
      <w:proofErr w:type="gramEnd"/>
      <w:r>
        <w:rPr>
          <w:rFonts w:hint="eastAsia"/>
        </w:rPr>
        <w:t>的統計，考慮</w:t>
      </w:r>
      <w:proofErr w:type="gramStart"/>
      <w:r>
        <w:rPr>
          <w:rFonts w:hint="eastAsia"/>
        </w:rPr>
        <w:t>到</w:t>
      </w:r>
      <w:r>
        <w:t>車辨系統</w:t>
      </w:r>
      <w:proofErr w:type="gramEnd"/>
      <w:r>
        <w:rPr>
          <w:rFonts w:hint="eastAsia"/>
        </w:rPr>
        <w:t>或特殊情況，並根據錯誤資料分析之結果，特別設計一套補正邏輯，避免結果之估計過於保守，</w:t>
      </w:r>
      <w:r>
        <w:t>具體執行流程如下</w:t>
      </w:r>
      <w:r>
        <w:rPr>
          <w:rFonts w:hint="eastAsia"/>
        </w:rPr>
        <w:t>:</w:t>
      </w:r>
    </w:p>
    <w:p w14:paraId="464070C2" w14:textId="77777777" w:rsidR="00701C5C" w:rsidRDefault="00701C5C" w:rsidP="00701C5C">
      <w:pPr>
        <w:ind w:left="240" w:right="240" w:firstLine="480"/>
      </w:pPr>
    </w:p>
    <w:p w14:paraId="43EF176C" w14:textId="77777777" w:rsidR="004A2FCA" w:rsidRDefault="004A2FCA" w:rsidP="00701C5C">
      <w:pPr>
        <w:pStyle w:val="a6"/>
        <w:numPr>
          <w:ilvl w:val="0"/>
          <w:numId w:val="8"/>
        </w:numPr>
        <w:spacing w:line="360" w:lineRule="auto"/>
        <w:ind w:right="240" w:firstLineChars="0"/>
      </w:pPr>
      <w:r w:rsidRPr="000F1A9F">
        <w:rPr>
          <w:rFonts w:hint="eastAsia"/>
          <w:b/>
          <w:bCs/>
        </w:rPr>
        <w:lastRenderedPageBreak/>
        <w:t>尖峰比例計算</w:t>
      </w:r>
      <w:r>
        <w:rPr>
          <w:rFonts w:hint="eastAsia"/>
        </w:rPr>
        <w:t>:</w:t>
      </w:r>
      <w:r w:rsidRPr="008B5906">
        <w:t xml:space="preserve"> </w:t>
      </w:r>
      <w:r>
        <w:t>先以進出紀錄為基礎，統計當日進入車輛中，屬於</w:t>
      </w:r>
      <w:r>
        <w:rPr>
          <w:rFonts w:hint="eastAsia"/>
        </w:rPr>
        <w:t>工作</w:t>
      </w:r>
      <w:r>
        <w:t>尖峰時段</w:t>
      </w:r>
      <w:proofErr w:type="gramStart"/>
      <w:r>
        <w:t>（</w:t>
      </w:r>
      <w:proofErr w:type="gramEnd"/>
      <w:r>
        <w:t>09:00</w:t>
      </w:r>
      <w:proofErr w:type="gramStart"/>
      <w:r>
        <w:t>–</w:t>
      </w:r>
      <w:proofErr w:type="gramEnd"/>
      <w:r>
        <w:t>16:00</w:t>
      </w:r>
      <w:proofErr w:type="gramStart"/>
      <w:r>
        <w:t>）</w:t>
      </w:r>
      <w:proofErr w:type="gramEnd"/>
      <w:r>
        <w:t>的車次比例，作為「尖峰比例」</w:t>
      </w:r>
      <w:r>
        <w:t>(</w:t>
      </w:r>
      <w:proofErr w:type="spellStart"/>
      <w:r>
        <w:t>peak_ratio</w:t>
      </w:r>
      <w:proofErr w:type="spellEnd"/>
      <w:r>
        <w:t>)</w:t>
      </w:r>
      <w:r>
        <w:t>。此比例代表尖峰時段車流在</w:t>
      </w:r>
      <w:r>
        <w:rPr>
          <w:rFonts w:hint="eastAsia"/>
        </w:rPr>
        <w:t>當日</w:t>
      </w:r>
      <w:r>
        <w:t>所有車流中的占比。</w:t>
      </w:r>
    </w:p>
    <w:p w14:paraId="466264E6" w14:textId="77777777" w:rsidR="004A2FCA" w:rsidRDefault="004A2FCA" w:rsidP="00701C5C">
      <w:pPr>
        <w:pStyle w:val="a6"/>
        <w:numPr>
          <w:ilvl w:val="0"/>
          <w:numId w:val="8"/>
        </w:numPr>
        <w:spacing w:line="360" w:lineRule="auto"/>
        <w:ind w:right="240" w:firstLineChars="0"/>
      </w:pPr>
      <w:r w:rsidRPr="000F1A9F">
        <w:rPr>
          <w:rFonts w:hint="eastAsia"/>
          <w:b/>
          <w:bCs/>
        </w:rPr>
        <w:t>計算每日的最大停車數量</w:t>
      </w:r>
      <w:r>
        <w:rPr>
          <w:rFonts w:hint="eastAsia"/>
        </w:rPr>
        <w:t>:</w:t>
      </w:r>
      <w:r>
        <w:t>以</w:t>
      </w:r>
      <w:r>
        <w:t xml:space="preserve"> 15 </w:t>
      </w:r>
      <w:r>
        <w:t>分鐘為時間間隔重新取樣（</w:t>
      </w:r>
      <w:r>
        <w:t>resample</w:t>
      </w:r>
      <w:r>
        <w:t>），並以該時間段內的最大</w:t>
      </w:r>
      <w:proofErr w:type="gramStart"/>
      <w:r>
        <w:t>在場車</w:t>
      </w:r>
      <w:proofErr w:type="gramEnd"/>
      <w:r>
        <w:t>數作為代表值，確保尖峰瞬間不會被平均稀釋。接著針對每一天，找出該日最高</w:t>
      </w:r>
      <w:proofErr w:type="gramStart"/>
      <w:r>
        <w:t>在場車</w:t>
      </w:r>
      <w:proofErr w:type="gramEnd"/>
      <w:r>
        <w:t>數（每日最大值）</w:t>
      </w:r>
      <w:r>
        <w:rPr>
          <w:rFonts w:hint="eastAsia"/>
        </w:rPr>
        <w:t>。</w:t>
      </w:r>
    </w:p>
    <w:p w14:paraId="47C59D27" w14:textId="77777777" w:rsidR="004A2FCA" w:rsidRDefault="004A2FCA" w:rsidP="00701C5C">
      <w:pPr>
        <w:pStyle w:val="a6"/>
        <w:numPr>
          <w:ilvl w:val="0"/>
          <w:numId w:val="8"/>
        </w:numPr>
        <w:spacing w:line="360" w:lineRule="auto"/>
        <w:ind w:right="240" w:firstLineChars="0"/>
      </w:pPr>
      <w:r w:rsidRPr="000F1A9F">
        <w:rPr>
          <w:rFonts w:hint="eastAsia"/>
          <w:b/>
          <w:bCs/>
        </w:rPr>
        <w:t>錯誤資料連結</w:t>
      </w:r>
      <w:r>
        <w:rPr>
          <w:rFonts w:hint="eastAsia"/>
        </w:rPr>
        <w:t>:</w:t>
      </w:r>
      <w:r w:rsidRPr="000F1A9F">
        <w:t xml:space="preserve"> </w:t>
      </w:r>
      <w:r>
        <w:t>程式會同時讀取每日錯誤統計</w:t>
      </w:r>
      <w:proofErr w:type="gramStart"/>
      <w:r>
        <w:t>（</w:t>
      </w:r>
      <w:proofErr w:type="gramEnd"/>
      <w:r w:rsidRPr="000F1A9F">
        <w:rPr>
          <w:rStyle w:val="HTML"/>
          <w:rFonts w:ascii="Times New Roman" w:hAnsi="Times New Roman" w:cs="Times New Roman"/>
        </w:rPr>
        <w:t>daily_error_count.csv</w:t>
      </w:r>
      <w:proofErr w:type="gramStart"/>
      <w:r>
        <w:t>）</w:t>
      </w:r>
      <w:proofErr w:type="gramEnd"/>
      <w:r>
        <w:t>，其中記錄了該日發生的錯誤進出事件筆數，包含進出邏輯錯誤或缺失時間紀錄等。</w:t>
      </w:r>
      <w:r>
        <w:tab/>
      </w:r>
      <w:r>
        <w:tab/>
      </w:r>
    </w:p>
    <w:p w14:paraId="032AB398" w14:textId="77777777" w:rsidR="004A2FCA" w:rsidRDefault="004A2FCA" w:rsidP="00701C5C">
      <w:pPr>
        <w:pStyle w:val="a6"/>
        <w:numPr>
          <w:ilvl w:val="0"/>
          <w:numId w:val="8"/>
        </w:numPr>
        <w:spacing w:line="360" w:lineRule="auto"/>
        <w:ind w:right="240" w:firstLineChars="0"/>
      </w:pPr>
      <w:r w:rsidRPr="000F1A9F">
        <w:rPr>
          <w:rFonts w:hint="eastAsia"/>
          <w:b/>
          <w:bCs/>
        </w:rPr>
        <w:t>補正值估算</w:t>
      </w:r>
      <w:r>
        <w:rPr>
          <w:rFonts w:hint="eastAsia"/>
        </w:rPr>
        <w:t>:</w:t>
      </w:r>
      <w:r w:rsidRPr="000F1A9F">
        <w:t xml:space="preserve"> </w:t>
      </w:r>
      <w:r>
        <w:t>考慮到錯誤事件若多數發生在尖峰時段，</w:t>
      </w:r>
      <w:proofErr w:type="gramStart"/>
      <w:r>
        <w:t>且車辨系統</w:t>
      </w:r>
      <w:proofErr w:type="gramEnd"/>
      <w:r>
        <w:t>無法順利記錄，將會低估實際的場內車輛數，因此將每日錯誤筆數乘上當日的尖峰比例，得到「預估遺漏車次」</w:t>
      </w:r>
      <w:r>
        <w:t>(</w:t>
      </w:r>
      <w:proofErr w:type="spellStart"/>
      <w:r>
        <w:t>estimated_peak_addition</w:t>
      </w:r>
      <w:proofErr w:type="spellEnd"/>
      <w:r>
        <w:t>)</w:t>
      </w:r>
      <w:r>
        <w:t>，並四捨五入取整數。</w:t>
      </w:r>
    </w:p>
    <w:p w14:paraId="18387A34" w14:textId="77777777" w:rsidR="004A2FCA" w:rsidRDefault="004A2FCA" w:rsidP="004A2FCA">
      <w:pPr>
        <w:pStyle w:val="a6"/>
        <w:ind w:right="240" w:firstLine="480"/>
      </w:pPr>
    </w:p>
    <w:p w14:paraId="49B4E845" w14:textId="180106EF" w:rsidR="004A2FCA" w:rsidRDefault="004A2FCA" w:rsidP="004A2FCA">
      <w:pPr>
        <w:ind w:left="240" w:right="240" w:firstLineChars="0" w:firstLine="480"/>
        <w:jc w:val="center"/>
        <w:rPr>
          <w:rStyle w:val="mord"/>
          <w:b/>
          <w:bCs/>
        </w:rPr>
      </w:pPr>
      <w:proofErr w:type="spellStart"/>
      <w:r w:rsidRPr="000F1A9F">
        <w:rPr>
          <w:rStyle w:val="mord"/>
          <w:b/>
          <w:bCs/>
        </w:rPr>
        <w:t>estimated_peak_addition</w:t>
      </w:r>
      <w:proofErr w:type="spellEnd"/>
      <w:r>
        <w:rPr>
          <w:rStyle w:val="mord"/>
          <w:rFonts w:hint="eastAsia"/>
          <w:b/>
          <w:bCs/>
        </w:rPr>
        <w:t xml:space="preserve"> </w:t>
      </w:r>
      <w:r w:rsidRPr="000F1A9F">
        <w:rPr>
          <w:rStyle w:val="mrel"/>
          <w:b/>
          <w:bCs/>
        </w:rPr>
        <w:t>=</w:t>
      </w:r>
      <w:r>
        <w:rPr>
          <w:rStyle w:val="mrel"/>
          <w:rFonts w:hint="eastAsia"/>
          <w:b/>
          <w:bCs/>
        </w:rPr>
        <w:t xml:space="preserve"> </w:t>
      </w:r>
      <w:proofErr w:type="spellStart"/>
      <w:r w:rsidRPr="000F1A9F">
        <w:rPr>
          <w:rStyle w:val="mord"/>
          <w:b/>
          <w:bCs/>
        </w:rPr>
        <w:t>error_count</w:t>
      </w:r>
      <w:proofErr w:type="spellEnd"/>
      <w:r>
        <w:rPr>
          <w:rStyle w:val="mord"/>
          <w:rFonts w:hint="eastAsia"/>
          <w:b/>
          <w:bCs/>
        </w:rPr>
        <w:t xml:space="preserve"> </w:t>
      </w:r>
      <w:r w:rsidRPr="000F1A9F">
        <w:rPr>
          <w:rStyle w:val="mbin"/>
          <w:b/>
          <w:bCs/>
        </w:rPr>
        <w:t>×</w:t>
      </w:r>
      <w:r>
        <w:rPr>
          <w:rStyle w:val="mbin"/>
          <w:rFonts w:hint="eastAsia"/>
          <w:b/>
          <w:bCs/>
        </w:rPr>
        <w:t xml:space="preserve"> </w:t>
      </w:r>
      <w:proofErr w:type="spellStart"/>
      <w:r w:rsidRPr="000F1A9F">
        <w:rPr>
          <w:rStyle w:val="mord"/>
          <w:b/>
          <w:bCs/>
        </w:rPr>
        <w:t>peak_ratio</w:t>
      </w:r>
      <w:proofErr w:type="spellEnd"/>
      <w:r>
        <w:rPr>
          <w:rStyle w:val="mord"/>
          <w:rFonts w:hint="eastAsia"/>
          <w:b/>
          <w:bCs/>
        </w:rPr>
        <w:t xml:space="preserve"> </w:t>
      </w:r>
    </w:p>
    <w:p w14:paraId="7A73BAD7" w14:textId="77777777" w:rsidR="00037531" w:rsidRPr="000F1A9F" w:rsidRDefault="00037531" w:rsidP="004A2FCA">
      <w:pPr>
        <w:ind w:left="240" w:right="240" w:firstLineChars="0" w:firstLine="480"/>
        <w:jc w:val="center"/>
        <w:rPr>
          <w:b/>
          <w:bCs/>
        </w:rPr>
      </w:pPr>
    </w:p>
    <w:p w14:paraId="6BF3F818" w14:textId="3A071113" w:rsidR="004A2FCA" w:rsidRDefault="004A2FCA" w:rsidP="00AD4767">
      <w:pPr>
        <w:ind w:leftChars="472" w:left="1133" w:right="240" w:firstLineChars="0" w:firstLine="1"/>
      </w:pPr>
      <w:r>
        <w:t>這樣等於假設「若錯誤資料分布與尖峰比例相近，則遺漏車輛也多半集中在尖峰」。</w:t>
      </w:r>
    </w:p>
    <w:p w14:paraId="0981AA8E" w14:textId="77777777" w:rsidR="004A2FCA" w:rsidRDefault="004A2FCA" w:rsidP="004A2FCA">
      <w:pPr>
        <w:pStyle w:val="a6"/>
        <w:numPr>
          <w:ilvl w:val="0"/>
          <w:numId w:val="8"/>
        </w:numPr>
        <w:ind w:right="240" w:firstLineChars="0"/>
      </w:pPr>
      <w:r w:rsidRPr="000F1A9F">
        <w:rPr>
          <w:rFonts w:hint="eastAsia"/>
          <w:b/>
          <w:bCs/>
        </w:rPr>
        <w:t>補正最大停車車輛數</w:t>
      </w:r>
      <w:r>
        <w:rPr>
          <w:rFonts w:hint="eastAsia"/>
        </w:rPr>
        <w:t>:</w:t>
      </w:r>
      <w:r>
        <w:rPr>
          <w:rFonts w:hint="eastAsia"/>
        </w:rPr>
        <w:t>最後將每日觀測的最大車數，加上預估遺漏的資料，計算出</w:t>
      </w:r>
      <w:r>
        <w:t>「補正後最大車數」</w:t>
      </w:r>
      <w:r>
        <w:rPr>
          <w:rFonts w:hint="eastAsia"/>
        </w:rPr>
        <w:t>:</w:t>
      </w:r>
    </w:p>
    <w:p w14:paraId="4E78CA8C" w14:textId="77777777" w:rsidR="004A2FCA" w:rsidRDefault="004A2FCA" w:rsidP="004A2FCA">
      <w:pPr>
        <w:ind w:leftChars="300" w:left="720" w:right="240" w:firstLineChars="0" w:firstLine="0"/>
      </w:pPr>
    </w:p>
    <w:p w14:paraId="0AFF4936" w14:textId="52F14650" w:rsidR="004A2FCA" w:rsidRPr="00C11B6B" w:rsidRDefault="004A2FCA" w:rsidP="004A2FCA">
      <w:pPr>
        <w:ind w:leftChars="300" w:left="720" w:right="240" w:firstLineChars="0" w:firstLine="0"/>
        <w:jc w:val="center"/>
        <w:rPr>
          <w:rStyle w:val="mord"/>
          <w:rFonts w:cs="Times New Roman"/>
          <w:b/>
          <w:bCs/>
        </w:rPr>
      </w:pPr>
      <w:proofErr w:type="spellStart"/>
      <w:r w:rsidRPr="00C11B6B">
        <w:rPr>
          <w:rStyle w:val="mord"/>
          <w:rFonts w:cs="Times New Roman"/>
          <w:b/>
          <w:bCs/>
        </w:rPr>
        <w:t>corrected_peak</w:t>
      </w:r>
      <w:proofErr w:type="spellEnd"/>
      <w:r w:rsidRPr="00C11B6B">
        <w:rPr>
          <w:rStyle w:val="mord"/>
          <w:rFonts w:cs="Times New Roman"/>
          <w:b/>
          <w:bCs/>
        </w:rPr>
        <w:t xml:space="preserve"> </w:t>
      </w:r>
      <w:r w:rsidRPr="00C11B6B">
        <w:rPr>
          <w:rStyle w:val="mrel"/>
          <w:rFonts w:cs="Times New Roman"/>
          <w:b/>
          <w:bCs/>
        </w:rPr>
        <w:t xml:space="preserve">= </w:t>
      </w:r>
      <w:r w:rsidRPr="00C11B6B">
        <w:rPr>
          <w:rStyle w:val="mord"/>
          <w:rFonts w:cs="Times New Roman"/>
          <w:b/>
          <w:bCs/>
        </w:rPr>
        <w:t>原始</w:t>
      </w:r>
      <w:proofErr w:type="gramStart"/>
      <w:r w:rsidRPr="00C11B6B">
        <w:rPr>
          <w:rStyle w:val="mord"/>
          <w:rFonts w:cs="Times New Roman"/>
          <w:b/>
          <w:bCs/>
        </w:rPr>
        <w:t>最大</w:t>
      </w:r>
      <w:r w:rsidR="00A17A14" w:rsidRPr="00C11B6B">
        <w:rPr>
          <w:rStyle w:val="mord"/>
          <w:rFonts w:cs="Times New Roman"/>
          <w:b/>
          <w:bCs/>
        </w:rPr>
        <w:t>在場</w:t>
      </w:r>
      <w:r w:rsidRPr="00C11B6B">
        <w:rPr>
          <w:rStyle w:val="mord"/>
          <w:rFonts w:cs="Times New Roman"/>
          <w:b/>
          <w:bCs/>
        </w:rPr>
        <w:t>車</w:t>
      </w:r>
      <w:r w:rsidR="00A17A14" w:rsidRPr="00C11B6B">
        <w:rPr>
          <w:rStyle w:val="mord"/>
          <w:rFonts w:cs="Times New Roman"/>
          <w:b/>
          <w:bCs/>
        </w:rPr>
        <w:t>輛</w:t>
      </w:r>
      <w:proofErr w:type="gramEnd"/>
      <w:r w:rsidRPr="00C11B6B">
        <w:rPr>
          <w:rStyle w:val="mord"/>
          <w:rFonts w:cs="Times New Roman"/>
          <w:b/>
          <w:bCs/>
        </w:rPr>
        <w:t>數</w:t>
      </w:r>
      <w:r w:rsidRPr="00C11B6B">
        <w:rPr>
          <w:rStyle w:val="mord"/>
          <w:rFonts w:cs="Times New Roman"/>
          <w:b/>
          <w:bCs/>
        </w:rPr>
        <w:t xml:space="preserve"> </w:t>
      </w:r>
      <w:r w:rsidRPr="00C11B6B">
        <w:rPr>
          <w:rStyle w:val="mbin"/>
          <w:rFonts w:cs="Times New Roman"/>
          <w:b/>
          <w:bCs/>
        </w:rPr>
        <w:t xml:space="preserve">+ </w:t>
      </w:r>
      <w:proofErr w:type="spellStart"/>
      <w:r w:rsidRPr="00C11B6B">
        <w:rPr>
          <w:rStyle w:val="mord"/>
          <w:rFonts w:cs="Times New Roman"/>
          <w:b/>
          <w:bCs/>
        </w:rPr>
        <w:t>estimated_peak_addition</w:t>
      </w:r>
      <w:proofErr w:type="spellEnd"/>
    </w:p>
    <w:p w14:paraId="076C01CC" w14:textId="77777777" w:rsidR="006A21F3" w:rsidRDefault="006A21F3" w:rsidP="004A2FCA">
      <w:pPr>
        <w:ind w:leftChars="300" w:left="720" w:right="240" w:firstLineChars="0" w:firstLine="0"/>
        <w:jc w:val="center"/>
      </w:pPr>
    </w:p>
    <w:p w14:paraId="7EA842C1" w14:textId="77777777" w:rsidR="004A2FCA" w:rsidRDefault="004A2FCA" w:rsidP="00C23240">
      <w:pPr>
        <w:ind w:leftChars="-59" w:left="-142" w:right="240" w:firstLine="480"/>
      </w:pPr>
      <w:r>
        <w:rPr>
          <w:rFonts w:hint="eastAsia"/>
        </w:rPr>
        <w:t>經補正邏輯後（考量資料中可能漏記進出紀錄，將約</w:t>
      </w:r>
      <w:r>
        <w:rPr>
          <w:rFonts w:hint="eastAsia"/>
        </w:rPr>
        <w:t xml:space="preserve"> 7% </w:t>
      </w:r>
      <w:r>
        <w:rPr>
          <w:rFonts w:hint="eastAsia"/>
        </w:rPr>
        <w:t>的誤差作調整），整體停車需求明顯於上限數量周圍徘徊，尤其在</w:t>
      </w:r>
      <w:r>
        <w:rPr>
          <w:rFonts w:hint="eastAsia"/>
        </w:rPr>
        <w:t xml:space="preserve"> 10:00</w:t>
      </w:r>
      <w:proofErr w:type="gramStart"/>
      <w:r>
        <w:rPr>
          <w:rFonts w:hint="eastAsia"/>
        </w:rPr>
        <w:t>–</w:t>
      </w:r>
      <w:proofErr w:type="gramEnd"/>
      <w:r>
        <w:rPr>
          <w:rFonts w:hint="eastAsia"/>
        </w:rPr>
        <w:t xml:space="preserve">15:00 </w:t>
      </w:r>
      <w:r>
        <w:rPr>
          <w:rFonts w:hint="eastAsia"/>
        </w:rPr>
        <w:t>的時段最為明顯。此現象意味若無法</w:t>
      </w:r>
      <w:proofErr w:type="gramStart"/>
      <w:r>
        <w:rPr>
          <w:rFonts w:hint="eastAsia"/>
        </w:rPr>
        <w:t>調控長時</w:t>
      </w:r>
      <w:proofErr w:type="gramEnd"/>
      <w:r>
        <w:rPr>
          <w:rFonts w:hint="eastAsia"/>
        </w:rPr>
        <w:t>佔用或提高流動率，使用者將持續面臨尋找車位困難、繞</w:t>
      </w:r>
      <w:proofErr w:type="gramStart"/>
      <w:r>
        <w:rPr>
          <w:rFonts w:hint="eastAsia"/>
        </w:rPr>
        <w:t>行擁堵與</w:t>
      </w:r>
      <w:proofErr w:type="gramEnd"/>
      <w:r>
        <w:rPr>
          <w:rFonts w:hint="eastAsia"/>
        </w:rPr>
        <w:t>滿位狀況。</w:t>
      </w:r>
    </w:p>
    <w:p w14:paraId="1815D16A" w14:textId="34C7A64C" w:rsidR="004A2FCA" w:rsidRDefault="004A2FCA" w:rsidP="00C23240">
      <w:pPr>
        <w:ind w:leftChars="0" w:left="0" w:right="240" w:firstLine="480"/>
      </w:pPr>
      <w:r>
        <w:rPr>
          <w:rFonts w:hint="eastAsia"/>
        </w:rPr>
        <w:lastRenderedPageBreak/>
        <w:t>本節分析可作為未來管理單位檢討增設車位、動態費率或預約停車制度之基礎依據，並提出於尖峰期間應優先採取分區流量管制與即時資訊提供，以減少使用者不確定性帶來的交通影響。圖</w:t>
      </w:r>
      <w:r>
        <w:rPr>
          <w:rFonts w:hint="eastAsia"/>
        </w:rPr>
        <w:t xml:space="preserve"> 4</w:t>
      </w:r>
      <w:r w:rsidR="00701C5C">
        <w:t xml:space="preserve"> - 11</w:t>
      </w:r>
      <w:r>
        <w:rPr>
          <w:rFonts w:hint="eastAsia"/>
        </w:rPr>
        <w:t xml:space="preserve"> </w:t>
      </w:r>
      <w:r>
        <w:rPr>
          <w:rFonts w:hint="eastAsia"/>
        </w:rPr>
        <w:t>至圖</w:t>
      </w:r>
      <w:r>
        <w:rPr>
          <w:rFonts w:hint="eastAsia"/>
        </w:rPr>
        <w:t xml:space="preserve"> 4</w:t>
      </w:r>
      <w:r w:rsidR="00701C5C">
        <w:t xml:space="preserve"> - 22</w:t>
      </w:r>
      <w:r>
        <w:rPr>
          <w:rFonts w:hint="eastAsia"/>
        </w:rPr>
        <w:t xml:space="preserve"> </w:t>
      </w:r>
      <w:r>
        <w:rPr>
          <w:rFonts w:hint="eastAsia"/>
        </w:rPr>
        <w:t>呈現全年每日尖峰停車數之趨勢。</w:t>
      </w:r>
    </w:p>
    <w:p w14:paraId="180F872F" w14:textId="77777777" w:rsidR="004A2FCA" w:rsidRDefault="004A2FCA" w:rsidP="004A2FCA">
      <w:pPr>
        <w:ind w:leftChars="0" w:left="0" w:right="240" w:firstLineChars="0" w:firstLine="0"/>
      </w:pPr>
      <w:r>
        <w:rPr>
          <w:noProof/>
        </w:rPr>
        <w:drawing>
          <wp:inline distT="0" distB="0" distL="0" distR="0" wp14:anchorId="60D01ECA" wp14:editId="2B3A042D">
            <wp:extent cx="5760085" cy="1440021"/>
            <wp:effectExtent l="0" t="0" r="0" b="825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6C1C7FA" w14:textId="5C4BBD10" w:rsidR="004A2FCA" w:rsidRPr="00E82777" w:rsidRDefault="00A47563" w:rsidP="00A47563">
      <w:pPr>
        <w:pStyle w:val="af3"/>
        <w:ind w:left="240" w:right="240" w:firstLine="480"/>
      </w:pPr>
      <w:bookmarkStart w:id="148" w:name="_Toc202743485"/>
      <w:bookmarkStart w:id="149" w:name="_Toc203041031"/>
      <w:bookmarkStart w:id="150" w:name="_Toc20261237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12</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rPr>
          <w:rFonts w:hint="eastAsia"/>
        </w:rPr>
        <w:t>1</w:t>
      </w:r>
      <w:r w:rsidRPr="001F25B1">
        <w:rPr>
          <w:rFonts w:hint="eastAsia"/>
        </w:rPr>
        <w:t>月每日高峰停車數量統計</w:t>
      </w:r>
      <w:bookmarkEnd w:id="148"/>
      <w:bookmarkEnd w:id="149"/>
      <w:r w:rsidR="004A2FCA">
        <w:rPr>
          <w:rFonts w:hint="eastAsia"/>
        </w:rPr>
        <w:t xml:space="preserve"> </w:t>
      </w:r>
      <w:bookmarkEnd w:id="150"/>
    </w:p>
    <w:p w14:paraId="73219A9C" w14:textId="77777777" w:rsidR="004A2FCA" w:rsidRDefault="004A2FCA" w:rsidP="004A2FCA">
      <w:pPr>
        <w:ind w:leftChars="0" w:left="0" w:right="240" w:firstLineChars="0" w:firstLine="0"/>
      </w:pPr>
      <w:r>
        <w:rPr>
          <w:noProof/>
        </w:rPr>
        <w:drawing>
          <wp:inline distT="0" distB="0" distL="0" distR="0" wp14:anchorId="6BBEEF30" wp14:editId="16EAF129">
            <wp:extent cx="5760085" cy="1440021"/>
            <wp:effectExtent l="0" t="0" r="0" b="8255"/>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A773BAE" w14:textId="630EEAC3" w:rsidR="00A47563" w:rsidRPr="00E82777" w:rsidRDefault="00A47563" w:rsidP="00A47563">
      <w:pPr>
        <w:pStyle w:val="af3"/>
        <w:ind w:left="240" w:right="240" w:firstLine="480"/>
      </w:pPr>
      <w:bookmarkStart w:id="151" w:name="_Toc202743486"/>
      <w:bookmarkStart w:id="152" w:name="_Toc203041032"/>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13</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2</w:t>
      </w:r>
      <w:r w:rsidRPr="001F25B1">
        <w:rPr>
          <w:rFonts w:hint="eastAsia"/>
        </w:rPr>
        <w:t>月每日高峰停車數量統計</w:t>
      </w:r>
      <w:bookmarkEnd w:id="151"/>
      <w:bookmarkEnd w:id="152"/>
      <w:r>
        <w:rPr>
          <w:rFonts w:hint="eastAsia"/>
        </w:rPr>
        <w:t xml:space="preserve"> </w:t>
      </w:r>
    </w:p>
    <w:p w14:paraId="7360BF18" w14:textId="77777777" w:rsidR="004A2FCA" w:rsidRDefault="004A2FCA" w:rsidP="004A2FCA">
      <w:pPr>
        <w:ind w:leftChars="0" w:left="0" w:right="240" w:firstLineChars="0" w:firstLine="0"/>
      </w:pPr>
      <w:r>
        <w:rPr>
          <w:noProof/>
        </w:rPr>
        <w:drawing>
          <wp:inline distT="0" distB="0" distL="0" distR="0" wp14:anchorId="4E327AF3" wp14:editId="01A399F1">
            <wp:extent cx="5760085" cy="1439545"/>
            <wp:effectExtent l="0" t="0" r="0" b="825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85" cy="1439545"/>
                    </a:xfrm>
                    <a:prstGeom prst="rect">
                      <a:avLst/>
                    </a:prstGeom>
                    <a:noFill/>
                    <a:ln>
                      <a:noFill/>
                    </a:ln>
                  </pic:spPr>
                </pic:pic>
              </a:graphicData>
            </a:graphic>
          </wp:inline>
        </w:drawing>
      </w:r>
    </w:p>
    <w:p w14:paraId="1B394AF8" w14:textId="49A9939E" w:rsidR="00A47563" w:rsidRPr="00E82777" w:rsidRDefault="00A47563" w:rsidP="00A47563">
      <w:pPr>
        <w:pStyle w:val="af3"/>
        <w:ind w:left="240" w:right="240" w:firstLine="480"/>
      </w:pPr>
      <w:bookmarkStart w:id="153" w:name="_Toc202743487"/>
      <w:bookmarkStart w:id="154" w:name="_Toc20304103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14</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3</w:t>
      </w:r>
      <w:r w:rsidRPr="001F25B1">
        <w:rPr>
          <w:rFonts w:hint="eastAsia"/>
        </w:rPr>
        <w:t>月每日高峰停車數量統計</w:t>
      </w:r>
      <w:bookmarkEnd w:id="153"/>
      <w:bookmarkEnd w:id="154"/>
      <w:r>
        <w:rPr>
          <w:rFonts w:hint="eastAsia"/>
        </w:rPr>
        <w:t xml:space="preserve">  </w:t>
      </w:r>
    </w:p>
    <w:p w14:paraId="693C7B73" w14:textId="77777777" w:rsidR="004A2FCA" w:rsidRDefault="004A2FCA" w:rsidP="004A2FCA">
      <w:pPr>
        <w:ind w:leftChars="0" w:left="0" w:right="240" w:firstLineChars="0" w:firstLine="0"/>
      </w:pPr>
      <w:r>
        <w:rPr>
          <w:noProof/>
        </w:rPr>
        <w:drawing>
          <wp:inline distT="0" distB="0" distL="0" distR="0" wp14:anchorId="7C5567F9" wp14:editId="7382A8DA">
            <wp:extent cx="5760085" cy="1440021"/>
            <wp:effectExtent l="0" t="0" r="0" b="8255"/>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1BF7509A" w14:textId="5F1DC39A" w:rsidR="00A47563" w:rsidRPr="00E82777" w:rsidRDefault="00A47563" w:rsidP="00A47563">
      <w:pPr>
        <w:pStyle w:val="af3"/>
        <w:ind w:left="240" w:right="240" w:firstLine="480"/>
      </w:pPr>
      <w:bookmarkStart w:id="155" w:name="_Toc202743488"/>
      <w:bookmarkStart w:id="156" w:name="_Toc203041034"/>
      <w:r>
        <w:rPr>
          <w:rFonts w:hint="eastAsia"/>
        </w:rPr>
        <w:lastRenderedPageBreak/>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15</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4</w:t>
      </w:r>
      <w:r w:rsidRPr="001F25B1">
        <w:rPr>
          <w:rFonts w:hint="eastAsia"/>
        </w:rPr>
        <w:t>月每日高峰停車數量統計</w:t>
      </w:r>
      <w:bookmarkEnd w:id="155"/>
      <w:bookmarkEnd w:id="156"/>
      <w:r>
        <w:rPr>
          <w:rFonts w:hint="eastAsia"/>
        </w:rPr>
        <w:t xml:space="preserve"> </w:t>
      </w:r>
    </w:p>
    <w:p w14:paraId="79D1C3AD" w14:textId="77777777" w:rsidR="004A2FCA" w:rsidRDefault="004A2FCA" w:rsidP="004A2FCA">
      <w:pPr>
        <w:ind w:leftChars="0" w:left="0" w:right="240" w:firstLineChars="0" w:firstLine="0"/>
      </w:pPr>
      <w:r>
        <w:rPr>
          <w:noProof/>
        </w:rPr>
        <w:drawing>
          <wp:inline distT="0" distB="0" distL="0" distR="0" wp14:anchorId="7694A010" wp14:editId="3ECD832B">
            <wp:extent cx="5760085" cy="1440021"/>
            <wp:effectExtent l="0" t="0" r="0" b="825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11379261" w14:textId="6BAC9BE8" w:rsidR="00A47563" w:rsidRPr="00E82777" w:rsidRDefault="00A47563" w:rsidP="00A47563">
      <w:pPr>
        <w:pStyle w:val="af3"/>
        <w:ind w:left="240" w:right="240" w:firstLine="480"/>
      </w:pPr>
      <w:bookmarkStart w:id="157" w:name="_Toc202743489"/>
      <w:bookmarkStart w:id="158" w:name="_Toc20304103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16</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5</w:t>
      </w:r>
      <w:r w:rsidRPr="001F25B1">
        <w:rPr>
          <w:rFonts w:hint="eastAsia"/>
        </w:rPr>
        <w:t>月每日高峰停車數量統計</w:t>
      </w:r>
      <w:bookmarkEnd w:id="157"/>
      <w:bookmarkEnd w:id="158"/>
      <w:r>
        <w:rPr>
          <w:rFonts w:hint="eastAsia"/>
        </w:rPr>
        <w:t xml:space="preserve"> </w:t>
      </w:r>
    </w:p>
    <w:p w14:paraId="4037CAD1" w14:textId="77777777" w:rsidR="004A2FCA" w:rsidRDefault="004A2FCA" w:rsidP="004A2FCA">
      <w:pPr>
        <w:ind w:leftChars="0" w:left="0" w:right="240" w:firstLineChars="0" w:firstLine="0"/>
      </w:pPr>
      <w:r>
        <w:rPr>
          <w:noProof/>
        </w:rPr>
        <w:drawing>
          <wp:inline distT="0" distB="0" distL="0" distR="0" wp14:anchorId="6D2DDE1D" wp14:editId="13AEE20B">
            <wp:extent cx="5760085" cy="1440021"/>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2C9C281" w14:textId="6FE2E35B" w:rsidR="00A47563" w:rsidRPr="00E82777" w:rsidRDefault="00A47563" w:rsidP="00A47563">
      <w:pPr>
        <w:pStyle w:val="af3"/>
        <w:ind w:left="240" w:right="240" w:firstLine="480"/>
      </w:pPr>
      <w:bookmarkStart w:id="159" w:name="_Toc202743490"/>
      <w:bookmarkStart w:id="160" w:name="_Toc20304103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17</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6</w:t>
      </w:r>
      <w:r w:rsidRPr="001F25B1">
        <w:rPr>
          <w:rFonts w:hint="eastAsia"/>
        </w:rPr>
        <w:t>月每日高峰停車數量統計</w:t>
      </w:r>
      <w:bookmarkEnd w:id="159"/>
      <w:bookmarkEnd w:id="160"/>
      <w:r>
        <w:rPr>
          <w:rFonts w:hint="eastAsia"/>
        </w:rPr>
        <w:t xml:space="preserve"> </w:t>
      </w:r>
    </w:p>
    <w:p w14:paraId="58DDFD04" w14:textId="77777777" w:rsidR="004A2FCA" w:rsidRDefault="004A2FCA" w:rsidP="004A2FCA">
      <w:pPr>
        <w:ind w:leftChars="0" w:left="0" w:right="240" w:firstLineChars="0" w:firstLine="0"/>
      </w:pPr>
      <w:r>
        <w:rPr>
          <w:noProof/>
        </w:rPr>
        <w:drawing>
          <wp:inline distT="0" distB="0" distL="0" distR="0" wp14:anchorId="37227BDD" wp14:editId="40F6AC25">
            <wp:extent cx="5760085" cy="1440021"/>
            <wp:effectExtent l="0" t="0" r="0" b="8255"/>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7FFDCDE1" w14:textId="6EE61144" w:rsidR="00A47563" w:rsidRPr="00E82777" w:rsidRDefault="00A47563" w:rsidP="00A47563">
      <w:pPr>
        <w:pStyle w:val="af3"/>
        <w:ind w:left="240" w:right="240" w:firstLine="480"/>
      </w:pPr>
      <w:bookmarkStart w:id="161" w:name="_Toc202743491"/>
      <w:bookmarkStart w:id="162" w:name="_Toc203041037"/>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18</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7</w:t>
      </w:r>
      <w:r w:rsidRPr="001F25B1">
        <w:rPr>
          <w:rFonts w:hint="eastAsia"/>
        </w:rPr>
        <w:t>月每日高峰停車數量統計</w:t>
      </w:r>
      <w:bookmarkEnd w:id="161"/>
      <w:bookmarkEnd w:id="162"/>
      <w:r>
        <w:rPr>
          <w:rFonts w:hint="eastAsia"/>
        </w:rPr>
        <w:t xml:space="preserve"> </w:t>
      </w:r>
    </w:p>
    <w:p w14:paraId="5A7AC26B" w14:textId="77777777" w:rsidR="004A2FCA" w:rsidRDefault="004A2FCA" w:rsidP="004A2FCA">
      <w:pPr>
        <w:ind w:leftChars="0" w:left="0" w:right="240" w:firstLineChars="0" w:firstLine="0"/>
      </w:pPr>
      <w:r>
        <w:rPr>
          <w:noProof/>
        </w:rPr>
        <w:drawing>
          <wp:inline distT="0" distB="0" distL="0" distR="0" wp14:anchorId="5236DFA2" wp14:editId="1E2E1BAD">
            <wp:extent cx="5760085" cy="1440021"/>
            <wp:effectExtent l="0" t="0" r="0" b="825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6D01D02" w14:textId="2D69EA5E" w:rsidR="00A47563" w:rsidRPr="00E82777" w:rsidRDefault="00A47563" w:rsidP="00A47563">
      <w:pPr>
        <w:pStyle w:val="af3"/>
        <w:ind w:left="240" w:right="240" w:firstLine="480"/>
      </w:pPr>
      <w:bookmarkStart w:id="163" w:name="_Toc202743492"/>
      <w:bookmarkStart w:id="164" w:name="_Toc203041038"/>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19</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8</w:t>
      </w:r>
      <w:r w:rsidRPr="001F25B1">
        <w:rPr>
          <w:rFonts w:hint="eastAsia"/>
        </w:rPr>
        <w:t>月每日高峰停車數量統計</w:t>
      </w:r>
      <w:bookmarkEnd w:id="163"/>
      <w:bookmarkEnd w:id="164"/>
      <w:r>
        <w:rPr>
          <w:rFonts w:hint="eastAsia"/>
        </w:rPr>
        <w:t xml:space="preserve"> </w:t>
      </w:r>
    </w:p>
    <w:p w14:paraId="2910754E" w14:textId="77777777" w:rsidR="004A2FCA" w:rsidRDefault="004A2FCA" w:rsidP="004A2FCA">
      <w:pPr>
        <w:ind w:leftChars="0" w:left="0" w:right="240" w:firstLineChars="0" w:firstLine="0"/>
      </w:pPr>
      <w:r>
        <w:rPr>
          <w:noProof/>
        </w:rPr>
        <w:lastRenderedPageBreak/>
        <w:drawing>
          <wp:inline distT="0" distB="0" distL="0" distR="0" wp14:anchorId="69E87CCF" wp14:editId="1708FD8C">
            <wp:extent cx="5760085" cy="1440021"/>
            <wp:effectExtent l="0" t="0" r="0" b="825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8F5C1B3" w14:textId="57E874F2" w:rsidR="00A47563" w:rsidRPr="00E82777" w:rsidRDefault="00A47563" w:rsidP="00A47563">
      <w:pPr>
        <w:pStyle w:val="af3"/>
        <w:ind w:left="240" w:right="240" w:firstLine="480"/>
      </w:pPr>
      <w:bookmarkStart w:id="165" w:name="_Toc202743493"/>
      <w:bookmarkStart w:id="166" w:name="_Toc20304103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20</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9</w:t>
      </w:r>
      <w:r w:rsidRPr="001F25B1">
        <w:rPr>
          <w:rFonts w:hint="eastAsia"/>
        </w:rPr>
        <w:t>月每日高峰停車數量統計</w:t>
      </w:r>
      <w:bookmarkEnd w:id="165"/>
      <w:bookmarkEnd w:id="166"/>
      <w:r>
        <w:rPr>
          <w:rFonts w:hint="eastAsia"/>
        </w:rPr>
        <w:t xml:space="preserve"> </w:t>
      </w:r>
    </w:p>
    <w:p w14:paraId="468751DD" w14:textId="77777777" w:rsidR="004A2FCA" w:rsidRDefault="004A2FCA" w:rsidP="004A2FCA">
      <w:pPr>
        <w:ind w:leftChars="0" w:left="0" w:right="240" w:firstLineChars="0" w:firstLine="0"/>
      </w:pPr>
      <w:r>
        <w:rPr>
          <w:noProof/>
        </w:rPr>
        <w:drawing>
          <wp:inline distT="0" distB="0" distL="0" distR="0" wp14:anchorId="4EF3B05C" wp14:editId="75C1A4B7">
            <wp:extent cx="5760085" cy="1440021"/>
            <wp:effectExtent l="0" t="0" r="0" b="8255"/>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2188C44" w14:textId="575411F7" w:rsidR="00A47563" w:rsidRPr="00E82777" w:rsidRDefault="00A47563" w:rsidP="00A47563">
      <w:pPr>
        <w:pStyle w:val="af3"/>
        <w:ind w:left="240" w:right="240" w:firstLine="480"/>
      </w:pPr>
      <w:bookmarkStart w:id="167" w:name="_Toc202743494"/>
      <w:bookmarkStart w:id="168" w:name="_Toc20304104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21</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10</w:t>
      </w:r>
      <w:r w:rsidRPr="001F25B1">
        <w:rPr>
          <w:rFonts w:hint="eastAsia"/>
        </w:rPr>
        <w:t>月每日高峰停車數量統計</w:t>
      </w:r>
      <w:bookmarkEnd w:id="167"/>
      <w:bookmarkEnd w:id="168"/>
      <w:r>
        <w:rPr>
          <w:rFonts w:hint="eastAsia"/>
        </w:rPr>
        <w:t xml:space="preserve"> </w:t>
      </w:r>
    </w:p>
    <w:p w14:paraId="05A5B706" w14:textId="4714C00D" w:rsidR="004A2FCA" w:rsidRDefault="004A2FCA" w:rsidP="00A47563">
      <w:pPr>
        <w:keepNext/>
        <w:ind w:leftChars="41" w:left="98" w:right="240" w:firstLineChars="83" w:firstLine="199"/>
        <w:jc w:val="center"/>
      </w:pPr>
      <w:r>
        <w:rPr>
          <w:noProof/>
        </w:rPr>
        <w:drawing>
          <wp:inline distT="0" distB="0" distL="0" distR="0" wp14:anchorId="20D904E2" wp14:editId="409D0414">
            <wp:extent cx="5760085" cy="1440021"/>
            <wp:effectExtent l="0" t="0" r="0" b="8255"/>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43694A1" w14:textId="4110AFFF" w:rsidR="00A47563" w:rsidRPr="00E82777" w:rsidRDefault="00A47563" w:rsidP="00A47563">
      <w:pPr>
        <w:pStyle w:val="af3"/>
        <w:ind w:left="240" w:right="240" w:firstLine="480"/>
      </w:pPr>
      <w:bookmarkStart w:id="169" w:name="_Toc202743495"/>
      <w:bookmarkStart w:id="170" w:name="_Toc203041041"/>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22</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rsidRPr="001F25B1">
        <w:rPr>
          <w:rFonts w:hint="eastAsia"/>
        </w:rPr>
        <w:t>1</w:t>
      </w:r>
      <w:r>
        <w:t>1</w:t>
      </w:r>
      <w:r w:rsidRPr="001F25B1">
        <w:rPr>
          <w:rFonts w:hint="eastAsia"/>
        </w:rPr>
        <w:t>月每日高峰停車數量統計</w:t>
      </w:r>
      <w:bookmarkEnd w:id="169"/>
      <w:bookmarkEnd w:id="170"/>
      <w:r>
        <w:rPr>
          <w:rFonts w:hint="eastAsia"/>
        </w:rPr>
        <w:t xml:space="preserve"> </w:t>
      </w:r>
    </w:p>
    <w:p w14:paraId="420499B9" w14:textId="77777777" w:rsidR="004A2FCA" w:rsidRDefault="004A2FCA" w:rsidP="004A2FCA">
      <w:pPr>
        <w:ind w:leftChars="0" w:left="0" w:right="240" w:firstLineChars="0" w:firstLine="0"/>
      </w:pPr>
      <w:r>
        <w:rPr>
          <w:noProof/>
        </w:rPr>
        <w:drawing>
          <wp:inline distT="0" distB="0" distL="0" distR="0" wp14:anchorId="62B25306" wp14:editId="6E27EC43">
            <wp:extent cx="5760085" cy="1440021"/>
            <wp:effectExtent l="0" t="0" r="0" b="8255"/>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CF0B915" w14:textId="4E057CA7" w:rsidR="00A47563" w:rsidRPr="00E82777" w:rsidRDefault="00A47563" w:rsidP="00A47563">
      <w:pPr>
        <w:pStyle w:val="af3"/>
        <w:ind w:left="240" w:right="240" w:firstLine="480"/>
      </w:pPr>
      <w:bookmarkStart w:id="171" w:name="_Toc202743496"/>
      <w:bookmarkStart w:id="172" w:name="_Toc203041042"/>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23</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rsidRPr="001F25B1">
        <w:rPr>
          <w:rFonts w:hint="eastAsia"/>
        </w:rPr>
        <w:t>1</w:t>
      </w:r>
      <w:r>
        <w:t>2</w:t>
      </w:r>
      <w:r w:rsidRPr="001F25B1">
        <w:rPr>
          <w:rFonts w:hint="eastAsia"/>
        </w:rPr>
        <w:t>月每日高峰停車數量統計</w:t>
      </w:r>
      <w:bookmarkEnd w:id="171"/>
      <w:bookmarkEnd w:id="172"/>
      <w:r>
        <w:rPr>
          <w:rFonts w:hint="eastAsia"/>
        </w:rPr>
        <w:t xml:space="preserve"> </w:t>
      </w:r>
    </w:p>
    <w:p w14:paraId="4E9999C7" w14:textId="275A28F5" w:rsidR="00753663" w:rsidRPr="00753663" w:rsidRDefault="004A2FCA" w:rsidP="00C23240">
      <w:pPr>
        <w:ind w:leftChars="0" w:left="0" w:right="240" w:firstLine="480"/>
      </w:pPr>
      <w:r>
        <w:rPr>
          <w:rFonts w:hint="eastAsia"/>
        </w:rPr>
        <w:t>結果顯示，除一、二月寒假與暑期（六、七、八月）外，其餘月份在週一至週五工作日時段，尖峰</w:t>
      </w:r>
      <w:proofErr w:type="gramStart"/>
      <w:r>
        <w:rPr>
          <w:rFonts w:hint="eastAsia"/>
        </w:rPr>
        <w:t>最高在場車輛</w:t>
      </w:r>
      <w:proofErr w:type="gramEnd"/>
      <w:r>
        <w:rPr>
          <w:rFonts w:hint="eastAsia"/>
        </w:rPr>
        <w:t>數經常逼近或接近</w:t>
      </w:r>
      <w:r>
        <w:rPr>
          <w:rFonts w:hint="eastAsia"/>
        </w:rPr>
        <w:t xml:space="preserve"> 1,475 </w:t>
      </w:r>
      <w:r>
        <w:rPr>
          <w:rFonts w:hint="eastAsia"/>
        </w:rPr>
        <w:t>格之上限，部分日期甚至超</w:t>
      </w:r>
      <w:r>
        <w:rPr>
          <w:rFonts w:hint="eastAsia"/>
        </w:rPr>
        <w:lastRenderedPageBreak/>
        <w:t>越此上限，顯示高峰期間校園停車位會發生供不應求之狀況。</w:t>
      </w:r>
    </w:p>
    <w:p w14:paraId="1884E82C" w14:textId="3DCBA55E" w:rsidR="000D18D9" w:rsidRDefault="000D18D9" w:rsidP="000D18D9">
      <w:pPr>
        <w:ind w:left="240" w:right="240" w:firstLine="480"/>
      </w:pPr>
    </w:p>
    <w:p w14:paraId="4893E8A1" w14:textId="6D504E63" w:rsidR="000D18D9" w:rsidRDefault="000D18D9" w:rsidP="000D18D9">
      <w:pPr>
        <w:ind w:left="240" w:right="240" w:firstLine="480"/>
      </w:pPr>
    </w:p>
    <w:p w14:paraId="3CDC2D5E" w14:textId="57A7DAA8" w:rsidR="000D18D9" w:rsidRDefault="000D18D9" w:rsidP="000D18D9">
      <w:pPr>
        <w:ind w:left="240" w:right="240" w:firstLine="480"/>
      </w:pPr>
    </w:p>
    <w:p w14:paraId="5D7C3CB1" w14:textId="1F5C0DB7" w:rsidR="00F83FE9" w:rsidRDefault="00F83FE9" w:rsidP="00F83FE9">
      <w:pPr>
        <w:tabs>
          <w:tab w:val="left" w:pos="1545"/>
        </w:tabs>
        <w:ind w:left="240" w:right="240" w:firstLine="480"/>
      </w:pPr>
      <w:r>
        <w:tab/>
      </w:r>
    </w:p>
    <w:p w14:paraId="42D9248D" w14:textId="3837BE68" w:rsidR="00FF44F3" w:rsidRDefault="00F83FE9" w:rsidP="00F83FE9">
      <w:pPr>
        <w:widowControl/>
        <w:spacing w:line="240" w:lineRule="auto"/>
        <w:ind w:leftChars="0" w:left="0" w:rightChars="0" w:right="0" w:firstLineChars="0" w:firstLine="0"/>
        <w:jc w:val="left"/>
      </w:pPr>
      <w:r>
        <w:br w:type="page"/>
      </w:r>
    </w:p>
    <w:p w14:paraId="2C26DB2C" w14:textId="77777777" w:rsidR="008A77A7" w:rsidRDefault="00FF44F3" w:rsidP="008A77A7">
      <w:pPr>
        <w:pStyle w:val="2"/>
        <w:ind w:right="240"/>
      </w:pPr>
      <w:bookmarkStart w:id="173" w:name="_Toc202744863"/>
      <w:r>
        <w:rPr>
          <w:rFonts w:hint="eastAsia"/>
        </w:rPr>
        <w:lastRenderedPageBreak/>
        <w:t>停留時間與分時特性</w:t>
      </w:r>
      <w:bookmarkStart w:id="174" w:name="_Toc202744864"/>
      <w:bookmarkEnd w:id="173"/>
    </w:p>
    <w:p w14:paraId="7DEEF9C4" w14:textId="1B91318E" w:rsidR="00CD639B" w:rsidRPr="00CD639B" w:rsidRDefault="00CD639B" w:rsidP="008A77A7">
      <w:pPr>
        <w:pStyle w:val="3"/>
        <w:ind w:right="240"/>
      </w:pPr>
      <w:r>
        <w:t>校園停車場車輛停留時間分布</w:t>
      </w:r>
      <w:bookmarkEnd w:id="174"/>
    </w:p>
    <w:p w14:paraId="230AE501" w14:textId="10F5A77C" w:rsidR="00CE22EC" w:rsidRDefault="00F3505A" w:rsidP="00C23240">
      <w:pPr>
        <w:ind w:leftChars="-59" w:left="-142" w:right="240" w:firstLine="480"/>
      </w:pPr>
      <w:r>
        <w:rPr>
          <w:rFonts w:hint="eastAsia"/>
        </w:rPr>
        <w:t>為進一步探討校園停車場車輛停留時間之分布型態，本研究利用</w:t>
      </w:r>
      <w:r>
        <w:rPr>
          <w:rFonts w:hint="eastAsia"/>
        </w:rPr>
        <w:t xml:space="preserve"> Python </w:t>
      </w:r>
      <w:r>
        <w:rPr>
          <w:rFonts w:hint="eastAsia"/>
        </w:rPr>
        <w:t>撰寫分析程式，針對民國</w:t>
      </w:r>
      <w:r>
        <w:rPr>
          <w:rFonts w:hint="eastAsia"/>
        </w:rPr>
        <w:t xml:space="preserve"> 113 </w:t>
      </w:r>
      <w:r>
        <w:rPr>
          <w:rFonts w:hint="eastAsia"/>
        </w:rPr>
        <w:t>年度全年度的進出紀錄資料</w:t>
      </w:r>
      <w:r w:rsidR="00ED1B22">
        <w:rPr>
          <w:rFonts w:hint="eastAsia"/>
        </w:rPr>
        <w:t>統計各個車次之停留時數狀況，如圖</w:t>
      </w:r>
      <w:r w:rsidR="00ED1B22">
        <w:rPr>
          <w:rFonts w:hint="eastAsia"/>
        </w:rPr>
        <w:t>4</w:t>
      </w:r>
      <w:r w:rsidR="00ED1B22">
        <w:t xml:space="preserve"> </w:t>
      </w:r>
      <w:r w:rsidR="00AF35FB">
        <w:t xml:space="preserve">- </w:t>
      </w:r>
      <w:r w:rsidR="00ED1B22">
        <w:t>23</w:t>
      </w:r>
      <w:r w:rsidR="00ED1B22">
        <w:rPr>
          <w:rFonts w:hint="eastAsia"/>
        </w:rPr>
        <w:t>至</w:t>
      </w:r>
      <w:r w:rsidR="00ED1B22">
        <w:rPr>
          <w:rFonts w:hint="eastAsia"/>
        </w:rPr>
        <w:t xml:space="preserve"> </w:t>
      </w:r>
      <w:r w:rsidR="00ED1B22">
        <w:t xml:space="preserve">4 </w:t>
      </w:r>
      <w:r w:rsidR="00AF35FB">
        <w:t>-</w:t>
      </w:r>
      <w:r w:rsidR="00ED1B22">
        <w:t xml:space="preserve"> 34</w:t>
      </w:r>
      <w:r>
        <w:rPr>
          <w:rFonts w:hint="eastAsia"/>
        </w:rPr>
        <w:t>。首先，</w:t>
      </w:r>
      <w:proofErr w:type="gramStart"/>
      <w:r>
        <w:rPr>
          <w:rFonts w:hint="eastAsia"/>
        </w:rPr>
        <w:t>讀取車辨系統</w:t>
      </w:r>
      <w:proofErr w:type="gramEnd"/>
      <w:r>
        <w:rPr>
          <w:rFonts w:hint="eastAsia"/>
        </w:rPr>
        <w:t>輸出之包含車牌號碼、進出時間等欄位的原始紀錄，並將時間欄位轉換成可由後續套件運算的</w:t>
      </w:r>
      <w:r>
        <w:rPr>
          <w:rFonts w:hint="eastAsia"/>
        </w:rPr>
        <w:t xml:space="preserve"> datetime </w:t>
      </w:r>
      <w:r>
        <w:rPr>
          <w:rFonts w:hint="eastAsia"/>
        </w:rPr>
        <w:t>物件，以確保後續停留時間計算的正確性。接著，將每筆車輛紀錄的出場時間減去進場時間，計算其停留時間，並以小時為單位保存作為分析基礎</w:t>
      </w:r>
      <w:r w:rsidR="005171C2">
        <w:rPr>
          <w:rFonts w:hint="eastAsia"/>
        </w:rPr>
        <w:t>，並</w:t>
      </w:r>
      <w:r>
        <w:rPr>
          <w:rFonts w:hint="eastAsia"/>
        </w:rPr>
        <w:t>採取每</w:t>
      </w:r>
      <w:r>
        <w:rPr>
          <w:rFonts w:hint="eastAsia"/>
        </w:rPr>
        <w:t xml:space="preserve"> 15 </w:t>
      </w:r>
      <w:r>
        <w:rPr>
          <w:rFonts w:hint="eastAsia"/>
        </w:rPr>
        <w:t>分鐘（</w:t>
      </w:r>
      <w:r>
        <w:rPr>
          <w:rFonts w:hint="eastAsia"/>
        </w:rPr>
        <w:t xml:space="preserve">0.25 </w:t>
      </w:r>
      <w:r>
        <w:rPr>
          <w:rFonts w:hint="eastAsia"/>
        </w:rPr>
        <w:t>小時）為單位的分組區間（</w:t>
      </w:r>
      <w:r>
        <w:rPr>
          <w:rFonts w:hint="eastAsia"/>
        </w:rPr>
        <w:t>bin</w:t>
      </w:r>
      <w:r>
        <w:rPr>
          <w:rFonts w:hint="eastAsia"/>
        </w:rPr>
        <w:t>），將</w:t>
      </w:r>
      <w:r>
        <w:rPr>
          <w:rFonts w:hint="eastAsia"/>
        </w:rPr>
        <w:t xml:space="preserve"> 0 </w:t>
      </w:r>
      <w:r>
        <w:rPr>
          <w:rFonts w:hint="eastAsia"/>
        </w:rPr>
        <w:t>至</w:t>
      </w:r>
      <w:r>
        <w:rPr>
          <w:rFonts w:hint="eastAsia"/>
        </w:rPr>
        <w:t xml:space="preserve"> 16 </w:t>
      </w:r>
      <w:r>
        <w:rPr>
          <w:rFonts w:hint="eastAsia"/>
        </w:rPr>
        <w:t>小時之間的停留資料依區間進行分類，並繪製</w:t>
      </w:r>
      <w:proofErr w:type="gramStart"/>
      <w:r>
        <w:rPr>
          <w:rFonts w:hint="eastAsia"/>
        </w:rPr>
        <w:t>直方圖</w:t>
      </w:r>
      <w:proofErr w:type="gramEnd"/>
      <w:r>
        <w:rPr>
          <w:rFonts w:hint="eastAsia"/>
        </w:rPr>
        <w:t>，以視覺化呈現車輛停留行為的整體型態。表</w:t>
      </w:r>
      <w:r>
        <w:rPr>
          <w:rFonts w:hint="eastAsia"/>
        </w:rPr>
        <w:t xml:space="preserve">  </w:t>
      </w:r>
      <w:r>
        <w:rPr>
          <w:rFonts w:hint="eastAsia"/>
        </w:rPr>
        <w:t>示範了停留時間計算</w:t>
      </w:r>
      <w:proofErr w:type="gramStart"/>
      <w:r>
        <w:rPr>
          <w:rFonts w:hint="eastAsia"/>
        </w:rPr>
        <w:t>及分箱邏輯</w:t>
      </w:r>
      <w:proofErr w:type="gramEnd"/>
      <w:r>
        <w:rPr>
          <w:rFonts w:hint="eastAsia"/>
        </w:rPr>
        <w:t>的範例，其中包含進出時間、計算後的停留分鐘數、轉換為小時的值，以及歸屬的分組區間，以</w:t>
      </w:r>
      <w:proofErr w:type="gramStart"/>
      <w:r>
        <w:rPr>
          <w:rFonts w:hint="eastAsia"/>
        </w:rPr>
        <w:t>利圖表</w:t>
      </w:r>
      <w:proofErr w:type="gramEnd"/>
      <w:r>
        <w:rPr>
          <w:rFonts w:hint="eastAsia"/>
        </w:rPr>
        <w:t>分析。</w:t>
      </w:r>
    </w:p>
    <w:p w14:paraId="1CD6E057" w14:textId="2B729058" w:rsidR="00F3505A" w:rsidRDefault="00644438" w:rsidP="00644438">
      <w:pPr>
        <w:pStyle w:val="af3"/>
        <w:ind w:left="240" w:right="240" w:firstLine="480"/>
      </w:pPr>
      <w:bookmarkStart w:id="175" w:name="_Toc202744721"/>
      <w:bookmarkStart w:id="176" w:name="_Toc202744881"/>
      <w:bookmarkStart w:id="177" w:name="_Toc203041003"/>
      <w:r>
        <w:rPr>
          <w:rFonts w:hint="eastAsia"/>
        </w:rPr>
        <w:t>表</w:t>
      </w:r>
      <w:r>
        <w:rPr>
          <w:rFonts w:hint="eastAsia"/>
        </w:rPr>
        <w:t xml:space="preserve"> 4 - </w:t>
      </w:r>
      <w:r>
        <w:fldChar w:fldCharType="begin"/>
      </w:r>
      <w:r>
        <w:instrText xml:space="preserve"> </w:instrText>
      </w:r>
      <w:r>
        <w:rPr>
          <w:rFonts w:hint="eastAsia"/>
        </w:rPr>
        <w:instrText xml:space="preserve">SEQ </w:instrText>
      </w:r>
      <w:r>
        <w:rPr>
          <w:rFonts w:hint="eastAsia"/>
        </w:rPr>
        <w:instrText>表</w:instrText>
      </w:r>
      <w:r>
        <w:rPr>
          <w:rFonts w:hint="eastAsia"/>
        </w:rPr>
        <w:instrText>_4_- \* ARABIC</w:instrText>
      </w:r>
      <w:r>
        <w:instrText xml:space="preserve"> </w:instrText>
      </w:r>
      <w:r>
        <w:fldChar w:fldCharType="separate"/>
      </w:r>
      <w:r w:rsidR="00D1794C">
        <w:rPr>
          <w:noProof/>
        </w:rPr>
        <w:t>2</w:t>
      </w:r>
      <w:r>
        <w:fldChar w:fldCharType="end"/>
      </w:r>
      <w:r>
        <w:t xml:space="preserve"> </w:t>
      </w:r>
      <w:r w:rsidRPr="0009465F">
        <w:rPr>
          <w:rFonts w:hint="eastAsia"/>
        </w:rPr>
        <w:t>停留狀況作圖統計範例</w:t>
      </w:r>
      <w:bookmarkEnd w:id="175"/>
      <w:bookmarkEnd w:id="176"/>
      <w:bookmarkEnd w:id="177"/>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76"/>
        <w:gridCol w:w="1134"/>
        <w:gridCol w:w="2268"/>
        <w:gridCol w:w="1985"/>
        <w:gridCol w:w="2408"/>
      </w:tblGrid>
      <w:tr w:rsidR="00CE22EC" w:rsidRPr="008D46B6" w14:paraId="51DAA806" w14:textId="77777777" w:rsidTr="00887982">
        <w:trPr>
          <w:tblHeader/>
          <w:tblCellSpacing w:w="15" w:type="dxa"/>
        </w:trPr>
        <w:tc>
          <w:tcPr>
            <w:tcW w:w="1231" w:type="dxa"/>
            <w:vAlign w:val="center"/>
            <w:hideMark/>
          </w:tcPr>
          <w:p w14:paraId="7400231D"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進場時間</w:t>
            </w:r>
          </w:p>
        </w:tc>
        <w:tc>
          <w:tcPr>
            <w:tcW w:w="1104" w:type="dxa"/>
            <w:vAlign w:val="center"/>
            <w:hideMark/>
          </w:tcPr>
          <w:p w14:paraId="445001E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出場時間</w:t>
            </w:r>
          </w:p>
        </w:tc>
        <w:tc>
          <w:tcPr>
            <w:tcW w:w="2238" w:type="dxa"/>
            <w:vAlign w:val="center"/>
            <w:hideMark/>
          </w:tcPr>
          <w:p w14:paraId="4C64CF68"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停留時間 (分鐘)</w:t>
            </w:r>
          </w:p>
        </w:tc>
        <w:tc>
          <w:tcPr>
            <w:tcW w:w="1955" w:type="dxa"/>
            <w:vAlign w:val="center"/>
            <w:hideMark/>
          </w:tcPr>
          <w:p w14:paraId="5275AB3C"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停留時間 (小時)</w:t>
            </w:r>
          </w:p>
        </w:tc>
        <w:tc>
          <w:tcPr>
            <w:tcW w:w="2363" w:type="dxa"/>
            <w:vAlign w:val="center"/>
            <w:hideMark/>
          </w:tcPr>
          <w:p w14:paraId="07371091" w14:textId="77777777" w:rsidR="00CE22EC"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所屬區間</w:t>
            </w:r>
            <w:r>
              <w:rPr>
                <w:rFonts w:ascii="標楷體" w:hAnsi="標楷體" w:cs="新細明體" w:hint="eastAsia"/>
                <w:b/>
                <w:bCs/>
                <w:kern w:val="0"/>
                <w:szCs w:val="24"/>
                <w:highlight w:val="lightGray"/>
              </w:rPr>
              <w:t>(小時)</w:t>
            </w:r>
            <w:r w:rsidRPr="008D46B6">
              <w:rPr>
                <w:rFonts w:ascii="標楷體" w:hAnsi="標楷體" w:cs="新細明體"/>
                <w:b/>
                <w:bCs/>
                <w:kern w:val="0"/>
                <w:szCs w:val="24"/>
                <w:highlight w:val="lightGray"/>
              </w:rPr>
              <w:t xml:space="preserve">  </w:t>
            </w:r>
          </w:p>
          <w:p w14:paraId="66833023"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w:t>
            </w:r>
            <w:r>
              <w:rPr>
                <w:rFonts w:ascii="標楷體" w:hAnsi="標楷體" w:cs="新細明體" w:hint="eastAsia"/>
                <w:b/>
                <w:bCs/>
                <w:kern w:val="0"/>
                <w:szCs w:val="24"/>
                <w:highlight w:val="lightGray"/>
              </w:rPr>
              <w:t>每區間為0.25小時</w:t>
            </w:r>
            <w:r w:rsidRPr="008D46B6">
              <w:rPr>
                <w:rFonts w:ascii="標楷體" w:hAnsi="標楷體" w:cs="新細明體"/>
                <w:b/>
                <w:bCs/>
                <w:kern w:val="0"/>
                <w:szCs w:val="24"/>
                <w:highlight w:val="lightGray"/>
              </w:rPr>
              <w:t>)</w:t>
            </w:r>
          </w:p>
        </w:tc>
      </w:tr>
      <w:tr w:rsidR="00CE22EC" w:rsidRPr="008D46B6" w14:paraId="40EEFEFC" w14:textId="77777777" w:rsidTr="00887982">
        <w:trPr>
          <w:tblCellSpacing w:w="15" w:type="dxa"/>
        </w:trPr>
        <w:tc>
          <w:tcPr>
            <w:tcW w:w="1231" w:type="dxa"/>
            <w:vAlign w:val="center"/>
            <w:hideMark/>
          </w:tcPr>
          <w:p w14:paraId="4C6CCAF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8:10</w:t>
            </w:r>
          </w:p>
        </w:tc>
        <w:tc>
          <w:tcPr>
            <w:tcW w:w="1104" w:type="dxa"/>
            <w:vAlign w:val="center"/>
            <w:hideMark/>
          </w:tcPr>
          <w:p w14:paraId="04B25473"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7:30</w:t>
            </w:r>
          </w:p>
        </w:tc>
        <w:tc>
          <w:tcPr>
            <w:tcW w:w="2238" w:type="dxa"/>
            <w:vAlign w:val="center"/>
            <w:hideMark/>
          </w:tcPr>
          <w:p w14:paraId="485E6B8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560</w:t>
            </w:r>
          </w:p>
        </w:tc>
        <w:tc>
          <w:tcPr>
            <w:tcW w:w="1955" w:type="dxa"/>
            <w:vAlign w:val="center"/>
            <w:hideMark/>
          </w:tcPr>
          <w:p w14:paraId="6950439A"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9.33</w:t>
            </w:r>
          </w:p>
        </w:tc>
        <w:tc>
          <w:tcPr>
            <w:tcW w:w="2363" w:type="dxa"/>
            <w:vAlign w:val="center"/>
            <w:hideMark/>
          </w:tcPr>
          <w:p w14:paraId="473E6D2C"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9.25~9.5</w:t>
            </w:r>
          </w:p>
        </w:tc>
      </w:tr>
      <w:tr w:rsidR="00CE22EC" w:rsidRPr="008D46B6" w14:paraId="6553C23A" w14:textId="77777777" w:rsidTr="00887982">
        <w:trPr>
          <w:tblCellSpacing w:w="15" w:type="dxa"/>
        </w:trPr>
        <w:tc>
          <w:tcPr>
            <w:tcW w:w="1231" w:type="dxa"/>
            <w:vAlign w:val="center"/>
            <w:hideMark/>
          </w:tcPr>
          <w:p w14:paraId="2BB8E6C2"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9:00</w:t>
            </w:r>
          </w:p>
        </w:tc>
        <w:tc>
          <w:tcPr>
            <w:tcW w:w="1104" w:type="dxa"/>
            <w:vAlign w:val="center"/>
            <w:hideMark/>
          </w:tcPr>
          <w:p w14:paraId="6F7978D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9:45</w:t>
            </w:r>
          </w:p>
        </w:tc>
        <w:tc>
          <w:tcPr>
            <w:tcW w:w="2238" w:type="dxa"/>
            <w:vAlign w:val="center"/>
            <w:hideMark/>
          </w:tcPr>
          <w:p w14:paraId="221CC9B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45</w:t>
            </w:r>
          </w:p>
        </w:tc>
        <w:tc>
          <w:tcPr>
            <w:tcW w:w="1955" w:type="dxa"/>
            <w:vAlign w:val="center"/>
            <w:hideMark/>
          </w:tcPr>
          <w:p w14:paraId="45721DCF"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w:t>
            </w:r>
          </w:p>
        </w:tc>
        <w:tc>
          <w:tcPr>
            <w:tcW w:w="2363" w:type="dxa"/>
            <w:vAlign w:val="center"/>
            <w:hideMark/>
          </w:tcPr>
          <w:p w14:paraId="45EE62DE"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1.0</w:t>
            </w:r>
          </w:p>
        </w:tc>
      </w:tr>
      <w:tr w:rsidR="00CE22EC" w:rsidRPr="008D46B6" w14:paraId="0C603089" w14:textId="77777777" w:rsidTr="00887982">
        <w:trPr>
          <w:tblCellSpacing w:w="15" w:type="dxa"/>
        </w:trPr>
        <w:tc>
          <w:tcPr>
            <w:tcW w:w="1231" w:type="dxa"/>
            <w:vAlign w:val="center"/>
            <w:hideMark/>
          </w:tcPr>
          <w:p w14:paraId="594F1445"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2:20</w:t>
            </w:r>
          </w:p>
        </w:tc>
        <w:tc>
          <w:tcPr>
            <w:tcW w:w="1104" w:type="dxa"/>
            <w:vAlign w:val="center"/>
            <w:hideMark/>
          </w:tcPr>
          <w:p w14:paraId="49C975CE"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3:40</w:t>
            </w:r>
          </w:p>
        </w:tc>
        <w:tc>
          <w:tcPr>
            <w:tcW w:w="2238" w:type="dxa"/>
            <w:vAlign w:val="center"/>
            <w:hideMark/>
          </w:tcPr>
          <w:p w14:paraId="50B93867"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0</w:t>
            </w:r>
          </w:p>
        </w:tc>
        <w:tc>
          <w:tcPr>
            <w:tcW w:w="1955" w:type="dxa"/>
            <w:vAlign w:val="center"/>
            <w:hideMark/>
          </w:tcPr>
          <w:p w14:paraId="6CB595B7"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33</w:t>
            </w:r>
          </w:p>
        </w:tc>
        <w:tc>
          <w:tcPr>
            <w:tcW w:w="2363" w:type="dxa"/>
            <w:vAlign w:val="center"/>
            <w:hideMark/>
          </w:tcPr>
          <w:p w14:paraId="0D3D869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25~1.5</w:t>
            </w:r>
          </w:p>
        </w:tc>
      </w:tr>
      <w:tr w:rsidR="00CE22EC" w:rsidRPr="008D46B6" w14:paraId="7264A210" w14:textId="77777777" w:rsidTr="00887982">
        <w:trPr>
          <w:tblCellSpacing w:w="15" w:type="dxa"/>
        </w:trPr>
        <w:tc>
          <w:tcPr>
            <w:tcW w:w="1231" w:type="dxa"/>
            <w:vAlign w:val="center"/>
            <w:hideMark/>
          </w:tcPr>
          <w:p w14:paraId="6132B2A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0</w:t>
            </w:r>
          </w:p>
        </w:tc>
        <w:tc>
          <w:tcPr>
            <w:tcW w:w="1104" w:type="dxa"/>
            <w:vAlign w:val="center"/>
            <w:hideMark/>
          </w:tcPr>
          <w:p w14:paraId="70FCF4C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6:10</w:t>
            </w:r>
          </w:p>
        </w:tc>
        <w:tc>
          <w:tcPr>
            <w:tcW w:w="2238" w:type="dxa"/>
            <w:vAlign w:val="center"/>
            <w:hideMark/>
          </w:tcPr>
          <w:p w14:paraId="33467784"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500</w:t>
            </w:r>
          </w:p>
        </w:tc>
        <w:tc>
          <w:tcPr>
            <w:tcW w:w="1955" w:type="dxa"/>
            <w:vAlign w:val="center"/>
            <w:hideMark/>
          </w:tcPr>
          <w:p w14:paraId="3163CFE8"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33</w:t>
            </w:r>
          </w:p>
        </w:tc>
        <w:tc>
          <w:tcPr>
            <w:tcW w:w="2363" w:type="dxa"/>
            <w:vAlign w:val="center"/>
            <w:hideMark/>
          </w:tcPr>
          <w:p w14:paraId="5D2BBFA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25~8.5</w:t>
            </w:r>
          </w:p>
        </w:tc>
      </w:tr>
      <w:tr w:rsidR="00CE22EC" w:rsidRPr="008D46B6" w14:paraId="394C82DE" w14:textId="77777777" w:rsidTr="00887982">
        <w:trPr>
          <w:tblCellSpacing w:w="15" w:type="dxa"/>
        </w:trPr>
        <w:tc>
          <w:tcPr>
            <w:tcW w:w="1231" w:type="dxa"/>
            <w:vAlign w:val="center"/>
            <w:hideMark/>
          </w:tcPr>
          <w:p w14:paraId="19AA40B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4:10</w:t>
            </w:r>
          </w:p>
        </w:tc>
        <w:tc>
          <w:tcPr>
            <w:tcW w:w="1104" w:type="dxa"/>
            <w:vAlign w:val="center"/>
            <w:hideMark/>
          </w:tcPr>
          <w:p w14:paraId="338089F6"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4:35</w:t>
            </w:r>
          </w:p>
        </w:tc>
        <w:tc>
          <w:tcPr>
            <w:tcW w:w="2238" w:type="dxa"/>
            <w:vAlign w:val="center"/>
            <w:hideMark/>
          </w:tcPr>
          <w:p w14:paraId="65397D07"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25</w:t>
            </w:r>
          </w:p>
        </w:tc>
        <w:tc>
          <w:tcPr>
            <w:tcW w:w="1955" w:type="dxa"/>
            <w:vAlign w:val="center"/>
            <w:hideMark/>
          </w:tcPr>
          <w:p w14:paraId="697E6D8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42</w:t>
            </w:r>
          </w:p>
        </w:tc>
        <w:tc>
          <w:tcPr>
            <w:tcW w:w="2363" w:type="dxa"/>
            <w:vAlign w:val="center"/>
            <w:hideMark/>
          </w:tcPr>
          <w:p w14:paraId="323BC04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25~0.5</w:t>
            </w:r>
          </w:p>
        </w:tc>
      </w:tr>
    </w:tbl>
    <w:p w14:paraId="7E4AAC3D" w14:textId="7DF5C7C7" w:rsidR="00F83FE9" w:rsidRDefault="004B4EB8" w:rsidP="00C23240">
      <w:pPr>
        <w:ind w:leftChars="-59" w:left="-142" w:right="240" w:firstLine="480"/>
      </w:pPr>
      <w:r>
        <w:rPr>
          <w:rFonts w:hint="eastAsia"/>
        </w:rPr>
        <w:t>在視覺化呈現上，本研究採用長條圖標示每</w:t>
      </w:r>
      <w:proofErr w:type="gramStart"/>
      <w:r>
        <w:rPr>
          <w:rFonts w:hint="eastAsia"/>
        </w:rPr>
        <w:t>個</w:t>
      </w:r>
      <w:proofErr w:type="gramEnd"/>
      <w:r>
        <w:rPr>
          <w:rFonts w:hint="eastAsia"/>
        </w:rPr>
        <w:t>停留時間區間的平均進出紀錄數，並</w:t>
      </w:r>
      <w:proofErr w:type="gramStart"/>
      <w:r>
        <w:rPr>
          <w:rFonts w:hint="eastAsia"/>
        </w:rPr>
        <w:t>特別</w:t>
      </w:r>
      <w:proofErr w:type="gramEnd"/>
      <w:r>
        <w:rPr>
          <w:rFonts w:hint="eastAsia"/>
        </w:rPr>
        <w:t>以顏色區分</w:t>
      </w:r>
      <w:r>
        <w:rPr>
          <w:rFonts w:hint="eastAsia"/>
        </w:rPr>
        <w:t>0.5</w:t>
      </w:r>
      <w:r>
        <w:rPr>
          <w:rFonts w:hint="eastAsia"/>
        </w:rPr>
        <w:t>至</w:t>
      </w:r>
      <w:r>
        <w:rPr>
          <w:rFonts w:hint="eastAsia"/>
        </w:rPr>
        <w:t>1</w:t>
      </w:r>
      <w:r>
        <w:rPr>
          <w:rFonts w:hint="eastAsia"/>
        </w:rPr>
        <w:t>小時的「短時停留」及</w:t>
      </w:r>
      <w:r>
        <w:rPr>
          <w:rFonts w:hint="eastAsia"/>
        </w:rPr>
        <w:t>6</w:t>
      </w:r>
      <w:r>
        <w:rPr>
          <w:rFonts w:hint="eastAsia"/>
        </w:rPr>
        <w:t>至</w:t>
      </w:r>
      <w:r>
        <w:rPr>
          <w:rFonts w:hint="eastAsia"/>
        </w:rPr>
        <w:t>10</w:t>
      </w:r>
      <w:r>
        <w:rPr>
          <w:rFonts w:hint="eastAsia"/>
        </w:rPr>
        <w:t>小時的「長時停留」區間</w:t>
      </w:r>
      <w:r w:rsidR="00CE22EC">
        <w:rPr>
          <w:rFonts w:hint="eastAsia"/>
        </w:rPr>
        <w:t>，</w:t>
      </w:r>
      <w:r>
        <w:rPr>
          <w:rFonts w:hint="eastAsia"/>
        </w:rPr>
        <w:t>圖表同時標</w:t>
      </w:r>
      <w:proofErr w:type="gramStart"/>
      <w:r>
        <w:rPr>
          <w:rFonts w:hint="eastAsia"/>
        </w:rPr>
        <w:t>註</w:t>
      </w:r>
      <w:proofErr w:type="gramEnd"/>
      <w:r>
        <w:rPr>
          <w:rFonts w:hint="eastAsia"/>
        </w:rPr>
        <w:t>0</w:t>
      </w:r>
      <w:proofErr w:type="gramStart"/>
      <w:r>
        <w:rPr>
          <w:rFonts w:hint="eastAsia"/>
        </w:rPr>
        <w:t>–</w:t>
      </w:r>
      <w:proofErr w:type="gramEnd"/>
      <w:r>
        <w:rPr>
          <w:rFonts w:hint="eastAsia"/>
        </w:rPr>
        <w:t>16</w:t>
      </w:r>
      <w:r>
        <w:rPr>
          <w:rFonts w:hint="eastAsia"/>
        </w:rPr>
        <w:t>小時停留資料的覆蓋率百分比</w:t>
      </w:r>
      <w:r w:rsidR="00CE22EC">
        <w:rPr>
          <w:rFonts w:hint="eastAsia"/>
        </w:rPr>
        <w:t>，以確認此圖表是否足夠反應大部分的使用情況</w:t>
      </w:r>
      <w:r w:rsidR="001E0E06">
        <w:rPr>
          <w:rFonts w:hint="eastAsia"/>
        </w:rPr>
        <w:t>，</w:t>
      </w:r>
      <w:r>
        <w:rPr>
          <w:rFonts w:hint="eastAsia"/>
        </w:rPr>
        <w:t>揭示校園整體停留時間的分布外，也能比較不同月份的季節性趨勢，並提供管理單位對於短時與長時需求族群的配置依據。其後，本研究更進一步於</w:t>
      </w:r>
      <w:r>
        <w:rPr>
          <w:rFonts w:hint="eastAsia"/>
        </w:rPr>
        <w:t>4.6.2</w:t>
      </w:r>
      <w:proofErr w:type="gramStart"/>
      <w:r w:rsidR="00A16646">
        <w:rPr>
          <w:rFonts w:hint="eastAsia"/>
        </w:rPr>
        <w:t>分析</w:t>
      </w:r>
      <w:r>
        <w:rPr>
          <w:rFonts w:hint="eastAsia"/>
        </w:rPr>
        <w:t>依票種</w:t>
      </w:r>
      <w:proofErr w:type="gramEnd"/>
      <w:r>
        <w:rPr>
          <w:rFonts w:hint="eastAsia"/>
        </w:rPr>
        <w:t>分群的停留行為，以豐富校園停車管理的決策支援。</w:t>
      </w:r>
    </w:p>
    <w:p w14:paraId="394C8751" w14:textId="77777777" w:rsidR="008E35E5" w:rsidRDefault="008E35E5" w:rsidP="008E35E5">
      <w:pPr>
        <w:ind w:leftChars="0" w:left="0" w:right="240" w:firstLineChars="0" w:firstLine="0"/>
      </w:pPr>
      <w:r>
        <w:rPr>
          <w:noProof/>
        </w:rPr>
        <w:lastRenderedPageBreak/>
        <w:drawing>
          <wp:inline distT="0" distB="0" distL="0" distR="0" wp14:anchorId="2BD24952" wp14:editId="3D5392D3">
            <wp:extent cx="5760085" cy="2845578"/>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7F009B0" w14:textId="12F9A7F7" w:rsidR="008E35E5" w:rsidRPr="006866F0" w:rsidRDefault="00584E6B" w:rsidP="00584E6B">
      <w:pPr>
        <w:pStyle w:val="af3"/>
        <w:ind w:left="240" w:right="240" w:firstLine="480"/>
      </w:pPr>
      <w:bookmarkStart w:id="178" w:name="_Toc202743497"/>
      <w:bookmarkStart w:id="179" w:name="_Toc20304104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24</w:t>
      </w:r>
      <w:r>
        <w:fldChar w:fldCharType="end"/>
      </w:r>
      <w:r>
        <w:t xml:space="preserve"> </w:t>
      </w:r>
      <w:r w:rsidRPr="004013BB">
        <w:rPr>
          <w:rFonts w:hint="eastAsia"/>
        </w:rPr>
        <w:t>民國</w:t>
      </w:r>
      <w:r w:rsidRPr="004013BB">
        <w:rPr>
          <w:rFonts w:hint="eastAsia"/>
        </w:rPr>
        <w:t>113</w:t>
      </w:r>
      <w:r w:rsidRPr="004013BB">
        <w:rPr>
          <w:rFonts w:hint="eastAsia"/>
        </w:rPr>
        <w:t>年</w:t>
      </w:r>
      <w:r w:rsidRPr="004013BB">
        <w:rPr>
          <w:rFonts w:hint="eastAsia"/>
        </w:rPr>
        <w:t>1</w:t>
      </w:r>
      <w:r w:rsidRPr="004013BB">
        <w:rPr>
          <w:rFonts w:hint="eastAsia"/>
        </w:rPr>
        <w:t>月停留時間統計分布</w:t>
      </w:r>
      <w:bookmarkEnd w:id="178"/>
      <w:bookmarkEnd w:id="179"/>
    </w:p>
    <w:p w14:paraId="5EB087EB" w14:textId="77777777" w:rsidR="008E35E5" w:rsidRPr="00B924A2" w:rsidRDefault="008E35E5" w:rsidP="008E35E5">
      <w:pPr>
        <w:ind w:leftChars="0" w:left="0" w:right="240" w:firstLineChars="0" w:firstLine="0"/>
      </w:pPr>
      <w:r>
        <w:rPr>
          <w:noProof/>
        </w:rPr>
        <w:drawing>
          <wp:inline distT="0" distB="0" distL="0" distR="0" wp14:anchorId="4A347FCB" wp14:editId="5B17721A">
            <wp:extent cx="5760085" cy="2845578"/>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BCB1684" w14:textId="638F2A01" w:rsidR="00584E6B" w:rsidRPr="006866F0" w:rsidRDefault="00584E6B" w:rsidP="00584E6B">
      <w:pPr>
        <w:pStyle w:val="af3"/>
        <w:ind w:left="240" w:right="240" w:firstLine="480"/>
      </w:pPr>
      <w:bookmarkStart w:id="180" w:name="_Toc202743498"/>
      <w:bookmarkStart w:id="181" w:name="_Toc203041044"/>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25</w:t>
      </w:r>
      <w:r>
        <w:fldChar w:fldCharType="end"/>
      </w:r>
      <w:r>
        <w:t xml:space="preserve"> </w:t>
      </w:r>
      <w:r w:rsidRPr="004013BB">
        <w:rPr>
          <w:rFonts w:hint="eastAsia"/>
        </w:rPr>
        <w:t>民國</w:t>
      </w:r>
      <w:r w:rsidRPr="004013BB">
        <w:rPr>
          <w:rFonts w:hint="eastAsia"/>
        </w:rPr>
        <w:t>113</w:t>
      </w:r>
      <w:r w:rsidRPr="004013BB">
        <w:rPr>
          <w:rFonts w:hint="eastAsia"/>
        </w:rPr>
        <w:t>年</w:t>
      </w:r>
      <w:r w:rsidR="008D6C78">
        <w:rPr>
          <w:rFonts w:hint="eastAsia"/>
        </w:rPr>
        <w:t>2</w:t>
      </w:r>
      <w:r w:rsidRPr="004013BB">
        <w:rPr>
          <w:rFonts w:hint="eastAsia"/>
        </w:rPr>
        <w:t>月停留時間統計分布</w:t>
      </w:r>
      <w:bookmarkEnd w:id="180"/>
      <w:bookmarkEnd w:id="181"/>
    </w:p>
    <w:p w14:paraId="030878C9" w14:textId="77777777" w:rsidR="008E35E5" w:rsidRPr="00567520" w:rsidRDefault="008E35E5" w:rsidP="008E35E5">
      <w:pPr>
        <w:ind w:leftChars="0" w:left="0" w:right="240" w:firstLineChars="0" w:firstLine="0"/>
      </w:pPr>
      <w:r>
        <w:rPr>
          <w:noProof/>
        </w:rPr>
        <w:lastRenderedPageBreak/>
        <w:drawing>
          <wp:inline distT="0" distB="0" distL="0" distR="0" wp14:anchorId="2D8123BE" wp14:editId="4E44F0C3">
            <wp:extent cx="5760085" cy="2845578"/>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92B9201" w14:textId="3B767DAD" w:rsidR="00584E6B" w:rsidRPr="006866F0" w:rsidRDefault="00584E6B" w:rsidP="00584E6B">
      <w:pPr>
        <w:pStyle w:val="af3"/>
        <w:ind w:left="240" w:right="240" w:firstLine="480"/>
      </w:pPr>
      <w:bookmarkStart w:id="182" w:name="_Toc202743499"/>
      <w:bookmarkStart w:id="183" w:name="_Toc20304104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26</w:t>
      </w:r>
      <w:r>
        <w:fldChar w:fldCharType="end"/>
      </w:r>
      <w:r>
        <w:t xml:space="preserve"> </w:t>
      </w:r>
      <w:r w:rsidRPr="004013BB">
        <w:rPr>
          <w:rFonts w:hint="eastAsia"/>
        </w:rPr>
        <w:t>民國</w:t>
      </w:r>
      <w:r w:rsidRPr="004013BB">
        <w:rPr>
          <w:rFonts w:hint="eastAsia"/>
        </w:rPr>
        <w:t>113</w:t>
      </w:r>
      <w:r w:rsidRPr="004013BB">
        <w:rPr>
          <w:rFonts w:hint="eastAsia"/>
        </w:rPr>
        <w:t>年</w:t>
      </w:r>
      <w:r w:rsidR="008D6C78">
        <w:t>3</w:t>
      </w:r>
      <w:r w:rsidRPr="004013BB">
        <w:rPr>
          <w:rFonts w:hint="eastAsia"/>
        </w:rPr>
        <w:t>月停留時間統計分布</w:t>
      </w:r>
      <w:bookmarkEnd w:id="182"/>
      <w:bookmarkEnd w:id="183"/>
    </w:p>
    <w:p w14:paraId="7E74832E" w14:textId="77777777" w:rsidR="008E35E5" w:rsidRPr="00567520" w:rsidRDefault="008E35E5" w:rsidP="008E35E5">
      <w:pPr>
        <w:ind w:leftChars="0" w:left="0" w:right="240" w:firstLineChars="0" w:firstLine="0"/>
      </w:pPr>
      <w:r>
        <w:rPr>
          <w:noProof/>
        </w:rPr>
        <w:drawing>
          <wp:inline distT="0" distB="0" distL="0" distR="0" wp14:anchorId="45D54048" wp14:editId="210FE306">
            <wp:extent cx="5760085" cy="284557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78D1836" w14:textId="30C82860" w:rsidR="00584E6B" w:rsidRPr="006866F0" w:rsidRDefault="00584E6B" w:rsidP="00584E6B">
      <w:pPr>
        <w:pStyle w:val="af3"/>
        <w:ind w:left="240" w:right="240" w:firstLine="480"/>
      </w:pPr>
      <w:bookmarkStart w:id="184" w:name="_Toc202743500"/>
      <w:bookmarkStart w:id="185" w:name="_Toc20304104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27</w:t>
      </w:r>
      <w:r>
        <w:fldChar w:fldCharType="end"/>
      </w:r>
      <w:r>
        <w:t xml:space="preserve"> </w:t>
      </w:r>
      <w:r w:rsidRPr="004013BB">
        <w:rPr>
          <w:rFonts w:hint="eastAsia"/>
        </w:rPr>
        <w:t>民國</w:t>
      </w:r>
      <w:r w:rsidRPr="004013BB">
        <w:rPr>
          <w:rFonts w:hint="eastAsia"/>
        </w:rPr>
        <w:t>113</w:t>
      </w:r>
      <w:r w:rsidRPr="004013BB">
        <w:rPr>
          <w:rFonts w:hint="eastAsia"/>
        </w:rPr>
        <w:t>年</w:t>
      </w:r>
      <w:r w:rsidR="008D6C78">
        <w:t>4</w:t>
      </w:r>
      <w:r w:rsidRPr="004013BB">
        <w:rPr>
          <w:rFonts w:hint="eastAsia"/>
        </w:rPr>
        <w:t>月停留時間統計分布</w:t>
      </w:r>
      <w:bookmarkEnd w:id="184"/>
      <w:bookmarkEnd w:id="185"/>
    </w:p>
    <w:p w14:paraId="6ECA24E4" w14:textId="77777777" w:rsidR="008E35E5" w:rsidRPr="00567520" w:rsidRDefault="008E35E5" w:rsidP="008E35E5">
      <w:pPr>
        <w:ind w:leftChars="0" w:left="0" w:right="240" w:firstLineChars="0" w:firstLine="0"/>
      </w:pPr>
      <w:r>
        <w:rPr>
          <w:noProof/>
        </w:rPr>
        <w:lastRenderedPageBreak/>
        <w:drawing>
          <wp:inline distT="0" distB="0" distL="0" distR="0" wp14:anchorId="798520FD" wp14:editId="034F7284">
            <wp:extent cx="5760085" cy="2845578"/>
            <wp:effectExtent l="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AE6C660" w14:textId="31E2B17E" w:rsidR="00584E6B" w:rsidRPr="006866F0" w:rsidRDefault="00584E6B" w:rsidP="00584E6B">
      <w:pPr>
        <w:pStyle w:val="af3"/>
        <w:ind w:left="240" w:right="240" w:firstLine="480"/>
      </w:pPr>
      <w:bookmarkStart w:id="186" w:name="_Toc202743501"/>
      <w:bookmarkStart w:id="187" w:name="_Toc203041047"/>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28</w:t>
      </w:r>
      <w:r>
        <w:fldChar w:fldCharType="end"/>
      </w:r>
      <w:r>
        <w:t xml:space="preserve"> </w:t>
      </w:r>
      <w:r w:rsidRPr="004013BB">
        <w:rPr>
          <w:rFonts w:hint="eastAsia"/>
        </w:rPr>
        <w:t>民國</w:t>
      </w:r>
      <w:r w:rsidRPr="004013BB">
        <w:rPr>
          <w:rFonts w:hint="eastAsia"/>
        </w:rPr>
        <w:t>113</w:t>
      </w:r>
      <w:r w:rsidRPr="004013BB">
        <w:rPr>
          <w:rFonts w:hint="eastAsia"/>
        </w:rPr>
        <w:t>年</w:t>
      </w:r>
      <w:r w:rsidR="008D6C78">
        <w:t>5</w:t>
      </w:r>
      <w:r w:rsidRPr="004013BB">
        <w:rPr>
          <w:rFonts w:hint="eastAsia"/>
        </w:rPr>
        <w:t>月停留時間統計分布</w:t>
      </w:r>
      <w:bookmarkEnd w:id="186"/>
      <w:bookmarkEnd w:id="187"/>
    </w:p>
    <w:p w14:paraId="11418334" w14:textId="77777777" w:rsidR="008E35E5" w:rsidRPr="00567520" w:rsidRDefault="008E35E5" w:rsidP="008E35E5">
      <w:pPr>
        <w:ind w:leftChars="0" w:left="0" w:right="240" w:firstLineChars="0" w:firstLine="0"/>
      </w:pPr>
      <w:r>
        <w:rPr>
          <w:noProof/>
        </w:rPr>
        <w:drawing>
          <wp:inline distT="0" distB="0" distL="0" distR="0" wp14:anchorId="19E8D4F3" wp14:editId="143E1B17">
            <wp:extent cx="5760085" cy="2845578"/>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FDB2AEA" w14:textId="5938C5A4" w:rsidR="00584E6B" w:rsidRPr="006866F0" w:rsidRDefault="00584E6B" w:rsidP="00584E6B">
      <w:pPr>
        <w:pStyle w:val="af3"/>
        <w:ind w:left="240" w:right="240" w:firstLine="480"/>
      </w:pPr>
      <w:bookmarkStart w:id="188" w:name="_Toc202743502"/>
      <w:bookmarkStart w:id="189" w:name="_Toc203041048"/>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29</w:t>
      </w:r>
      <w:r>
        <w:fldChar w:fldCharType="end"/>
      </w:r>
      <w:r>
        <w:t xml:space="preserve"> </w:t>
      </w:r>
      <w:r w:rsidRPr="004013BB">
        <w:rPr>
          <w:rFonts w:hint="eastAsia"/>
        </w:rPr>
        <w:t>民國</w:t>
      </w:r>
      <w:r w:rsidRPr="004013BB">
        <w:rPr>
          <w:rFonts w:hint="eastAsia"/>
        </w:rPr>
        <w:t>113</w:t>
      </w:r>
      <w:r w:rsidRPr="004013BB">
        <w:rPr>
          <w:rFonts w:hint="eastAsia"/>
        </w:rPr>
        <w:t>年</w:t>
      </w:r>
      <w:r w:rsidR="008D6C78">
        <w:t>6</w:t>
      </w:r>
      <w:r w:rsidRPr="004013BB">
        <w:rPr>
          <w:rFonts w:hint="eastAsia"/>
        </w:rPr>
        <w:t>月停留時間統計分布</w:t>
      </w:r>
      <w:bookmarkEnd w:id="188"/>
      <w:bookmarkEnd w:id="189"/>
    </w:p>
    <w:p w14:paraId="26CE81A3" w14:textId="77777777" w:rsidR="008E35E5" w:rsidRPr="00567520" w:rsidRDefault="008E35E5" w:rsidP="008E35E5">
      <w:pPr>
        <w:ind w:leftChars="0" w:left="0" w:right="240" w:firstLineChars="0" w:firstLine="0"/>
      </w:pPr>
      <w:r>
        <w:rPr>
          <w:noProof/>
        </w:rPr>
        <w:lastRenderedPageBreak/>
        <w:drawing>
          <wp:inline distT="0" distB="0" distL="0" distR="0" wp14:anchorId="2DA1FD4D" wp14:editId="3A7F3270">
            <wp:extent cx="5760085" cy="2845578"/>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02554D56" w14:textId="008E30A3" w:rsidR="00584E6B" w:rsidRPr="006866F0" w:rsidRDefault="00584E6B" w:rsidP="00584E6B">
      <w:pPr>
        <w:pStyle w:val="af3"/>
        <w:ind w:left="240" w:right="240" w:firstLine="480"/>
      </w:pPr>
      <w:bookmarkStart w:id="190" w:name="_Toc202743503"/>
      <w:bookmarkStart w:id="191" w:name="_Toc20304104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30</w:t>
      </w:r>
      <w:r>
        <w:fldChar w:fldCharType="end"/>
      </w:r>
      <w:r>
        <w:t xml:space="preserve"> </w:t>
      </w:r>
      <w:r w:rsidRPr="004013BB">
        <w:rPr>
          <w:rFonts w:hint="eastAsia"/>
        </w:rPr>
        <w:t>民國</w:t>
      </w:r>
      <w:r w:rsidRPr="004013BB">
        <w:rPr>
          <w:rFonts w:hint="eastAsia"/>
        </w:rPr>
        <w:t>113</w:t>
      </w:r>
      <w:r w:rsidRPr="004013BB">
        <w:rPr>
          <w:rFonts w:hint="eastAsia"/>
        </w:rPr>
        <w:t>年</w:t>
      </w:r>
      <w:r w:rsidR="008D6C78">
        <w:t>7</w:t>
      </w:r>
      <w:r w:rsidRPr="004013BB">
        <w:rPr>
          <w:rFonts w:hint="eastAsia"/>
        </w:rPr>
        <w:t>月停留時間統計分布</w:t>
      </w:r>
      <w:bookmarkEnd w:id="190"/>
      <w:bookmarkEnd w:id="191"/>
    </w:p>
    <w:p w14:paraId="294B03E0" w14:textId="77777777" w:rsidR="008E35E5" w:rsidRPr="00567520" w:rsidRDefault="008E35E5" w:rsidP="008E35E5">
      <w:pPr>
        <w:ind w:leftChars="0" w:left="0" w:right="240" w:firstLineChars="0" w:firstLine="0"/>
      </w:pPr>
      <w:r>
        <w:rPr>
          <w:noProof/>
        </w:rPr>
        <w:drawing>
          <wp:inline distT="0" distB="0" distL="0" distR="0" wp14:anchorId="3CBEC6C2" wp14:editId="7DDBD2AB">
            <wp:extent cx="5760085" cy="2845578"/>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D84847B" w14:textId="7F25D9E0" w:rsidR="00584E6B" w:rsidRPr="006866F0" w:rsidRDefault="00584E6B" w:rsidP="00584E6B">
      <w:pPr>
        <w:pStyle w:val="af3"/>
        <w:ind w:left="240" w:right="240" w:firstLine="480"/>
      </w:pPr>
      <w:bookmarkStart w:id="192" w:name="_Toc202743504"/>
      <w:bookmarkStart w:id="193" w:name="_Toc20304105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31</w:t>
      </w:r>
      <w:r>
        <w:fldChar w:fldCharType="end"/>
      </w:r>
      <w:r>
        <w:t xml:space="preserve"> </w:t>
      </w:r>
      <w:r w:rsidRPr="004013BB">
        <w:rPr>
          <w:rFonts w:hint="eastAsia"/>
        </w:rPr>
        <w:t>民國</w:t>
      </w:r>
      <w:r w:rsidRPr="004013BB">
        <w:rPr>
          <w:rFonts w:hint="eastAsia"/>
        </w:rPr>
        <w:t>113</w:t>
      </w:r>
      <w:r w:rsidRPr="004013BB">
        <w:rPr>
          <w:rFonts w:hint="eastAsia"/>
        </w:rPr>
        <w:t>年</w:t>
      </w:r>
      <w:r w:rsidR="008D6C78">
        <w:t>8</w:t>
      </w:r>
      <w:r w:rsidRPr="004013BB">
        <w:rPr>
          <w:rFonts w:hint="eastAsia"/>
        </w:rPr>
        <w:t>月停留時間統計分布</w:t>
      </w:r>
      <w:bookmarkEnd w:id="192"/>
      <w:bookmarkEnd w:id="193"/>
    </w:p>
    <w:p w14:paraId="67E4F5AD" w14:textId="77777777" w:rsidR="008E35E5" w:rsidRPr="00567520" w:rsidRDefault="008E35E5" w:rsidP="008E35E5">
      <w:pPr>
        <w:ind w:leftChars="0" w:left="0" w:right="240" w:firstLineChars="0" w:firstLine="0"/>
      </w:pPr>
      <w:r>
        <w:rPr>
          <w:noProof/>
        </w:rPr>
        <w:lastRenderedPageBreak/>
        <w:drawing>
          <wp:inline distT="0" distB="0" distL="0" distR="0" wp14:anchorId="752DF449" wp14:editId="7F01929F">
            <wp:extent cx="5760085" cy="2845578"/>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6D5F069" w14:textId="30E01CEC" w:rsidR="00584E6B" w:rsidRPr="006866F0" w:rsidRDefault="00584E6B" w:rsidP="00584E6B">
      <w:pPr>
        <w:pStyle w:val="af3"/>
        <w:ind w:left="240" w:right="240" w:firstLine="480"/>
      </w:pPr>
      <w:bookmarkStart w:id="194" w:name="_Toc202743505"/>
      <w:bookmarkStart w:id="195" w:name="_Toc203041051"/>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32</w:t>
      </w:r>
      <w:r>
        <w:fldChar w:fldCharType="end"/>
      </w:r>
      <w:r>
        <w:t xml:space="preserve"> </w:t>
      </w:r>
      <w:r w:rsidRPr="004013BB">
        <w:rPr>
          <w:rFonts w:hint="eastAsia"/>
        </w:rPr>
        <w:t>民國</w:t>
      </w:r>
      <w:r w:rsidRPr="004013BB">
        <w:rPr>
          <w:rFonts w:hint="eastAsia"/>
        </w:rPr>
        <w:t>113</w:t>
      </w:r>
      <w:r w:rsidRPr="004013BB">
        <w:rPr>
          <w:rFonts w:hint="eastAsia"/>
        </w:rPr>
        <w:t>年</w:t>
      </w:r>
      <w:r w:rsidR="008D6C78">
        <w:t>9</w:t>
      </w:r>
      <w:r w:rsidRPr="004013BB">
        <w:rPr>
          <w:rFonts w:hint="eastAsia"/>
        </w:rPr>
        <w:t>月停留時間統計分布</w:t>
      </w:r>
      <w:bookmarkEnd w:id="194"/>
      <w:bookmarkEnd w:id="195"/>
    </w:p>
    <w:p w14:paraId="25E69BD2" w14:textId="77777777" w:rsidR="008E35E5" w:rsidRPr="00567520" w:rsidRDefault="008E35E5" w:rsidP="008E35E5">
      <w:pPr>
        <w:ind w:leftChars="0" w:left="0" w:right="240" w:firstLineChars="0" w:firstLine="0"/>
      </w:pPr>
      <w:r>
        <w:rPr>
          <w:noProof/>
        </w:rPr>
        <w:drawing>
          <wp:inline distT="0" distB="0" distL="0" distR="0" wp14:anchorId="7A62D292" wp14:editId="3C353223">
            <wp:extent cx="5760085" cy="2845578"/>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E9936BD" w14:textId="0BC569F7" w:rsidR="00584E6B" w:rsidRPr="006866F0" w:rsidRDefault="00584E6B" w:rsidP="00584E6B">
      <w:pPr>
        <w:pStyle w:val="af3"/>
        <w:ind w:left="240" w:right="240" w:firstLine="480"/>
      </w:pPr>
      <w:bookmarkStart w:id="196" w:name="_Toc202743506"/>
      <w:bookmarkStart w:id="197" w:name="_Toc203041052"/>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33</w:t>
      </w:r>
      <w:r>
        <w:fldChar w:fldCharType="end"/>
      </w:r>
      <w:r>
        <w:t xml:space="preserve"> </w:t>
      </w:r>
      <w:r w:rsidRPr="004013BB">
        <w:rPr>
          <w:rFonts w:hint="eastAsia"/>
        </w:rPr>
        <w:t>民國</w:t>
      </w:r>
      <w:r w:rsidRPr="004013BB">
        <w:rPr>
          <w:rFonts w:hint="eastAsia"/>
        </w:rPr>
        <w:t>113</w:t>
      </w:r>
      <w:r w:rsidRPr="004013BB">
        <w:rPr>
          <w:rFonts w:hint="eastAsia"/>
        </w:rPr>
        <w:t>年</w:t>
      </w:r>
      <w:r w:rsidRPr="004013BB">
        <w:rPr>
          <w:rFonts w:hint="eastAsia"/>
        </w:rPr>
        <w:t>1</w:t>
      </w:r>
      <w:r w:rsidR="008D6C78">
        <w:t>0</w:t>
      </w:r>
      <w:r w:rsidRPr="004013BB">
        <w:rPr>
          <w:rFonts w:hint="eastAsia"/>
        </w:rPr>
        <w:t>月停留時間統計分布</w:t>
      </w:r>
      <w:bookmarkEnd w:id="196"/>
      <w:bookmarkEnd w:id="197"/>
    </w:p>
    <w:p w14:paraId="311097A0" w14:textId="77777777" w:rsidR="008E35E5" w:rsidRDefault="008E35E5" w:rsidP="008E35E5">
      <w:pPr>
        <w:ind w:leftChars="0" w:left="0" w:right="240" w:firstLineChars="0" w:firstLine="0"/>
      </w:pPr>
      <w:r>
        <w:rPr>
          <w:noProof/>
        </w:rPr>
        <w:lastRenderedPageBreak/>
        <w:drawing>
          <wp:inline distT="0" distB="0" distL="0" distR="0" wp14:anchorId="5FD12F5F" wp14:editId="7713345D">
            <wp:extent cx="5760085" cy="284557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60A47C0" w14:textId="21E876BC" w:rsidR="00584E6B" w:rsidRPr="006866F0" w:rsidRDefault="00584E6B" w:rsidP="00584E6B">
      <w:pPr>
        <w:pStyle w:val="af3"/>
        <w:ind w:left="240" w:right="240" w:firstLine="480"/>
      </w:pPr>
      <w:bookmarkStart w:id="198" w:name="_Toc202743507"/>
      <w:bookmarkStart w:id="199" w:name="_Toc20304105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34</w:t>
      </w:r>
      <w:r>
        <w:fldChar w:fldCharType="end"/>
      </w:r>
      <w:r>
        <w:t xml:space="preserve"> </w:t>
      </w:r>
      <w:r w:rsidRPr="004013BB">
        <w:rPr>
          <w:rFonts w:hint="eastAsia"/>
        </w:rPr>
        <w:t>民國</w:t>
      </w:r>
      <w:r w:rsidRPr="004013BB">
        <w:rPr>
          <w:rFonts w:hint="eastAsia"/>
        </w:rPr>
        <w:t>113</w:t>
      </w:r>
      <w:r w:rsidRPr="004013BB">
        <w:rPr>
          <w:rFonts w:hint="eastAsia"/>
        </w:rPr>
        <w:t>年</w:t>
      </w:r>
      <w:r w:rsidRPr="004013BB">
        <w:rPr>
          <w:rFonts w:hint="eastAsia"/>
        </w:rPr>
        <w:t>1</w:t>
      </w:r>
      <w:r w:rsidR="008D6C78">
        <w:t>1</w:t>
      </w:r>
      <w:r w:rsidRPr="004013BB">
        <w:rPr>
          <w:rFonts w:hint="eastAsia"/>
        </w:rPr>
        <w:t>月停留時間統計分布</w:t>
      </w:r>
      <w:bookmarkEnd w:id="198"/>
      <w:bookmarkEnd w:id="199"/>
    </w:p>
    <w:p w14:paraId="5B580311" w14:textId="77777777" w:rsidR="008E35E5" w:rsidRDefault="008E35E5" w:rsidP="008E35E5">
      <w:pPr>
        <w:ind w:leftChars="0" w:left="0" w:right="240" w:firstLineChars="0" w:firstLine="0"/>
      </w:pPr>
      <w:r>
        <w:rPr>
          <w:noProof/>
        </w:rPr>
        <w:drawing>
          <wp:inline distT="0" distB="0" distL="0" distR="0" wp14:anchorId="36CCC05B" wp14:editId="67FC448A">
            <wp:extent cx="5760085" cy="2845578"/>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25F99ABB" w14:textId="2572E754" w:rsidR="008A77A7" w:rsidRDefault="00584E6B" w:rsidP="008A77A7">
      <w:pPr>
        <w:pStyle w:val="af3"/>
        <w:ind w:left="240" w:right="240" w:firstLine="480"/>
      </w:pPr>
      <w:bookmarkStart w:id="200" w:name="_Toc202743508"/>
      <w:bookmarkStart w:id="201" w:name="_Toc203041054"/>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35</w:t>
      </w:r>
      <w:r>
        <w:fldChar w:fldCharType="end"/>
      </w:r>
      <w:r>
        <w:t xml:space="preserve"> </w:t>
      </w:r>
      <w:r w:rsidRPr="004013BB">
        <w:rPr>
          <w:rFonts w:hint="eastAsia"/>
        </w:rPr>
        <w:t>民國</w:t>
      </w:r>
      <w:r w:rsidRPr="004013BB">
        <w:rPr>
          <w:rFonts w:hint="eastAsia"/>
        </w:rPr>
        <w:t>113</w:t>
      </w:r>
      <w:r w:rsidRPr="004013BB">
        <w:rPr>
          <w:rFonts w:hint="eastAsia"/>
        </w:rPr>
        <w:t>年</w:t>
      </w:r>
      <w:r w:rsidRPr="004013BB">
        <w:rPr>
          <w:rFonts w:hint="eastAsia"/>
        </w:rPr>
        <w:t>1</w:t>
      </w:r>
      <w:r w:rsidR="008D6C78">
        <w:t>2</w:t>
      </w:r>
      <w:r w:rsidRPr="004013BB">
        <w:rPr>
          <w:rFonts w:hint="eastAsia"/>
        </w:rPr>
        <w:t>月停留時間統計分布</w:t>
      </w:r>
      <w:bookmarkStart w:id="202" w:name="_Toc202744865"/>
      <w:bookmarkEnd w:id="200"/>
      <w:bookmarkEnd w:id="201"/>
    </w:p>
    <w:p w14:paraId="6A5D1869" w14:textId="0BD51B13" w:rsidR="008A77A7" w:rsidRDefault="008A77A7" w:rsidP="008A77A7">
      <w:pPr>
        <w:ind w:left="240" w:right="240" w:firstLine="480"/>
      </w:pPr>
    </w:p>
    <w:p w14:paraId="097C5DEE" w14:textId="7A147363" w:rsidR="008A77A7" w:rsidRDefault="008A77A7" w:rsidP="008A77A7">
      <w:pPr>
        <w:ind w:left="240" w:right="240" w:firstLine="480"/>
      </w:pPr>
    </w:p>
    <w:p w14:paraId="7D9BA16F" w14:textId="568D24EC" w:rsidR="008A77A7" w:rsidRDefault="008A77A7" w:rsidP="008A77A7">
      <w:pPr>
        <w:ind w:left="240" w:right="240" w:firstLine="480"/>
      </w:pPr>
    </w:p>
    <w:p w14:paraId="7FCE467A" w14:textId="2772A0DF" w:rsidR="008A77A7" w:rsidRDefault="008A77A7" w:rsidP="008A77A7">
      <w:pPr>
        <w:ind w:left="240" w:right="240" w:firstLine="480"/>
      </w:pPr>
    </w:p>
    <w:p w14:paraId="739249E0" w14:textId="77777777" w:rsidR="008A77A7" w:rsidRPr="008A77A7" w:rsidRDefault="008A77A7" w:rsidP="008A77A7">
      <w:pPr>
        <w:ind w:left="240" w:right="240" w:firstLine="480"/>
      </w:pPr>
    </w:p>
    <w:p w14:paraId="4ADEAFD1" w14:textId="75CBC962" w:rsidR="00CD639B" w:rsidRDefault="00CD639B" w:rsidP="008A77A7">
      <w:pPr>
        <w:pStyle w:val="3"/>
        <w:ind w:right="240"/>
      </w:pPr>
      <w:r>
        <w:rPr>
          <w:rFonts w:hint="eastAsia"/>
        </w:rPr>
        <w:lastRenderedPageBreak/>
        <w:t>不同票種</w:t>
      </w:r>
      <w:r>
        <w:t>停留</w:t>
      </w:r>
      <w:r w:rsidR="00DD6C3D">
        <w:rPr>
          <w:rFonts w:hint="eastAsia"/>
        </w:rPr>
        <w:t>狀況</w:t>
      </w:r>
      <w:r>
        <w:t>分析</w:t>
      </w:r>
      <w:bookmarkEnd w:id="202"/>
    </w:p>
    <w:p w14:paraId="05904307" w14:textId="36157B31" w:rsidR="00BA1614" w:rsidRDefault="002B0C0E" w:rsidP="00C23240">
      <w:pPr>
        <w:ind w:leftChars="-59" w:left="-142" w:right="240" w:firstLine="480"/>
      </w:pPr>
      <w:r>
        <w:t>根據前面</w:t>
      </w:r>
      <w:r>
        <w:t xml:space="preserve"> 4.6.1 </w:t>
      </w:r>
      <w:r>
        <w:t>的分析，校園停車</w:t>
      </w:r>
      <w:r w:rsidR="004A2363">
        <w:rPr>
          <w:rFonts w:hint="eastAsia"/>
        </w:rPr>
        <w:t>停留時數</w:t>
      </w:r>
      <w:r w:rsidR="00832BAF">
        <w:rPr>
          <w:rFonts w:hint="eastAsia"/>
        </w:rPr>
        <w:t>統計</w:t>
      </w:r>
      <w:r>
        <w:t>呈現明顯的雙峰型態，分別對應</w:t>
      </w:r>
      <w:proofErr w:type="gramStart"/>
      <w:r>
        <w:t>短時臨停</w:t>
      </w:r>
      <w:proofErr w:type="gramEnd"/>
      <w:r>
        <w:t>需求及長時通勤停車。不同票種之間的核發規範、使用者身份與停車目的，往往會反映在停留時間上，因而需要進一步比較，以評估停車資源配置及票種制度的公平性與有效性。本</w:t>
      </w:r>
      <w:r>
        <w:rPr>
          <w:rFonts w:hint="eastAsia"/>
        </w:rPr>
        <w:t>小</w:t>
      </w:r>
      <w:r>
        <w:t>節</w:t>
      </w:r>
      <w:proofErr w:type="gramStart"/>
      <w:r>
        <w:t>以車辨系統</w:t>
      </w:r>
      <w:proofErr w:type="gramEnd"/>
      <w:r>
        <w:t>所記錄之票種欄位作為分群依據，針對各類票種（教職員長時、學生長時、臨時貴賓票種、優惠計次票種、廠商票種、身心障礙及退休校友等），計算其平均停留時間、分布區間，並繪製</w:t>
      </w:r>
      <w:proofErr w:type="gramStart"/>
      <w:r>
        <w:t>直方圖</w:t>
      </w:r>
      <w:proofErr w:type="gramEnd"/>
      <w:r w:rsidR="00C55473">
        <w:rPr>
          <w:rFonts w:hint="eastAsia"/>
        </w:rPr>
        <w:t>以</w:t>
      </w:r>
      <w:r>
        <w:t>觀察不同票種的停留習慣。</w:t>
      </w:r>
    </w:p>
    <w:p w14:paraId="332B953A" w14:textId="2AD87AB5" w:rsidR="009D2CBB" w:rsidRDefault="009D2CBB" w:rsidP="00C23240">
      <w:pPr>
        <w:ind w:leftChars="-59" w:left="-142" w:right="240" w:firstLineChars="177" w:firstLine="425"/>
      </w:pPr>
      <w:proofErr w:type="gramStart"/>
      <w:r>
        <w:rPr>
          <w:rFonts w:hint="eastAsia"/>
        </w:rPr>
        <w:t>針對車辨系統</w:t>
      </w:r>
      <w:proofErr w:type="gramEnd"/>
      <w:r>
        <w:rPr>
          <w:rFonts w:hint="eastAsia"/>
        </w:rPr>
        <w:t>中標示之票種欄位進行停留時間分析，使用</w:t>
      </w:r>
      <w:r>
        <w:rPr>
          <w:rFonts w:hint="eastAsia"/>
        </w:rPr>
        <w:t xml:space="preserve"> Python </w:t>
      </w:r>
      <w:r>
        <w:rPr>
          <w:rFonts w:hint="eastAsia"/>
        </w:rPr>
        <w:t>撰寫分析腳本，</w:t>
      </w:r>
      <w:r w:rsidR="00631662">
        <w:rPr>
          <w:rFonts w:hint="eastAsia"/>
        </w:rPr>
        <w:t>如同</w:t>
      </w:r>
      <w:r w:rsidR="00631662">
        <w:rPr>
          <w:rFonts w:hint="eastAsia"/>
        </w:rPr>
        <w:t>4</w:t>
      </w:r>
      <w:r w:rsidR="00631662">
        <w:t>.6.1</w:t>
      </w:r>
      <w:r w:rsidR="00631662">
        <w:rPr>
          <w:rFonts w:hint="eastAsia"/>
        </w:rPr>
        <w:t>小節</w:t>
      </w:r>
      <w:r w:rsidR="00746362">
        <w:rPr>
          <w:rFonts w:hint="eastAsia"/>
        </w:rPr>
        <w:t>之</w:t>
      </w:r>
      <w:r>
        <w:rPr>
          <w:rFonts w:hint="eastAsia"/>
        </w:rPr>
        <w:t>流程。首先，將進出紀錄檔案讀入後，進行基本資料清理，包括檢查票種欄位及車牌欄位是否遺漏或異常</w:t>
      </w:r>
      <w:r w:rsidR="00FB5D45">
        <w:rPr>
          <w:rFonts w:hint="eastAsia"/>
        </w:rPr>
        <w:t>，並將時間欄位轉換成</w:t>
      </w:r>
      <w:r w:rsidR="00B70868">
        <w:rPr>
          <w:rFonts w:hint="eastAsia"/>
        </w:rPr>
        <w:t>d</w:t>
      </w:r>
      <w:r w:rsidR="00B70868">
        <w:t>atetime</w:t>
      </w:r>
      <w:r w:rsidR="00B70868">
        <w:rPr>
          <w:rFonts w:hint="eastAsia"/>
        </w:rPr>
        <w:t>物件</w:t>
      </w:r>
      <w:r w:rsidR="009700F3">
        <w:rPr>
          <w:rFonts w:hint="eastAsia"/>
        </w:rPr>
        <w:t>準備後續的時間計算</w:t>
      </w:r>
      <w:r>
        <w:rPr>
          <w:rFonts w:hint="eastAsia"/>
        </w:rPr>
        <w:t>。接著，根據每筆紀錄的進場時間及出場時間，計算停留時間並轉換為以小時為單位的停留時數，並將結果加入至分析用欄位中，以利後續分群統計。</w:t>
      </w:r>
    </w:p>
    <w:p w14:paraId="2975BE4B" w14:textId="3E9B79E3" w:rsidR="009D2CBB" w:rsidRDefault="009D2CBB" w:rsidP="00C23240">
      <w:pPr>
        <w:ind w:leftChars="-59" w:left="-142" w:right="240" w:firstLineChars="177" w:firstLine="425"/>
      </w:pPr>
      <w:r>
        <w:rPr>
          <w:rFonts w:hint="eastAsia"/>
        </w:rPr>
        <w:t>在完成停留時間計算後，根據票種將資料分群，包含教職員長時票、學生長時票、臨時貴賓票種、優惠計次票種、廠商票種、身心障礙票及退休校友票等七類，分別統計其平均停留時間、分布範圍及停留比例。</w:t>
      </w:r>
    </w:p>
    <w:p w14:paraId="61FBBAA8" w14:textId="126ADC58" w:rsidR="00762758" w:rsidRDefault="009D2CBB" w:rsidP="00C23240">
      <w:pPr>
        <w:ind w:leftChars="-59" w:left="-142" w:right="240" w:firstLine="480"/>
      </w:pPr>
      <w:r>
        <w:rPr>
          <w:rFonts w:hint="eastAsia"/>
        </w:rPr>
        <w:t>另外，本研究亦計算各票種停留於</w:t>
      </w:r>
      <w:r>
        <w:rPr>
          <w:rFonts w:hint="eastAsia"/>
        </w:rPr>
        <w:t xml:space="preserve"> 0</w:t>
      </w:r>
      <w:proofErr w:type="gramStart"/>
      <w:r>
        <w:rPr>
          <w:rFonts w:hint="eastAsia"/>
        </w:rPr>
        <w:t>–</w:t>
      </w:r>
      <w:proofErr w:type="gramEnd"/>
      <w:r>
        <w:rPr>
          <w:rFonts w:hint="eastAsia"/>
        </w:rPr>
        <w:t xml:space="preserve">16 </w:t>
      </w:r>
      <w:r w:rsidR="00271B73">
        <w:rPr>
          <w:rFonts w:hint="eastAsia"/>
        </w:rPr>
        <w:t>和</w:t>
      </w:r>
      <w:r w:rsidR="00271B73">
        <w:rPr>
          <w:rFonts w:hint="eastAsia"/>
        </w:rPr>
        <w:t>1-</w:t>
      </w:r>
      <w:r w:rsidR="00271B73">
        <w:t>16</w:t>
      </w:r>
      <w:r>
        <w:rPr>
          <w:rFonts w:hint="eastAsia"/>
        </w:rPr>
        <w:t>小時區間內之比例，以確認</w:t>
      </w:r>
      <w:r w:rsidR="00F25F77">
        <w:rPr>
          <w:rFonts w:hint="eastAsia"/>
        </w:rPr>
        <w:t>是否涵蓋大部分資料</w:t>
      </w:r>
      <w:r>
        <w:rPr>
          <w:rFonts w:hint="eastAsia"/>
        </w:rPr>
        <w:t>，並</w:t>
      </w:r>
      <w:proofErr w:type="gramStart"/>
      <w:r>
        <w:rPr>
          <w:rFonts w:hint="eastAsia"/>
        </w:rPr>
        <w:t>於圖表</w:t>
      </w:r>
      <w:proofErr w:type="gramEnd"/>
      <w:r>
        <w:rPr>
          <w:rFonts w:hint="eastAsia"/>
        </w:rPr>
        <w:t>中標示以輔助解讀。完成</w:t>
      </w:r>
      <w:proofErr w:type="gramStart"/>
      <w:r>
        <w:rPr>
          <w:rFonts w:hint="eastAsia"/>
        </w:rPr>
        <w:t>分群後</w:t>
      </w:r>
      <w:proofErr w:type="gramEnd"/>
      <w:r>
        <w:rPr>
          <w:rFonts w:hint="eastAsia"/>
        </w:rPr>
        <w:t>，分析腳本再輸出各票種的統計表，包含進出總筆數、平均停留時數及</w:t>
      </w:r>
      <w:r>
        <w:rPr>
          <w:rFonts w:hint="eastAsia"/>
        </w:rPr>
        <w:t xml:space="preserve"> 0</w:t>
      </w:r>
      <w:proofErr w:type="gramStart"/>
      <w:r>
        <w:rPr>
          <w:rFonts w:hint="eastAsia"/>
        </w:rPr>
        <w:t>–</w:t>
      </w:r>
      <w:proofErr w:type="gramEnd"/>
      <w:r>
        <w:rPr>
          <w:rFonts w:hint="eastAsia"/>
        </w:rPr>
        <w:t xml:space="preserve">16 </w:t>
      </w:r>
      <w:r>
        <w:rPr>
          <w:rFonts w:hint="eastAsia"/>
        </w:rPr>
        <w:t>小時</w:t>
      </w:r>
      <w:proofErr w:type="gramStart"/>
      <w:r>
        <w:rPr>
          <w:rFonts w:hint="eastAsia"/>
        </w:rPr>
        <w:t>佔</w:t>
      </w:r>
      <w:proofErr w:type="gramEnd"/>
      <w:r>
        <w:rPr>
          <w:rFonts w:hint="eastAsia"/>
        </w:rPr>
        <w:t>比等指標，作為後續管理制度檢討及政策建議的基礎</w:t>
      </w:r>
      <w:r w:rsidR="00562762">
        <w:rPr>
          <w:rFonts w:hint="eastAsia"/>
        </w:rPr>
        <w:t>，如圖</w:t>
      </w:r>
      <w:r w:rsidR="00562762">
        <w:rPr>
          <w:rFonts w:hint="eastAsia"/>
        </w:rPr>
        <w:t>4</w:t>
      </w:r>
      <w:r w:rsidR="00A933A1">
        <w:t xml:space="preserve"> </w:t>
      </w:r>
      <w:proofErr w:type="gramStart"/>
      <w:r w:rsidR="00A933A1">
        <w:t>–</w:t>
      </w:r>
      <w:proofErr w:type="gramEnd"/>
      <w:r w:rsidR="00A933A1">
        <w:t xml:space="preserve"> 35 </w:t>
      </w:r>
      <w:r w:rsidR="00A933A1">
        <w:rPr>
          <w:rFonts w:hint="eastAsia"/>
        </w:rPr>
        <w:t>至</w:t>
      </w:r>
      <w:r w:rsidR="00A933A1">
        <w:rPr>
          <w:rFonts w:hint="eastAsia"/>
        </w:rPr>
        <w:t xml:space="preserve"> </w:t>
      </w:r>
      <w:r w:rsidR="00A933A1">
        <w:t>4 - 48</w:t>
      </w:r>
      <w:r w:rsidR="00562762">
        <w:rPr>
          <w:rFonts w:hint="eastAsia"/>
        </w:rPr>
        <w:t>。</w:t>
      </w:r>
    </w:p>
    <w:p w14:paraId="5087F099" w14:textId="0A2604D6" w:rsidR="0044400F" w:rsidRDefault="0044400F" w:rsidP="00562762">
      <w:pPr>
        <w:ind w:left="240" w:right="240" w:firstLine="480"/>
      </w:pPr>
    </w:p>
    <w:p w14:paraId="5B1E1C64" w14:textId="77777777" w:rsidR="0044400F" w:rsidRPr="009D2CBB" w:rsidRDefault="0044400F" w:rsidP="00271B73">
      <w:pPr>
        <w:ind w:leftChars="0" w:left="0" w:right="240" w:firstLineChars="0" w:firstLine="0"/>
      </w:pPr>
    </w:p>
    <w:p w14:paraId="448A0EF8" w14:textId="77777777" w:rsidR="0044400F" w:rsidRDefault="0044400F" w:rsidP="0044400F">
      <w:pPr>
        <w:ind w:leftChars="0" w:left="0" w:right="240" w:firstLineChars="0" w:firstLine="0"/>
      </w:pPr>
      <w:r w:rsidRPr="00242DF4">
        <w:rPr>
          <w:noProof/>
        </w:rPr>
        <w:lastRenderedPageBreak/>
        <w:drawing>
          <wp:inline distT="0" distB="0" distL="0" distR="0" wp14:anchorId="501C9E26" wp14:editId="74EC0353">
            <wp:extent cx="5760085" cy="3435985"/>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085" cy="3435985"/>
                    </a:xfrm>
                    <a:prstGeom prst="rect">
                      <a:avLst/>
                    </a:prstGeom>
                  </pic:spPr>
                </pic:pic>
              </a:graphicData>
            </a:graphic>
          </wp:inline>
        </w:drawing>
      </w:r>
    </w:p>
    <w:p w14:paraId="7F6D252B" w14:textId="77777777" w:rsidR="0044400F" w:rsidRDefault="0044400F" w:rsidP="0044400F">
      <w:pPr>
        <w:ind w:leftChars="0" w:left="0" w:right="240" w:firstLineChars="0" w:firstLine="0"/>
      </w:pPr>
      <w:r w:rsidRPr="007F3677">
        <w:rPr>
          <w:noProof/>
        </w:rPr>
        <w:drawing>
          <wp:inline distT="0" distB="0" distL="0" distR="0" wp14:anchorId="1D487A18" wp14:editId="0080B6C6">
            <wp:extent cx="5760085" cy="3435985"/>
            <wp:effectExtent l="0" t="0" r="0" b="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085" cy="3435985"/>
                    </a:xfrm>
                    <a:prstGeom prst="rect">
                      <a:avLst/>
                    </a:prstGeom>
                  </pic:spPr>
                </pic:pic>
              </a:graphicData>
            </a:graphic>
          </wp:inline>
        </w:drawing>
      </w:r>
    </w:p>
    <w:p w14:paraId="1937E41A" w14:textId="54F1C385" w:rsidR="0044400F" w:rsidRPr="00A2371F" w:rsidRDefault="00584E6B" w:rsidP="00584E6B">
      <w:pPr>
        <w:pStyle w:val="af3"/>
        <w:ind w:left="240" w:right="240" w:firstLine="480"/>
      </w:pPr>
      <w:bookmarkStart w:id="203" w:name="_Toc202743509"/>
      <w:bookmarkStart w:id="204" w:name="_Toc203041055"/>
      <w:bookmarkStart w:id="205" w:name="_Toc20261239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36</w:t>
      </w:r>
      <w:r>
        <w:fldChar w:fldCharType="end"/>
      </w:r>
      <w:r>
        <w:t xml:space="preserve"> </w:t>
      </w:r>
      <w:r w:rsidRPr="001759CB">
        <w:rPr>
          <w:rFonts w:hint="eastAsia"/>
        </w:rPr>
        <w:t>臨停車</w:t>
      </w:r>
      <w:r w:rsidRPr="001759CB">
        <w:rPr>
          <w:rFonts w:hint="eastAsia"/>
        </w:rPr>
        <w:t xml:space="preserve"> </w:t>
      </w:r>
      <w:r w:rsidRPr="001759CB">
        <w:rPr>
          <w:rFonts w:hint="eastAsia"/>
        </w:rPr>
        <w:t>票種停留時間統計</w:t>
      </w:r>
      <w:bookmarkEnd w:id="203"/>
      <w:bookmarkEnd w:id="204"/>
      <w:r w:rsidR="0044400F">
        <w:rPr>
          <w:rFonts w:hint="eastAsia"/>
        </w:rPr>
        <w:t xml:space="preserve"> </w:t>
      </w:r>
      <w:bookmarkEnd w:id="205"/>
    </w:p>
    <w:p w14:paraId="10366821" w14:textId="77777777" w:rsidR="0044400F" w:rsidRDefault="0044400F" w:rsidP="0044400F">
      <w:pPr>
        <w:ind w:leftChars="0" w:left="0" w:right="240" w:firstLineChars="0" w:firstLine="0"/>
      </w:pPr>
      <w:r w:rsidRPr="00242DF4">
        <w:rPr>
          <w:noProof/>
        </w:rPr>
        <w:lastRenderedPageBreak/>
        <w:drawing>
          <wp:inline distT="0" distB="0" distL="0" distR="0" wp14:anchorId="64F08B6A" wp14:editId="7B215844">
            <wp:extent cx="5760085" cy="3435985"/>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085" cy="3435985"/>
                    </a:xfrm>
                    <a:prstGeom prst="rect">
                      <a:avLst/>
                    </a:prstGeom>
                  </pic:spPr>
                </pic:pic>
              </a:graphicData>
            </a:graphic>
          </wp:inline>
        </w:drawing>
      </w:r>
    </w:p>
    <w:p w14:paraId="124573B0" w14:textId="77777777" w:rsidR="0044400F" w:rsidRPr="007B5C8F" w:rsidRDefault="0044400F" w:rsidP="0044400F">
      <w:pPr>
        <w:ind w:leftChars="0" w:left="0" w:right="240" w:firstLineChars="0" w:firstLine="0"/>
      </w:pPr>
      <w:r w:rsidRPr="007F3677">
        <w:rPr>
          <w:noProof/>
        </w:rPr>
        <w:drawing>
          <wp:inline distT="0" distB="0" distL="0" distR="0" wp14:anchorId="4944308C" wp14:editId="580750D6">
            <wp:extent cx="5760085" cy="3435985"/>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085" cy="3435985"/>
                    </a:xfrm>
                    <a:prstGeom prst="rect">
                      <a:avLst/>
                    </a:prstGeom>
                  </pic:spPr>
                </pic:pic>
              </a:graphicData>
            </a:graphic>
          </wp:inline>
        </w:drawing>
      </w:r>
    </w:p>
    <w:p w14:paraId="236A0375" w14:textId="595672C2" w:rsidR="00584E6B" w:rsidRPr="00A2371F" w:rsidRDefault="00584E6B" w:rsidP="00584E6B">
      <w:pPr>
        <w:pStyle w:val="af3"/>
        <w:ind w:left="240" w:right="240" w:firstLine="480"/>
      </w:pPr>
      <w:bookmarkStart w:id="206" w:name="_Toc202743510"/>
      <w:bookmarkStart w:id="207" w:name="_Toc20304105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37</w:t>
      </w:r>
      <w:r>
        <w:fldChar w:fldCharType="end"/>
      </w:r>
      <w:r>
        <w:t xml:space="preserve"> </w:t>
      </w:r>
      <w:r w:rsidR="00742DD1">
        <w:rPr>
          <w:rFonts w:hint="eastAsia"/>
        </w:rPr>
        <w:t>學生計次</w:t>
      </w:r>
      <w:r w:rsidRPr="001759CB">
        <w:rPr>
          <w:rFonts w:hint="eastAsia"/>
        </w:rPr>
        <w:t xml:space="preserve"> </w:t>
      </w:r>
      <w:r w:rsidRPr="001759CB">
        <w:rPr>
          <w:rFonts w:hint="eastAsia"/>
        </w:rPr>
        <w:t>票種停留時間統計</w:t>
      </w:r>
      <w:bookmarkEnd w:id="206"/>
      <w:bookmarkEnd w:id="207"/>
      <w:r>
        <w:rPr>
          <w:rFonts w:hint="eastAsia"/>
        </w:rPr>
        <w:t xml:space="preserve"> </w:t>
      </w:r>
    </w:p>
    <w:p w14:paraId="2FC5AF3C" w14:textId="77777777" w:rsidR="0044400F" w:rsidRPr="007B5C8F" w:rsidRDefault="0044400F" w:rsidP="0044400F">
      <w:pPr>
        <w:ind w:leftChars="0" w:left="0" w:right="240" w:firstLineChars="0" w:firstLine="0"/>
      </w:pPr>
    </w:p>
    <w:p w14:paraId="4DE057C1" w14:textId="77777777" w:rsidR="0044400F" w:rsidRDefault="0044400F" w:rsidP="0044400F">
      <w:pPr>
        <w:ind w:leftChars="0" w:left="0" w:right="240" w:firstLineChars="0" w:firstLine="0"/>
      </w:pPr>
      <w:r w:rsidRPr="00242DF4">
        <w:rPr>
          <w:noProof/>
        </w:rPr>
        <w:lastRenderedPageBreak/>
        <w:drawing>
          <wp:inline distT="0" distB="0" distL="0" distR="0" wp14:anchorId="2BB503C0" wp14:editId="5A5DA6B4">
            <wp:extent cx="5760085" cy="3435985"/>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085" cy="3435985"/>
                    </a:xfrm>
                    <a:prstGeom prst="rect">
                      <a:avLst/>
                    </a:prstGeom>
                  </pic:spPr>
                </pic:pic>
              </a:graphicData>
            </a:graphic>
          </wp:inline>
        </w:drawing>
      </w:r>
    </w:p>
    <w:p w14:paraId="3293617A" w14:textId="77777777" w:rsidR="0044400F" w:rsidRDefault="0044400F" w:rsidP="0044400F">
      <w:pPr>
        <w:ind w:leftChars="0" w:left="0" w:right="240" w:firstLineChars="0" w:firstLine="0"/>
      </w:pPr>
      <w:r w:rsidRPr="007F3677">
        <w:rPr>
          <w:noProof/>
        </w:rPr>
        <w:drawing>
          <wp:inline distT="0" distB="0" distL="0" distR="0" wp14:anchorId="55D12BF2" wp14:editId="548FB39C">
            <wp:extent cx="5760085" cy="3435985"/>
            <wp:effectExtent l="0" t="0" r="0" b="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085" cy="3435985"/>
                    </a:xfrm>
                    <a:prstGeom prst="rect">
                      <a:avLst/>
                    </a:prstGeom>
                  </pic:spPr>
                </pic:pic>
              </a:graphicData>
            </a:graphic>
          </wp:inline>
        </w:drawing>
      </w:r>
    </w:p>
    <w:p w14:paraId="26E467AC" w14:textId="32553090" w:rsidR="00584E6B" w:rsidRPr="00A2371F" w:rsidRDefault="00584E6B" w:rsidP="00584E6B">
      <w:pPr>
        <w:pStyle w:val="af3"/>
        <w:ind w:left="240" w:right="240" w:firstLine="480"/>
      </w:pPr>
      <w:bookmarkStart w:id="208" w:name="_Toc202743511"/>
      <w:bookmarkStart w:id="209" w:name="_Toc203041057"/>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38</w:t>
      </w:r>
      <w:r>
        <w:fldChar w:fldCharType="end"/>
      </w:r>
      <w:r>
        <w:t xml:space="preserve"> </w:t>
      </w:r>
      <w:r w:rsidR="00742DD1">
        <w:rPr>
          <w:rFonts w:hint="eastAsia"/>
        </w:rPr>
        <w:t>教職員</w:t>
      </w:r>
      <w:r w:rsidRPr="001759CB">
        <w:rPr>
          <w:rFonts w:hint="eastAsia"/>
        </w:rPr>
        <w:t xml:space="preserve"> </w:t>
      </w:r>
      <w:r w:rsidRPr="001759CB">
        <w:rPr>
          <w:rFonts w:hint="eastAsia"/>
        </w:rPr>
        <w:t>票種停留時間統計</w:t>
      </w:r>
      <w:bookmarkEnd w:id="208"/>
      <w:bookmarkEnd w:id="209"/>
      <w:r>
        <w:rPr>
          <w:rFonts w:hint="eastAsia"/>
        </w:rPr>
        <w:t xml:space="preserve"> </w:t>
      </w:r>
    </w:p>
    <w:p w14:paraId="7818B5AF" w14:textId="77777777" w:rsidR="0044400F" w:rsidRDefault="0044400F" w:rsidP="0044400F">
      <w:pPr>
        <w:ind w:leftChars="0" w:left="0" w:right="240" w:firstLineChars="0" w:firstLine="0"/>
      </w:pPr>
      <w:r w:rsidRPr="005A03BE">
        <w:rPr>
          <w:noProof/>
        </w:rPr>
        <w:lastRenderedPageBreak/>
        <w:drawing>
          <wp:inline distT="0" distB="0" distL="0" distR="0" wp14:anchorId="27EA5991" wp14:editId="647AC6BF">
            <wp:extent cx="5760085" cy="3435985"/>
            <wp:effectExtent l="0" t="0" r="0" b="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085" cy="3435985"/>
                    </a:xfrm>
                    <a:prstGeom prst="rect">
                      <a:avLst/>
                    </a:prstGeom>
                  </pic:spPr>
                </pic:pic>
              </a:graphicData>
            </a:graphic>
          </wp:inline>
        </w:drawing>
      </w:r>
    </w:p>
    <w:p w14:paraId="66FEF1C8" w14:textId="77777777" w:rsidR="0044400F" w:rsidRPr="007B5C8F" w:rsidRDefault="0044400F" w:rsidP="0044400F">
      <w:pPr>
        <w:ind w:leftChars="0" w:left="0" w:right="240" w:firstLineChars="0" w:firstLine="0"/>
      </w:pPr>
      <w:r w:rsidRPr="007F3677">
        <w:rPr>
          <w:noProof/>
        </w:rPr>
        <w:drawing>
          <wp:inline distT="0" distB="0" distL="0" distR="0" wp14:anchorId="55277AA2" wp14:editId="66986C3F">
            <wp:extent cx="5760085" cy="3435985"/>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60085" cy="3435985"/>
                    </a:xfrm>
                    <a:prstGeom prst="rect">
                      <a:avLst/>
                    </a:prstGeom>
                  </pic:spPr>
                </pic:pic>
              </a:graphicData>
            </a:graphic>
          </wp:inline>
        </w:drawing>
      </w:r>
    </w:p>
    <w:p w14:paraId="457F4986" w14:textId="53E9BE45" w:rsidR="00584E6B" w:rsidRPr="00A2371F" w:rsidRDefault="00DF0499" w:rsidP="00584E6B">
      <w:pPr>
        <w:pStyle w:val="af3"/>
        <w:ind w:left="240" w:right="240" w:firstLine="480"/>
      </w:pPr>
      <w:bookmarkStart w:id="210" w:name="_Toc202612402"/>
      <w:bookmarkStart w:id="211" w:name="_Toc202743512"/>
      <w:bookmarkStart w:id="212" w:name="_Toc203041058"/>
      <w:r>
        <w:rPr>
          <w:rFonts w:hint="eastAsia"/>
        </w:rPr>
        <w:t>圖</w:t>
      </w:r>
      <w:bookmarkEnd w:id="210"/>
      <w:proofErr w:type="gramStart"/>
      <w:r w:rsidR="00584E6B">
        <w:rPr>
          <w:rFonts w:hint="eastAsia"/>
        </w:rPr>
        <w:t>圖</w:t>
      </w:r>
      <w:proofErr w:type="gramEnd"/>
      <w:r w:rsidR="00584E6B">
        <w:rPr>
          <w:rFonts w:hint="eastAsia"/>
        </w:rPr>
        <w:t xml:space="preserve"> 4 - </w:t>
      </w:r>
      <w:r w:rsidR="00584E6B">
        <w:fldChar w:fldCharType="begin"/>
      </w:r>
      <w:r w:rsidR="00584E6B">
        <w:instrText xml:space="preserve"> </w:instrText>
      </w:r>
      <w:r w:rsidR="00584E6B">
        <w:rPr>
          <w:rFonts w:hint="eastAsia"/>
        </w:rPr>
        <w:instrText xml:space="preserve">SEQ </w:instrText>
      </w:r>
      <w:r w:rsidR="00584E6B">
        <w:rPr>
          <w:rFonts w:hint="eastAsia"/>
        </w:rPr>
        <w:instrText>圖</w:instrText>
      </w:r>
      <w:r w:rsidR="00584E6B">
        <w:rPr>
          <w:rFonts w:hint="eastAsia"/>
        </w:rPr>
        <w:instrText>_4_- \* ARABIC</w:instrText>
      </w:r>
      <w:r w:rsidR="00584E6B">
        <w:instrText xml:space="preserve"> </w:instrText>
      </w:r>
      <w:r w:rsidR="00584E6B">
        <w:fldChar w:fldCharType="separate"/>
      </w:r>
      <w:r w:rsidR="00D1794C">
        <w:rPr>
          <w:noProof/>
        </w:rPr>
        <w:t>39</w:t>
      </w:r>
      <w:r w:rsidR="00584E6B">
        <w:fldChar w:fldCharType="end"/>
      </w:r>
      <w:r w:rsidR="00584E6B">
        <w:t xml:space="preserve"> </w:t>
      </w:r>
      <w:r w:rsidR="00742DD1">
        <w:rPr>
          <w:rFonts w:hint="eastAsia"/>
        </w:rPr>
        <w:t>學生長時</w:t>
      </w:r>
      <w:r w:rsidR="00584E6B" w:rsidRPr="001759CB">
        <w:rPr>
          <w:rFonts w:hint="eastAsia"/>
        </w:rPr>
        <w:t xml:space="preserve"> </w:t>
      </w:r>
      <w:r w:rsidR="00584E6B" w:rsidRPr="001759CB">
        <w:rPr>
          <w:rFonts w:hint="eastAsia"/>
        </w:rPr>
        <w:t>票種停留時間統計</w:t>
      </w:r>
      <w:bookmarkEnd w:id="211"/>
      <w:bookmarkEnd w:id="212"/>
      <w:r w:rsidR="00584E6B">
        <w:rPr>
          <w:rFonts w:hint="eastAsia"/>
        </w:rPr>
        <w:t xml:space="preserve"> </w:t>
      </w:r>
    </w:p>
    <w:p w14:paraId="5D8E858F" w14:textId="3F3466EE" w:rsidR="0044400F" w:rsidRPr="00A2371F" w:rsidRDefault="0044400F" w:rsidP="0044400F">
      <w:pPr>
        <w:ind w:leftChars="41" w:left="98" w:right="240" w:firstLineChars="83" w:firstLine="199"/>
        <w:jc w:val="center"/>
      </w:pPr>
    </w:p>
    <w:p w14:paraId="3FA69B1D" w14:textId="77777777" w:rsidR="0044400F" w:rsidRDefault="0044400F" w:rsidP="0044400F">
      <w:pPr>
        <w:ind w:leftChars="0" w:left="0" w:right="240" w:firstLineChars="0" w:firstLine="0"/>
      </w:pPr>
      <w:r w:rsidRPr="005A03BE">
        <w:rPr>
          <w:noProof/>
        </w:rPr>
        <w:lastRenderedPageBreak/>
        <w:drawing>
          <wp:inline distT="0" distB="0" distL="0" distR="0" wp14:anchorId="007D8D19" wp14:editId="6B9AB43F">
            <wp:extent cx="5760085" cy="3435985"/>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085" cy="3435985"/>
                    </a:xfrm>
                    <a:prstGeom prst="rect">
                      <a:avLst/>
                    </a:prstGeom>
                  </pic:spPr>
                </pic:pic>
              </a:graphicData>
            </a:graphic>
          </wp:inline>
        </w:drawing>
      </w:r>
    </w:p>
    <w:p w14:paraId="75996B0B" w14:textId="77777777" w:rsidR="0044400F" w:rsidRPr="007B5C8F" w:rsidRDefault="0044400F" w:rsidP="0044400F">
      <w:pPr>
        <w:ind w:leftChars="0" w:left="0" w:right="240" w:firstLineChars="0" w:firstLine="0"/>
      </w:pPr>
      <w:r w:rsidRPr="007F3677">
        <w:rPr>
          <w:noProof/>
        </w:rPr>
        <w:drawing>
          <wp:inline distT="0" distB="0" distL="0" distR="0" wp14:anchorId="2901CF9F" wp14:editId="4586DA02">
            <wp:extent cx="5760085" cy="3435985"/>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085" cy="3435985"/>
                    </a:xfrm>
                    <a:prstGeom prst="rect">
                      <a:avLst/>
                    </a:prstGeom>
                  </pic:spPr>
                </pic:pic>
              </a:graphicData>
            </a:graphic>
          </wp:inline>
        </w:drawing>
      </w:r>
    </w:p>
    <w:p w14:paraId="585D9CB7" w14:textId="694CC95B" w:rsidR="00584E6B" w:rsidRPr="00A2371F" w:rsidRDefault="00584E6B" w:rsidP="00584E6B">
      <w:pPr>
        <w:pStyle w:val="af3"/>
        <w:ind w:left="240" w:right="240" w:firstLine="480"/>
      </w:pPr>
      <w:bookmarkStart w:id="213" w:name="_Toc202743513"/>
      <w:bookmarkStart w:id="214" w:name="_Toc20304105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40</w:t>
      </w:r>
      <w:r>
        <w:fldChar w:fldCharType="end"/>
      </w:r>
      <w:r>
        <w:t xml:space="preserve"> </w:t>
      </w:r>
      <w:r w:rsidR="00742DD1">
        <w:rPr>
          <w:rFonts w:hint="eastAsia"/>
        </w:rPr>
        <w:t>臨時貴賓</w:t>
      </w:r>
      <w:r w:rsidR="00742DD1">
        <w:rPr>
          <w:rFonts w:hint="eastAsia"/>
        </w:rPr>
        <w:t xml:space="preserve"> </w:t>
      </w:r>
      <w:r w:rsidRPr="001759CB">
        <w:rPr>
          <w:rFonts w:hint="eastAsia"/>
        </w:rPr>
        <w:t>票種停留時間統計</w:t>
      </w:r>
      <w:bookmarkEnd w:id="213"/>
      <w:bookmarkEnd w:id="214"/>
      <w:r>
        <w:rPr>
          <w:rFonts w:hint="eastAsia"/>
        </w:rPr>
        <w:t xml:space="preserve"> </w:t>
      </w:r>
    </w:p>
    <w:p w14:paraId="0887BDD6" w14:textId="77777777" w:rsidR="0044400F" w:rsidRDefault="0044400F" w:rsidP="0044400F">
      <w:pPr>
        <w:ind w:leftChars="0" w:left="0" w:right="240" w:firstLineChars="0" w:firstLine="0"/>
      </w:pPr>
      <w:r w:rsidRPr="005A03BE">
        <w:rPr>
          <w:noProof/>
        </w:rPr>
        <w:lastRenderedPageBreak/>
        <w:drawing>
          <wp:inline distT="0" distB="0" distL="0" distR="0" wp14:anchorId="616650FF" wp14:editId="2D3E3169">
            <wp:extent cx="5760085" cy="3435985"/>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3435985"/>
                    </a:xfrm>
                    <a:prstGeom prst="rect">
                      <a:avLst/>
                    </a:prstGeom>
                  </pic:spPr>
                </pic:pic>
              </a:graphicData>
            </a:graphic>
          </wp:inline>
        </w:drawing>
      </w:r>
    </w:p>
    <w:p w14:paraId="5A8A660D" w14:textId="77777777" w:rsidR="0044400F" w:rsidRPr="007B5C8F" w:rsidRDefault="0044400F" w:rsidP="0044400F">
      <w:pPr>
        <w:ind w:leftChars="0" w:left="0" w:right="240" w:firstLineChars="0" w:firstLine="0"/>
      </w:pPr>
      <w:r w:rsidRPr="007F3677">
        <w:rPr>
          <w:noProof/>
        </w:rPr>
        <w:drawing>
          <wp:inline distT="0" distB="0" distL="0" distR="0" wp14:anchorId="45FA5CC4" wp14:editId="30C599F4">
            <wp:extent cx="5760085" cy="3435985"/>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60085" cy="3435985"/>
                    </a:xfrm>
                    <a:prstGeom prst="rect">
                      <a:avLst/>
                    </a:prstGeom>
                  </pic:spPr>
                </pic:pic>
              </a:graphicData>
            </a:graphic>
          </wp:inline>
        </w:drawing>
      </w:r>
    </w:p>
    <w:p w14:paraId="54FDC322" w14:textId="5716EC78" w:rsidR="00584E6B" w:rsidRPr="00A2371F" w:rsidRDefault="00584E6B" w:rsidP="00584E6B">
      <w:pPr>
        <w:pStyle w:val="af3"/>
        <w:ind w:left="240" w:right="240" w:firstLine="480"/>
      </w:pPr>
      <w:bookmarkStart w:id="215" w:name="_Toc202743514"/>
      <w:bookmarkStart w:id="216" w:name="_Toc20304106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41</w:t>
      </w:r>
      <w:r>
        <w:fldChar w:fldCharType="end"/>
      </w:r>
      <w:r>
        <w:t xml:space="preserve"> </w:t>
      </w:r>
      <w:r w:rsidR="00742DD1">
        <w:rPr>
          <w:rFonts w:hint="eastAsia"/>
        </w:rPr>
        <w:t>廠商汽車</w:t>
      </w:r>
      <w:r w:rsidR="00742DD1">
        <w:rPr>
          <w:rFonts w:hint="eastAsia"/>
        </w:rPr>
        <w:t xml:space="preserve"> </w:t>
      </w:r>
      <w:r w:rsidRPr="001759CB">
        <w:rPr>
          <w:rFonts w:hint="eastAsia"/>
        </w:rPr>
        <w:t>票種停留時間統計</w:t>
      </w:r>
      <w:bookmarkEnd w:id="215"/>
      <w:bookmarkEnd w:id="216"/>
      <w:r>
        <w:rPr>
          <w:rFonts w:hint="eastAsia"/>
        </w:rPr>
        <w:t xml:space="preserve"> </w:t>
      </w:r>
    </w:p>
    <w:p w14:paraId="7FB158C2" w14:textId="77777777" w:rsidR="0044400F" w:rsidRDefault="0044400F" w:rsidP="0044400F">
      <w:pPr>
        <w:ind w:leftChars="0" w:left="0" w:right="240" w:firstLineChars="0" w:firstLine="0"/>
      </w:pPr>
      <w:r w:rsidRPr="005A03BE">
        <w:rPr>
          <w:noProof/>
        </w:rPr>
        <w:lastRenderedPageBreak/>
        <w:drawing>
          <wp:inline distT="0" distB="0" distL="0" distR="0" wp14:anchorId="27AFFBCF" wp14:editId="255C09B2">
            <wp:extent cx="5760085" cy="3435985"/>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085" cy="3435985"/>
                    </a:xfrm>
                    <a:prstGeom prst="rect">
                      <a:avLst/>
                    </a:prstGeom>
                  </pic:spPr>
                </pic:pic>
              </a:graphicData>
            </a:graphic>
          </wp:inline>
        </w:drawing>
      </w:r>
    </w:p>
    <w:p w14:paraId="51A6FC97" w14:textId="77777777" w:rsidR="0044400F" w:rsidRPr="007B5C8F" w:rsidRDefault="0044400F" w:rsidP="0044400F">
      <w:pPr>
        <w:ind w:leftChars="0" w:left="0" w:right="240" w:firstLineChars="0" w:firstLine="0"/>
      </w:pPr>
      <w:r w:rsidRPr="007F3677">
        <w:rPr>
          <w:noProof/>
        </w:rPr>
        <w:drawing>
          <wp:inline distT="0" distB="0" distL="0" distR="0" wp14:anchorId="56ECAECE" wp14:editId="50FAF711">
            <wp:extent cx="5760085" cy="3435985"/>
            <wp:effectExtent l="0" t="0" r="0" b="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60085" cy="3435985"/>
                    </a:xfrm>
                    <a:prstGeom prst="rect">
                      <a:avLst/>
                    </a:prstGeom>
                  </pic:spPr>
                </pic:pic>
              </a:graphicData>
            </a:graphic>
          </wp:inline>
        </w:drawing>
      </w:r>
    </w:p>
    <w:p w14:paraId="1A51F3AC" w14:textId="3623B1AA" w:rsidR="00584E6B" w:rsidRPr="00A2371F" w:rsidRDefault="00584E6B" w:rsidP="00584E6B">
      <w:pPr>
        <w:pStyle w:val="af3"/>
        <w:ind w:left="240" w:right="240" w:firstLine="480"/>
      </w:pPr>
      <w:bookmarkStart w:id="217" w:name="_Toc202743515"/>
      <w:bookmarkStart w:id="218" w:name="_Toc203041061"/>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42</w:t>
      </w:r>
      <w:r>
        <w:fldChar w:fldCharType="end"/>
      </w:r>
      <w:r>
        <w:t xml:space="preserve"> </w:t>
      </w:r>
      <w:r w:rsidR="00742DD1">
        <w:rPr>
          <w:rFonts w:hint="eastAsia"/>
        </w:rPr>
        <w:t>教職員計次</w:t>
      </w:r>
      <w:r w:rsidRPr="001759CB">
        <w:rPr>
          <w:rFonts w:hint="eastAsia"/>
        </w:rPr>
        <w:t xml:space="preserve"> </w:t>
      </w:r>
      <w:r w:rsidRPr="001759CB">
        <w:rPr>
          <w:rFonts w:hint="eastAsia"/>
        </w:rPr>
        <w:t>票種停留時間統計</w:t>
      </w:r>
      <w:bookmarkEnd w:id="217"/>
      <w:bookmarkEnd w:id="218"/>
      <w:r>
        <w:rPr>
          <w:rFonts w:hint="eastAsia"/>
        </w:rPr>
        <w:t xml:space="preserve"> </w:t>
      </w:r>
    </w:p>
    <w:p w14:paraId="26FD81EB" w14:textId="77777777" w:rsidR="0044400F" w:rsidRDefault="0044400F" w:rsidP="0044400F">
      <w:pPr>
        <w:ind w:leftChars="0" w:left="0" w:right="240" w:firstLineChars="0" w:firstLine="0"/>
      </w:pPr>
      <w:r w:rsidRPr="005A03BE">
        <w:rPr>
          <w:noProof/>
        </w:rPr>
        <w:lastRenderedPageBreak/>
        <w:drawing>
          <wp:inline distT="0" distB="0" distL="0" distR="0" wp14:anchorId="46E52609" wp14:editId="5FF0FF75">
            <wp:extent cx="5760085" cy="3435985"/>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0085" cy="3435985"/>
                    </a:xfrm>
                    <a:prstGeom prst="rect">
                      <a:avLst/>
                    </a:prstGeom>
                  </pic:spPr>
                </pic:pic>
              </a:graphicData>
            </a:graphic>
          </wp:inline>
        </w:drawing>
      </w:r>
    </w:p>
    <w:p w14:paraId="666DE4C4" w14:textId="77777777" w:rsidR="0044400F" w:rsidRPr="00711869" w:rsidRDefault="0044400F" w:rsidP="0044400F">
      <w:pPr>
        <w:ind w:leftChars="0" w:left="0" w:right="240" w:firstLineChars="0" w:firstLine="0"/>
      </w:pPr>
      <w:r w:rsidRPr="007F3677">
        <w:rPr>
          <w:noProof/>
        </w:rPr>
        <w:drawing>
          <wp:inline distT="0" distB="0" distL="0" distR="0" wp14:anchorId="3B8523B1" wp14:editId="7DB6FE43">
            <wp:extent cx="5760085" cy="3435985"/>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60085" cy="3435985"/>
                    </a:xfrm>
                    <a:prstGeom prst="rect">
                      <a:avLst/>
                    </a:prstGeom>
                  </pic:spPr>
                </pic:pic>
              </a:graphicData>
            </a:graphic>
          </wp:inline>
        </w:drawing>
      </w:r>
    </w:p>
    <w:p w14:paraId="2633CB4A" w14:textId="1DFD7AA1" w:rsidR="00584E6B" w:rsidRPr="00A2371F" w:rsidRDefault="00584E6B" w:rsidP="00584E6B">
      <w:pPr>
        <w:pStyle w:val="af3"/>
        <w:ind w:left="240" w:right="240" w:firstLine="480"/>
      </w:pPr>
      <w:bookmarkStart w:id="219" w:name="_Toc202743516"/>
      <w:bookmarkStart w:id="220" w:name="_Toc203041062"/>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43</w:t>
      </w:r>
      <w:r>
        <w:fldChar w:fldCharType="end"/>
      </w:r>
      <w:r>
        <w:t xml:space="preserve"> </w:t>
      </w:r>
      <w:r w:rsidR="009702A8">
        <w:rPr>
          <w:rFonts w:hint="eastAsia"/>
        </w:rPr>
        <w:t>身障優惠</w:t>
      </w:r>
      <w:r w:rsidRPr="001759CB">
        <w:rPr>
          <w:rFonts w:hint="eastAsia"/>
        </w:rPr>
        <w:t xml:space="preserve"> </w:t>
      </w:r>
      <w:r w:rsidRPr="001759CB">
        <w:rPr>
          <w:rFonts w:hint="eastAsia"/>
        </w:rPr>
        <w:t>票種停留時間統計</w:t>
      </w:r>
      <w:bookmarkEnd w:id="219"/>
      <w:bookmarkEnd w:id="220"/>
      <w:r>
        <w:rPr>
          <w:rFonts w:hint="eastAsia"/>
        </w:rPr>
        <w:t xml:space="preserve"> </w:t>
      </w:r>
    </w:p>
    <w:p w14:paraId="6CA4550C" w14:textId="77777777" w:rsidR="0044400F" w:rsidRDefault="0044400F" w:rsidP="0044400F">
      <w:pPr>
        <w:ind w:leftChars="0" w:left="0" w:right="240" w:firstLineChars="0" w:firstLine="0"/>
      </w:pPr>
      <w:r w:rsidRPr="005A03BE">
        <w:rPr>
          <w:noProof/>
        </w:rPr>
        <w:lastRenderedPageBreak/>
        <w:drawing>
          <wp:inline distT="0" distB="0" distL="0" distR="0" wp14:anchorId="70453CAF" wp14:editId="2B35F897">
            <wp:extent cx="5760085" cy="3435985"/>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60085" cy="3435985"/>
                    </a:xfrm>
                    <a:prstGeom prst="rect">
                      <a:avLst/>
                    </a:prstGeom>
                  </pic:spPr>
                </pic:pic>
              </a:graphicData>
            </a:graphic>
          </wp:inline>
        </w:drawing>
      </w:r>
    </w:p>
    <w:p w14:paraId="775F991A" w14:textId="77777777" w:rsidR="0044400F" w:rsidRPr="00711869" w:rsidRDefault="0044400F" w:rsidP="0044400F">
      <w:pPr>
        <w:ind w:leftChars="0" w:left="0" w:right="240" w:firstLineChars="0" w:firstLine="0"/>
      </w:pPr>
      <w:r w:rsidRPr="007F3677">
        <w:rPr>
          <w:noProof/>
        </w:rPr>
        <w:drawing>
          <wp:inline distT="0" distB="0" distL="0" distR="0" wp14:anchorId="508E8BCD" wp14:editId="0796143D">
            <wp:extent cx="5760085" cy="3435985"/>
            <wp:effectExtent l="0" t="0" r="0" b="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085" cy="3435985"/>
                    </a:xfrm>
                    <a:prstGeom prst="rect">
                      <a:avLst/>
                    </a:prstGeom>
                  </pic:spPr>
                </pic:pic>
              </a:graphicData>
            </a:graphic>
          </wp:inline>
        </w:drawing>
      </w:r>
    </w:p>
    <w:p w14:paraId="2C0AAADA" w14:textId="5B6FCCCB" w:rsidR="00584E6B" w:rsidRPr="00A2371F" w:rsidRDefault="00584E6B" w:rsidP="00584E6B">
      <w:pPr>
        <w:pStyle w:val="af3"/>
        <w:ind w:left="240" w:right="240" w:firstLine="480"/>
      </w:pPr>
      <w:bookmarkStart w:id="221" w:name="_Toc202743517"/>
      <w:bookmarkStart w:id="222" w:name="_Toc20304106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44</w:t>
      </w:r>
      <w:r>
        <w:fldChar w:fldCharType="end"/>
      </w:r>
      <w:r>
        <w:t xml:space="preserve"> </w:t>
      </w:r>
      <w:r w:rsidR="009702A8">
        <w:rPr>
          <w:rFonts w:hint="eastAsia"/>
        </w:rPr>
        <w:t>退休及校友</w:t>
      </w:r>
      <w:r w:rsidRPr="001759CB">
        <w:rPr>
          <w:rFonts w:hint="eastAsia"/>
        </w:rPr>
        <w:t xml:space="preserve"> </w:t>
      </w:r>
      <w:r w:rsidRPr="001759CB">
        <w:rPr>
          <w:rFonts w:hint="eastAsia"/>
        </w:rPr>
        <w:t>票種停留時間統計</w:t>
      </w:r>
      <w:bookmarkEnd w:id="221"/>
      <w:bookmarkEnd w:id="222"/>
      <w:r>
        <w:rPr>
          <w:rFonts w:hint="eastAsia"/>
        </w:rPr>
        <w:t xml:space="preserve"> </w:t>
      </w:r>
    </w:p>
    <w:p w14:paraId="6875F699" w14:textId="77777777" w:rsidR="0044400F" w:rsidRDefault="0044400F" w:rsidP="0044400F">
      <w:pPr>
        <w:ind w:leftChars="0" w:left="0" w:right="240" w:firstLineChars="0" w:firstLine="0"/>
      </w:pPr>
      <w:r w:rsidRPr="005A03BE">
        <w:rPr>
          <w:noProof/>
        </w:rPr>
        <w:lastRenderedPageBreak/>
        <w:drawing>
          <wp:inline distT="0" distB="0" distL="0" distR="0" wp14:anchorId="239316B1" wp14:editId="5CDA566C">
            <wp:extent cx="5760085" cy="3435985"/>
            <wp:effectExtent l="0" t="0" r="0" b="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60085" cy="3435985"/>
                    </a:xfrm>
                    <a:prstGeom prst="rect">
                      <a:avLst/>
                    </a:prstGeom>
                  </pic:spPr>
                </pic:pic>
              </a:graphicData>
            </a:graphic>
          </wp:inline>
        </w:drawing>
      </w:r>
    </w:p>
    <w:p w14:paraId="10824BB6" w14:textId="77777777" w:rsidR="0044400F" w:rsidRPr="00711869" w:rsidRDefault="0044400F" w:rsidP="0044400F">
      <w:pPr>
        <w:ind w:leftChars="0" w:left="0" w:right="240" w:firstLineChars="0" w:firstLine="0"/>
      </w:pPr>
      <w:r w:rsidRPr="007F3677">
        <w:rPr>
          <w:noProof/>
        </w:rPr>
        <w:drawing>
          <wp:inline distT="0" distB="0" distL="0" distR="0" wp14:anchorId="3F324A12" wp14:editId="07507068">
            <wp:extent cx="5760085" cy="3435985"/>
            <wp:effectExtent l="0" t="0" r="0" b="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60085" cy="3435985"/>
                    </a:xfrm>
                    <a:prstGeom prst="rect">
                      <a:avLst/>
                    </a:prstGeom>
                  </pic:spPr>
                </pic:pic>
              </a:graphicData>
            </a:graphic>
          </wp:inline>
        </w:drawing>
      </w:r>
    </w:p>
    <w:p w14:paraId="061A373D" w14:textId="279DA767" w:rsidR="00584E6B" w:rsidRPr="00A2371F" w:rsidRDefault="00584E6B" w:rsidP="00584E6B">
      <w:pPr>
        <w:pStyle w:val="af3"/>
        <w:ind w:left="240" w:right="240" w:firstLine="480"/>
      </w:pPr>
      <w:bookmarkStart w:id="223" w:name="_Toc202743518"/>
      <w:bookmarkStart w:id="224" w:name="_Toc203041064"/>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45</w:t>
      </w:r>
      <w:r>
        <w:fldChar w:fldCharType="end"/>
      </w:r>
      <w:r>
        <w:t xml:space="preserve"> </w:t>
      </w:r>
      <w:r w:rsidR="009702A8">
        <w:rPr>
          <w:rFonts w:hint="eastAsia"/>
        </w:rPr>
        <w:t>在職專班</w:t>
      </w:r>
      <w:r w:rsidRPr="001759CB">
        <w:rPr>
          <w:rFonts w:hint="eastAsia"/>
        </w:rPr>
        <w:t xml:space="preserve"> </w:t>
      </w:r>
      <w:r w:rsidRPr="001759CB">
        <w:rPr>
          <w:rFonts w:hint="eastAsia"/>
        </w:rPr>
        <w:t>票種停留時間統計</w:t>
      </w:r>
      <w:bookmarkEnd w:id="223"/>
      <w:bookmarkEnd w:id="224"/>
      <w:r>
        <w:rPr>
          <w:rFonts w:hint="eastAsia"/>
        </w:rPr>
        <w:t xml:space="preserve"> </w:t>
      </w:r>
    </w:p>
    <w:p w14:paraId="07C608CE" w14:textId="77777777" w:rsidR="0044400F" w:rsidRDefault="0044400F" w:rsidP="0044400F">
      <w:pPr>
        <w:ind w:leftChars="0" w:left="0" w:right="240" w:firstLineChars="0" w:firstLine="0"/>
      </w:pPr>
      <w:r w:rsidRPr="005A03BE">
        <w:rPr>
          <w:noProof/>
        </w:rPr>
        <w:lastRenderedPageBreak/>
        <w:drawing>
          <wp:inline distT="0" distB="0" distL="0" distR="0" wp14:anchorId="33F4ED6B" wp14:editId="5644FF15">
            <wp:extent cx="5760085" cy="3435985"/>
            <wp:effectExtent l="0" t="0" r="0"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60085" cy="3435985"/>
                    </a:xfrm>
                    <a:prstGeom prst="rect">
                      <a:avLst/>
                    </a:prstGeom>
                  </pic:spPr>
                </pic:pic>
              </a:graphicData>
            </a:graphic>
          </wp:inline>
        </w:drawing>
      </w:r>
    </w:p>
    <w:p w14:paraId="534C6E53" w14:textId="77777777" w:rsidR="0044400F" w:rsidRPr="00711869" w:rsidRDefault="0044400F" w:rsidP="0044400F">
      <w:pPr>
        <w:ind w:leftChars="0" w:left="0" w:right="240" w:firstLineChars="0" w:firstLine="0"/>
      </w:pPr>
      <w:r w:rsidRPr="007F3677">
        <w:rPr>
          <w:noProof/>
        </w:rPr>
        <w:drawing>
          <wp:inline distT="0" distB="0" distL="0" distR="0" wp14:anchorId="2FFAA0F8" wp14:editId="3CFE29DA">
            <wp:extent cx="5760085" cy="3435985"/>
            <wp:effectExtent l="0" t="0" r="0" b="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60085" cy="3435985"/>
                    </a:xfrm>
                    <a:prstGeom prst="rect">
                      <a:avLst/>
                    </a:prstGeom>
                  </pic:spPr>
                </pic:pic>
              </a:graphicData>
            </a:graphic>
          </wp:inline>
        </w:drawing>
      </w:r>
    </w:p>
    <w:p w14:paraId="30494649" w14:textId="3CA6A971" w:rsidR="00584E6B" w:rsidRPr="00A2371F" w:rsidRDefault="00584E6B" w:rsidP="00584E6B">
      <w:pPr>
        <w:pStyle w:val="af3"/>
        <w:ind w:left="240" w:right="240" w:firstLine="480"/>
      </w:pPr>
      <w:bookmarkStart w:id="225" w:name="_Toc202743519"/>
      <w:bookmarkStart w:id="226" w:name="_Toc20304106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46</w:t>
      </w:r>
      <w:r>
        <w:fldChar w:fldCharType="end"/>
      </w:r>
      <w:r>
        <w:t xml:space="preserve"> </w:t>
      </w:r>
      <w:r w:rsidR="009702A8">
        <w:rPr>
          <w:rFonts w:hint="eastAsia"/>
        </w:rPr>
        <w:t>退休及校友臨停</w:t>
      </w:r>
      <w:r w:rsidRPr="001759CB">
        <w:rPr>
          <w:rFonts w:hint="eastAsia"/>
        </w:rPr>
        <w:t xml:space="preserve"> </w:t>
      </w:r>
      <w:r w:rsidRPr="001759CB">
        <w:rPr>
          <w:rFonts w:hint="eastAsia"/>
        </w:rPr>
        <w:t>票種停留時間統計</w:t>
      </w:r>
      <w:bookmarkEnd w:id="225"/>
      <w:bookmarkEnd w:id="226"/>
      <w:r>
        <w:rPr>
          <w:rFonts w:hint="eastAsia"/>
        </w:rPr>
        <w:t xml:space="preserve"> </w:t>
      </w:r>
    </w:p>
    <w:p w14:paraId="18DB772F" w14:textId="77777777" w:rsidR="0044400F" w:rsidRDefault="0044400F" w:rsidP="0044400F">
      <w:pPr>
        <w:ind w:leftChars="0" w:left="0" w:right="240" w:firstLineChars="0" w:firstLine="0"/>
      </w:pPr>
      <w:r w:rsidRPr="005A03BE">
        <w:rPr>
          <w:noProof/>
        </w:rPr>
        <w:lastRenderedPageBreak/>
        <w:drawing>
          <wp:inline distT="0" distB="0" distL="0" distR="0" wp14:anchorId="7D986F47" wp14:editId="5BF1E3E3">
            <wp:extent cx="5760085" cy="3435985"/>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60085" cy="3435985"/>
                    </a:xfrm>
                    <a:prstGeom prst="rect">
                      <a:avLst/>
                    </a:prstGeom>
                  </pic:spPr>
                </pic:pic>
              </a:graphicData>
            </a:graphic>
          </wp:inline>
        </w:drawing>
      </w:r>
    </w:p>
    <w:p w14:paraId="3677FEB9" w14:textId="77777777" w:rsidR="0044400F" w:rsidRPr="00711869" w:rsidRDefault="0044400F" w:rsidP="0044400F">
      <w:pPr>
        <w:ind w:leftChars="0" w:left="0" w:right="240" w:firstLineChars="0" w:firstLine="0"/>
      </w:pPr>
      <w:r w:rsidRPr="007F3677">
        <w:rPr>
          <w:noProof/>
        </w:rPr>
        <w:drawing>
          <wp:inline distT="0" distB="0" distL="0" distR="0" wp14:anchorId="69C06749" wp14:editId="154743F9">
            <wp:extent cx="5760085" cy="3435985"/>
            <wp:effectExtent l="0" t="0" r="0" b="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60085" cy="3435985"/>
                    </a:xfrm>
                    <a:prstGeom prst="rect">
                      <a:avLst/>
                    </a:prstGeom>
                  </pic:spPr>
                </pic:pic>
              </a:graphicData>
            </a:graphic>
          </wp:inline>
        </w:drawing>
      </w:r>
    </w:p>
    <w:p w14:paraId="36C5D509" w14:textId="6196BB71" w:rsidR="00584E6B" w:rsidRPr="00A2371F" w:rsidRDefault="00584E6B" w:rsidP="00584E6B">
      <w:pPr>
        <w:pStyle w:val="af3"/>
        <w:ind w:left="240" w:right="240" w:firstLine="480"/>
      </w:pPr>
      <w:bookmarkStart w:id="227" w:name="_Toc202743520"/>
      <w:bookmarkStart w:id="228" w:name="_Toc20304106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47</w:t>
      </w:r>
      <w:r>
        <w:fldChar w:fldCharType="end"/>
      </w:r>
      <w:r>
        <w:t xml:space="preserve"> </w:t>
      </w:r>
      <w:r w:rsidR="005C30CB">
        <w:rPr>
          <w:rFonts w:hint="eastAsia"/>
        </w:rPr>
        <w:t>互惠車輛</w:t>
      </w:r>
      <w:r w:rsidRPr="001759CB">
        <w:rPr>
          <w:rFonts w:hint="eastAsia"/>
        </w:rPr>
        <w:t xml:space="preserve"> </w:t>
      </w:r>
      <w:r w:rsidRPr="001759CB">
        <w:rPr>
          <w:rFonts w:hint="eastAsia"/>
        </w:rPr>
        <w:t>票種停留時間統計</w:t>
      </w:r>
      <w:bookmarkEnd w:id="227"/>
      <w:bookmarkEnd w:id="228"/>
      <w:r>
        <w:rPr>
          <w:rFonts w:hint="eastAsia"/>
        </w:rPr>
        <w:t xml:space="preserve"> </w:t>
      </w:r>
    </w:p>
    <w:p w14:paraId="57722009" w14:textId="77777777" w:rsidR="0044400F" w:rsidRDefault="0044400F" w:rsidP="0044400F">
      <w:pPr>
        <w:ind w:leftChars="0" w:left="0" w:right="240" w:firstLineChars="0" w:firstLine="0"/>
      </w:pPr>
      <w:r w:rsidRPr="005A03BE">
        <w:rPr>
          <w:noProof/>
        </w:rPr>
        <w:lastRenderedPageBreak/>
        <w:drawing>
          <wp:inline distT="0" distB="0" distL="0" distR="0" wp14:anchorId="6A0762DF" wp14:editId="386906CA">
            <wp:extent cx="5760085" cy="3435985"/>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60085" cy="3435985"/>
                    </a:xfrm>
                    <a:prstGeom prst="rect">
                      <a:avLst/>
                    </a:prstGeom>
                  </pic:spPr>
                </pic:pic>
              </a:graphicData>
            </a:graphic>
          </wp:inline>
        </w:drawing>
      </w:r>
    </w:p>
    <w:p w14:paraId="5043E158" w14:textId="77777777" w:rsidR="0044400F" w:rsidRPr="00711869" w:rsidRDefault="0044400F" w:rsidP="0044400F">
      <w:pPr>
        <w:ind w:leftChars="0" w:left="0" w:right="240" w:firstLineChars="0" w:firstLine="0"/>
      </w:pPr>
      <w:r w:rsidRPr="007F3677">
        <w:rPr>
          <w:noProof/>
        </w:rPr>
        <w:drawing>
          <wp:inline distT="0" distB="0" distL="0" distR="0" wp14:anchorId="30363DF0" wp14:editId="2BF2EFC3">
            <wp:extent cx="5760085" cy="3435985"/>
            <wp:effectExtent l="0" t="0" r="0"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60085" cy="3435985"/>
                    </a:xfrm>
                    <a:prstGeom prst="rect">
                      <a:avLst/>
                    </a:prstGeom>
                  </pic:spPr>
                </pic:pic>
              </a:graphicData>
            </a:graphic>
          </wp:inline>
        </w:drawing>
      </w:r>
    </w:p>
    <w:p w14:paraId="5E8A84BF" w14:textId="09B65CDD" w:rsidR="00584E6B" w:rsidRPr="00A2371F" w:rsidRDefault="00584E6B" w:rsidP="00584E6B">
      <w:pPr>
        <w:pStyle w:val="af3"/>
        <w:ind w:left="240" w:right="240" w:firstLine="480"/>
      </w:pPr>
      <w:bookmarkStart w:id="229" w:name="_Toc202743521"/>
      <w:bookmarkStart w:id="230" w:name="_Toc203041067"/>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48</w:t>
      </w:r>
      <w:r>
        <w:fldChar w:fldCharType="end"/>
      </w:r>
      <w:r>
        <w:t xml:space="preserve"> </w:t>
      </w:r>
      <w:r w:rsidR="005C30CB">
        <w:rPr>
          <w:rFonts w:hint="eastAsia"/>
        </w:rPr>
        <w:t>長時廠商</w:t>
      </w:r>
      <w:r w:rsidRPr="001759CB">
        <w:rPr>
          <w:rFonts w:hint="eastAsia"/>
        </w:rPr>
        <w:t xml:space="preserve"> </w:t>
      </w:r>
      <w:r w:rsidRPr="001759CB">
        <w:rPr>
          <w:rFonts w:hint="eastAsia"/>
        </w:rPr>
        <w:t>票種停留時間統計</w:t>
      </w:r>
      <w:bookmarkEnd w:id="229"/>
      <w:bookmarkEnd w:id="230"/>
      <w:r>
        <w:rPr>
          <w:rFonts w:hint="eastAsia"/>
        </w:rPr>
        <w:t xml:space="preserve"> </w:t>
      </w:r>
    </w:p>
    <w:p w14:paraId="54179115" w14:textId="77777777" w:rsidR="0044400F" w:rsidRDefault="0044400F" w:rsidP="0044400F">
      <w:pPr>
        <w:ind w:leftChars="0" w:left="0" w:right="240" w:firstLineChars="0" w:firstLine="0"/>
      </w:pPr>
      <w:r w:rsidRPr="005A03BE">
        <w:rPr>
          <w:noProof/>
        </w:rPr>
        <w:lastRenderedPageBreak/>
        <w:drawing>
          <wp:inline distT="0" distB="0" distL="0" distR="0" wp14:anchorId="21E4E1EF" wp14:editId="64BC5C59">
            <wp:extent cx="5760085" cy="3435985"/>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60085" cy="3435985"/>
                    </a:xfrm>
                    <a:prstGeom prst="rect">
                      <a:avLst/>
                    </a:prstGeom>
                  </pic:spPr>
                </pic:pic>
              </a:graphicData>
            </a:graphic>
          </wp:inline>
        </w:drawing>
      </w:r>
    </w:p>
    <w:p w14:paraId="2725C1AD" w14:textId="77777777" w:rsidR="0044400F" w:rsidRPr="00711869" w:rsidRDefault="0044400F" w:rsidP="0044400F">
      <w:pPr>
        <w:ind w:leftChars="0" w:left="0" w:right="240" w:firstLineChars="0" w:firstLine="0"/>
      </w:pPr>
      <w:r w:rsidRPr="00AC6EAA">
        <w:rPr>
          <w:noProof/>
        </w:rPr>
        <w:drawing>
          <wp:inline distT="0" distB="0" distL="0" distR="0" wp14:anchorId="292FA9F6" wp14:editId="2497FDDD">
            <wp:extent cx="5760085" cy="3435985"/>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60085" cy="3435985"/>
                    </a:xfrm>
                    <a:prstGeom prst="rect">
                      <a:avLst/>
                    </a:prstGeom>
                  </pic:spPr>
                </pic:pic>
              </a:graphicData>
            </a:graphic>
          </wp:inline>
        </w:drawing>
      </w:r>
    </w:p>
    <w:p w14:paraId="0313825C" w14:textId="07365476" w:rsidR="00584E6B" w:rsidRPr="00A2371F" w:rsidRDefault="00584E6B" w:rsidP="00584E6B">
      <w:pPr>
        <w:pStyle w:val="af3"/>
        <w:ind w:left="240" w:right="240" w:firstLine="480"/>
      </w:pPr>
      <w:bookmarkStart w:id="231" w:name="_Toc202743522"/>
      <w:bookmarkStart w:id="232" w:name="_Toc203041068"/>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49</w:t>
      </w:r>
      <w:r>
        <w:fldChar w:fldCharType="end"/>
      </w:r>
      <w:r>
        <w:t xml:space="preserve"> </w:t>
      </w:r>
      <w:r w:rsidR="006657D5">
        <w:rPr>
          <w:rFonts w:hint="eastAsia"/>
        </w:rPr>
        <w:t>特殊入校</w:t>
      </w:r>
      <w:r w:rsidRPr="001759CB">
        <w:rPr>
          <w:rFonts w:hint="eastAsia"/>
        </w:rPr>
        <w:t xml:space="preserve"> </w:t>
      </w:r>
      <w:r w:rsidRPr="001759CB">
        <w:rPr>
          <w:rFonts w:hint="eastAsia"/>
        </w:rPr>
        <w:t>票種停留時間統計</w:t>
      </w:r>
      <w:bookmarkEnd w:id="231"/>
      <w:bookmarkEnd w:id="232"/>
      <w:r>
        <w:rPr>
          <w:rFonts w:hint="eastAsia"/>
        </w:rPr>
        <w:t xml:space="preserve"> </w:t>
      </w:r>
    </w:p>
    <w:p w14:paraId="11BEA53C" w14:textId="77777777" w:rsidR="00F83FE9" w:rsidRPr="0044400F" w:rsidRDefault="00F83FE9" w:rsidP="0044400F">
      <w:pPr>
        <w:ind w:leftChars="41" w:left="98" w:right="240" w:firstLineChars="83" w:firstLine="199"/>
      </w:pPr>
    </w:p>
    <w:p w14:paraId="7A1FED7A" w14:textId="62D78361" w:rsidR="000D18D9" w:rsidRDefault="000D18D9" w:rsidP="000D18D9">
      <w:pPr>
        <w:ind w:left="240" w:right="240" w:firstLine="480"/>
      </w:pPr>
    </w:p>
    <w:p w14:paraId="00D80C70" w14:textId="614FFFE7" w:rsidR="00AC773D" w:rsidRDefault="00AC773D">
      <w:pPr>
        <w:widowControl/>
        <w:spacing w:line="240" w:lineRule="auto"/>
        <w:ind w:leftChars="0" w:left="0" w:rightChars="0" w:right="0" w:firstLineChars="0" w:firstLine="0"/>
        <w:jc w:val="left"/>
      </w:pPr>
      <w:r>
        <w:br w:type="page"/>
      </w:r>
    </w:p>
    <w:p w14:paraId="55193E32" w14:textId="1A86DB87" w:rsidR="00AC773D" w:rsidRDefault="00AC773D" w:rsidP="00AC773D">
      <w:pPr>
        <w:pStyle w:val="2"/>
        <w:ind w:right="240"/>
      </w:pPr>
      <w:bookmarkStart w:id="233" w:name="_Toc202744866"/>
      <w:r>
        <w:rPr>
          <w:rFonts w:hint="eastAsia"/>
        </w:rPr>
        <w:lastRenderedPageBreak/>
        <w:t>政策</w:t>
      </w:r>
      <w:r w:rsidR="00792B8D">
        <w:rPr>
          <w:rFonts w:hint="eastAsia"/>
        </w:rPr>
        <w:t>成效分析</w:t>
      </w:r>
      <w:bookmarkEnd w:id="233"/>
    </w:p>
    <w:p w14:paraId="321D3B54" w14:textId="1833FEE8" w:rsidR="00A96D3F" w:rsidRDefault="0047534C" w:rsidP="00C23240">
      <w:pPr>
        <w:ind w:leftChars="-59" w:left="-142" w:right="240" w:firstLine="480"/>
        <w:rPr>
          <w:b/>
          <w:bCs/>
        </w:rPr>
      </w:pPr>
      <w:r>
        <w:t>因應教職員於上班日反映「車位一位難求」的問題，駐警隊與學校管理單位在</w:t>
      </w:r>
      <w:r>
        <w:t xml:space="preserve"> 113 </w:t>
      </w:r>
      <w:proofErr w:type="gramStart"/>
      <w:r>
        <w:t>學年度第</w:t>
      </w:r>
      <w:proofErr w:type="gramEnd"/>
      <w:r>
        <w:t xml:space="preserve"> 3 </w:t>
      </w:r>
      <w:r>
        <w:t>次行政會議</w:t>
      </w:r>
      <w:r w:rsidR="0052688C">
        <w:rPr>
          <w:rFonts w:hint="eastAsia"/>
        </w:rPr>
        <w:t>(</w:t>
      </w:r>
      <w:r w:rsidR="0052688C">
        <w:t>12</w:t>
      </w:r>
      <w:r w:rsidR="0052688C">
        <w:t>月</w:t>
      </w:r>
      <w:r w:rsidR="0052688C">
        <w:t>25</w:t>
      </w:r>
      <w:r w:rsidR="003C2CFF">
        <w:rPr>
          <w:rFonts w:hint="eastAsia"/>
        </w:rPr>
        <w:t>)</w:t>
      </w:r>
      <w:r w:rsidR="003C2CFF">
        <w:rPr>
          <w:rFonts w:hint="eastAsia"/>
        </w:rPr>
        <w:t>修正通過交通管理收費標準</w:t>
      </w:r>
      <w:r w:rsidR="0052688C">
        <w:fldChar w:fldCharType="begin"/>
      </w:r>
      <w:r w:rsidR="0052688C">
        <w:rPr>
          <w:rFonts w:hint="eastAsia"/>
        </w:rPr>
        <w:instrText xml:space="preserve"> ADDIN EN.CITE &lt;EndNote&gt;&lt;Cite&gt;&lt;Author&gt;</w:instrText>
      </w:r>
      <w:r w:rsidR="0052688C">
        <w:rPr>
          <w:rFonts w:hint="eastAsia"/>
        </w:rPr>
        <w:instrText>國立陽明交通大學</w:instrText>
      </w:r>
      <w:r w:rsidR="0052688C">
        <w:rPr>
          <w:rFonts w:hint="eastAsia"/>
        </w:rPr>
        <w:instrText>&lt;/Author&gt;&lt;Year&gt;2023&lt;/Year&gt;&lt;RecNum&gt;11&lt;/RecNum&gt;&lt;DisplayText&gt;[20]&lt;/DisplayText&gt;&lt;record&gt;&lt;rec-number&gt;11&lt;/rec-number&gt;&lt;foreign-keys&gt;&lt;key app="EN" db-id="dd2w5avfaexftzex9rmp5xxtt0awe5wf9ra5" timestamp="1743171293"&gt;11&lt;/key&gt;&lt;/foreign-keys&gt;&lt;ref-type name="Government Document"&gt;46&lt;/ref-type&gt;&lt;contributors&gt;&lt;authors&gt;&lt;author&gt;&lt;style face="normal" font="default" charset="136" size="100%"&gt;</w:instrText>
      </w:r>
      <w:r w:rsidR="0052688C">
        <w:rPr>
          <w:rFonts w:hint="eastAsia"/>
        </w:rPr>
        <w:instrText>國立陽明交通大學</w:instrText>
      </w:r>
      <w:r w:rsidR="0052688C">
        <w:rPr>
          <w:rFonts w:hint="eastAsia"/>
        </w:rPr>
        <w:instrText>&lt;/style&gt;&lt;/author&gt;&lt;/authors&gt;&lt;/contributors&gt;&lt;titles&gt;&lt;title&gt;&lt;style face="normal" font="default" charset="136" size="100%"&gt;</w:instrText>
      </w:r>
      <w:r w:rsidR="0052688C">
        <w:rPr>
          <w:rFonts w:hint="eastAsia"/>
        </w:rPr>
        <w:instrText>國立陽明交通大學光復及博愛校區交通管理收費標準</w:instrText>
      </w:r>
      <w:r w:rsidR="0052688C">
        <w:rPr>
          <w:rFonts w:hint="eastAsia"/>
        </w:rPr>
        <w:instrText>&lt;/style&gt;&lt;style face="normal" font="default" size="100%"&gt; (1131225&lt;/style&gt;&lt;style face="normal" font="default" charset="136" size="100%"&gt;</w:instrText>
      </w:r>
      <w:r w:rsidR="0052688C">
        <w:rPr>
          <w:rFonts w:hint="eastAsia"/>
        </w:rPr>
        <w:instrText>修正通過</w:instrText>
      </w:r>
      <w:r w:rsidR="0052688C">
        <w:rPr>
          <w:rFonts w:hint="eastAsia"/>
        </w:rPr>
        <w:instrText>&lt;/style&gt;&lt;style face="normal" font="default" size="100%"&gt;)&lt;/style&gt;&lt;/title&gt;&lt;/titles&gt;&lt;dates&gt;&lt;year&gt;2023&lt;/year&gt;&lt;/dates&gt;&lt;pub-location&gt;&lt;style face="normal" font="default" charset="136" size="100%"&gt;</w:instrText>
      </w:r>
      <w:r w:rsidR="0052688C">
        <w:rPr>
          <w:rFonts w:hint="eastAsia"/>
        </w:rPr>
        <w:instrText>新竹市</w:instrText>
      </w:r>
      <w:r w:rsidR="0052688C">
        <w:rPr>
          <w:rFonts w:hint="eastAsia"/>
        </w:rPr>
        <w:instrText>&lt;/style&gt;&lt;/pub-location&gt;&lt;publisher&gt;&lt;style face="normal" font="default" charset="136" size="100%"&gt;</w:instrText>
      </w:r>
      <w:r w:rsidR="0052688C">
        <w:rPr>
          <w:rFonts w:hint="eastAsia"/>
        </w:rPr>
        <w:instrText>國立陽明交通大學</w:instrText>
      </w:r>
      <w:r w:rsidR="0052688C">
        <w:rPr>
          <w:rFonts w:hint="eastAsia"/>
        </w:rPr>
        <w:instrText>&lt;/style&gt;&lt;/publi</w:instrText>
      </w:r>
      <w:r w:rsidR="0052688C">
        <w:instrText>sher&gt;&lt;urls&gt;&lt;/urls&gt;&lt;/record&gt;&lt;/Cite&gt;&lt;/EndNote&gt;</w:instrText>
      </w:r>
      <w:r w:rsidR="0052688C">
        <w:fldChar w:fldCharType="separate"/>
      </w:r>
      <w:r w:rsidR="0052688C">
        <w:rPr>
          <w:noProof/>
        </w:rPr>
        <w:t>[</w:t>
      </w:r>
      <w:hyperlink w:anchor="_ENREF_20" w:tooltip="國立陽明交通大學, 2023 #11" w:history="1">
        <w:r w:rsidR="003A6DF6">
          <w:rPr>
            <w:noProof/>
          </w:rPr>
          <w:t>20</w:t>
        </w:r>
      </w:hyperlink>
      <w:r w:rsidR="0052688C">
        <w:rPr>
          <w:noProof/>
        </w:rPr>
        <w:t>]</w:t>
      </w:r>
      <w:r w:rsidR="0052688C">
        <w:fldChar w:fldCharType="end"/>
      </w:r>
      <w:r w:rsidR="003C2CFF">
        <w:rPr>
          <w:rFonts w:hint="eastAsia"/>
        </w:rPr>
        <w:t>，其</w:t>
      </w:r>
      <w:r w:rsidR="00A96D3F">
        <w:rPr>
          <w:rFonts w:hint="eastAsia"/>
        </w:rPr>
        <w:t>中提及校區停車原則</w:t>
      </w:r>
      <w:r w:rsidR="00A96D3F">
        <w:rPr>
          <w:rFonts w:hint="eastAsia"/>
        </w:rPr>
        <w:t xml:space="preserve"> : </w:t>
      </w:r>
      <w:r w:rsidR="00A96D3F" w:rsidRPr="00E12D10">
        <w:t>於上班日，除因學術研究及業務需求之教職員工及學生汽車停車識別</w:t>
      </w:r>
      <w:r w:rsidR="00A96D3F" w:rsidRPr="00E12D10">
        <w:t xml:space="preserve"> </w:t>
      </w:r>
      <w:r w:rsidR="00A96D3F" w:rsidRPr="00E12D10">
        <w:t>證車輛外，每日凌晨零時至六時間，各類車輛禁止停放於本校區指定之停車場區域</w:t>
      </w:r>
      <w:r w:rsidR="00C35E3F" w:rsidRPr="00E12D10">
        <w:rPr>
          <w:rFonts w:hint="eastAsia"/>
        </w:rPr>
        <w:t>，</w:t>
      </w:r>
      <w:r w:rsidR="00C35E3F" w:rsidRPr="00E12D10">
        <w:t>該指定停車場區域於「國立陽明交通大學光復及博愛</w:t>
      </w:r>
      <w:r w:rsidR="00C35E3F" w:rsidRPr="00E12D10">
        <w:t xml:space="preserve"> </w:t>
      </w:r>
      <w:r w:rsidR="00C35E3F" w:rsidRPr="00E12D10">
        <w:t>校區校園交通管理細則」明訂之</w:t>
      </w:r>
      <w:r w:rsidR="00C35E3F">
        <w:rPr>
          <w:rFonts w:hint="eastAsia"/>
          <w:b/>
          <w:bCs/>
        </w:rPr>
        <w:t>。</w:t>
      </w:r>
    </w:p>
    <w:p w14:paraId="0731A2FC" w14:textId="1C073493" w:rsidR="006930BD" w:rsidRDefault="00F76C4F" w:rsidP="00C23240">
      <w:pPr>
        <w:ind w:leftChars="-59" w:left="-142" w:right="240" w:firstLineChars="177" w:firstLine="425"/>
      </w:pPr>
      <w:r>
        <w:rPr>
          <w:rFonts w:hint="eastAsia"/>
        </w:rPr>
        <w:t>本節</w:t>
      </w:r>
      <w:r w:rsidR="006930BD">
        <w:rPr>
          <w:rFonts w:hint="eastAsia"/>
        </w:rPr>
        <w:t>利用</w:t>
      </w:r>
      <w:r w:rsidR="00E15598">
        <w:rPr>
          <w:rFonts w:hint="eastAsia"/>
        </w:rPr>
        <w:t>4</w:t>
      </w:r>
      <w:r w:rsidR="00E15598">
        <w:t>.5</w:t>
      </w:r>
      <w:r w:rsidR="00E15598">
        <w:rPr>
          <w:rFonts w:hint="eastAsia"/>
        </w:rPr>
        <w:t>與</w:t>
      </w:r>
      <w:r w:rsidR="00E15598">
        <w:rPr>
          <w:rFonts w:hint="eastAsia"/>
        </w:rPr>
        <w:t>4</w:t>
      </w:r>
      <w:r w:rsidR="00E15598">
        <w:t>.6</w:t>
      </w:r>
      <w:r w:rsidR="00E15598">
        <w:rPr>
          <w:rFonts w:hint="eastAsia"/>
        </w:rPr>
        <w:t>節之方法去視覺化政策實施前後的停車需求變化，量化政策之成效，</w:t>
      </w:r>
      <w:r w:rsidR="00B942E9">
        <w:t>使用的分析對象</w:t>
      </w:r>
      <w:r w:rsidR="004C1AF9">
        <w:rPr>
          <w:rFonts w:hint="eastAsia"/>
        </w:rPr>
        <w:t>變數</w:t>
      </w:r>
      <w:r w:rsidR="00B942E9">
        <w:t>為：</w:t>
      </w:r>
    </w:p>
    <w:p w14:paraId="389D7583" w14:textId="041B7976" w:rsidR="00B942E9" w:rsidRDefault="00B942E9" w:rsidP="009F5624">
      <w:pPr>
        <w:pStyle w:val="a6"/>
        <w:numPr>
          <w:ilvl w:val="0"/>
          <w:numId w:val="11"/>
        </w:numPr>
        <w:spacing w:line="360" w:lineRule="auto"/>
        <w:ind w:right="240" w:firstLineChars="0"/>
      </w:pPr>
      <w:proofErr w:type="spellStart"/>
      <w:r>
        <w:t>df_target</w:t>
      </w:r>
      <w:proofErr w:type="spellEnd"/>
      <w:r>
        <w:t xml:space="preserve"> : </w:t>
      </w:r>
      <w:r>
        <w:rPr>
          <w:rFonts w:hint="eastAsia"/>
        </w:rPr>
        <w:t>代表政策實施前</w:t>
      </w:r>
      <w:r>
        <w:rPr>
          <w:rFonts w:hint="eastAsia"/>
        </w:rPr>
        <w:t>(1</w:t>
      </w:r>
      <w:r>
        <w:t>13/12/25</w:t>
      </w:r>
      <w:r w:rsidR="009C5471">
        <w:rPr>
          <w:rFonts w:hint="eastAsia"/>
        </w:rPr>
        <w:t>以前</w:t>
      </w:r>
      <w:r>
        <w:rPr>
          <w:rFonts w:hint="eastAsia"/>
        </w:rPr>
        <w:t>)</w:t>
      </w:r>
      <w:r>
        <w:rPr>
          <w:rFonts w:hint="eastAsia"/>
        </w:rPr>
        <w:t>之觀測資料</w:t>
      </w:r>
    </w:p>
    <w:p w14:paraId="72F0F1BA" w14:textId="77777777" w:rsidR="008A77A7" w:rsidRDefault="00896B1F" w:rsidP="008A77A7">
      <w:pPr>
        <w:pStyle w:val="a6"/>
        <w:numPr>
          <w:ilvl w:val="0"/>
          <w:numId w:val="11"/>
        </w:numPr>
        <w:spacing w:line="360" w:lineRule="auto"/>
        <w:ind w:right="240" w:firstLineChars="0"/>
      </w:pPr>
      <w:r>
        <w:rPr>
          <w:rFonts w:hint="eastAsia"/>
        </w:rPr>
        <w:t>d</w:t>
      </w:r>
      <w:r>
        <w:t>f</w:t>
      </w:r>
      <w:r w:rsidR="00964C81">
        <w:rPr>
          <w:rFonts w:hint="eastAsia"/>
        </w:rPr>
        <w:t xml:space="preserve"> </w:t>
      </w:r>
      <w:r>
        <w:t>:</w:t>
      </w:r>
      <w:r w:rsidR="00964C81">
        <w:rPr>
          <w:rFonts w:hint="eastAsia"/>
        </w:rPr>
        <w:t xml:space="preserve"> </w:t>
      </w:r>
      <w:r>
        <w:rPr>
          <w:rFonts w:hint="eastAsia"/>
        </w:rPr>
        <w:t>代表政策實施後</w:t>
      </w:r>
      <w:r>
        <w:rPr>
          <w:rFonts w:hint="eastAsia"/>
        </w:rPr>
        <w:t>(1</w:t>
      </w:r>
      <w:r>
        <w:t>13/12/25</w:t>
      </w:r>
      <w:r w:rsidR="009C5471">
        <w:rPr>
          <w:rFonts w:hint="eastAsia"/>
        </w:rPr>
        <w:t>以後</w:t>
      </w:r>
      <w:r>
        <w:rPr>
          <w:rFonts w:hint="eastAsia"/>
        </w:rPr>
        <w:t>)</w:t>
      </w:r>
      <w:r>
        <w:rPr>
          <w:rFonts w:hint="eastAsia"/>
        </w:rPr>
        <w:t>之觀測資料</w:t>
      </w:r>
      <w:bookmarkStart w:id="234" w:name="_Toc202744867"/>
    </w:p>
    <w:p w14:paraId="08820288" w14:textId="22AA1B95" w:rsidR="009F5624" w:rsidRDefault="009F5624" w:rsidP="008A77A7">
      <w:pPr>
        <w:pStyle w:val="3"/>
        <w:ind w:right="240"/>
      </w:pPr>
      <w:r>
        <w:rPr>
          <w:rFonts w:hint="eastAsia"/>
        </w:rPr>
        <w:t>停留時數分布變化</w:t>
      </w:r>
      <w:bookmarkEnd w:id="234"/>
    </w:p>
    <w:p w14:paraId="12E64EA4" w14:textId="295418AF" w:rsidR="00E4007B" w:rsidRPr="00326EC5" w:rsidRDefault="00A03B5B" w:rsidP="00C23240">
      <w:pPr>
        <w:ind w:leftChars="-59" w:left="-142" w:right="240" w:firstLineChars="177" w:firstLine="425"/>
        <w:rPr>
          <w:rFonts w:ascii="標楷體" w:hAnsi="標楷體"/>
        </w:rPr>
      </w:pPr>
      <w:r w:rsidRPr="00326EC5">
        <w:rPr>
          <w:rFonts w:ascii="標楷體" w:hAnsi="標楷體"/>
        </w:rPr>
        <w:t>圖 4</w:t>
      </w:r>
      <w:r w:rsidR="0060230E">
        <w:rPr>
          <w:rFonts w:ascii="標楷體" w:hAnsi="標楷體"/>
        </w:rPr>
        <w:t xml:space="preserve"> </w:t>
      </w:r>
      <w:r w:rsidRPr="00326EC5">
        <w:rPr>
          <w:rFonts w:ascii="標楷體" w:hAnsi="標楷體"/>
        </w:rPr>
        <w:t>-</w:t>
      </w:r>
      <w:r w:rsidR="0060230E">
        <w:rPr>
          <w:rFonts w:ascii="標楷體" w:hAnsi="標楷體"/>
        </w:rPr>
        <w:t xml:space="preserve"> </w:t>
      </w:r>
      <w:r w:rsidR="004D4BDE">
        <w:rPr>
          <w:rFonts w:ascii="標楷體" w:hAnsi="標楷體"/>
        </w:rPr>
        <w:t>49</w:t>
      </w:r>
      <w:r w:rsidRPr="00326EC5">
        <w:rPr>
          <w:rFonts w:ascii="標楷體" w:hAnsi="標楷體"/>
        </w:rPr>
        <w:t xml:space="preserve"> 至圖 4</w:t>
      </w:r>
      <w:r w:rsidR="0060230E">
        <w:rPr>
          <w:rFonts w:ascii="標楷體" w:hAnsi="標楷體"/>
        </w:rPr>
        <w:t xml:space="preserve"> </w:t>
      </w:r>
      <w:r w:rsidRPr="00326EC5">
        <w:rPr>
          <w:rFonts w:ascii="標楷體" w:hAnsi="標楷體"/>
        </w:rPr>
        <w:t>-</w:t>
      </w:r>
      <w:r w:rsidR="0060230E">
        <w:rPr>
          <w:rFonts w:ascii="標楷體" w:hAnsi="標楷體"/>
        </w:rPr>
        <w:t xml:space="preserve"> </w:t>
      </w:r>
      <w:r w:rsidR="004D4BDE">
        <w:rPr>
          <w:rFonts w:ascii="標楷體" w:hAnsi="標楷體"/>
        </w:rPr>
        <w:t>54</w:t>
      </w:r>
      <w:r w:rsidRPr="00326EC5">
        <w:rPr>
          <w:rFonts w:ascii="標楷體" w:hAnsi="標楷體"/>
        </w:rPr>
        <w:t xml:space="preserve"> 呈現政策前後每日</w:t>
      </w:r>
      <w:proofErr w:type="gramStart"/>
      <w:r w:rsidRPr="00326EC5">
        <w:rPr>
          <w:rFonts w:ascii="標楷體" w:hAnsi="標楷體"/>
        </w:rPr>
        <w:t>最大在場車輛</w:t>
      </w:r>
      <w:proofErr w:type="gramEnd"/>
      <w:r w:rsidRPr="00326EC5">
        <w:rPr>
          <w:rFonts w:ascii="標楷體" w:hAnsi="標楷體"/>
        </w:rPr>
        <w:t>數的變化情形，並以停車格上限（紅色虛線）作為參考基準。結果指出：</w:t>
      </w:r>
    </w:p>
    <w:p w14:paraId="5E75AFE1" w14:textId="67D0BFBD" w:rsidR="00A03B5B" w:rsidRPr="00326EC5" w:rsidRDefault="00A03B5B" w:rsidP="00326EC5">
      <w:pPr>
        <w:pStyle w:val="a6"/>
        <w:numPr>
          <w:ilvl w:val="0"/>
          <w:numId w:val="12"/>
        </w:numPr>
        <w:spacing w:line="360" w:lineRule="auto"/>
        <w:ind w:right="240" w:firstLineChars="0"/>
        <w:rPr>
          <w:rFonts w:ascii="標楷體" w:hAnsi="標楷體"/>
        </w:rPr>
      </w:pPr>
      <w:r w:rsidRPr="00326EC5">
        <w:rPr>
          <w:rFonts w:ascii="標楷體" w:hAnsi="標楷體" w:hint="eastAsia"/>
        </w:rPr>
        <w:t>政策前（2024/01~03）在週一至週五經常出現接近或超過停車格上限的尖峰。</w:t>
      </w:r>
    </w:p>
    <w:p w14:paraId="05B68AB4" w14:textId="71BFABCF" w:rsidR="00A03B5B" w:rsidRPr="00326EC5" w:rsidRDefault="00A03B5B" w:rsidP="00326EC5">
      <w:pPr>
        <w:pStyle w:val="a6"/>
        <w:numPr>
          <w:ilvl w:val="0"/>
          <w:numId w:val="12"/>
        </w:numPr>
        <w:spacing w:line="360" w:lineRule="auto"/>
        <w:ind w:right="240" w:firstLineChars="0"/>
        <w:rPr>
          <w:rFonts w:ascii="標楷體" w:hAnsi="標楷體"/>
        </w:rPr>
      </w:pPr>
      <w:r w:rsidRPr="00326EC5">
        <w:rPr>
          <w:rFonts w:ascii="標楷體" w:hAnsi="標楷體" w:hint="eastAsia"/>
        </w:rPr>
        <w:t>政策後（2025/01~03），每日</w:t>
      </w:r>
      <w:proofErr w:type="gramStart"/>
      <w:r w:rsidRPr="00326EC5">
        <w:rPr>
          <w:rFonts w:ascii="標楷體" w:hAnsi="標楷體" w:hint="eastAsia"/>
        </w:rPr>
        <w:t>最大在場數量</w:t>
      </w:r>
      <w:proofErr w:type="gramEnd"/>
      <w:r w:rsidRPr="00326EC5">
        <w:rPr>
          <w:rFonts w:ascii="標楷體" w:hAnsi="標楷體" w:hint="eastAsia"/>
        </w:rPr>
        <w:t>雖仍於平日維持高峰，但相較政策前，已出現若干工作日的「可用剩餘容量」明顯回升，顯示夜間長期佔用者減少後，有效釋放停車空間。</w:t>
      </w:r>
    </w:p>
    <w:p w14:paraId="1331425E" w14:textId="59D82035" w:rsidR="00A03B5B" w:rsidRPr="00326EC5" w:rsidRDefault="00A03B5B" w:rsidP="00326EC5">
      <w:pPr>
        <w:pStyle w:val="a6"/>
        <w:numPr>
          <w:ilvl w:val="0"/>
          <w:numId w:val="12"/>
        </w:numPr>
        <w:spacing w:line="360" w:lineRule="auto"/>
        <w:ind w:right="240" w:firstLineChars="0"/>
        <w:rPr>
          <w:rFonts w:ascii="標楷體" w:hAnsi="標楷體"/>
        </w:rPr>
      </w:pPr>
      <w:r w:rsidRPr="00326EC5">
        <w:rPr>
          <w:rFonts w:ascii="標楷體" w:hAnsi="標楷體" w:hint="eastAsia"/>
        </w:rPr>
        <w:t>週末或假日車流持續偏低，說明假日停車需求對壅塞影響有限，印證政策重點應聚焦於平日控制。</w:t>
      </w:r>
    </w:p>
    <w:p w14:paraId="67A5A1CE" w14:textId="6EE61BE6" w:rsidR="00A03B5B" w:rsidRDefault="00A03B5B" w:rsidP="00C23240">
      <w:pPr>
        <w:ind w:leftChars="-59" w:left="-142" w:right="240" w:firstLineChars="177" w:firstLine="425"/>
        <w:rPr>
          <w:rFonts w:ascii="標楷體" w:hAnsi="標楷體"/>
        </w:rPr>
      </w:pPr>
      <w:r w:rsidRPr="00326EC5">
        <w:rPr>
          <w:rFonts w:ascii="標楷體" w:hAnsi="標楷體" w:hint="eastAsia"/>
        </w:rPr>
        <w:t>整體而言，雖政策無法瞬間解決全部問題，但確實在尖峰日減緩了車位壓力，對平日停車可用度有正向影響。</w:t>
      </w:r>
    </w:p>
    <w:p w14:paraId="0CC92737" w14:textId="1BF228BF" w:rsidR="006B31E6" w:rsidRDefault="006B31E6" w:rsidP="00326EC5">
      <w:pPr>
        <w:ind w:left="240" w:right="240" w:firstLine="480"/>
        <w:rPr>
          <w:rFonts w:ascii="標楷體" w:hAnsi="標楷體"/>
        </w:rPr>
      </w:pPr>
    </w:p>
    <w:p w14:paraId="3411F0F8" w14:textId="2F561BCF" w:rsidR="006B31E6" w:rsidRDefault="006B31E6" w:rsidP="00326EC5">
      <w:pPr>
        <w:ind w:left="240" w:right="240" w:firstLine="480"/>
        <w:rPr>
          <w:rFonts w:ascii="標楷體" w:hAnsi="標楷體"/>
        </w:rPr>
      </w:pPr>
    </w:p>
    <w:p w14:paraId="09777483" w14:textId="15C6F346" w:rsidR="006B31E6" w:rsidRDefault="006B31E6" w:rsidP="006B31E6">
      <w:pPr>
        <w:ind w:left="240" w:right="240" w:firstLineChars="0" w:firstLine="0"/>
        <w:rPr>
          <w:rFonts w:ascii="標楷體" w:hAnsi="標楷體"/>
        </w:rPr>
      </w:pPr>
      <w:r>
        <w:rPr>
          <w:noProof/>
        </w:rPr>
        <w:lastRenderedPageBreak/>
        <w:drawing>
          <wp:inline distT="0" distB="0" distL="0" distR="0" wp14:anchorId="625C9907" wp14:editId="6DD04637">
            <wp:extent cx="5760085" cy="2844800"/>
            <wp:effectExtent l="0" t="0" r="0" b="0"/>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1C17A73C" w14:textId="5D3C727D" w:rsidR="006B31E6" w:rsidRDefault="006D2EE2" w:rsidP="006D2EE2">
      <w:pPr>
        <w:pStyle w:val="af3"/>
        <w:ind w:left="240" w:right="240" w:firstLine="480"/>
      </w:pPr>
      <w:bookmarkStart w:id="235" w:name="_Toc202743523"/>
      <w:bookmarkStart w:id="236" w:name="_Toc20304106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50</w:t>
      </w:r>
      <w:r>
        <w:fldChar w:fldCharType="end"/>
      </w:r>
      <w:r>
        <w:t xml:space="preserve"> </w:t>
      </w:r>
      <w:r w:rsidRPr="003619EA">
        <w:rPr>
          <w:rFonts w:hint="eastAsia"/>
        </w:rPr>
        <w:t>2025</w:t>
      </w:r>
      <w:r w:rsidRPr="003619EA">
        <w:rPr>
          <w:rFonts w:hint="eastAsia"/>
        </w:rPr>
        <w:t>年</w:t>
      </w:r>
      <w:r w:rsidRPr="003619EA">
        <w:rPr>
          <w:rFonts w:hint="eastAsia"/>
        </w:rPr>
        <w:t>3</w:t>
      </w:r>
      <w:r w:rsidRPr="003619EA">
        <w:rPr>
          <w:rFonts w:hint="eastAsia"/>
        </w:rPr>
        <w:t>月停留時數分布圖</w:t>
      </w:r>
      <w:bookmarkEnd w:id="235"/>
      <w:bookmarkEnd w:id="236"/>
    </w:p>
    <w:p w14:paraId="397BEDB3" w14:textId="77777777" w:rsidR="006D2EE2" w:rsidRPr="006D2EE2" w:rsidRDefault="006D2EE2" w:rsidP="006D2EE2">
      <w:pPr>
        <w:ind w:left="240" w:right="240" w:firstLine="480"/>
      </w:pPr>
    </w:p>
    <w:p w14:paraId="3B19290E" w14:textId="5BF276C7" w:rsidR="004E0559" w:rsidRDefault="006D2EE2" w:rsidP="006B31E6">
      <w:pPr>
        <w:ind w:left="240" w:right="240" w:firstLineChars="0" w:firstLine="0"/>
        <w:rPr>
          <w:rFonts w:ascii="標楷體" w:hAnsi="標楷體"/>
        </w:rPr>
      </w:pPr>
      <w:r>
        <w:rPr>
          <w:noProof/>
        </w:rPr>
        <w:drawing>
          <wp:inline distT="0" distB="0" distL="0" distR="0" wp14:anchorId="7FC39E22" wp14:editId="78D2CBDD">
            <wp:extent cx="5760085" cy="2844800"/>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17FADB99" w14:textId="16587D8C" w:rsidR="006D2EE2" w:rsidRDefault="006D2EE2" w:rsidP="006D2EE2">
      <w:pPr>
        <w:pStyle w:val="af3"/>
        <w:ind w:left="240" w:right="240" w:firstLine="480"/>
        <w:rPr>
          <w:rFonts w:ascii="標楷體" w:hAnsi="標楷體"/>
        </w:rPr>
      </w:pPr>
      <w:bookmarkStart w:id="237" w:name="_Toc202743524"/>
      <w:bookmarkStart w:id="238" w:name="_Toc20304107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51</w:t>
      </w:r>
      <w:r>
        <w:fldChar w:fldCharType="end"/>
      </w:r>
      <w:r>
        <w:t xml:space="preserve"> </w:t>
      </w:r>
      <w:r w:rsidRPr="003619EA">
        <w:rPr>
          <w:rFonts w:hint="eastAsia"/>
        </w:rPr>
        <w:t>202</w:t>
      </w:r>
      <w:r w:rsidR="00C559FE">
        <w:t>4</w:t>
      </w:r>
      <w:r w:rsidRPr="003619EA">
        <w:rPr>
          <w:rFonts w:hint="eastAsia"/>
        </w:rPr>
        <w:t>年</w:t>
      </w:r>
      <w:r w:rsidRPr="003619EA">
        <w:rPr>
          <w:rFonts w:hint="eastAsia"/>
        </w:rPr>
        <w:t>3</w:t>
      </w:r>
      <w:r w:rsidRPr="003619EA">
        <w:rPr>
          <w:rFonts w:hint="eastAsia"/>
        </w:rPr>
        <w:t>月停留時數分布圖</w:t>
      </w:r>
      <w:bookmarkEnd w:id="237"/>
      <w:bookmarkEnd w:id="238"/>
    </w:p>
    <w:p w14:paraId="68698165" w14:textId="77777777" w:rsidR="004E0559" w:rsidRDefault="004E0559" w:rsidP="006B31E6">
      <w:pPr>
        <w:ind w:left="240" w:right="240" w:firstLineChars="0" w:firstLine="0"/>
        <w:rPr>
          <w:rFonts w:ascii="標楷體" w:hAnsi="標楷體"/>
        </w:rPr>
      </w:pPr>
    </w:p>
    <w:p w14:paraId="671E7C6D" w14:textId="6C7E94A1" w:rsidR="0045067E" w:rsidRDefault="0045067E" w:rsidP="006B31E6">
      <w:pPr>
        <w:ind w:left="240" w:right="240" w:firstLineChars="0" w:firstLine="0"/>
        <w:rPr>
          <w:rFonts w:ascii="標楷體" w:hAnsi="標楷體"/>
        </w:rPr>
      </w:pPr>
    </w:p>
    <w:p w14:paraId="4F18DF4C" w14:textId="083B355D" w:rsidR="00620C01" w:rsidRDefault="00620C01" w:rsidP="006B31E6">
      <w:pPr>
        <w:ind w:left="240" w:right="240" w:firstLineChars="0" w:firstLine="0"/>
        <w:rPr>
          <w:rFonts w:ascii="標楷體" w:hAnsi="標楷體"/>
        </w:rPr>
      </w:pPr>
    </w:p>
    <w:p w14:paraId="627AE096" w14:textId="1F06D65A" w:rsidR="00620C01" w:rsidRDefault="00620C01" w:rsidP="006B31E6">
      <w:pPr>
        <w:ind w:left="240" w:right="240" w:firstLineChars="0" w:firstLine="0"/>
        <w:rPr>
          <w:rFonts w:ascii="標楷體" w:hAnsi="標楷體"/>
        </w:rPr>
      </w:pPr>
    </w:p>
    <w:p w14:paraId="6459F7D6" w14:textId="6A85AEF9" w:rsidR="00620C01" w:rsidRDefault="00620C01" w:rsidP="006B31E6">
      <w:pPr>
        <w:ind w:left="240" w:right="240" w:firstLineChars="0" w:firstLine="0"/>
        <w:rPr>
          <w:rFonts w:ascii="標楷體" w:hAnsi="標楷體"/>
        </w:rPr>
      </w:pPr>
    </w:p>
    <w:p w14:paraId="15B9AC9F" w14:textId="77777777" w:rsidR="00620C01" w:rsidRDefault="00620C01" w:rsidP="00620C01">
      <w:pPr>
        <w:ind w:left="240" w:right="240" w:firstLineChars="0" w:firstLine="0"/>
        <w:jc w:val="center"/>
        <w:rPr>
          <w:rFonts w:ascii="標楷體" w:hAnsi="標楷體"/>
        </w:rPr>
      </w:pPr>
      <w:r>
        <w:rPr>
          <w:noProof/>
        </w:rPr>
        <w:lastRenderedPageBreak/>
        <w:drawing>
          <wp:inline distT="0" distB="0" distL="0" distR="0" wp14:anchorId="4E17C97D" wp14:editId="019998AE">
            <wp:extent cx="5760085" cy="2844800"/>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0F1FFB39" w14:textId="75CD0856" w:rsidR="00620C01" w:rsidRDefault="00620C01" w:rsidP="00620C01">
      <w:pPr>
        <w:pStyle w:val="af3"/>
        <w:ind w:left="240" w:right="240" w:firstLine="480"/>
        <w:rPr>
          <w:rFonts w:ascii="標楷體" w:hAnsi="標楷體"/>
        </w:rPr>
      </w:pPr>
      <w:bookmarkStart w:id="239" w:name="_Toc202743525"/>
      <w:bookmarkStart w:id="240" w:name="_Toc203041071"/>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52</w:t>
      </w:r>
      <w:r>
        <w:fldChar w:fldCharType="end"/>
      </w:r>
      <w:r>
        <w:t xml:space="preserve"> </w:t>
      </w:r>
      <w:r w:rsidRPr="003619EA">
        <w:rPr>
          <w:rFonts w:hint="eastAsia"/>
        </w:rPr>
        <w:t>2025</w:t>
      </w:r>
      <w:r w:rsidRPr="003619EA">
        <w:rPr>
          <w:rFonts w:hint="eastAsia"/>
        </w:rPr>
        <w:t>年</w:t>
      </w:r>
      <w:r>
        <w:t>2</w:t>
      </w:r>
      <w:r w:rsidRPr="003619EA">
        <w:rPr>
          <w:rFonts w:hint="eastAsia"/>
        </w:rPr>
        <w:t>月停留時數分布圖</w:t>
      </w:r>
      <w:bookmarkEnd w:id="239"/>
      <w:bookmarkEnd w:id="240"/>
    </w:p>
    <w:p w14:paraId="58F57AAB" w14:textId="77777777" w:rsidR="00620C01" w:rsidRDefault="00620C01" w:rsidP="00620C01">
      <w:pPr>
        <w:ind w:left="240" w:right="240" w:firstLineChars="0" w:firstLine="0"/>
        <w:jc w:val="center"/>
        <w:rPr>
          <w:rFonts w:ascii="標楷體" w:hAnsi="標楷體"/>
        </w:rPr>
      </w:pPr>
    </w:p>
    <w:p w14:paraId="5C6FDE77" w14:textId="77777777" w:rsidR="00620C01" w:rsidRDefault="00620C01" w:rsidP="00620C01">
      <w:pPr>
        <w:ind w:left="240" w:right="240" w:firstLineChars="0" w:firstLine="0"/>
        <w:jc w:val="center"/>
        <w:rPr>
          <w:rFonts w:ascii="標楷體" w:hAnsi="標楷體"/>
        </w:rPr>
      </w:pPr>
    </w:p>
    <w:p w14:paraId="4AB66E18" w14:textId="77777777" w:rsidR="00620C01" w:rsidRDefault="00620C01" w:rsidP="00620C01">
      <w:pPr>
        <w:ind w:left="240" w:right="240" w:firstLineChars="0" w:firstLine="0"/>
        <w:rPr>
          <w:rFonts w:ascii="標楷體" w:hAnsi="標楷體"/>
        </w:rPr>
      </w:pPr>
      <w:r>
        <w:rPr>
          <w:noProof/>
        </w:rPr>
        <w:drawing>
          <wp:inline distT="0" distB="0" distL="0" distR="0" wp14:anchorId="7C82FDA2" wp14:editId="4849396C">
            <wp:extent cx="5760085" cy="2844800"/>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53AA7A04" w14:textId="3875E21B" w:rsidR="00620C01" w:rsidRDefault="00620C01" w:rsidP="00620C01">
      <w:pPr>
        <w:pStyle w:val="af3"/>
        <w:ind w:left="240" w:right="240" w:firstLine="480"/>
        <w:rPr>
          <w:rFonts w:ascii="標楷體" w:hAnsi="標楷體"/>
        </w:rPr>
      </w:pPr>
      <w:bookmarkStart w:id="241" w:name="_Toc202743526"/>
      <w:bookmarkStart w:id="242" w:name="_Toc203041072"/>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53</w:t>
      </w:r>
      <w:r>
        <w:fldChar w:fldCharType="end"/>
      </w:r>
      <w:r>
        <w:t xml:space="preserve"> </w:t>
      </w:r>
      <w:r w:rsidRPr="003619EA">
        <w:rPr>
          <w:rFonts w:hint="eastAsia"/>
        </w:rPr>
        <w:t>20</w:t>
      </w:r>
      <w:r w:rsidR="00C559FE">
        <w:t>24</w:t>
      </w:r>
      <w:r w:rsidRPr="003619EA">
        <w:rPr>
          <w:rFonts w:hint="eastAsia"/>
        </w:rPr>
        <w:t>年</w:t>
      </w:r>
      <w:r>
        <w:t>2</w:t>
      </w:r>
      <w:r w:rsidRPr="003619EA">
        <w:rPr>
          <w:rFonts w:hint="eastAsia"/>
        </w:rPr>
        <w:t>月停留時數分布圖</w:t>
      </w:r>
      <w:bookmarkEnd w:id="241"/>
      <w:bookmarkEnd w:id="242"/>
    </w:p>
    <w:p w14:paraId="25966551" w14:textId="77777777" w:rsidR="00620C01" w:rsidRDefault="00620C01" w:rsidP="006B31E6">
      <w:pPr>
        <w:ind w:left="240" w:right="240" w:firstLineChars="0" w:firstLine="0"/>
        <w:rPr>
          <w:rFonts w:ascii="標楷體" w:hAnsi="標楷體"/>
        </w:rPr>
      </w:pPr>
    </w:p>
    <w:p w14:paraId="4C5A4A37" w14:textId="4888AE33" w:rsidR="006B31E6" w:rsidRDefault="006B31E6" w:rsidP="006B31E6">
      <w:pPr>
        <w:ind w:left="240" w:right="240" w:firstLineChars="0" w:firstLine="0"/>
        <w:rPr>
          <w:rFonts w:ascii="標楷體" w:hAnsi="標楷體"/>
        </w:rPr>
      </w:pPr>
      <w:r>
        <w:rPr>
          <w:noProof/>
        </w:rPr>
        <w:lastRenderedPageBreak/>
        <w:drawing>
          <wp:inline distT="0" distB="0" distL="0" distR="0" wp14:anchorId="3F03641E" wp14:editId="1B7E4D5A">
            <wp:extent cx="5760085" cy="2844800"/>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0DC74B56" w14:textId="5C7FA14E" w:rsidR="006D2EE2" w:rsidRDefault="006D2EE2" w:rsidP="006D2EE2">
      <w:pPr>
        <w:pStyle w:val="af3"/>
        <w:ind w:left="240" w:right="240" w:firstLine="480"/>
        <w:rPr>
          <w:rFonts w:ascii="標楷體" w:hAnsi="標楷體"/>
        </w:rPr>
      </w:pPr>
      <w:bookmarkStart w:id="243" w:name="_Toc202743527"/>
      <w:bookmarkStart w:id="244" w:name="_Toc20304107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54</w:t>
      </w:r>
      <w:r>
        <w:fldChar w:fldCharType="end"/>
      </w:r>
      <w:r>
        <w:t xml:space="preserve"> </w:t>
      </w:r>
      <w:r w:rsidRPr="003619EA">
        <w:rPr>
          <w:rFonts w:hint="eastAsia"/>
        </w:rPr>
        <w:t>2025</w:t>
      </w:r>
      <w:r w:rsidRPr="003619EA">
        <w:rPr>
          <w:rFonts w:hint="eastAsia"/>
        </w:rPr>
        <w:t>年</w:t>
      </w:r>
      <w:r>
        <w:t>1</w:t>
      </w:r>
      <w:r w:rsidRPr="003619EA">
        <w:rPr>
          <w:rFonts w:hint="eastAsia"/>
        </w:rPr>
        <w:t>月停留時數分布圖</w:t>
      </w:r>
      <w:bookmarkEnd w:id="243"/>
      <w:bookmarkEnd w:id="244"/>
    </w:p>
    <w:p w14:paraId="39680712" w14:textId="49E3E6C7" w:rsidR="004E0559" w:rsidRDefault="004E0559" w:rsidP="0045067E">
      <w:pPr>
        <w:ind w:left="240" w:right="240" w:firstLineChars="0" w:firstLine="0"/>
        <w:jc w:val="center"/>
        <w:rPr>
          <w:rFonts w:ascii="標楷體" w:hAnsi="標楷體"/>
        </w:rPr>
      </w:pPr>
    </w:p>
    <w:p w14:paraId="4719461F" w14:textId="5EB76AB1" w:rsidR="006D2EE2" w:rsidRDefault="006D2EE2" w:rsidP="0045067E">
      <w:pPr>
        <w:ind w:left="240" w:right="240" w:firstLineChars="0" w:firstLine="0"/>
        <w:jc w:val="center"/>
        <w:rPr>
          <w:rFonts w:ascii="標楷體" w:hAnsi="標楷體"/>
        </w:rPr>
      </w:pPr>
      <w:r>
        <w:rPr>
          <w:noProof/>
        </w:rPr>
        <w:drawing>
          <wp:inline distT="0" distB="0" distL="0" distR="0" wp14:anchorId="3D84F0AD" wp14:editId="0D309FAD">
            <wp:extent cx="5760085" cy="2844800"/>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42A7D045" w14:textId="351C8358" w:rsidR="008A77A7" w:rsidRDefault="006D2EE2" w:rsidP="008A77A7">
      <w:pPr>
        <w:pStyle w:val="af3"/>
        <w:ind w:left="240" w:right="240" w:firstLine="480"/>
      </w:pPr>
      <w:bookmarkStart w:id="245" w:name="_Toc202743528"/>
      <w:bookmarkStart w:id="246" w:name="_Toc203041074"/>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55</w:t>
      </w:r>
      <w:r>
        <w:fldChar w:fldCharType="end"/>
      </w:r>
      <w:r>
        <w:t xml:space="preserve"> </w:t>
      </w:r>
      <w:r w:rsidRPr="003619EA">
        <w:rPr>
          <w:rFonts w:hint="eastAsia"/>
        </w:rPr>
        <w:t>202</w:t>
      </w:r>
      <w:r w:rsidR="00C559FE">
        <w:t>4</w:t>
      </w:r>
      <w:r w:rsidRPr="003619EA">
        <w:rPr>
          <w:rFonts w:hint="eastAsia"/>
        </w:rPr>
        <w:t>年</w:t>
      </w:r>
      <w:r>
        <w:t>1</w:t>
      </w:r>
      <w:r w:rsidRPr="003619EA">
        <w:rPr>
          <w:rFonts w:hint="eastAsia"/>
        </w:rPr>
        <w:t>月停留時數分布圖</w:t>
      </w:r>
      <w:bookmarkStart w:id="247" w:name="_Toc202744868"/>
      <w:bookmarkEnd w:id="245"/>
      <w:bookmarkEnd w:id="246"/>
    </w:p>
    <w:p w14:paraId="5A69F9C7" w14:textId="7D033215" w:rsidR="008A77A7" w:rsidRDefault="008A77A7" w:rsidP="008A77A7">
      <w:pPr>
        <w:ind w:left="240" w:right="240" w:firstLine="480"/>
      </w:pPr>
    </w:p>
    <w:p w14:paraId="7EA55692" w14:textId="5572AEC5" w:rsidR="008A77A7" w:rsidRDefault="008A77A7" w:rsidP="008A77A7">
      <w:pPr>
        <w:ind w:left="240" w:right="240" w:firstLine="480"/>
      </w:pPr>
    </w:p>
    <w:p w14:paraId="2BA79FE6" w14:textId="58ADF659" w:rsidR="008A77A7" w:rsidRDefault="008A77A7" w:rsidP="008A77A7">
      <w:pPr>
        <w:ind w:left="240" w:right="240" w:firstLine="480"/>
      </w:pPr>
    </w:p>
    <w:p w14:paraId="24D08C3A" w14:textId="77777777" w:rsidR="008A77A7" w:rsidRPr="008A77A7" w:rsidRDefault="008A77A7" w:rsidP="008A77A7">
      <w:pPr>
        <w:ind w:left="240" w:right="240" w:firstLine="480"/>
      </w:pPr>
    </w:p>
    <w:p w14:paraId="01EA2F03" w14:textId="4E162575" w:rsidR="00E4007B" w:rsidRPr="00E4007B" w:rsidRDefault="00E4007B" w:rsidP="008A77A7">
      <w:pPr>
        <w:pStyle w:val="3"/>
        <w:ind w:right="240"/>
      </w:pPr>
      <w:r>
        <w:rPr>
          <w:rFonts w:hint="eastAsia"/>
        </w:rPr>
        <w:lastRenderedPageBreak/>
        <w:t>每日</w:t>
      </w:r>
      <w:proofErr w:type="gramStart"/>
      <w:r>
        <w:rPr>
          <w:rFonts w:hint="eastAsia"/>
        </w:rPr>
        <w:t>最大在場車輛</w:t>
      </w:r>
      <w:proofErr w:type="gramEnd"/>
      <w:r>
        <w:rPr>
          <w:rFonts w:hint="eastAsia"/>
        </w:rPr>
        <w:t>數變化</w:t>
      </w:r>
      <w:bookmarkEnd w:id="247"/>
    </w:p>
    <w:p w14:paraId="4DCD85CA" w14:textId="48287C8D" w:rsidR="001A79CD" w:rsidRPr="00EC4864" w:rsidRDefault="001A79CD" w:rsidP="00C23240">
      <w:pPr>
        <w:ind w:leftChars="-59" w:left="-142" w:right="240" w:firstLine="480"/>
        <w:rPr>
          <w:rFonts w:ascii="標楷體" w:hAnsi="標楷體"/>
        </w:rPr>
      </w:pPr>
      <w:r w:rsidRPr="00EC4864">
        <w:rPr>
          <w:rFonts w:ascii="標楷體" w:hAnsi="標楷體" w:hint="eastAsia"/>
        </w:rPr>
        <w:t>圖 4</w:t>
      </w:r>
      <w:r w:rsidR="0060230E">
        <w:rPr>
          <w:rFonts w:ascii="標楷體" w:hAnsi="標楷體"/>
        </w:rPr>
        <w:t xml:space="preserve"> </w:t>
      </w:r>
      <w:r w:rsidRPr="00EC4864">
        <w:rPr>
          <w:rFonts w:ascii="標楷體" w:hAnsi="標楷體" w:hint="eastAsia"/>
        </w:rPr>
        <w:t>-</w:t>
      </w:r>
      <w:r w:rsidR="0060230E">
        <w:rPr>
          <w:rFonts w:ascii="標楷體" w:hAnsi="標楷體"/>
        </w:rPr>
        <w:t xml:space="preserve"> 55</w:t>
      </w:r>
      <w:r w:rsidRPr="00EC4864">
        <w:rPr>
          <w:rFonts w:ascii="標楷體" w:hAnsi="標楷體" w:hint="eastAsia"/>
        </w:rPr>
        <w:t xml:space="preserve"> 至圖 4</w:t>
      </w:r>
      <w:r w:rsidR="0060230E">
        <w:rPr>
          <w:rFonts w:ascii="標楷體" w:hAnsi="標楷體"/>
        </w:rPr>
        <w:t xml:space="preserve"> </w:t>
      </w:r>
      <w:r w:rsidRPr="00EC4864">
        <w:rPr>
          <w:rFonts w:ascii="標楷體" w:hAnsi="標楷體" w:hint="eastAsia"/>
        </w:rPr>
        <w:t>-</w:t>
      </w:r>
      <w:r w:rsidR="0060230E">
        <w:rPr>
          <w:rFonts w:ascii="標楷體" w:hAnsi="標楷體"/>
        </w:rPr>
        <w:t xml:space="preserve"> 60</w:t>
      </w:r>
      <w:r w:rsidRPr="00EC4864">
        <w:rPr>
          <w:rFonts w:ascii="標楷體" w:hAnsi="標楷體" w:hint="eastAsia"/>
        </w:rPr>
        <w:t xml:space="preserve"> 呈現政策前後每日</w:t>
      </w:r>
      <w:proofErr w:type="gramStart"/>
      <w:r w:rsidRPr="00EC4864">
        <w:rPr>
          <w:rFonts w:ascii="標楷體" w:hAnsi="標楷體" w:hint="eastAsia"/>
        </w:rPr>
        <w:t>最大在場車輛</w:t>
      </w:r>
      <w:proofErr w:type="gramEnd"/>
      <w:r w:rsidRPr="00EC4864">
        <w:rPr>
          <w:rFonts w:ascii="標楷體" w:hAnsi="標楷體" w:hint="eastAsia"/>
        </w:rPr>
        <w:t>數的變化情形，並以停車格上限（紅色虛線）作為參考基準。結果指出：</w:t>
      </w:r>
    </w:p>
    <w:p w14:paraId="6CDF6CC4" w14:textId="3A21B3A9" w:rsidR="001A79CD" w:rsidRPr="00EC4864" w:rsidRDefault="001A79CD" w:rsidP="00EC4864">
      <w:pPr>
        <w:pStyle w:val="a6"/>
        <w:numPr>
          <w:ilvl w:val="0"/>
          <w:numId w:val="13"/>
        </w:numPr>
        <w:spacing w:line="360" w:lineRule="auto"/>
        <w:ind w:right="240" w:firstLineChars="0"/>
        <w:rPr>
          <w:rFonts w:ascii="標楷體" w:hAnsi="標楷體"/>
        </w:rPr>
      </w:pPr>
      <w:r w:rsidRPr="00EC4864">
        <w:rPr>
          <w:rFonts w:ascii="標楷體" w:hAnsi="標楷體" w:hint="eastAsia"/>
        </w:rPr>
        <w:t>政策前（2024/01~03）在週一至週五經常出現接近或超過停車格上限的尖峰。</w:t>
      </w:r>
    </w:p>
    <w:p w14:paraId="41CC0441" w14:textId="583430FF" w:rsidR="001A79CD" w:rsidRPr="00EC4864" w:rsidRDefault="001A79CD" w:rsidP="00EC4864">
      <w:pPr>
        <w:pStyle w:val="a6"/>
        <w:numPr>
          <w:ilvl w:val="0"/>
          <w:numId w:val="13"/>
        </w:numPr>
        <w:spacing w:line="360" w:lineRule="auto"/>
        <w:ind w:right="240" w:firstLineChars="0"/>
        <w:rPr>
          <w:rFonts w:ascii="標楷體" w:hAnsi="標楷體"/>
        </w:rPr>
      </w:pPr>
      <w:r w:rsidRPr="00EC4864">
        <w:rPr>
          <w:rFonts w:ascii="標楷體" w:hAnsi="標楷體" w:hint="eastAsia"/>
        </w:rPr>
        <w:t>政策後（2025/01~03），每日</w:t>
      </w:r>
      <w:proofErr w:type="gramStart"/>
      <w:r w:rsidRPr="00EC4864">
        <w:rPr>
          <w:rFonts w:ascii="標楷體" w:hAnsi="標楷體" w:hint="eastAsia"/>
        </w:rPr>
        <w:t>最大在場數量</w:t>
      </w:r>
      <w:proofErr w:type="gramEnd"/>
      <w:r w:rsidRPr="00EC4864">
        <w:rPr>
          <w:rFonts w:ascii="標楷體" w:hAnsi="標楷體" w:hint="eastAsia"/>
        </w:rPr>
        <w:t>雖仍於平日維持高峰，但相較政策前，已出現若干工作日的「可用剩餘容量」明顯回升，顯示夜間長期佔用者減少後，有效釋放停車空間。</w:t>
      </w:r>
    </w:p>
    <w:p w14:paraId="126FC0D7" w14:textId="7DB3BAD0" w:rsidR="001A79CD" w:rsidRPr="00EC4864" w:rsidRDefault="001A79CD" w:rsidP="00EC4864">
      <w:pPr>
        <w:pStyle w:val="a6"/>
        <w:numPr>
          <w:ilvl w:val="0"/>
          <w:numId w:val="13"/>
        </w:numPr>
        <w:spacing w:line="360" w:lineRule="auto"/>
        <w:ind w:right="240" w:firstLineChars="0"/>
        <w:rPr>
          <w:rFonts w:ascii="標楷體" w:hAnsi="標楷體"/>
        </w:rPr>
      </w:pPr>
      <w:r w:rsidRPr="00EC4864">
        <w:rPr>
          <w:rFonts w:ascii="標楷體" w:hAnsi="標楷體" w:hint="eastAsia"/>
        </w:rPr>
        <w:t>週末或假日車流持續偏低，說明假日停車需求對壅塞影響有限，印證政策重點應聚焦於平日控制。</w:t>
      </w:r>
    </w:p>
    <w:p w14:paraId="43326BE4" w14:textId="4F7135C3" w:rsidR="00ED7524" w:rsidRDefault="001A79CD" w:rsidP="00C23240">
      <w:pPr>
        <w:ind w:leftChars="-59" w:left="-142" w:right="240" w:firstLine="480"/>
        <w:rPr>
          <w:rFonts w:ascii="標楷體" w:hAnsi="標楷體"/>
        </w:rPr>
      </w:pPr>
      <w:r w:rsidRPr="00EC4864">
        <w:rPr>
          <w:rFonts w:ascii="標楷體" w:hAnsi="標楷體" w:hint="eastAsia"/>
        </w:rPr>
        <w:t>整體而言，雖政策無法瞬間解決全部問題，但確實在尖峰日減緩了車位壓力，對平日停車可用度有正向影響。</w:t>
      </w:r>
    </w:p>
    <w:p w14:paraId="354A80F7" w14:textId="77777777" w:rsidR="00603069" w:rsidRDefault="00603069" w:rsidP="00603069">
      <w:pPr>
        <w:ind w:leftChars="0" w:left="0" w:right="240" w:firstLineChars="0" w:firstLine="0"/>
      </w:pPr>
      <w:r>
        <w:rPr>
          <w:noProof/>
        </w:rPr>
        <w:drawing>
          <wp:inline distT="0" distB="0" distL="0" distR="0" wp14:anchorId="764C9B56" wp14:editId="73F03B0F">
            <wp:extent cx="5753100" cy="1438275"/>
            <wp:effectExtent l="0" t="0" r="0" b="9525"/>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06424A51" w14:textId="106D9E98" w:rsidR="00603069" w:rsidRDefault="00603069" w:rsidP="00603069">
      <w:pPr>
        <w:pStyle w:val="af3"/>
        <w:ind w:left="240" w:right="240" w:firstLine="480"/>
      </w:pPr>
      <w:bookmarkStart w:id="248" w:name="_Toc202743529"/>
      <w:bookmarkStart w:id="249" w:name="_Toc20304107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56</w:t>
      </w:r>
      <w:r>
        <w:fldChar w:fldCharType="end"/>
      </w:r>
      <w:r>
        <w:t xml:space="preserve"> </w:t>
      </w:r>
      <w:r w:rsidRPr="002461EC">
        <w:rPr>
          <w:rFonts w:hint="eastAsia"/>
        </w:rPr>
        <w:t>202</w:t>
      </w:r>
      <w:r>
        <w:t>5</w:t>
      </w:r>
      <w:r w:rsidRPr="002461EC">
        <w:rPr>
          <w:rFonts w:hint="eastAsia"/>
        </w:rPr>
        <w:t>年</w:t>
      </w:r>
      <w:r>
        <w:t>3</w:t>
      </w:r>
      <w:r w:rsidRPr="002461EC">
        <w:rPr>
          <w:rFonts w:hint="eastAsia"/>
        </w:rPr>
        <w:t>月每日最大車輛數量統計</w:t>
      </w:r>
      <w:bookmarkEnd w:id="248"/>
      <w:bookmarkEnd w:id="249"/>
    </w:p>
    <w:p w14:paraId="3829BCF3" w14:textId="77777777" w:rsidR="00603069" w:rsidRDefault="00603069" w:rsidP="00603069">
      <w:pPr>
        <w:ind w:leftChars="0" w:left="0" w:right="240" w:firstLineChars="0" w:firstLine="0"/>
      </w:pPr>
      <w:r>
        <w:rPr>
          <w:noProof/>
        </w:rPr>
        <w:drawing>
          <wp:inline distT="0" distB="0" distL="0" distR="0" wp14:anchorId="6216A25D" wp14:editId="195FA3A0">
            <wp:extent cx="5753100" cy="1438275"/>
            <wp:effectExtent l="0" t="0" r="0" b="9525"/>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3442809B" w14:textId="1902783B" w:rsidR="00603069" w:rsidRDefault="00603069" w:rsidP="00603069">
      <w:pPr>
        <w:pStyle w:val="af3"/>
        <w:ind w:left="240" w:right="240" w:firstLine="480"/>
      </w:pPr>
      <w:bookmarkStart w:id="250" w:name="_Toc202743530"/>
      <w:bookmarkStart w:id="251" w:name="_Toc20304107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57</w:t>
      </w:r>
      <w:r>
        <w:fldChar w:fldCharType="end"/>
      </w:r>
      <w:r>
        <w:t xml:space="preserve"> </w:t>
      </w:r>
      <w:r w:rsidRPr="002461EC">
        <w:rPr>
          <w:rFonts w:hint="eastAsia"/>
        </w:rPr>
        <w:t>2024</w:t>
      </w:r>
      <w:r w:rsidRPr="002461EC">
        <w:rPr>
          <w:rFonts w:hint="eastAsia"/>
        </w:rPr>
        <w:t>年</w:t>
      </w:r>
      <w:r>
        <w:t>3</w:t>
      </w:r>
      <w:r w:rsidRPr="002461EC">
        <w:rPr>
          <w:rFonts w:hint="eastAsia"/>
        </w:rPr>
        <w:t>月每日最大車輛數量統計</w:t>
      </w:r>
      <w:bookmarkEnd w:id="250"/>
      <w:bookmarkEnd w:id="251"/>
    </w:p>
    <w:p w14:paraId="45284777" w14:textId="291EA3B1" w:rsidR="00603069" w:rsidRDefault="00603069" w:rsidP="00EC4864">
      <w:pPr>
        <w:ind w:left="240" w:right="240" w:firstLine="480"/>
        <w:rPr>
          <w:rFonts w:ascii="標楷體" w:hAnsi="標楷體"/>
        </w:rPr>
      </w:pPr>
    </w:p>
    <w:p w14:paraId="551930D8" w14:textId="77777777" w:rsidR="00603069" w:rsidRDefault="00603069" w:rsidP="00603069">
      <w:pPr>
        <w:ind w:leftChars="0" w:left="0" w:right="240" w:firstLineChars="0" w:firstLine="0"/>
      </w:pPr>
      <w:r>
        <w:rPr>
          <w:noProof/>
        </w:rPr>
        <w:lastRenderedPageBreak/>
        <w:drawing>
          <wp:inline distT="0" distB="0" distL="0" distR="0" wp14:anchorId="7A1C25D3" wp14:editId="24E40B96">
            <wp:extent cx="5753100" cy="1438275"/>
            <wp:effectExtent l="0" t="0" r="0" b="9525"/>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4273B160" w14:textId="3307A6CB" w:rsidR="00603069" w:rsidRPr="00C559FE" w:rsidRDefault="00603069" w:rsidP="00603069">
      <w:pPr>
        <w:pStyle w:val="af3"/>
        <w:ind w:left="240" w:right="240" w:firstLine="480"/>
      </w:pPr>
      <w:bookmarkStart w:id="252" w:name="_Toc202743531"/>
      <w:bookmarkStart w:id="253" w:name="_Toc203041077"/>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58</w:t>
      </w:r>
      <w:r>
        <w:fldChar w:fldCharType="end"/>
      </w:r>
      <w:r>
        <w:t xml:space="preserve"> </w:t>
      </w:r>
      <w:r w:rsidRPr="002461EC">
        <w:rPr>
          <w:rFonts w:hint="eastAsia"/>
        </w:rPr>
        <w:t>202</w:t>
      </w:r>
      <w:r>
        <w:t>5</w:t>
      </w:r>
      <w:r w:rsidRPr="002461EC">
        <w:rPr>
          <w:rFonts w:hint="eastAsia"/>
        </w:rPr>
        <w:t>年</w:t>
      </w:r>
      <w:r>
        <w:t>2</w:t>
      </w:r>
      <w:r w:rsidRPr="002461EC">
        <w:rPr>
          <w:rFonts w:hint="eastAsia"/>
        </w:rPr>
        <w:t>月每日最大車輛數量統計</w:t>
      </w:r>
      <w:bookmarkEnd w:id="252"/>
      <w:bookmarkEnd w:id="253"/>
    </w:p>
    <w:p w14:paraId="6B6880B8" w14:textId="77777777" w:rsidR="00603069" w:rsidRDefault="00603069" w:rsidP="00603069">
      <w:pPr>
        <w:ind w:leftChars="0" w:left="0" w:right="240" w:firstLineChars="0" w:firstLine="0"/>
      </w:pPr>
      <w:r>
        <w:rPr>
          <w:noProof/>
        </w:rPr>
        <w:drawing>
          <wp:inline distT="0" distB="0" distL="0" distR="0" wp14:anchorId="5B9D3DC0" wp14:editId="3A56DACC">
            <wp:extent cx="5753100" cy="1438275"/>
            <wp:effectExtent l="0" t="0" r="0" b="9525"/>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231F12AC" w14:textId="25DCEFE3" w:rsidR="00603069" w:rsidRDefault="00603069" w:rsidP="00603069">
      <w:pPr>
        <w:pStyle w:val="af3"/>
        <w:ind w:left="240" w:right="240" w:firstLine="480"/>
      </w:pPr>
      <w:bookmarkStart w:id="254" w:name="_Toc202743532"/>
      <w:bookmarkStart w:id="255" w:name="_Toc203041078"/>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59</w:t>
      </w:r>
      <w:r>
        <w:fldChar w:fldCharType="end"/>
      </w:r>
      <w:r>
        <w:t xml:space="preserve"> </w:t>
      </w:r>
      <w:r w:rsidRPr="002461EC">
        <w:rPr>
          <w:rFonts w:hint="eastAsia"/>
        </w:rPr>
        <w:t>2024</w:t>
      </w:r>
      <w:r w:rsidRPr="002461EC">
        <w:rPr>
          <w:rFonts w:hint="eastAsia"/>
        </w:rPr>
        <w:t>年</w:t>
      </w:r>
      <w:r>
        <w:t>2</w:t>
      </w:r>
      <w:r w:rsidRPr="002461EC">
        <w:rPr>
          <w:rFonts w:hint="eastAsia"/>
        </w:rPr>
        <w:t>月每日最大車輛數量統計</w:t>
      </w:r>
      <w:bookmarkEnd w:id="254"/>
      <w:bookmarkEnd w:id="255"/>
    </w:p>
    <w:p w14:paraId="177A97AB" w14:textId="77777777" w:rsidR="00603069" w:rsidRPr="00603069" w:rsidRDefault="00603069" w:rsidP="00EC4864">
      <w:pPr>
        <w:ind w:left="240" w:right="240" w:firstLine="480"/>
        <w:rPr>
          <w:rFonts w:ascii="標楷體" w:hAnsi="標楷體"/>
        </w:rPr>
      </w:pPr>
    </w:p>
    <w:p w14:paraId="6814E90A" w14:textId="77777777" w:rsidR="00C559FE" w:rsidRDefault="00C559FE" w:rsidP="00C559FE">
      <w:pPr>
        <w:ind w:leftChars="0" w:left="0" w:right="240" w:firstLineChars="0" w:firstLine="0"/>
      </w:pPr>
      <w:r>
        <w:rPr>
          <w:noProof/>
        </w:rPr>
        <w:drawing>
          <wp:inline distT="0" distB="0" distL="0" distR="0" wp14:anchorId="14F1C078" wp14:editId="1971828E">
            <wp:extent cx="5753100" cy="1438275"/>
            <wp:effectExtent l="0" t="0" r="0" b="9525"/>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41EE252C" w14:textId="72059E35" w:rsidR="00C559FE" w:rsidRPr="00C559FE" w:rsidRDefault="00C559FE" w:rsidP="00C559FE">
      <w:pPr>
        <w:pStyle w:val="af3"/>
        <w:ind w:left="240" w:right="240" w:firstLine="480"/>
      </w:pPr>
      <w:bookmarkStart w:id="256" w:name="_Toc202743533"/>
      <w:bookmarkStart w:id="257" w:name="_Toc20304107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60</w:t>
      </w:r>
      <w:r>
        <w:fldChar w:fldCharType="end"/>
      </w:r>
      <w:r>
        <w:t xml:space="preserve"> </w:t>
      </w:r>
      <w:r w:rsidRPr="002461EC">
        <w:rPr>
          <w:rFonts w:hint="eastAsia"/>
        </w:rPr>
        <w:t>202</w:t>
      </w:r>
      <w:r w:rsidR="00ED043E">
        <w:t>5</w:t>
      </w:r>
      <w:r w:rsidRPr="002461EC">
        <w:rPr>
          <w:rFonts w:hint="eastAsia"/>
        </w:rPr>
        <w:t>年</w:t>
      </w:r>
      <w:r>
        <w:t>1</w:t>
      </w:r>
      <w:r w:rsidRPr="002461EC">
        <w:rPr>
          <w:rFonts w:hint="eastAsia"/>
        </w:rPr>
        <w:t>月每日最大車輛數量統計</w:t>
      </w:r>
      <w:bookmarkEnd w:id="256"/>
      <w:bookmarkEnd w:id="257"/>
    </w:p>
    <w:p w14:paraId="053B1DAB" w14:textId="77777777" w:rsidR="00FD7759" w:rsidRDefault="00FD7759" w:rsidP="00FD7759">
      <w:pPr>
        <w:ind w:leftChars="0" w:left="0" w:right="240" w:firstLineChars="0" w:firstLine="0"/>
      </w:pPr>
      <w:r>
        <w:rPr>
          <w:noProof/>
        </w:rPr>
        <w:drawing>
          <wp:inline distT="0" distB="0" distL="0" distR="0" wp14:anchorId="65B991D9" wp14:editId="1B1D0F0C">
            <wp:extent cx="5753100" cy="1438275"/>
            <wp:effectExtent l="0" t="0" r="0" b="9525"/>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5C478BCB" w14:textId="3BA2EF69" w:rsidR="002F5BC3" w:rsidRPr="002F5BC3" w:rsidRDefault="002F5BC3" w:rsidP="00603069">
      <w:pPr>
        <w:pStyle w:val="af3"/>
        <w:ind w:left="240" w:right="240" w:firstLine="480"/>
      </w:pPr>
      <w:bookmarkStart w:id="258" w:name="_Toc202743534"/>
      <w:bookmarkStart w:id="259" w:name="_Toc20304108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61</w:t>
      </w:r>
      <w:r>
        <w:fldChar w:fldCharType="end"/>
      </w:r>
      <w:r>
        <w:t xml:space="preserve"> </w:t>
      </w:r>
      <w:r w:rsidRPr="002461EC">
        <w:rPr>
          <w:rFonts w:hint="eastAsia"/>
        </w:rPr>
        <w:t>2024</w:t>
      </w:r>
      <w:r w:rsidRPr="002461EC">
        <w:rPr>
          <w:rFonts w:hint="eastAsia"/>
        </w:rPr>
        <w:t>年</w:t>
      </w:r>
      <w:r w:rsidRPr="002461EC">
        <w:rPr>
          <w:rFonts w:hint="eastAsia"/>
        </w:rPr>
        <w:t>1</w:t>
      </w:r>
      <w:r w:rsidRPr="002461EC">
        <w:rPr>
          <w:rFonts w:hint="eastAsia"/>
        </w:rPr>
        <w:t>月每日最大車輛數量統計</w:t>
      </w:r>
      <w:bookmarkEnd w:id="258"/>
      <w:bookmarkEnd w:id="259"/>
    </w:p>
    <w:p w14:paraId="4B88FC9D" w14:textId="77777777" w:rsidR="00AC773D" w:rsidRPr="002F5BC3" w:rsidRDefault="00AC773D" w:rsidP="00FD7759">
      <w:pPr>
        <w:ind w:leftChars="0" w:left="0" w:right="240" w:firstLineChars="0" w:firstLine="0"/>
      </w:pPr>
    </w:p>
    <w:p w14:paraId="159E1B7F" w14:textId="2D340D2F" w:rsidR="000D18D9" w:rsidRPr="005936B2" w:rsidRDefault="000D18D9" w:rsidP="00D85298">
      <w:pPr>
        <w:widowControl/>
        <w:spacing w:line="240" w:lineRule="auto"/>
        <w:ind w:leftChars="0" w:left="0" w:rightChars="0" w:right="0" w:firstLineChars="0" w:firstLine="0"/>
        <w:jc w:val="left"/>
      </w:pPr>
      <w:r>
        <w:br w:type="page"/>
      </w:r>
    </w:p>
    <w:p w14:paraId="6F814F6C" w14:textId="401B5D29" w:rsidR="00A9377E" w:rsidRPr="000D7672" w:rsidRDefault="00A9377E" w:rsidP="00A9377E">
      <w:pPr>
        <w:pStyle w:val="1"/>
        <w:ind w:left="240" w:right="240" w:firstLine="641"/>
        <w:rPr>
          <w:szCs w:val="32"/>
        </w:rPr>
      </w:pPr>
      <w:bookmarkStart w:id="260" w:name="_Toc202744869"/>
      <w:r w:rsidRPr="000D7672">
        <w:rPr>
          <w:rFonts w:hint="eastAsia"/>
          <w:szCs w:val="32"/>
        </w:rPr>
        <w:lastRenderedPageBreak/>
        <w:t>第五章　結論與未來展望</w:t>
      </w:r>
      <w:bookmarkEnd w:id="260"/>
    </w:p>
    <w:p w14:paraId="66D8BF08" w14:textId="6A6B325D" w:rsidR="009A07DE" w:rsidRDefault="009A07DE" w:rsidP="009A07DE">
      <w:pPr>
        <w:pStyle w:val="2"/>
        <w:ind w:right="240"/>
      </w:pPr>
      <w:bookmarkStart w:id="261" w:name="_Toc202744870"/>
      <w:r w:rsidRPr="001D337F">
        <w:rPr>
          <w:rFonts w:hint="eastAsia"/>
        </w:rPr>
        <w:t>結論</w:t>
      </w:r>
      <w:bookmarkEnd w:id="261"/>
    </w:p>
    <w:p w14:paraId="79CD47D2" w14:textId="2BB6EC76" w:rsidR="000007FB" w:rsidRDefault="000007FB" w:rsidP="00C23240">
      <w:pPr>
        <w:ind w:leftChars="-59" w:left="-142" w:right="240" w:firstLine="480"/>
      </w:pPr>
      <w:r>
        <w:rPr>
          <w:rFonts w:hint="eastAsia"/>
        </w:rPr>
        <w:t>本研究以國立陽明交通大學光復校區之車牌辨識系統所蒐集的進出資料為基礎，透過資料清理、欄位標準化及異常排除，成功建構一套具備重現性及可驗證性的停車行為分析流程，分析超過</w:t>
      </w:r>
      <w:r>
        <w:rPr>
          <w:rFonts w:hint="eastAsia"/>
        </w:rPr>
        <w:t>200</w:t>
      </w:r>
      <w:r>
        <w:rPr>
          <w:rFonts w:hint="eastAsia"/>
        </w:rPr>
        <w:t>萬筆車次紀錄，以掌握校園停車需求特性及政策施行成效。</w:t>
      </w:r>
    </w:p>
    <w:p w14:paraId="3E7DD5A0" w14:textId="239A4250" w:rsidR="000007FB" w:rsidRDefault="000007FB" w:rsidP="00C23240">
      <w:pPr>
        <w:ind w:leftChars="-59" w:left="-142" w:right="240" w:firstLine="480"/>
      </w:pPr>
      <w:r>
        <w:rPr>
          <w:rFonts w:hint="eastAsia"/>
        </w:rPr>
        <w:t>研究結果顯示，光復校區整體停車需求呈現明顯的「平日高、假日低」、「日間集中、夜間稀少」的特性，且每日主要尖峰時段集中在上午</w:t>
      </w:r>
      <w:r>
        <w:rPr>
          <w:rFonts w:hint="eastAsia"/>
        </w:rPr>
        <w:t>9</w:t>
      </w:r>
      <w:r>
        <w:rPr>
          <w:rFonts w:hint="eastAsia"/>
        </w:rPr>
        <w:t>點至下午</w:t>
      </w:r>
      <w:r>
        <w:rPr>
          <w:rFonts w:hint="eastAsia"/>
        </w:rPr>
        <w:t>3</w:t>
      </w:r>
      <w:r>
        <w:rPr>
          <w:rFonts w:hint="eastAsia"/>
        </w:rPr>
        <w:t>點，與教職員與學生的上班上課時段高度重疊。停車資源雖規劃有</w:t>
      </w:r>
      <w:r>
        <w:rPr>
          <w:rFonts w:hint="eastAsia"/>
        </w:rPr>
        <w:t>1,475</w:t>
      </w:r>
      <w:r>
        <w:rPr>
          <w:rFonts w:hint="eastAsia"/>
        </w:rPr>
        <w:t>格，經補正後之每日高峰停車數仍時常接近甚至超過上限，顯示目前供給無法完全滿足需求，且長時停車為主要佔用來源，短時需求則相對受到排擠。</w:t>
      </w:r>
    </w:p>
    <w:p w14:paraId="4F2E6DB5" w14:textId="6FEEA990" w:rsidR="000007FB" w:rsidRDefault="000007FB" w:rsidP="00C23240">
      <w:pPr>
        <w:ind w:leftChars="-59" w:left="-142" w:right="240" w:firstLine="480"/>
      </w:pPr>
      <w:r>
        <w:rPr>
          <w:rFonts w:hint="eastAsia"/>
        </w:rPr>
        <w:t>在票種管理面，研究指出部分票種存在超時停留及佔用效率偏低等現象，尤其長時車證使用者對於車位的長期占用顯著影響空間流動性。</w:t>
      </w:r>
      <w:proofErr w:type="gramStart"/>
      <w:r>
        <w:rPr>
          <w:rFonts w:hint="eastAsia"/>
        </w:rPr>
        <w:t>此外，</w:t>
      </w:r>
      <w:proofErr w:type="gramEnd"/>
      <w:r>
        <w:rPr>
          <w:rFonts w:hint="eastAsia"/>
        </w:rPr>
        <w:t>針對</w:t>
      </w:r>
      <w:r>
        <w:rPr>
          <w:rFonts w:hint="eastAsia"/>
        </w:rPr>
        <w:t>2023</w:t>
      </w:r>
      <w:r>
        <w:rPr>
          <w:rFonts w:hint="eastAsia"/>
        </w:rPr>
        <w:t>年底起實施的夜間停放限制措施，觀察結果顯示在平日部分日期確實產生剩餘容量回升的效果，有助於舒緩白天車位供應壓力，但政策成效仍有限，顯示未來若要進一步提升停車效益，須持續監測並優化管理策略。</w:t>
      </w:r>
    </w:p>
    <w:p w14:paraId="6FCF7B31" w14:textId="43338D0C" w:rsidR="00294A92" w:rsidRDefault="000007FB" w:rsidP="00C23240">
      <w:pPr>
        <w:ind w:leftChars="-59" w:left="-142" w:right="240" w:firstLine="480"/>
      </w:pPr>
      <w:r>
        <w:rPr>
          <w:rFonts w:hint="eastAsia"/>
        </w:rPr>
        <w:t>整體而言，本研究驗證校園內停車位確實長期供需失衡，且需求結構高度集中，現行制度雖具備基本管理功能，但尚不足以兼顧彈性需求及資源公平。</w:t>
      </w:r>
      <w:proofErr w:type="gramStart"/>
      <w:r>
        <w:rPr>
          <w:rFonts w:hint="eastAsia"/>
        </w:rPr>
        <w:t>透過車辨系統</w:t>
      </w:r>
      <w:proofErr w:type="gramEnd"/>
      <w:r>
        <w:rPr>
          <w:rFonts w:hint="eastAsia"/>
        </w:rPr>
        <w:t>結合持續性的資料探</w:t>
      </w:r>
      <w:proofErr w:type="gramStart"/>
      <w:r>
        <w:rPr>
          <w:rFonts w:hint="eastAsia"/>
        </w:rPr>
        <w:t>勘</w:t>
      </w:r>
      <w:proofErr w:type="gramEnd"/>
      <w:r>
        <w:rPr>
          <w:rFonts w:hint="eastAsia"/>
        </w:rPr>
        <w:t>與監測，可作為校園智慧治理中精進停車管理的重要依據。</w:t>
      </w:r>
      <w:r w:rsidR="00A167D0">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0284BF3A" w:rsidR="00586CAF" w:rsidRDefault="00586CAF" w:rsidP="00C21DF5">
      <w:pPr>
        <w:ind w:left="240" w:right="240" w:firstLine="480"/>
      </w:pPr>
    </w:p>
    <w:p w14:paraId="39A8B38A" w14:textId="77777777" w:rsidR="00C23240" w:rsidRPr="00A167D0" w:rsidRDefault="00C23240" w:rsidP="00C21DF5">
      <w:pPr>
        <w:ind w:left="240" w:right="240" w:firstLine="480"/>
      </w:pPr>
    </w:p>
    <w:p w14:paraId="0500C5C2" w14:textId="6686A069" w:rsidR="009A07DE" w:rsidRDefault="009A07DE" w:rsidP="009A07DE">
      <w:pPr>
        <w:pStyle w:val="2"/>
        <w:ind w:right="240"/>
      </w:pPr>
      <w:bookmarkStart w:id="262" w:name="_Toc202744871"/>
      <w:r w:rsidRPr="001D337F">
        <w:rPr>
          <w:rFonts w:hint="eastAsia"/>
        </w:rPr>
        <w:lastRenderedPageBreak/>
        <w:t>未來展望</w:t>
      </w:r>
      <w:bookmarkEnd w:id="262"/>
    </w:p>
    <w:p w14:paraId="4C9E19B1" w14:textId="7D264A61" w:rsidR="00586CAF" w:rsidRDefault="00F67F02" w:rsidP="00C23240">
      <w:pPr>
        <w:ind w:leftChars="-59" w:left="-142" w:right="240" w:firstLine="480"/>
      </w:pPr>
      <w:r>
        <w:rPr>
          <w:rFonts w:hint="eastAsia"/>
        </w:rPr>
        <w:t>根據評估，</w:t>
      </w:r>
      <w:proofErr w:type="gramStart"/>
      <w:r>
        <w:rPr>
          <w:rFonts w:hint="eastAsia"/>
        </w:rPr>
        <w:t>車辨系統</w:t>
      </w:r>
      <w:proofErr w:type="gramEnd"/>
      <w:r>
        <w:rPr>
          <w:rFonts w:hint="eastAsia"/>
        </w:rPr>
        <w:t>之錯誤率約為百分之七，根據需求與校園發展可以</w:t>
      </w:r>
      <w:r w:rsidR="0063249A">
        <w:rPr>
          <w:rFonts w:hint="eastAsia"/>
        </w:rPr>
        <w:t>決定其是否需要</w:t>
      </w:r>
      <w:proofErr w:type="gramStart"/>
      <w:r w:rsidR="0063249A">
        <w:rPr>
          <w:rFonts w:hint="eastAsia"/>
        </w:rPr>
        <w:t>汰</w:t>
      </w:r>
      <w:proofErr w:type="gramEnd"/>
      <w:r w:rsidR="0063249A">
        <w:rPr>
          <w:rFonts w:hint="eastAsia"/>
        </w:rPr>
        <w:t>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C23240">
      <w:pPr>
        <w:ind w:leftChars="-59" w:left="-142" w:right="240" w:firstLine="480"/>
      </w:pPr>
      <w:r>
        <w:rPr>
          <w:rFonts w:hint="eastAsia"/>
        </w:rPr>
        <w:t>首先，</w:t>
      </w:r>
      <w:proofErr w:type="gramStart"/>
      <w:r>
        <w:rPr>
          <w:rFonts w:hint="eastAsia"/>
        </w:rPr>
        <w:t>雖本研究</w:t>
      </w:r>
      <w:proofErr w:type="gramEnd"/>
      <w:r>
        <w:rPr>
          <w:rFonts w:hint="eastAsia"/>
        </w:rPr>
        <w:t>以光復校區為對象，但校內仍有其他</w:t>
      </w:r>
      <w:proofErr w:type="gramStart"/>
      <w:r>
        <w:rPr>
          <w:rFonts w:hint="eastAsia"/>
        </w:rPr>
        <w:t>場域如博愛</w:t>
      </w:r>
      <w:proofErr w:type="gramEnd"/>
      <w:r>
        <w:rPr>
          <w:rFonts w:hint="eastAsia"/>
        </w:rPr>
        <w:t>校區具相似停車管理機制，倘若能擴大資料蒐集與分析範圍，</w:t>
      </w:r>
      <w:proofErr w:type="gramStart"/>
      <w:r>
        <w:rPr>
          <w:rFonts w:hint="eastAsia"/>
        </w:rPr>
        <w:t>建立跨場域</w:t>
      </w:r>
      <w:proofErr w:type="gramEnd"/>
      <w:r>
        <w:rPr>
          <w:rFonts w:hint="eastAsia"/>
        </w:rPr>
        <w:t>資料比對架構，將有助於驗證不同場域間之異同，並提出更具一般性的管理建議。</w:t>
      </w:r>
    </w:p>
    <w:p w14:paraId="504F14A1" w14:textId="77777777" w:rsidR="006260B0" w:rsidRDefault="006260B0" w:rsidP="00C23240">
      <w:pPr>
        <w:ind w:leftChars="-59" w:left="-142"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w:t>
      </w:r>
      <w:proofErr w:type="gramStart"/>
      <w:r w:rsidRPr="006260B0">
        <w:rPr>
          <w:rFonts w:hint="eastAsia"/>
        </w:rPr>
        <w:t>此外，</w:t>
      </w:r>
      <w:proofErr w:type="gramEnd"/>
      <w:r w:rsidRPr="006260B0">
        <w:rPr>
          <w:rFonts w:hint="eastAsia"/>
        </w:rPr>
        <w:t>亦可進一步蒐集場內使用者對於相鄰系館車位使用經驗之意見回饋，作為需求面評估依據，於特定區域設置</w:t>
      </w:r>
      <w:r w:rsidRPr="006260B0">
        <w:rPr>
          <w:rFonts w:hint="eastAsia"/>
        </w:rPr>
        <w:t xml:space="preserve"> IoT </w:t>
      </w:r>
      <w:r w:rsidRPr="006260B0">
        <w:rPr>
          <w:rFonts w:hint="eastAsia"/>
        </w:rPr>
        <w:t>裝置，結合既有</w:t>
      </w:r>
      <w:proofErr w:type="gramStart"/>
      <w:r w:rsidRPr="006260B0">
        <w:rPr>
          <w:rFonts w:hint="eastAsia"/>
        </w:rPr>
        <w:t>之車辨系統</w:t>
      </w:r>
      <w:proofErr w:type="gramEnd"/>
      <w:r w:rsidRPr="006260B0">
        <w:rPr>
          <w:rFonts w:hint="eastAsia"/>
        </w:rPr>
        <w:t>進行即時監測與使用追蹤，</w:t>
      </w:r>
      <w:proofErr w:type="gramStart"/>
      <w:r w:rsidRPr="006260B0">
        <w:rPr>
          <w:rFonts w:hint="eastAsia"/>
        </w:rPr>
        <w:t>俾</w:t>
      </w:r>
      <w:proofErr w:type="gramEnd"/>
      <w:r w:rsidRPr="006260B0">
        <w:rPr>
          <w:rFonts w:hint="eastAsia"/>
        </w:rPr>
        <w:t>利後續政策調整與使用成效評估。</w:t>
      </w:r>
    </w:p>
    <w:p w14:paraId="1DDD88E2" w14:textId="31EBE37D" w:rsidR="00586CAF" w:rsidRDefault="00586CAF" w:rsidP="00C23240">
      <w:pPr>
        <w:ind w:leftChars="-59" w:left="-142" w:right="240" w:firstLine="480"/>
      </w:pPr>
      <w:r>
        <w:rPr>
          <w:rFonts w:hint="eastAsia"/>
        </w:rPr>
        <w:t>制度面方面，本研究顯示部分票種存在長時間佔用車位或重複使用等潛在問題，未來可進一步檢討票種申請條件、核發數量與使用行為之合理性，並</w:t>
      </w:r>
      <w:proofErr w:type="gramStart"/>
      <w:r>
        <w:rPr>
          <w:rFonts w:hint="eastAsia"/>
        </w:rPr>
        <w:t>研</w:t>
      </w:r>
      <w:proofErr w:type="gramEnd"/>
      <w:r>
        <w:rPr>
          <w:rFonts w:hint="eastAsia"/>
        </w:rPr>
        <w:t>議是否導入預約機制、短時停車區域或動態費率制度，以提升資源配置效率。</w:t>
      </w:r>
    </w:p>
    <w:p w14:paraId="4182F4B9" w14:textId="758E4276" w:rsidR="000007FB" w:rsidRDefault="000007FB" w:rsidP="00C23240">
      <w:pPr>
        <w:ind w:leftChars="-59" w:left="-142" w:right="240" w:firstLine="480"/>
      </w:pPr>
      <w:r>
        <w:t>針對光復校區停車行為提供初步的系統化分析成果，但仍有多項面向可於後續持續深化：</w:t>
      </w:r>
    </w:p>
    <w:p w14:paraId="6D9898CF" w14:textId="7D20C182" w:rsidR="000007FB" w:rsidRDefault="000007FB" w:rsidP="00012803">
      <w:pPr>
        <w:pStyle w:val="a6"/>
        <w:numPr>
          <w:ilvl w:val="0"/>
          <w:numId w:val="20"/>
        </w:numPr>
        <w:spacing w:line="360" w:lineRule="auto"/>
        <w:ind w:right="240" w:firstLineChars="0"/>
      </w:pPr>
      <w:r>
        <w:rPr>
          <w:rFonts w:hint="eastAsia"/>
        </w:rPr>
        <w:t>技術層面</w:t>
      </w:r>
      <w:r>
        <w:rPr>
          <w:rFonts w:hint="eastAsia"/>
        </w:rPr>
        <w:t>:</w:t>
      </w:r>
      <w:r w:rsidR="00012803" w:rsidRPr="00012803">
        <w:t xml:space="preserve"> </w:t>
      </w:r>
      <w:r w:rsidR="00012803">
        <w:t>未來可導入機器學習或異常偵測演算法，強化即時車輛行為辨識與停車需求預測能力，並結合校園其他異質資料（如課表、活動日程）作為特徵，提升尖峰時段及特殊事件的管理效能。</w:t>
      </w:r>
    </w:p>
    <w:p w14:paraId="7FB3C301" w14:textId="5A3FBCA3" w:rsidR="000007FB" w:rsidRDefault="000007FB" w:rsidP="00012803">
      <w:pPr>
        <w:pStyle w:val="a6"/>
        <w:numPr>
          <w:ilvl w:val="0"/>
          <w:numId w:val="20"/>
        </w:numPr>
        <w:spacing w:line="360" w:lineRule="auto"/>
        <w:ind w:right="240" w:firstLineChars="0"/>
      </w:pPr>
      <w:r>
        <w:rPr>
          <w:rFonts w:hint="eastAsia"/>
        </w:rPr>
        <w:t>制度層面</w:t>
      </w:r>
      <w:r>
        <w:rPr>
          <w:rFonts w:hint="eastAsia"/>
        </w:rPr>
        <w:t>:</w:t>
      </w:r>
      <w:r w:rsidR="00012803" w:rsidRPr="00012803">
        <w:t xml:space="preserve"> </w:t>
      </w:r>
      <w:r w:rsidR="00012803">
        <w:t>針對長時佔用或票種誤用問題，後續可評估導入預約制度、分區管理、動態費率或短時車位專區，並檢討票種核發條件及數量，以提升公平性及資源使用效率。</w:t>
      </w:r>
    </w:p>
    <w:p w14:paraId="7D432FFF" w14:textId="4C65ADBE" w:rsidR="000007FB" w:rsidRDefault="000007FB" w:rsidP="00012803">
      <w:pPr>
        <w:pStyle w:val="a6"/>
        <w:numPr>
          <w:ilvl w:val="0"/>
          <w:numId w:val="20"/>
        </w:numPr>
        <w:spacing w:line="360" w:lineRule="auto"/>
        <w:ind w:right="240" w:firstLineChars="0"/>
      </w:pPr>
      <w:proofErr w:type="gramStart"/>
      <w:r>
        <w:rPr>
          <w:rFonts w:hint="eastAsia"/>
        </w:rPr>
        <w:t>跨場域</w:t>
      </w:r>
      <w:proofErr w:type="gramEnd"/>
      <w:r>
        <w:rPr>
          <w:rFonts w:hint="eastAsia"/>
        </w:rPr>
        <w:t>延伸</w:t>
      </w:r>
      <w:r>
        <w:rPr>
          <w:rFonts w:hint="eastAsia"/>
        </w:rPr>
        <w:t>:</w:t>
      </w:r>
      <w:r w:rsidR="00012803" w:rsidRPr="00012803">
        <w:t xml:space="preserve"> </w:t>
      </w:r>
      <w:r w:rsidR="00012803">
        <w:t>除光復校區外，可進一步擴展至博愛校區或其他場域，建立跨</w:t>
      </w:r>
      <w:r w:rsidR="00012803">
        <w:lastRenderedPageBreak/>
        <w:t>校園甚至跨地區的停車需求資料庫，以形成更大規模的比較與驗證，支持大專校院或</w:t>
      </w:r>
      <w:proofErr w:type="gramStart"/>
      <w:r w:rsidR="00012803">
        <w:t>類似場</w:t>
      </w:r>
      <w:proofErr w:type="gramEnd"/>
      <w:r w:rsidR="00012803">
        <w:t>域之交通管理改善。</w:t>
      </w:r>
    </w:p>
    <w:p w14:paraId="5B1696A4" w14:textId="3BD40AC3" w:rsidR="00586CAF" w:rsidRPr="00586CAF" w:rsidRDefault="000007FB" w:rsidP="00C23240">
      <w:pPr>
        <w:pStyle w:val="a6"/>
        <w:numPr>
          <w:ilvl w:val="0"/>
          <w:numId w:val="20"/>
        </w:numPr>
        <w:spacing w:line="360" w:lineRule="auto"/>
        <w:ind w:left="-142" w:right="240" w:firstLineChars="0" w:firstLine="480"/>
      </w:pPr>
      <w:r>
        <w:rPr>
          <w:rFonts w:hint="eastAsia"/>
        </w:rPr>
        <w:t>永續發展</w:t>
      </w:r>
      <w:r>
        <w:rPr>
          <w:rFonts w:hint="eastAsia"/>
        </w:rPr>
        <w:t>:</w:t>
      </w:r>
      <w:r w:rsidR="00012803" w:rsidRPr="00012803">
        <w:t xml:space="preserve"> </w:t>
      </w:r>
      <w:r w:rsidR="00012803">
        <w:t>建議後續能納入公共運輸使用情況、碳排放評估等面向，評估整體停車行為對永續校園政策及交通碳中和的影響，進一步發展智慧綠色交通治理之整體藍圖。</w:t>
      </w:r>
      <w:r>
        <w:t>綜合而言，</w:t>
      </w:r>
      <w:proofErr w:type="gramStart"/>
      <w:r>
        <w:t>車辨系統</w:t>
      </w:r>
      <w:proofErr w:type="gramEnd"/>
      <w:r>
        <w:t>結合大數據分析的框架，未來仍具備高度發展潛力，期望能作為校園</w:t>
      </w:r>
      <w:r w:rsidR="00012803">
        <w:rPr>
          <w:rFonts w:hint="eastAsia"/>
        </w:rPr>
        <w:t>邁向</w:t>
      </w:r>
      <w:r>
        <w:t>智慧</w:t>
      </w:r>
      <w:r w:rsidR="00012803">
        <w:rPr>
          <w:rFonts w:hint="eastAsia"/>
        </w:rPr>
        <w:t>化</w:t>
      </w:r>
      <w:r>
        <w:t>的重要基礎，持續優化校園交通環境與停車服務</w:t>
      </w:r>
      <w:r w:rsidR="00586CAF">
        <w:rPr>
          <w:rFonts w:hint="eastAsia"/>
        </w:rPr>
        <w:t>。</w:t>
      </w:r>
    </w:p>
    <w:p w14:paraId="49363DB4" w14:textId="60DCF1FE" w:rsidR="00586CAF" w:rsidRPr="00353984" w:rsidRDefault="00CC7EBF" w:rsidP="00353984">
      <w:pPr>
        <w:widowControl/>
        <w:spacing w:line="240" w:lineRule="auto"/>
        <w:ind w:leftChars="0" w:left="0" w:right="240" w:firstLineChars="0" w:firstLine="0"/>
        <w:outlineLvl w:val="0"/>
      </w:pPr>
      <w:r>
        <w:br w:type="page"/>
      </w: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263" w:name="_Toc202744872"/>
      <w:r>
        <w:rPr>
          <w:rFonts w:hint="eastAsia"/>
          <w:b/>
          <w:sz w:val="32"/>
          <w:szCs w:val="32"/>
        </w:rPr>
        <w:lastRenderedPageBreak/>
        <w:t>附錄</w:t>
      </w:r>
      <w:bookmarkEnd w:id="263"/>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1C772E6C" w14:textId="4FE71CBF" w:rsidR="006F6002" w:rsidRDefault="00870577" w:rsidP="00600FC6">
      <w:pPr>
        <w:widowControl/>
        <w:spacing w:line="240" w:lineRule="auto"/>
        <w:ind w:left="240" w:right="240" w:firstLine="641"/>
        <w:jc w:val="center"/>
        <w:outlineLvl w:val="0"/>
        <w:rPr>
          <w:b/>
          <w:sz w:val="32"/>
          <w:szCs w:val="32"/>
        </w:rPr>
      </w:pPr>
      <w:bookmarkStart w:id="264" w:name="_Toc202744873"/>
      <w:r w:rsidRPr="001D337F">
        <w:rPr>
          <w:rFonts w:hint="eastAsia"/>
          <w:b/>
          <w:sz w:val="32"/>
          <w:szCs w:val="32"/>
        </w:rPr>
        <w:lastRenderedPageBreak/>
        <w:t>參考文獻</w:t>
      </w:r>
      <w:bookmarkEnd w:id="264"/>
    </w:p>
    <w:p w14:paraId="63815505" w14:textId="77777777" w:rsidR="003A6DF6" w:rsidRPr="003A6DF6" w:rsidRDefault="006F6002" w:rsidP="003A6DF6">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bookmarkStart w:id="265" w:name="_ENREF_1"/>
      <w:r w:rsidR="003A6DF6" w:rsidRPr="003A6DF6">
        <w:t>[1]</w:t>
      </w:r>
      <w:r w:rsidR="003A6DF6" w:rsidRPr="003A6DF6">
        <w:tab/>
        <w:t xml:space="preserve">K. S. Wojciech Kozłowski, "Smart City: Definitions, Dimensions, and Initiatives," </w:t>
      </w:r>
      <w:r w:rsidR="003A6DF6" w:rsidRPr="003A6DF6">
        <w:rPr>
          <w:i/>
        </w:rPr>
        <w:t xml:space="preserve">European Research Studies Journal, </w:t>
      </w:r>
      <w:r w:rsidR="003A6DF6" w:rsidRPr="003A6DF6">
        <w:t>vol. Volume XXIV, Special Issue 3, 2021, pp. 509–520, 2021.</w:t>
      </w:r>
      <w:bookmarkEnd w:id="265"/>
    </w:p>
    <w:p w14:paraId="1C781BCB" w14:textId="77777777" w:rsidR="003A6DF6" w:rsidRPr="003A6DF6" w:rsidRDefault="003A6DF6" w:rsidP="003A6DF6">
      <w:pPr>
        <w:pStyle w:val="EndNoteBibliography"/>
        <w:ind w:left="240" w:right="240" w:firstLine="480"/>
      </w:pPr>
      <w:bookmarkStart w:id="266" w:name="_ENREF_2"/>
      <w:r w:rsidRPr="003A6DF6">
        <w:t>[2]</w:t>
      </w:r>
      <w:r w:rsidRPr="003A6DF6">
        <w:tab/>
        <w:t xml:space="preserve">V. Albino, U. Berardi, and R. M. Dangelico, "Smart Cities: Definitions, Dimensions, Performance, and Initiatives," </w:t>
      </w:r>
      <w:r w:rsidRPr="003A6DF6">
        <w:rPr>
          <w:i/>
        </w:rPr>
        <w:t xml:space="preserve">Journal of Urban Technology, </w:t>
      </w:r>
      <w:r w:rsidRPr="003A6DF6">
        <w:t>vol. 22, no. 1, pp. 3-21, 2015, doi: 10.1080/10630732.2014.942092.</w:t>
      </w:r>
      <w:bookmarkEnd w:id="266"/>
    </w:p>
    <w:p w14:paraId="44A935EA" w14:textId="77777777" w:rsidR="003A6DF6" w:rsidRPr="003A6DF6" w:rsidRDefault="003A6DF6" w:rsidP="003A6DF6">
      <w:pPr>
        <w:pStyle w:val="EndNoteBibliography"/>
        <w:ind w:left="240" w:right="240" w:firstLine="480"/>
      </w:pPr>
      <w:bookmarkStart w:id="267" w:name="_ENREF_3"/>
      <w:r w:rsidRPr="003A6DF6">
        <w:t>[3]</w:t>
      </w:r>
      <w:r w:rsidRPr="003A6DF6">
        <w:tab/>
        <w:t>C. Harrison</w:t>
      </w:r>
      <w:r w:rsidRPr="003A6DF6">
        <w:rPr>
          <w:i/>
        </w:rPr>
        <w:t xml:space="preserve"> et al.</w:t>
      </w:r>
      <w:r w:rsidRPr="003A6DF6">
        <w:t xml:space="preserve">, "Foundations for Smarter Cities," </w:t>
      </w:r>
      <w:r w:rsidRPr="003A6DF6">
        <w:rPr>
          <w:i/>
        </w:rPr>
        <w:t xml:space="preserve">IBM Journal of Research and Development, </w:t>
      </w:r>
      <w:r w:rsidRPr="003A6DF6">
        <w:t>vol. 54, no. 4, pp. 1-16, 2010, doi: 10.1147/jrd.2010.2048257.</w:t>
      </w:r>
      <w:bookmarkEnd w:id="267"/>
    </w:p>
    <w:p w14:paraId="76502C64" w14:textId="77777777" w:rsidR="003A6DF6" w:rsidRPr="003A6DF6" w:rsidRDefault="003A6DF6" w:rsidP="003A6DF6">
      <w:pPr>
        <w:pStyle w:val="EndNoteBibliography"/>
        <w:ind w:left="240" w:right="240" w:firstLine="480"/>
      </w:pPr>
      <w:bookmarkStart w:id="268" w:name="_ENREF_4"/>
      <w:r w:rsidRPr="003A6DF6">
        <w:t>[4]</w:t>
      </w:r>
      <w:r w:rsidRPr="003A6DF6">
        <w:tab/>
        <w:t xml:space="preserve">C. Yin, Z. Xiong, H. Chen, J. Wang, D. Cooper, and B. David, "A literature survey on smart cities," </w:t>
      </w:r>
      <w:r w:rsidRPr="003A6DF6">
        <w:rPr>
          <w:i/>
        </w:rPr>
        <w:t xml:space="preserve">Science China Information Sciences, </w:t>
      </w:r>
      <w:r w:rsidRPr="003A6DF6">
        <w:t>vol. 58, no. 10, pp. 1-18, 2015, doi: 10.1007/s11432-015-5397-4.</w:t>
      </w:r>
      <w:bookmarkEnd w:id="268"/>
    </w:p>
    <w:p w14:paraId="1B928655" w14:textId="2B0EB96E" w:rsidR="003A6DF6" w:rsidRPr="003A6DF6" w:rsidRDefault="003A6DF6" w:rsidP="003A6DF6">
      <w:pPr>
        <w:pStyle w:val="EndNoteBibliography"/>
        <w:ind w:left="240" w:right="240" w:firstLine="480"/>
      </w:pPr>
      <w:bookmarkStart w:id="269" w:name="_ENREF_5"/>
      <w:r w:rsidRPr="003A6DF6">
        <w:t>[5]</w:t>
      </w:r>
      <w:r w:rsidRPr="003A6DF6">
        <w:tab/>
        <w:t xml:space="preserve">R. F. Giffinger, Christian; Kramar, Hans; Kalasek, Robert; Pichler-Milanović, Natasa; Meijers, Evert, "Smart Cities – Ranking of European Medium-sized Cities," Centre of Regional Science (SRF), Vienna University of Technology, Vienna, Austria, 2007. Accessed: 2025-06-23. [Online]. Available: </w:t>
      </w:r>
      <w:hyperlink r:id="rId110" w:history="1">
        <w:r w:rsidRPr="003A6DF6">
          <w:rPr>
            <w:rStyle w:val="a5"/>
          </w:rPr>
          <w:t>http://www.smart-cities.eu/download/smart_cities_final_report.pdf</w:t>
        </w:r>
        <w:bookmarkEnd w:id="269"/>
      </w:hyperlink>
    </w:p>
    <w:p w14:paraId="71CF38D4" w14:textId="77777777" w:rsidR="003A6DF6" w:rsidRPr="003A6DF6" w:rsidRDefault="003A6DF6" w:rsidP="003A6DF6">
      <w:pPr>
        <w:pStyle w:val="EndNoteBibliography"/>
        <w:ind w:left="240" w:right="240" w:firstLine="480"/>
      </w:pPr>
      <w:bookmarkStart w:id="270" w:name="_ENREF_6"/>
      <w:r w:rsidRPr="003A6DF6">
        <w:t>[6]</w:t>
      </w:r>
      <w:r w:rsidRPr="003A6DF6">
        <w:tab/>
        <w:t xml:space="preserve">K. Polin, T. Yigitcanlar, M. Limb, and T. Washington, "The Making of Smart Campus: A Review and Conceptual Framework," </w:t>
      </w:r>
      <w:r w:rsidRPr="003A6DF6">
        <w:rPr>
          <w:i/>
        </w:rPr>
        <w:t xml:space="preserve">Buildings, </w:t>
      </w:r>
      <w:r w:rsidRPr="003A6DF6">
        <w:t>vol. 13, no. 4, 2023, doi: 10.3390/buildings13040891.</w:t>
      </w:r>
      <w:bookmarkEnd w:id="270"/>
    </w:p>
    <w:p w14:paraId="3EF826A5" w14:textId="77777777" w:rsidR="003A6DF6" w:rsidRPr="003A6DF6" w:rsidRDefault="003A6DF6" w:rsidP="003A6DF6">
      <w:pPr>
        <w:pStyle w:val="EndNoteBibliography"/>
        <w:ind w:left="240" w:right="240" w:firstLine="480"/>
      </w:pPr>
      <w:bookmarkStart w:id="271" w:name="_ENREF_7"/>
      <w:r w:rsidRPr="003A6DF6">
        <w:t>[7]</w:t>
      </w:r>
      <w:r w:rsidRPr="003A6DF6">
        <w:tab/>
        <w:t xml:space="preserve">Z. Y. Dong, Y. Zhang, C. Yip, S. Swift, and K. Beswick, "Smart campus: definition, framework, technologies, and services," </w:t>
      </w:r>
      <w:r w:rsidRPr="003A6DF6">
        <w:rPr>
          <w:i/>
        </w:rPr>
        <w:t xml:space="preserve">IET Smart Cities, </w:t>
      </w:r>
      <w:r w:rsidRPr="003A6DF6">
        <w:t>vol. 2, no. 1, pp. 43-54, 2020, doi: 10.1049/iet-smc.2019.0072.</w:t>
      </w:r>
      <w:bookmarkEnd w:id="271"/>
    </w:p>
    <w:p w14:paraId="69200EA5" w14:textId="77777777" w:rsidR="003A6DF6" w:rsidRPr="003A6DF6" w:rsidRDefault="003A6DF6" w:rsidP="003A6DF6">
      <w:pPr>
        <w:pStyle w:val="EndNoteBibliography"/>
        <w:ind w:left="240" w:right="240" w:firstLine="480"/>
      </w:pPr>
      <w:bookmarkStart w:id="272" w:name="_ENREF_8"/>
      <w:r w:rsidRPr="003A6DF6">
        <w:t>[8]</w:t>
      </w:r>
      <w:r w:rsidRPr="003A6DF6">
        <w:tab/>
        <w:t>J. W. P. Ng, N. Azarmi, M. Leida, F. Saffre, A. Afzal, and P. D. Yoo, "The Intelligent Campus (iCampus): End-to-End Learning Lifecycle of a Knowledge Ecosystem," presented at the 2010 Sixth International Conference on Intelligent Environments, 2010.</w:t>
      </w:r>
      <w:bookmarkEnd w:id="272"/>
    </w:p>
    <w:p w14:paraId="0F6E008A" w14:textId="77777777" w:rsidR="003A6DF6" w:rsidRPr="003A6DF6" w:rsidRDefault="003A6DF6" w:rsidP="003A6DF6">
      <w:pPr>
        <w:pStyle w:val="EndNoteBibliography"/>
        <w:ind w:left="240" w:right="240" w:firstLine="480"/>
      </w:pPr>
      <w:bookmarkStart w:id="273" w:name="_ENREF_9"/>
      <w:r w:rsidRPr="003A6DF6">
        <w:t>[9]</w:t>
      </w:r>
      <w:r w:rsidRPr="003A6DF6">
        <w:tab/>
        <w:t xml:space="preserve">H. Ullah, M. Khan, I. Hussain, I. Ullah, P. Uthansakul, and N. Khan, "An Optimal Energy Management System for University Campus Using the Hybrid Firefly Lion Algorithm (FLA)," </w:t>
      </w:r>
      <w:r w:rsidRPr="003A6DF6">
        <w:rPr>
          <w:i/>
        </w:rPr>
        <w:t xml:space="preserve">Energies, </w:t>
      </w:r>
      <w:r w:rsidRPr="003A6DF6">
        <w:t>vol. 14, no. 19, 2021, doi: 10.3390/en14196028.</w:t>
      </w:r>
      <w:bookmarkEnd w:id="273"/>
    </w:p>
    <w:p w14:paraId="6A39EB71" w14:textId="77777777" w:rsidR="003A6DF6" w:rsidRPr="003A6DF6" w:rsidRDefault="003A6DF6" w:rsidP="003A6DF6">
      <w:pPr>
        <w:pStyle w:val="EndNoteBibliography"/>
        <w:ind w:left="240" w:right="240" w:firstLine="480"/>
      </w:pPr>
      <w:bookmarkStart w:id="274" w:name="_ENREF_10"/>
      <w:r w:rsidRPr="003A6DF6">
        <w:t>[10]</w:t>
      </w:r>
      <w:r w:rsidRPr="003A6DF6">
        <w:tab/>
        <w:t xml:space="preserve">W. A. Jabbar, C. W. Wei, N. A. A. M. Azmi, and N. A. Haironnazli, "An IoT Raspberry Pi-based parking management system for smart campus," </w:t>
      </w:r>
      <w:r w:rsidRPr="003A6DF6">
        <w:rPr>
          <w:i/>
        </w:rPr>
        <w:t xml:space="preserve">Internet of Things, </w:t>
      </w:r>
      <w:r w:rsidRPr="003A6DF6">
        <w:t>vol. 14, 2021, doi: 10.1016/j.iot.2021.100387.</w:t>
      </w:r>
      <w:bookmarkEnd w:id="274"/>
    </w:p>
    <w:p w14:paraId="41D3193E" w14:textId="77777777" w:rsidR="003A6DF6" w:rsidRPr="003A6DF6" w:rsidRDefault="003A6DF6" w:rsidP="003A6DF6">
      <w:pPr>
        <w:pStyle w:val="EndNoteBibliography"/>
        <w:ind w:left="240" w:right="240" w:firstLine="480"/>
      </w:pPr>
      <w:bookmarkStart w:id="275" w:name="_ENREF_11"/>
      <w:r w:rsidRPr="003A6DF6">
        <w:t>[11]</w:t>
      </w:r>
      <w:r w:rsidRPr="003A6DF6">
        <w:tab/>
        <w:t xml:space="preserve">S. J. a. D. Chawla, "A Smart Education Model for Future Learning and Teaching Using IoT," in </w:t>
      </w:r>
      <w:r w:rsidRPr="003A6DF6">
        <w:rPr>
          <w:i/>
        </w:rPr>
        <w:t>Information and Communication Technology for Intelligent Systems</w:t>
      </w:r>
      <w:r w:rsidRPr="003A6DF6">
        <w:t xml:space="preserve">, vol. 196, P. N. M. T. Senjyu, T. Perumal, A. Joshi Ed., no. Smart Innovation, </w:t>
      </w:r>
      <w:r w:rsidRPr="003A6DF6">
        <w:lastRenderedPageBreak/>
        <w:t>Systems and Technologies). Singapore: Springer Nature Singapore, 2021, pp. 67-73.</w:t>
      </w:r>
      <w:bookmarkEnd w:id="275"/>
    </w:p>
    <w:p w14:paraId="4B1E128F" w14:textId="77777777" w:rsidR="003A6DF6" w:rsidRPr="003A6DF6" w:rsidRDefault="003A6DF6" w:rsidP="003A6DF6">
      <w:pPr>
        <w:pStyle w:val="EndNoteBibliography"/>
        <w:ind w:left="240" w:right="240" w:firstLine="480"/>
      </w:pPr>
      <w:bookmarkStart w:id="276" w:name="_ENREF_12"/>
      <w:r w:rsidRPr="003A6DF6">
        <w:t>[12]</w:t>
      </w:r>
      <w:r w:rsidRPr="003A6DF6">
        <w:tab/>
        <w:t xml:space="preserve">M. Batty, "Big data, smart cities and city planning," </w:t>
      </w:r>
      <w:r w:rsidRPr="003A6DF6">
        <w:rPr>
          <w:i/>
        </w:rPr>
        <w:t xml:space="preserve">Dialogues Hum Geogr, </w:t>
      </w:r>
      <w:r w:rsidRPr="003A6DF6">
        <w:t>vol. 3, no. 3, pp. 274-279, Nov 2013, doi: 10.1177/2043820613513390.</w:t>
      </w:r>
      <w:bookmarkEnd w:id="276"/>
    </w:p>
    <w:p w14:paraId="0333F6CA" w14:textId="77777777" w:rsidR="003A6DF6" w:rsidRPr="003A6DF6" w:rsidRDefault="003A6DF6" w:rsidP="003A6DF6">
      <w:pPr>
        <w:pStyle w:val="EndNoteBibliography"/>
        <w:ind w:left="240" w:right="240" w:firstLine="480"/>
      </w:pPr>
      <w:bookmarkStart w:id="277" w:name="_ENREF_13"/>
      <w:r w:rsidRPr="003A6DF6">
        <w:t>[13]</w:t>
      </w:r>
      <w:r w:rsidRPr="003A6DF6">
        <w:tab/>
        <w:t xml:space="preserve">W. Villegas-Ch, X. Palacios-Pacheco, and S. Luján-Mora, "Application of a Smart City Model to a Traditional University Campus with a Big Data Architecture: A Sustainable Smart Campus," </w:t>
      </w:r>
      <w:r w:rsidRPr="003A6DF6">
        <w:rPr>
          <w:i/>
        </w:rPr>
        <w:t xml:space="preserve">Sustainability, </w:t>
      </w:r>
      <w:r w:rsidRPr="003A6DF6">
        <w:t>vol. 11, no. 10, 2019, doi: 10.3390/su11102857.</w:t>
      </w:r>
      <w:bookmarkEnd w:id="277"/>
    </w:p>
    <w:p w14:paraId="5E50BF20" w14:textId="77777777" w:rsidR="003A6DF6" w:rsidRPr="003A6DF6" w:rsidRDefault="003A6DF6" w:rsidP="003A6DF6">
      <w:pPr>
        <w:pStyle w:val="EndNoteBibliography"/>
        <w:ind w:left="240" w:right="240" w:firstLine="480"/>
      </w:pPr>
      <w:bookmarkStart w:id="278" w:name="_ENREF_14"/>
      <w:r w:rsidRPr="003A6DF6">
        <w:t>[14]</w:t>
      </w:r>
      <w:r w:rsidRPr="003A6DF6">
        <w:tab/>
        <w:t xml:space="preserve">B. Williamson, "The hidden architecture of higher education: building a big data infrastructure for the ‘smarter university’," </w:t>
      </w:r>
      <w:r w:rsidRPr="003A6DF6">
        <w:rPr>
          <w:i/>
        </w:rPr>
        <w:t xml:space="preserve">International Journal of Educational Technology in Higher Education, </w:t>
      </w:r>
      <w:r w:rsidRPr="003A6DF6">
        <w:t>vol. 15, no. 1, 2018, doi: 10.1186/s41239-018-0094-1.</w:t>
      </w:r>
      <w:bookmarkEnd w:id="278"/>
    </w:p>
    <w:p w14:paraId="3BCA5F41" w14:textId="77777777" w:rsidR="003A6DF6" w:rsidRPr="003A6DF6" w:rsidRDefault="003A6DF6" w:rsidP="003A6DF6">
      <w:pPr>
        <w:pStyle w:val="EndNoteBibliography"/>
        <w:ind w:left="240" w:right="240" w:firstLine="480"/>
      </w:pPr>
      <w:bookmarkStart w:id="279" w:name="_ENREF_15"/>
      <w:r w:rsidRPr="003A6DF6">
        <w:rPr>
          <w:rFonts w:hint="eastAsia"/>
        </w:rPr>
        <w:t>[15]</w:t>
      </w:r>
      <w:r w:rsidRPr="003A6DF6">
        <w:rPr>
          <w:rFonts w:hint="eastAsia"/>
        </w:rPr>
        <w:tab/>
      </w:r>
      <w:r w:rsidRPr="003A6DF6">
        <w:rPr>
          <w:rFonts w:hint="eastAsia"/>
        </w:rPr>
        <w:t>國立陽明交通大學</w:t>
      </w:r>
      <w:r w:rsidRPr="003A6DF6">
        <w:rPr>
          <w:rFonts w:hint="eastAsia"/>
        </w:rPr>
        <w:t>, "1120206</w:t>
      </w:r>
      <w:r w:rsidRPr="003A6DF6">
        <w:rPr>
          <w:rFonts w:hint="eastAsia"/>
        </w:rPr>
        <w:t>數位轉型專案報告</w:t>
      </w:r>
      <w:r w:rsidRPr="003A6DF6">
        <w:rPr>
          <w:rFonts w:hint="eastAsia"/>
        </w:rPr>
        <w:t xml:space="preserve">," </w:t>
      </w:r>
      <w:r w:rsidRPr="003A6DF6">
        <w:rPr>
          <w:rFonts w:hint="eastAsia"/>
        </w:rPr>
        <w:t>台灣</w:t>
      </w:r>
      <w:r w:rsidRPr="003A6DF6">
        <w:rPr>
          <w:rFonts w:hint="eastAsia"/>
        </w:rPr>
        <w:t xml:space="preserve">, 2023. </w:t>
      </w:r>
      <w:bookmarkEnd w:id="279"/>
    </w:p>
    <w:p w14:paraId="07B64676" w14:textId="77777777" w:rsidR="003A6DF6" w:rsidRPr="003A6DF6" w:rsidRDefault="003A6DF6" w:rsidP="003A6DF6">
      <w:pPr>
        <w:pStyle w:val="EndNoteBibliography"/>
        <w:ind w:left="240" w:right="240" w:firstLine="480"/>
      </w:pPr>
      <w:bookmarkStart w:id="280" w:name="_ENREF_16"/>
      <w:r w:rsidRPr="003A6DF6">
        <w:rPr>
          <w:rFonts w:hint="eastAsia"/>
        </w:rPr>
        <w:t>[16]</w:t>
      </w:r>
      <w:r w:rsidRPr="003A6DF6">
        <w:rPr>
          <w:rFonts w:hint="eastAsia"/>
        </w:rPr>
        <w:tab/>
      </w:r>
      <w:r w:rsidRPr="003A6DF6">
        <w:rPr>
          <w:rFonts w:hint="eastAsia"/>
        </w:rPr>
        <w:t>國立陽明交通大學</w:t>
      </w:r>
      <w:r w:rsidRPr="003A6DF6">
        <w:rPr>
          <w:rFonts w:hint="eastAsia"/>
        </w:rPr>
        <w:t>, "</w:t>
      </w:r>
      <w:r w:rsidRPr="003A6DF6">
        <w:rPr>
          <w:rFonts w:hint="eastAsia"/>
        </w:rPr>
        <w:t>數位校園年度成果展</w:t>
      </w:r>
      <w:r w:rsidRPr="003A6DF6">
        <w:rPr>
          <w:rFonts w:hint="eastAsia"/>
        </w:rPr>
        <w:t xml:space="preserve">," </w:t>
      </w:r>
      <w:r w:rsidRPr="003A6DF6">
        <w:rPr>
          <w:rFonts w:hint="eastAsia"/>
        </w:rPr>
        <w:t>國立陽明交通大學</w:t>
      </w:r>
      <w:r w:rsidRPr="003A6DF6">
        <w:rPr>
          <w:rFonts w:hint="eastAsia"/>
        </w:rPr>
        <w:t xml:space="preserve">, 2023, </w:t>
      </w:r>
      <w:r w:rsidRPr="003A6DF6">
        <w:rPr>
          <w:rFonts w:hint="eastAsia"/>
        </w:rPr>
        <w:t>新竹市</w:t>
      </w:r>
      <w:r w:rsidRPr="003A6DF6">
        <w:rPr>
          <w:rFonts w:hint="eastAsia"/>
        </w:rPr>
        <w:t xml:space="preserve">: </w:t>
      </w:r>
      <w:r w:rsidRPr="003A6DF6">
        <w:rPr>
          <w:rFonts w:hint="eastAsia"/>
        </w:rPr>
        <w:t>國立陽明交通大學</w:t>
      </w:r>
      <w:r w:rsidRPr="003A6DF6">
        <w:rPr>
          <w:rFonts w:hint="eastAsia"/>
        </w:rPr>
        <w:t xml:space="preserve">. </w:t>
      </w:r>
      <w:bookmarkEnd w:id="280"/>
    </w:p>
    <w:p w14:paraId="462F5EA1" w14:textId="77777777" w:rsidR="003A6DF6" w:rsidRPr="003A6DF6" w:rsidRDefault="003A6DF6" w:rsidP="003A6DF6">
      <w:pPr>
        <w:pStyle w:val="EndNoteBibliography"/>
        <w:ind w:left="240" w:right="240" w:firstLine="480"/>
      </w:pPr>
      <w:bookmarkStart w:id="281" w:name="_ENREF_17"/>
      <w:r w:rsidRPr="003A6DF6">
        <w:t>[17</w:t>
      </w:r>
      <w:r w:rsidRPr="003A6DF6">
        <w:rPr>
          <w:rFonts w:hint="eastAsia"/>
        </w:rPr>
        <w:t>]</w:t>
      </w:r>
      <w:r w:rsidRPr="003A6DF6">
        <w:rPr>
          <w:rFonts w:hint="eastAsia"/>
        </w:rPr>
        <w:tab/>
      </w:r>
      <w:r w:rsidRPr="003A6DF6">
        <w:rPr>
          <w:rFonts w:hint="eastAsia"/>
        </w:rPr>
        <w:t>李大嵩</w:t>
      </w:r>
      <w:r w:rsidRPr="003A6DF6">
        <w:rPr>
          <w:rFonts w:hint="eastAsia"/>
        </w:rPr>
        <w:t>, "</w:t>
      </w:r>
      <w:r w:rsidRPr="003A6DF6">
        <w:rPr>
          <w:rFonts w:hint="eastAsia"/>
        </w:rPr>
        <w:t>數位校園簡報</w:t>
      </w:r>
      <w:r w:rsidRPr="003A6DF6">
        <w:rPr>
          <w:rFonts w:hint="eastAsia"/>
        </w:rPr>
        <w:t>," 2022.</w:t>
      </w:r>
      <w:bookmarkEnd w:id="281"/>
    </w:p>
    <w:p w14:paraId="2D2386B2" w14:textId="77777777" w:rsidR="003A6DF6" w:rsidRPr="003A6DF6" w:rsidRDefault="003A6DF6" w:rsidP="003A6DF6">
      <w:pPr>
        <w:pStyle w:val="EndNoteBibliography"/>
        <w:ind w:left="240" w:right="240" w:firstLine="480"/>
      </w:pPr>
      <w:bookmarkStart w:id="282" w:name="_ENREF_18"/>
      <w:r w:rsidRPr="003A6DF6">
        <w:rPr>
          <w:rFonts w:hint="eastAsia"/>
        </w:rPr>
        <w:t>[18]</w:t>
      </w:r>
      <w:r w:rsidRPr="003A6DF6">
        <w:rPr>
          <w:rFonts w:hint="eastAsia"/>
        </w:rPr>
        <w:tab/>
      </w:r>
      <w:r w:rsidRPr="003A6DF6">
        <w:rPr>
          <w:rFonts w:hint="eastAsia"/>
        </w:rPr>
        <w:t>李大嵩</w:t>
      </w:r>
      <w:r w:rsidRPr="003A6DF6">
        <w:rPr>
          <w:rFonts w:hint="eastAsia"/>
        </w:rPr>
        <w:t>, "</w:t>
      </w:r>
      <w:r w:rsidRPr="003A6DF6">
        <w:rPr>
          <w:rFonts w:hint="eastAsia"/>
        </w:rPr>
        <w:t>數位校園轉型推動架構</w:t>
      </w:r>
      <w:r w:rsidRPr="003A6DF6">
        <w:rPr>
          <w:rFonts w:hint="eastAsia"/>
        </w:rPr>
        <w:t xml:space="preserve">," </w:t>
      </w:r>
      <w:r w:rsidRPr="003A6DF6">
        <w:rPr>
          <w:rFonts w:hint="eastAsia"/>
        </w:rPr>
        <w:t>新竹市</w:t>
      </w:r>
      <w:r w:rsidRPr="003A6DF6">
        <w:rPr>
          <w:rFonts w:hint="eastAsia"/>
        </w:rPr>
        <w:t xml:space="preserve">, 2025. </w:t>
      </w:r>
      <w:bookmarkEnd w:id="282"/>
    </w:p>
    <w:p w14:paraId="7666A1C1" w14:textId="77777777" w:rsidR="003A6DF6" w:rsidRPr="003A6DF6" w:rsidRDefault="003A6DF6" w:rsidP="003A6DF6">
      <w:pPr>
        <w:pStyle w:val="EndNoteBibliography"/>
        <w:ind w:left="240" w:right="240" w:firstLine="480"/>
      </w:pPr>
      <w:bookmarkStart w:id="283" w:name="_ENREF_19"/>
      <w:r w:rsidRPr="003A6DF6">
        <w:rPr>
          <w:rFonts w:hint="eastAsia"/>
        </w:rPr>
        <w:t>[19]</w:t>
      </w:r>
      <w:r w:rsidRPr="003A6DF6">
        <w:rPr>
          <w:rFonts w:hint="eastAsia"/>
        </w:rPr>
        <w:tab/>
      </w:r>
      <w:r w:rsidRPr="003A6DF6">
        <w:rPr>
          <w:rFonts w:hint="eastAsia"/>
        </w:rPr>
        <w:t>國立陽明交通大學</w:t>
      </w:r>
      <w:r w:rsidRPr="003A6DF6">
        <w:rPr>
          <w:rFonts w:hint="eastAsia"/>
        </w:rPr>
        <w:t>, "</w:t>
      </w:r>
      <w:r w:rsidRPr="003A6DF6">
        <w:rPr>
          <w:rFonts w:hint="eastAsia"/>
        </w:rPr>
        <w:t>數位轉型白皮書簡報</w:t>
      </w:r>
      <w:r w:rsidRPr="003A6DF6">
        <w:rPr>
          <w:rFonts w:hint="eastAsia"/>
        </w:rPr>
        <w:t xml:space="preserve">," </w:t>
      </w:r>
      <w:r w:rsidRPr="003A6DF6">
        <w:rPr>
          <w:rFonts w:hint="eastAsia"/>
        </w:rPr>
        <w:t>新竹市</w:t>
      </w:r>
      <w:r w:rsidRPr="003A6DF6">
        <w:rPr>
          <w:rFonts w:hint="eastAsia"/>
        </w:rPr>
        <w:t xml:space="preserve">, 2025. </w:t>
      </w:r>
      <w:bookmarkEnd w:id="283"/>
    </w:p>
    <w:p w14:paraId="0BFB43B1" w14:textId="77777777" w:rsidR="003A6DF6" w:rsidRPr="003A6DF6" w:rsidRDefault="003A6DF6" w:rsidP="003A6DF6">
      <w:pPr>
        <w:pStyle w:val="EndNoteBibliography"/>
        <w:ind w:left="240" w:right="240" w:firstLine="480"/>
      </w:pPr>
      <w:bookmarkStart w:id="284" w:name="_ENREF_20"/>
      <w:r w:rsidRPr="003A6DF6">
        <w:rPr>
          <w:rFonts w:hint="eastAsia"/>
        </w:rPr>
        <w:t>[20]</w:t>
      </w:r>
      <w:r w:rsidRPr="003A6DF6">
        <w:rPr>
          <w:rFonts w:hint="eastAsia"/>
        </w:rPr>
        <w:tab/>
        <w:t xml:space="preserve">(2023). </w:t>
      </w:r>
      <w:r w:rsidRPr="003A6DF6">
        <w:rPr>
          <w:rFonts w:hint="eastAsia"/>
          <w:i/>
        </w:rPr>
        <w:t>國立陽明交通大學光復及博愛校區交通管理收費標準</w:t>
      </w:r>
      <w:r w:rsidRPr="003A6DF6">
        <w:rPr>
          <w:rFonts w:hint="eastAsia"/>
          <w:i/>
        </w:rPr>
        <w:t xml:space="preserve"> (1131225</w:t>
      </w:r>
      <w:r w:rsidRPr="003A6DF6">
        <w:rPr>
          <w:rFonts w:hint="eastAsia"/>
          <w:i/>
        </w:rPr>
        <w:t>修正通過</w:t>
      </w:r>
      <w:r w:rsidRPr="003A6DF6">
        <w:rPr>
          <w:rFonts w:hint="eastAsia"/>
          <w:i/>
        </w:rPr>
        <w:t>)</w:t>
      </w:r>
      <w:r w:rsidRPr="003A6DF6">
        <w:rPr>
          <w:rFonts w:hint="eastAsia"/>
        </w:rPr>
        <w:t xml:space="preserve">. </w:t>
      </w:r>
      <w:bookmarkEnd w:id="284"/>
    </w:p>
    <w:p w14:paraId="31BB872A" w14:textId="77777777" w:rsidR="003A6DF6" w:rsidRPr="003A6DF6" w:rsidRDefault="003A6DF6" w:rsidP="003A6DF6">
      <w:pPr>
        <w:pStyle w:val="EndNoteBibliography"/>
        <w:ind w:left="240" w:right="240" w:firstLine="480"/>
      </w:pPr>
      <w:bookmarkStart w:id="285" w:name="_ENREF_21"/>
      <w:r w:rsidRPr="003A6DF6">
        <w:rPr>
          <w:rFonts w:hint="eastAsia"/>
        </w:rPr>
        <w:t>[21]</w:t>
      </w:r>
      <w:r w:rsidRPr="003A6DF6">
        <w:rPr>
          <w:rFonts w:hint="eastAsia"/>
        </w:rPr>
        <w:tab/>
        <w:t xml:space="preserve">(2023). </w:t>
      </w:r>
      <w:r w:rsidRPr="003A6DF6">
        <w:rPr>
          <w:rFonts w:hint="eastAsia"/>
          <w:i/>
        </w:rPr>
        <w:t>國立陽明交通大學光復及博愛校區校園交通管理細則（</w:t>
      </w:r>
      <w:r w:rsidRPr="003A6DF6">
        <w:rPr>
          <w:rFonts w:hint="eastAsia"/>
          <w:i/>
        </w:rPr>
        <w:t>112</w:t>
      </w:r>
      <w:r w:rsidRPr="003A6DF6">
        <w:rPr>
          <w:rFonts w:hint="eastAsia"/>
          <w:i/>
        </w:rPr>
        <w:t>年</w:t>
      </w:r>
      <w:r w:rsidRPr="003A6DF6">
        <w:rPr>
          <w:rFonts w:hint="eastAsia"/>
          <w:i/>
        </w:rPr>
        <w:t>5</w:t>
      </w:r>
      <w:r w:rsidRPr="003A6DF6">
        <w:rPr>
          <w:rFonts w:hint="eastAsia"/>
          <w:i/>
        </w:rPr>
        <w:t>月</w:t>
      </w:r>
      <w:r w:rsidRPr="003A6DF6">
        <w:rPr>
          <w:rFonts w:hint="eastAsia"/>
          <w:i/>
        </w:rPr>
        <w:t>18</w:t>
      </w:r>
      <w:r w:rsidRPr="003A6DF6">
        <w:rPr>
          <w:rFonts w:hint="eastAsia"/>
          <w:i/>
        </w:rPr>
        <w:t>日通過）</w:t>
      </w:r>
      <w:r w:rsidRPr="003A6DF6">
        <w:rPr>
          <w:rFonts w:hint="eastAsia"/>
        </w:rPr>
        <w:t xml:space="preserve">. </w:t>
      </w:r>
      <w:bookmarkEnd w:id="285"/>
    </w:p>
    <w:p w14:paraId="0EFDDBB3" w14:textId="77777777" w:rsidR="003A6DF6" w:rsidRPr="003A6DF6" w:rsidRDefault="003A6DF6" w:rsidP="003A6DF6">
      <w:pPr>
        <w:pStyle w:val="EndNoteBibliography"/>
        <w:ind w:left="240" w:right="240" w:firstLine="480"/>
      </w:pPr>
      <w:bookmarkStart w:id="286" w:name="_ENREF_22"/>
      <w:r w:rsidRPr="003A6DF6">
        <w:rPr>
          <w:rFonts w:hint="eastAsia"/>
        </w:rPr>
        <w:t>[22]</w:t>
      </w:r>
      <w:r w:rsidRPr="003A6DF6">
        <w:rPr>
          <w:rFonts w:hint="eastAsia"/>
        </w:rPr>
        <w:tab/>
      </w:r>
      <w:r w:rsidRPr="003A6DF6">
        <w:rPr>
          <w:rFonts w:hint="eastAsia"/>
        </w:rPr>
        <w:t>國立陽明交通大學</w:t>
      </w:r>
      <w:r w:rsidRPr="003A6DF6">
        <w:rPr>
          <w:rFonts w:hint="eastAsia"/>
        </w:rPr>
        <w:t>, "</w:t>
      </w:r>
      <w:r w:rsidRPr="003A6DF6">
        <w:rPr>
          <w:rFonts w:hint="eastAsia"/>
        </w:rPr>
        <w:t>創新智慧校園：以數位轉型驅動大學治理</w:t>
      </w:r>
      <w:r w:rsidRPr="003A6DF6">
        <w:rPr>
          <w:rFonts w:hint="eastAsia"/>
        </w:rPr>
        <w:t xml:space="preserve">," </w:t>
      </w:r>
      <w:r w:rsidRPr="003A6DF6">
        <w:rPr>
          <w:rFonts w:hint="eastAsia"/>
        </w:rPr>
        <w:t>國立陽明交通大學</w:t>
      </w:r>
      <w:r w:rsidRPr="003A6DF6">
        <w:rPr>
          <w:rFonts w:hint="eastAsia"/>
        </w:rPr>
        <w:t xml:space="preserve"> </w:t>
      </w:r>
      <w:r w:rsidRPr="003A6DF6">
        <w:rPr>
          <w:rFonts w:hint="eastAsia"/>
        </w:rPr>
        <w:t>校務大數據研究中心</w:t>
      </w:r>
      <w:r w:rsidRPr="003A6DF6">
        <w:rPr>
          <w:rFonts w:hint="eastAsia"/>
        </w:rPr>
        <w:t xml:space="preserve">, </w:t>
      </w:r>
      <w:r w:rsidRPr="003A6DF6">
        <w:rPr>
          <w:rFonts w:hint="eastAsia"/>
        </w:rPr>
        <w:t>新竹市</w:t>
      </w:r>
      <w:r w:rsidRPr="003A6DF6">
        <w:rPr>
          <w:rFonts w:hint="eastAsia"/>
        </w:rPr>
        <w:t xml:space="preserve">, CIRDA </w:t>
      </w:r>
      <w:r w:rsidRPr="003A6DF6">
        <w:rPr>
          <w:rFonts w:hint="eastAsia"/>
        </w:rPr>
        <w:t>電子報</w:t>
      </w:r>
      <w:r w:rsidRPr="003A6DF6">
        <w:rPr>
          <w:rFonts w:hint="eastAsia"/>
        </w:rPr>
        <w:t xml:space="preserve"> </w:t>
      </w:r>
      <w:r w:rsidRPr="003A6DF6">
        <w:rPr>
          <w:rFonts w:hint="eastAsia"/>
        </w:rPr>
        <w:t>第</w:t>
      </w:r>
      <w:r w:rsidRPr="003A6DF6">
        <w:rPr>
          <w:rFonts w:hint="eastAsia"/>
        </w:rPr>
        <w:t>10</w:t>
      </w:r>
      <w:r w:rsidRPr="003A6DF6">
        <w:rPr>
          <w:rFonts w:hint="eastAsia"/>
        </w:rPr>
        <w:t>期</w:t>
      </w:r>
      <w:r w:rsidRPr="003A6DF6">
        <w:rPr>
          <w:rFonts w:hint="eastAsia"/>
        </w:rPr>
        <w:t>, 2023. Accessed: 2025</w:t>
      </w:r>
      <w:r w:rsidRPr="003A6DF6">
        <w:rPr>
          <w:rFonts w:hint="eastAsia"/>
        </w:rPr>
        <w:t>年</w:t>
      </w:r>
      <w:r w:rsidRPr="003A6DF6">
        <w:rPr>
          <w:rFonts w:hint="eastAsia"/>
        </w:rPr>
        <w:t>6</w:t>
      </w:r>
      <w:r w:rsidRPr="003A6DF6">
        <w:rPr>
          <w:rFonts w:hint="eastAsia"/>
        </w:rPr>
        <w:t>月</w:t>
      </w:r>
      <w:r w:rsidRPr="003A6DF6">
        <w:rPr>
          <w:rFonts w:hint="eastAsia"/>
        </w:rPr>
        <w:t>23</w:t>
      </w:r>
      <w:r w:rsidRPr="003A6DF6">
        <w:rPr>
          <w:rFonts w:hint="eastAsia"/>
        </w:rPr>
        <w:t>日</w:t>
      </w:r>
      <w:r w:rsidRPr="003A6DF6">
        <w:rPr>
          <w:rFonts w:hint="eastAsia"/>
        </w:rPr>
        <w:t xml:space="preserve">. </w:t>
      </w:r>
      <w:bookmarkEnd w:id="286"/>
    </w:p>
    <w:p w14:paraId="6BC18323" w14:textId="77777777" w:rsidR="003A6DF6" w:rsidRPr="003A6DF6" w:rsidRDefault="003A6DF6" w:rsidP="003A6DF6">
      <w:pPr>
        <w:pStyle w:val="EndNoteBibliography"/>
        <w:ind w:left="240" w:right="240" w:firstLine="480"/>
      </w:pPr>
      <w:bookmarkStart w:id="287" w:name="_ENREF_23"/>
      <w:r w:rsidRPr="003A6DF6">
        <w:t>[23]</w:t>
      </w:r>
      <w:r w:rsidRPr="003A6DF6">
        <w:tab/>
        <w:t xml:space="preserve">S. A. a. B. Alasadi, Wesam S., "Review of Data Preprocessing Techniques in Data Mining," </w:t>
      </w:r>
      <w:r w:rsidRPr="003A6DF6">
        <w:rPr>
          <w:i/>
        </w:rPr>
        <w:t xml:space="preserve">Journal of Engineering and Applied Sciences, </w:t>
      </w:r>
      <w:r w:rsidRPr="003A6DF6">
        <w:t>vol. 12, no. 16, pp. 4102–4107, 2017.</w:t>
      </w:r>
      <w:bookmarkEnd w:id="287"/>
    </w:p>
    <w:p w14:paraId="4000C603" w14:textId="77777777" w:rsidR="003A6DF6" w:rsidRPr="003A6DF6" w:rsidRDefault="003A6DF6" w:rsidP="003A6DF6">
      <w:pPr>
        <w:pStyle w:val="EndNoteBibliography"/>
        <w:ind w:left="240" w:right="240" w:firstLine="480"/>
      </w:pPr>
      <w:bookmarkStart w:id="288" w:name="_ENREF_24"/>
      <w:r w:rsidRPr="003A6DF6">
        <w:t>[24]</w:t>
      </w:r>
      <w:r w:rsidRPr="003A6DF6">
        <w:tab/>
        <w:t>S. García, S. Ram</w:t>
      </w:r>
      <w:r w:rsidRPr="003A6DF6">
        <w:rPr>
          <w:rFonts w:hint="eastAsia"/>
        </w:rPr>
        <w:t>í</w:t>
      </w:r>
      <w:r w:rsidRPr="003A6DF6">
        <w:t xml:space="preserve">rez-Gallego, J. Luengo, J. M. Benítez, and F. Herrera, "Big data preprocessing: methods and prospects," </w:t>
      </w:r>
      <w:r w:rsidRPr="003A6DF6">
        <w:rPr>
          <w:i/>
        </w:rPr>
        <w:t xml:space="preserve">Big Data Analytics, </w:t>
      </w:r>
      <w:r w:rsidRPr="003A6DF6">
        <w:t>vol. 1, no. 1, 2016, doi: 10.1186/s41044-016-0014-0.</w:t>
      </w:r>
      <w:bookmarkEnd w:id="288"/>
    </w:p>
    <w:p w14:paraId="7D95C1F4" w14:textId="24EAF52E" w:rsidR="003A6DF6" w:rsidRPr="003A6DF6" w:rsidRDefault="003A6DF6" w:rsidP="003A6DF6">
      <w:pPr>
        <w:pStyle w:val="EndNoteBibliography"/>
        <w:ind w:left="240" w:right="240" w:firstLine="480"/>
      </w:pPr>
      <w:bookmarkStart w:id="289" w:name="_ENREF_25"/>
      <w:r w:rsidRPr="003A6DF6">
        <w:t>[25]</w:t>
      </w:r>
      <w:r w:rsidRPr="003A6DF6">
        <w:tab/>
        <w:t xml:space="preserve">E. D. Rahm, Hong Hai, "Data Cleaning: Problems and Current Approaches," </w:t>
      </w:r>
      <w:r w:rsidRPr="003A6DF6">
        <w:rPr>
          <w:i/>
        </w:rPr>
        <w:t xml:space="preserve">Bulletin of the IEEE Technical Committee on Data Engineering, </w:t>
      </w:r>
      <w:r w:rsidRPr="003A6DF6">
        <w:t xml:space="preserve">vol. 23, no. 4, pp. 3-11, 2000. [Online]. Available: </w:t>
      </w:r>
      <w:hyperlink r:id="rId111" w:history="1">
        <w:r w:rsidRPr="003A6DF6">
          <w:rPr>
            <w:rStyle w:val="a5"/>
          </w:rPr>
          <w:t>http://dbs.uni-leipzig.de</w:t>
        </w:r>
      </w:hyperlink>
      <w:r w:rsidRPr="003A6DF6">
        <w:t>.</w:t>
      </w:r>
      <w:bookmarkEnd w:id="289"/>
    </w:p>
    <w:p w14:paraId="4E3D9B57" w14:textId="77777777" w:rsidR="003A6DF6" w:rsidRPr="003A6DF6" w:rsidRDefault="003A6DF6" w:rsidP="003A6DF6">
      <w:pPr>
        <w:pStyle w:val="EndNoteBibliography"/>
        <w:ind w:left="240" w:right="240" w:firstLine="480"/>
      </w:pPr>
      <w:bookmarkStart w:id="290" w:name="_ENREF_26"/>
      <w:r w:rsidRPr="003A6DF6">
        <w:t>[26]</w:t>
      </w:r>
      <w:r w:rsidRPr="003A6DF6">
        <w:tab/>
        <w:t xml:space="preserve">F. Ridzuan and W. M. N. W. Zainon, "A Review on Data Cleansing Methods for Big Data," </w:t>
      </w:r>
      <w:r w:rsidRPr="003A6DF6">
        <w:rPr>
          <w:i/>
        </w:rPr>
        <w:t xml:space="preserve">Procedia Computer Science, </w:t>
      </w:r>
      <w:r w:rsidRPr="003A6DF6">
        <w:t>vol. 161, pp. 731-738, 2019.</w:t>
      </w:r>
      <w:bookmarkEnd w:id="290"/>
    </w:p>
    <w:p w14:paraId="59921642" w14:textId="77777777" w:rsidR="003A6DF6" w:rsidRPr="003A6DF6" w:rsidRDefault="003A6DF6" w:rsidP="003A6DF6">
      <w:pPr>
        <w:pStyle w:val="EndNoteBibliography"/>
        <w:ind w:left="240" w:right="240" w:firstLine="480"/>
      </w:pPr>
      <w:bookmarkStart w:id="291" w:name="_ENREF_27"/>
      <w:r w:rsidRPr="003A6DF6">
        <w:t>[27]</w:t>
      </w:r>
      <w:r w:rsidRPr="003A6DF6">
        <w:tab/>
        <w:t xml:space="preserve">U. P.-S. Fayyad, Gregory; Smyth, Padhraic. (1996) From Data Mining to Knowledge Discovery in Databases. </w:t>
      </w:r>
      <w:r w:rsidRPr="003A6DF6">
        <w:rPr>
          <w:i/>
        </w:rPr>
        <w:t>AI Magazine</w:t>
      </w:r>
      <w:r w:rsidRPr="003A6DF6">
        <w:t xml:space="preserve">. 37–54. </w:t>
      </w:r>
      <w:bookmarkEnd w:id="291"/>
    </w:p>
    <w:p w14:paraId="6C11BFB7" w14:textId="77777777" w:rsidR="003A6DF6" w:rsidRPr="003A6DF6" w:rsidRDefault="003A6DF6" w:rsidP="003A6DF6">
      <w:pPr>
        <w:pStyle w:val="EndNoteBibliography"/>
        <w:ind w:left="240" w:right="240" w:firstLine="480"/>
      </w:pPr>
      <w:bookmarkStart w:id="292" w:name="_ENREF_28"/>
      <w:r w:rsidRPr="003A6DF6">
        <w:t>[28]</w:t>
      </w:r>
      <w:r w:rsidRPr="003A6DF6">
        <w:tab/>
        <w:t>D. J. Hand, "Principles of Data Mining," 2007.</w:t>
      </w:r>
      <w:bookmarkEnd w:id="292"/>
    </w:p>
    <w:p w14:paraId="62EE6224" w14:textId="546CC6C1" w:rsidR="00A50B58" w:rsidRDefault="006F6002" w:rsidP="00462B19">
      <w:pPr>
        <w:widowControl/>
        <w:ind w:leftChars="0" w:left="641" w:right="240" w:hangingChars="200" w:hanging="641"/>
        <w:jc w:val="left"/>
        <w:outlineLvl w:val="0"/>
        <w:rPr>
          <w:b/>
          <w:sz w:val="32"/>
          <w:szCs w:val="32"/>
        </w:rPr>
      </w:pPr>
      <w:r>
        <w:rPr>
          <w:b/>
          <w:sz w:val="32"/>
          <w:szCs w:val="32"/>
        </w:rPr>
        <w:lastRenderedPageBreak/>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r w:rsidR="00600FC6">
        <w:rPr>
          <w:b/>
          <w:sz w:val="32"/>
          <w:szCs w:val="32"/>
        </w:rPr>
        <w:fldChar w:fldCharType="begin"/>
      </w:r>
      <w:r w:rsidR="00600FC6">
        <w:rPr>
          <w:b/>
          <w:sz w:val="32"/>
          <w:szCs w:val="32"/>
        </w:rPr>
        <w:instrText xml:space="preserve"> ADDIN </w:instrText>
      </w:r>
      <w:r w:rsidR="00600FC6">
        <w:rPr>
          <w:b/>
          <w:sz w:val="32"/>
          <w:szCs w:val="32"/>
        </w:rPr>
        <w:fldChar w:fldCharType="end"/>
      </w:r>
      <w:r w:rsidR="005936B2">
        <w:rPr>
          <w:b/>
          <w:sz w:val="32"/>
          <w:szCs w:val="32"/>
        </w:rPr>
        <w:fldChar w:fldCharType="begin"/>
      </w:r>
      <w:r w:rsidR="005936B2">
        <w:rPr>
          <w:b/>
          <w:sz w:val="32"/>
          <w:szCs w:val="32"/>
        </w:rPr>
        <w:instrText xml:space="preserve"> ADDIN </w:instrText>
      </w:r>
      <w:r w:rsidR="005936B2">
        <w:rPr>
          <w:b/>
          <w:sz w:val="32"/>
          <w:szCs w:val="32"/>
        </w:rPr>
        <w:fldChar w:fldCharType="end"/>
      </w:r>
      <w:r w:rsidR="00B76651">
        <w:rPr>
          <w:b/>
          <w:sz w:val="32"/>
          <w:szCs w:val="32"/>
        </w:rPr>
        <w:fldChar w:fldCharType="begin"/>
      </w:r>
      <w:r w:rsidR="00B76651">
        <w:rPr>
          <w:b/>
          <w:sz w:val="32"/>
          <w:szCs w:val="32"/>
        </w:rPr>
        <w:instrText xml:space="preserve"> ADDIN </w:instrText>
      </w:r>
      <w:r w:rsidR="00B76651">
        <w:rPr>
          <w:b/>
          <w:sz w:val="32"/>
          <w:szCs w:val="32"/>
        </w:rPr>
        <w:fldChar w:fldCharType="end"/>
      </w:r>
      <w:r w:rsidR="00634C81">
        <w:rPr>
          <w:b/>
          <w:sz w:val="32"/>
          <w:szCs w:val="32"/>
        </w:rPr>
        <w:fldChar w:fldCharType="begin"/>
      </w:r>
      <w:r w:rsidR="00634C81">
        <w:rPr>
          <w:b/>
          <w:sz w:val="32"/>
          <w:szCs w:val="32"/>
        </w:rPr>
        <w:instrText xml:space="preserve"> ADDIN </w:instrText>
      </w:r>
      <w:r w:rsidR="00634C81">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7394EA" w14:textId="77777777" w:rsidR="00B07CBB" w:rsidRDefault="00B07CBB" w:rsidP="00447340">
      <w:pPr>
        <w:spacing w:line="240" w:lineRule="auto"/>
        <w:ind w:left="240" w:right="240" w:firstLine="480"/>
      </w:pPr>
      <w:r>
        <w:separator/>
      </w:r>
    </w:p>
  </w:endnote>
  <w:endnote w:type="continuationSeparator" w:id="0">
    <w:p w14:paraId="7153DE76" w14:textId="77777777" w:rsidR="00B07CBB" w:rsidRDefault="00B07CBB"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7104B0" w:rsidRDefault="007104B0">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7104B0" w:rsidRDefault="007104B0">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7104B0" w:rsidRDefault="007104B0">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7104B0" w:rsidRDefault="007104B0">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6AD8D0" w14:textId="77777777" w:rsidR="00B07CBB" w:rsidRDefault="00B07CBB" w:rsidP="00447340">
      <w:pPr>
        <w:spacing w:line="240" w:lineRule="auto"/>
        <w:ind w:left="240" w:right="240" w:firstLine="480"/>
      </w:pPr>
      <w:r>
        <w:separator/>
      </w:r>
    </w:p>
  </w:footnote>
  <w:footnote w:type="continuationSeparator" w:id="0">
    <w:p w14:paraId="204F63BD" w14:textId="77777777" w:rsidR="00B07CBB" w:rsidRDefault="00B07CBB"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7104B0" w:rsidRDefault="00B07CBB">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7104B0" w:rsidRDefault="00B07CBB">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7104B0" w:rsidRDefault="00B07CBB"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7104B0">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7104B0" w:rsidRDefault="00B07CBB">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7104B0" w:rsidRDefault="00B07CBB">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7104B0" w:rsidRDefault="00B07CBB"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7104B0">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34B15"/>
    <w:multiLevelType w:val="hybridMultilevel"/>
    <w:tmpl w:val="0CAA4D20"/>
    <w:lvl w:ilvl="0" w:tplc="FAB6DF50">
      <w:start w:val="1"/>
      <w:numFmt w:val="taiwaneseCountingThousand"/>
      <w:lvlText w:val="(%1)"/>
      <w:lvlJc w:val="left"/>
      <w:pPr>
        <w:ind w:left="777" w:hanging="480"/>
      </w:pPr>
      <w:rPr>
        <w:rFonts w:hint="eastAsia"/>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 w15:restartNumberingAfterBreak="0">
    <w:nsid w:val="05844D36"/>
    <w:multiLevelType w:val="hybridMultilevel"/>
    <w:tmpl w:val="BA364656"/>
    <w:lvl w:ilvl="0" w:tplc="CDE8B26E">
      <w:start w:val="1"/>
      <w:numFmt w:val="decimal"/>
      <w:lvlText w:val="%1."/>
      <w:lvlJc w:val="left"/>
      <w:pPr>
        <w:ind w:left="720" w:hanging="360"/>
      </w:pPr>
      <w:rPr>
        <w:rFonts w:hint="default"/>
      </w:rPr>
    </w:lvl>
    <w:lvl w:ilvl="1" w:tplc="04090019">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08137147"/>
    <w:multiLevelType w:val="hybridMultilevel"/>
    <w:tmpl w:val="9BA0ED56"/>
    <w:lvl w:ilvl="0" w:tplc="DF7C5A4C">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 w15:restartNumberingAfterBreak="0">
    <w:nsid w:val="1C9B2557"/>
    <w:multiLevelType w:val="hybridMultilevel"/>
    <w:tmpl w:val="69BCBC62"/>
    <w:lvl w:ilvl="0" w:tplc="0409000F">
      <w:start w:val="1"/>
      <w:numFmt w:val="decimal"/>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 w15:restartNumberingAfterBreak="0">
    <w:nsid w:val="1DF45A49"/>
    <w:multiLevelType w:val="hybridMultilevel"/>
    <w:tmpl w:val="6E54E72C"/>
    <w:lvl w:ilvl="0" w:tplc="F0CA2A42">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5" w15:restartNumberingAfterBreak="0">
    <w:nsid w:val="24EE7673"/>
    <w:multiLevelType w:val="hybridMultilevel"/>
    <w:tmpl w:val="A6B04A96"/>
    <w:lvl w:ilvl="0" w:tplc="DC28A26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29E43FE2"/>
    <w:multiLevelType w:val="hybridMultilevel"/>
    <w:tmpl w:val="0C36E6F8"/>
    <w:lvl w:ilvl="0" w:tplc="0409000F">
      <w:start w:val="1"/>
      <w:numFmt w:val="decimal"/>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7" w15:restartNumberingAfterBreak="0">
    <w:nsid w:val="2EC739BA"/>
    <w:multiLevelType w:val="hybridMultilevel"/>
    <w:tmpl w:val="88A45FF8"/>
    <w:lvl w:ilvl="0" w:tplc="0409000F">
      <w:start w:val="1"/>
      <w:numFmt w:val="decimal"/>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15:restartNumberingAfterBreak="0">
    <w:nsid w:val="34DB7F5F"/>
    <w:multiLevelType w:val="hybridMultilevel"/>
    <w:tmpl w:val="02AE4AFA"/>
    <w:lvl w:ilvl="0" w:tplc="4EA8F232">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373A6188"/>
    <w:multiLevelType w:val="hybridMultilevel"/>
    <w:tmpl w:val="775A57F8"/>
    <w:lvl w:ilvl="0" w:tplc="CF8E13D0">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0" w15:restartNumberingAfterBreak="0">
    <w:nsid w:val="39F536B3"/>
    <w:multiLevelType w:val="hybridMultilevel"/>
    <w:tmpl w:val="A606DA6A"/>
    <w:lvl w:ilvl="0" w:tplc="490CAAB6">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1" w15:restartNumberingAfterBreak="0">
    <w:nsid w:val="39F64CE0"/>
    <w:multiLevelType w:val="hybridMultilevel"/>
    <w:tmpl w:val="6DC48E08"/>
    <w:lvl w:ilvl="0" w:tplc="5344F0D2">
      <w:start w:val="1"/>
      <w:numFmt w:val="decimal"/>
      <w:lvlText w:val="%1."/>
      <w:lvlJc w:val="left"/>
      <w:pPr>
        <w:ind w:left="1080" w:hanging="360"/>
      </w:pPr>
      <w:rPr>
        <w:rFonts w:hint="default"/>
      </w:rPr>
    </w:lvl>
    <w:lvl w:ilvl="1" w:tplc="04090019">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2" w15:restartNumberingAfterBreak="0">
    <w:nsid w:val="42C37019"/>
    <w:multiLevelType w:val="hybridMultilevel"/>
    <w:tmpl w:val="5B424D80"/>
    <w:lvl w:ilvl="0" w:tplc="FAB6DF50">
      <w:start w:val="1"/>
      <w:numFmt w:val="taiwaneseCountingThousand"/>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4E573776"/>
    <w:multiLevelType w:val="hybridMultilevel"/>
    <w:tmpl w:val="6EBEF940"/>
    <w:lvl w:ilvl="0" w:tplc="2A487290">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15:restartNumberingAfterBreak="0">
    <w:nsid w:val="5A8A3C54"/>
    <w:multiLevelType w:val="hybridMultilevel"/>
    <w:tmpl w:val="3F46EF36"/>
    <w:lvl w:ilvl="0" w:tplc="FAB6DF50">
      <w:start w:val="1"/>
      <w:numFmt w:val="taiwaneseCountingThousand"/>
      <w:lvlText w:val="(%1)"/>
      <w:lvlJc w:val="left"/>
      <w:pPr>
        <w:ind w:left="1200" w:hanging="480"/>
      </w:pPr>
      <w:rPr>
        <w:rFonts w:hint="eastAsia"/>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5C0C7382"/>
    <w:multiLevelType w:val="hybridMultilevel"/>
    <w:tmpl w:val="86AAD1B6"/>
    <w:lvl w:ilvl="0" w:tplc="18F00E5E">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6"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552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7" w15:restartNumberingAfterBreak="0">
    <w:nsid w:val="64C94099"/>
    <w:multiLevelType w:val="hybridMultilevel"/>
    <w:tmpl w:val="03761570"/>
    <w:lvl w:ilvl="0" w:tplc="8438DD5A">
      <w:start w:val="1"/>
      <w:numFmt w:val="decimal"/>
      <w:lvlText w:val="%1."/>
      <w:lvlJc w:val="left"/>
      <w:pPr>
        <w:ind w:left="657" w:hanging="360"/>
      </w:pPr>
      <w:rPr>
        <w:rFonts w:hint="default"/>
      </w:rPr>
    </w:lvl>
    <w:lvl w:ilvl="1" w:tplc="E0943016">
      <w:start w:val="1"/>
      <w:numFmt w:val="decimal"/>
      <w:lvlText w:val="%2."/>
      <w:lvlJc w:val="left"/>
      <w:pPr>
        <w:ind w:left="1137" w:hanging="360"/>
      </w:pPr>
      <w:rPr>
        <w:rFonts w:hint="default"/>
      </w:r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8"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19" w15:restartNumberingAfterBreak="0">
    <w:nsid w:val="6CCF0689"/>
    <w:multiLevelType w:val="hybridMultilevel"/>
    <w:tmpl w:val="26EC82B0"/>
    <w:lvl w:ilvl="0" w:tplc="94C265EA">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num w:numId="1">
    <w:abstractNumId w:val="16"/>
  </w:num>
  <w:num w:numId="2">
    <w:abstractNumId w:val="18"/>
  </w:num>
  <w:num w:numId="3">
    <w:abstractNumId w:val="5"/>
  </w:num>
  <w:num w:numId="4">
    <w:abstractNumId w:val="17"/>
  </w:num>
  <w:num w:numId="5">
    <w:abstractNumId w:val="1"/>
  </w:num>
  <w:num w:numId="6">
    <w:abstractNumId w:val="9"/>
  </w:num>
  <w:num w:numId="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1"/>
  </w:num>
  <w:num w:numId="9">
    <w:abstractNumId w:val="19"/>
  </w:num>
  <w:num w:numId="10">
    <w:abstractNumId w:val="2"/>
  </w:num>
  <w:num w:numId="11">
    <w:abstractNumId w:val="8"/>
  </w:num>
  <w:num w:numId="12">
    <w:abstractNumId w:val="13"/>
  </w:num>
  <w:num w:numId="13">
    <w:abstractNumId w:val="10"/>
  </w:num>
  <w:num w:numId="14">
    <w:abstractNumId w:val="7"/>
  </w:num>
  <w:num w:numId="15">
    <w:abstractNumId w:val="6"/>
  </w:num>
  <w:num w:numId="16">
    <w:abstractNumId w:val="3"/>
  </w:num>
  <w:num w:numId="17">
    <w:abstractNumId w:val="15"/>
  </w:num>
  <w:num w:numId="18">
    <w:abstractNumId w:val="14"/>
  </w:num>
  <w:num w:numId="19">
    <w:abstractNumId w:val="0"/>
  </w:num>
  <w:num w:numId="20">
    <w:abstractNumId w:val="4"/>
  </w:num>
  <w:num w:numId="21">
    <w:abstractNumId w:val="1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1&lt;/item&gt;&lt;item&gt;12&lt;/item&gt;&lt;item&gt;17&lt;/item&gt;&lt;item&gt;18&lt;/item&gt;&lt;item&gt;19&lt;/item&gt;&lt;item&gt;23&lt;/item&gt;&lt;item&gt;24&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E83D71"/>
    <w:rsid w:val="00000071"/>
    <w:rsid w:val="0000018B"/>
    <w:rsid w:val="000007FB"/>
    <w:rsid w:val="00000E6A"/>
    <w:rsid w:val="00000FEF"/>
    <w:rsid w:val="000014B6"/>
    <w:rsid w:val="000014D8"/>
    <w:rsid w:val="00001706"/>
    <w:rsid w:val="00002103"/>
    <w:rsid w:val="0000247B"/>
    <w:rsid w:val="000029CC"/>
    <w:rsid w:val="0000331F"/>
    <w:rsid w:val="00003752"/>
    <w:rsid w:val="000039DA"/>
    <w:rsid w:val="00003B35"/>
    <w:rsid w:val="00004B2F"/>
    <w:rsid w:val="000052EB"/>
    <w:rsid w:val="00005E0E"/>
    <w:rsid w:val="00006ED4"/>
    <w:rsid w:val="00007591"/>
    <w:rsid w:val="00007FB8"/>
    <w:rsid w:val="000105FE"/>
    <w:rsid w:val="00010EF9"/>
    <w:rsid w:val="000118A5"/>
    <w:rsid w:val="00011D27"/>
    <w:rsid w:val="00011ED5"/>
    <w:rsid w:val="000125AB"/>
    <w:rsid w:val="0001278C"/>
    <w:rsid w:val="00012803"/>
    <w:rsid w:val="00012B9F"/>
    <w:rsid w:val="000130FA"/>
    <w:rsid w:val="000134DA"/>
    <w:rsid w:val="0001357D"/>
    <w:rsid w:val="000158AE"/>
    <w:rsid w:val="00015957"/>
    <w:rsid w:val="00016284"/>
    <w:rsid w:val="00016F36"/>
    <w:rsid w:val="00017439"/>
    <w:rsid w:val="00017A05"/>
    <w:rsid w:val="00021511"/>
    <w:rsid w:val="00021889"/>
    <w:rsid w:val="00022377"/>
    <w:rsid w:val="000225BB"/>
    <w:rsid w:val="0002356B"/>
    <w:rsid w:val="000243CB"/>
    <w:rsid w:val="00024AA5"/>
    <w:rsid w:val="00024EF2"/>
    <w:rsid w:val="0002509E"/>
    <w:rsid w:val="000250FF"/>
    <w:rsid w:val="00025348"/>
    <w:rsid w:val="0002559D"/>
    <w:rsid w:val="0002686C"/>
    <w:rsid w:val="00026CBF"/>
    <w:rsid w:val="00026F0A"/>
    <w:rsid w:val="00030542"/>
    <w:rsid w:val="000305A1"/>
    <w:rsid w:val="00030654"/>
    <w:rsid w:val="000307A0"/>
    <w:rsid w:val="00030D19"/>
    <w:rsid w:val="00030F68"/>
    <w:rsid w:val="00031B7E"/>
    <w:rsid w:val="00031ED8"/>
    <w:rsid w:val="00031F1E"/>
    <w:rsid w:val="00031FBE"/>
    <w:rsid w:val="00032322"/>
    <w:rsid w:val="000332EA"/>
    <w:rsid w:val="00033391"/>
    <w:rsid w:val="00033A71"/>
    <w:rsid w:val="000364E0"/>
    <w:rsid w:val="0003658E"/>
    <w:rsid w:val="00037346"/>
    <w:rsid w:val="00037531"/>
    <w:rsid w:val="0003783A"/>
    <w:rsid w:val="00037968"/>
    <w:rsid w:val="00040453"/>
    <w:rsid w:val="0004079A"/>
    <w:rsid w:val="000408A5"/>
    <w:rsid w:val="00040938"/>
    <w:rsid w:val="000420C0"/>
    <w:rsid w:val="00042E7C"/>
    <w:rsid w:val="00043543"/>
    <w:rsid w:val="00044344"/>
    <w:rsid w:val="00044566"/>
    <w:rsid w:val="00045521"/>
    <w:rsid w:val="0004594F"/>
    <w:rsid w:val="00045958"/>
    <w:rsid w:val="0004599C"/>
    <w:rsid w:val="00045EF7"/>
    <w:rsid w:val="000461FC"/>
    <w:rsid w:val="000463D7"/>
    <w:rsid w:val="00046DDD"/>
    <w:rsid w:val="00046EDF"/>
    <w:rsid w:val="00047864"/>
    <w:rsid w:val="00047B43"/>
    <w:rsid w:val="00047E9C"/>
    <w:rsid w:val="00047ED8"/>
    <w:rsid w:val="00047F0B"/>
    <w:rsid w:val="00047F9B"/>
    <w:rsid w:val="000500F8"/>
    <w:rsid w:val="000507BF"/>
    <w:rsid w:val="00051910"/>
    <w:rsid w:val="00051AE8"/>
    <w:rsid w:val="00052180"/>
    <w:rsid w:val="00052A2C"/>
    <w:rsid w:val="00053258"/>
    <w:rsid w:val="0005362A"/>
    <w:rsid w:val="00053E83"/>
    <w:rsid w:val="0005417B"/>
    <w:rsid w:val="000546B9"/>
    <w:rsid w:val="000548E9"/>
    <w:rsid w:val="00055FA8"/>
    <w:rsid w:val="000563AA"/>
    <w:rsid w:val="00056D21"/>
    <w:rsid w:val="00056F3E"/>
    <w:rsid w:val="00057D94"/>
    <w:rsid w:val="00061AC8"/>
    <w:rsid w:val="0006279C"/>
    <w:rsid w:val="000629C1"/>
    <w:rsid w:val="00062E7B"/>
    <w:rsid w:val="0006316E"/>
    <w:rsid w:val="000636DC"/>
    <w:rsid w:val="00063C90"/>
    <w:rsid w:val="00064009"/>
    <w:rsid w:val="00064C1D"/>
    <w:rsid w:val="00064E4B"/>
    <w:rsid w:val="00064F7E"/>
    <w:rsid w:val="000656C0"/>
    <w:rsid w:val="00065744"/>
    <w:rsid w:val="00066314"/>
    <w:rsid w:val="000665BF"/>
    <w:rsid w:val="00067ACE"/>
    <w:rsid w:val="00067B49"/>
    <w:rsid w:val="00070E4D"/>
    <w:rsid w:val="00073274"/>
    <w:rsid w:val="00073814"/>
    <w:rsid w:val="0007493F"/>
    <w:rsid w:val="00075AF0"/>
    <w:rsid w:val="00076138"/>
    <w:rsid w:val="000764D9"/>
    <w:rsid w:val="00076D3C"/>
    <w:rsid w:val="00076F1B"/>
    <w:rsid w:val="00077B92"/>
    <w:rsid w:val="000800C1"/>
    <w:rsid w:val="00080505"/>
    <w:rsid w:val="000815A0"/>
    <w:rsid w:val="00081602"/>
    <w:rsid w:val="00082DBC"/>
    <w:rsid w:val="00082E76"/>
    <w:rsid w:val="00083C62"/>
    <w:rsid w:val="00083F98"/>
    <w:rsid w:val="00084B9B"/>
    <w:rsid w:val="00085C42"/>
    <w:rsid w:val="00090F26"/>
    <w:rsid w:val="000910D0"/>
    <w:rsid w:val="000920FF"/>
    <w:rsid w:val="00092CA6"/>
    <w:rsid w:val="000939FE"/>
    <w:rsid w:val="00093D86"/>
    <w:rsid w:val="0009423D"/>
    <w:rsid w:val="00094366"/>
    <w:rsid w:val="000949DC"/>
    <w:rsid w:val="00094ACD"/>
    <w:rsid w:val="00094BA0"/>
    <w:rsid w:val="00094E65"/>
    <w:rsid w:val="00095831"/>
    <w:rsid w:val="00095CC4"/>
    <w:rsid w:val="00096403"/>
    <w:rsid w:val="00096818"/>
    <w:rsid w:val="00096C88"/>
    <w:rsid w:val="00096EDD"/>
    <w:rsid w:val="000A139B"/>
    <w:rsid w:val="000A1A75"/>
    <w:rsid w:val="000A28D6"/>
    <w:rsid w:val="000A2BD3"/>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222"/>
    <w:rsid w:val="000B48B1"/>
    <w:rsid w:val="000B4DFB"/>
    <w:rsid w:val="000B4EE3"/>
    <w:rsid w:val="000B4F01"/>
    <w:rsid w:val="000B54FF"/>
    <w:rsid w:val="000B5987"/>
    <w:rsid w:val="000B5F8E"/>
    <w:rsid w:val="000B6AA3"/>
    <w:rsid w:val="000C0B92"/>
    <w:rsid w:val="000C0E27"/>
    <w:rsid w:val="000C12E3"/>
    <w:rsid w:val="000C1A7F"/>
    <w:rsid w:val="000C1D3B"/>
    <w:rsid w:val="000C20DA"/>
    <w:rsid w:val="000C2111"/>
    <w:rsid w:val="000C2FA1"/>
    <w:rsid w:val="000C3A13"/>
    <w:rsid w:val="000C3D6F"/>
    <w:rsid w:val="000C3FEB"/>
    <w:rsid w:val="000C3FED"/>
    <w:rsid w:val="000C4262"/>
    <w:rsid w:val="000C4E72"/>
    <w:rsid w:val="000C6627"/>
    <w:rsid w:val="000C6A5F"/>
    <w:rsid w:val="000C70EF"/>
    <w:rsid w:val="000C7A46"/>
    <w:rsid w:val="000C7EE9"/>
    <w:rsid w:val="000C7FEB"/>
    <w:rsid w:val="000D05E1"/>
    <w:rsid w:val="000D18CF"/>
    <w:rsid w:val="000D18D9"/>
    <w:rsid w:val="000D1B73"/>
    <w:rsid w:val="000D23BF"/>
    <w:rsid w:val="000D2642"/>
    <w:rsid w:val="000D274C"/>
    <w:rsid w:val="000D33CD"/>
    <w:rsid w:val="000D33CF"/>
    <w:rsid w:val="000D3645"/>
    <w:rsid w:val="000D4016"/>
    <w:rsid w:val="000D41B9"/>
    <w:rsid w:val="000D4344"/>
    <w:rsid w:val="000D48B7"/>
    <w:rsid w:val="000D5354"/>
    <w:rsid w:val="000D545A"/>
    <w:rsid w:val="000D5679"/>
    <w:rsid w:val="000D5D7A"/>
    <w:rsid w:val="000D66DF"/>
    <w:rsid w:val="000D7509"/>
    <w:rsid w:val="000D7672"/>
    <w:rsid w:val="000D7CF1"/>
    <w:rsid w:val="000D7D0E"/>
    <w:rsid w:val="000E05C8"/>
    <w:rsid w:val="000E089C"/>
    <w:rsid w:val="000E0BA4"/>
    <w:rsid w:val="000E14FB"/>
    <w:rsid w:val="000E160A"/>
    <w:rsid w:val="000E1C03"/>
    <w:rsid w:val="000E241D"/>
    <w:rsid w:val="000E3EEE"/>
    <w:rsid w:val="000E45BD"/>
    <w:rsid w:val="000E52EA"/>
    <w:rsid w:val="000E5531"/>
    <w:rsid w:val="000E6668"/>
    <w:rsid w:val="000E73A9"/>
    <w:rsid w:val="000F0E10"/>
    <w:rsid w:val="000F1490"/>
    <w:rsid w:val="000F1940"/>
    <w:rsid w:val="000F1A9F"/>
    <w:rsid w:val="000F2505"/>
    <w:rsid w:val="000F3222"/>
    <w:rsid w:val="000F3E97"/>
    <w:rsid w:val="000F41D1"/>
    <w:rsid w:val="000F4331"/>
    <w:rsid w:val="000F5D92"/>
    <w:rsid w:val="000F6476"/>
    <w:rsid w:val="000F648D"/>
    <w:rsid w:val="000F650F"/>
    <w:rsid w:val="000F65BA"/>
    <w:rsid w:val="000F6FFD"/>
    <w:rsid w:val="000F72AF"/>
    <w:rsid w:val="000F732A"/>
    <w:rsid w:val="00101212"/>
    <w:rsid w:val="0010141B"/>
    <w:rsid w:val="00102457"/>
    <w:rsid w:val="001024AE"/>
    <w:rsid w:val="00102C71"/>
    <w:rsid w:val="00102E45"/>
    <w:rsid w:val="001047C9"/>
    <w:rsid w:val="0010544D"/>
    <w:rsid w:val="001054D6"/>
    <w:rsid w:val="00105668"/>
    <w:rsid w:val="0010573C"/>
    <w:rsid w:val="00105C67"/>
    <w:rsid w:val="001063F0"/>
    <w:rsid w:val="00106662"/>
    <w:rsid w:val="00106C71"/>
    <w:rsid w:val="0010709B"/>
    <w:rsid w:val="001078DC"/>
    <w:rsid w:val="00107F50"/>
    <w:rsid w:val="0011009D"/>
    <w:rsid w:val="00110211"/>
    <w:rsid w:val="00110838"/>
    <w:rsid w:val="0011102F"/>
    <w:rsid w:val="001115A5"/>
    <w:rsid w:val="0011187B"/>
    <w:rsid w:val="00112795"/>
    <w:rsid w:val="00112875"/>
    <w:rsid w:val="001131FD"/>
    <w:rsid w:val="001133F5"/>
    <w:rsid w:val="001135C2"/>
    <w:rsid w:val="00114D3F"/>
    <w:rsid w:val="001152DB"/>
    <w:rsid w:val="00115E15"/>
    <w:rsid w:val="001163FA"/>
    <w:rsid w:val="00116483"/>
    <w:rsid w:val="00117718"/>
    <w:rsid w:val="00120ABF"/>
    <w:rsid w:val="00120D5F"/>
    <w:rsid w:val="00121AEB"/>
    <w:rsid w:val="001223EE"/>
    <w:rsid w:val="00122E18"/>
    <w:rsid w:val="00122F74"/>
    <w:rsid w:val="001232FD"/>
    <w:rsid w:val="00124245"/>
    <w:rsid w:val="00124268"/>
    <w:rsid w:val="00124488"/>
    <w:rsid w:val="001245D9"/>
    <w:rsid w:val="001246C1"/>
    <w:rsid w:val="001247F1"/>
    <w:rsid w:val="00125F75"/>
    <w:rsid w:val="00126E3E"/>
    <w:rsid w:val="00130B57"/>
    <w:rsid w:val="00132578"/>
    <w:rsid w:val="00132860"/>
    <w:rsid w:val="00132B33"/>
    <w:rsid w:val="00132BF9"/>
    <w:rsid w:val="00132F0F"/>
    <w:rsid w:val="001330D0"/>
    <w:rsid w:val="00133974"/>
    <w:rsid w:val="00133D44"/>
    <w:rsid w:val="00133F76"/>
    <w:rsid w:val="0013480F"/>
    <w:rsid w:val="00134899"/>
    <w:rsid w:val="0013529B"/>
    <w:rsid w:val="0013615A"/>
    <w:rsid w:val="00136181"/>
    <w:rsid w:val="001365BF"/>
    <w:rsid w:val="0014003D"/>
    <w:rsid w:val="00140204"/>
    <w:rsid w:val="001405FE"/>
    <w:rsid w:val="00140EBC"/>
    <w:rsid w:val="0014135B"/>
    <w:rsid w:val="00141B46"/>
    <w:rsid w:val="00141BC2"/>
    <w:rsid w:val="00142C1A"/>
    <w:rsid w:val="00142CCD"/>
    <w:rsid w:val="001436DB"/>
    <w:rsid w:val="001440C0"/>
    <w:rsid w:val="00144274"/>
    <w:rsid w:val="0014445C"/>
    <w:rsid w:val="001448E9"/>
    <w:rsid w:val="00145823"/>
    <w:rsid w:val="00145E5B"/>
    <w:rsid w:val="001470D9"/>
    <w:rsid w:val="001477D4"/>
    <w:rsid w:val="00147A9A"/>
    <w:rsid w:val="00147CC0"/>
    <w:rsid w:val="00147E2F"/>
    <w:rsid w:val="00150789"/>
    <w:rsid w:val="00151B2F"/>
    <w:rsid w:val="00152250"/>
    <w:rsid w:val="001522CD"/>
    <w:rsid w:val="001522E7"/>
    <w:rsid w:val="00153D46"/>
    <w:rsid w:val="00154754"/>
    <w:rsid w:val="001549F4"/>
    <w:rsid w:val="001549FE"/>
    <w:rsid w:val="00154AD9"/>
    <w:rsid w:val="00154CD5"/>
    <w:rsid w:val="001550B5"/>
    <w:rsid w:val="00155245"/>
    <w:rsid w:val="001552EB"/>
    <w:rsid w:val="00155530"/>
    <w:rsid w:val="001574D1"/>
    <w:rsid w:val="00160AF9"/>
    <w:rsid w:val="00160FE5"/>
    <w:rsid w:val="00161876"/>
    <w:rsid w:val="00161FC1"/>
    <w:rsid w:val="001620F4"/>
    <w:rsid w:val="001626D8"/>
    <w:rsid w:val="00163251"/>
    <w:rsid w:val="00163D0C"/>
    <w:rsid w:val="00164759"/>
    <w:rsid w:val="001649CA"/>
    <w:rsid w:val="0016515F"/>
    <w:rsid w:val="001651E5"/>
    <w:rsid w:val="00165244"/>
    <w:rsid w:val="00166323"/>
    <w:rsid w:val="00166351"/>
    <w:rsid w:val="00166800"/>
    <w:rsid w:val="001668C0"/>
    <w:rsid w:val="00166A1F"/>
    <w:rsid w:val="001671F1"/>
    <w:rsid w:val="001674E7"/>
    <w:rsid w:val="0016784D"/>
    <w:rsid w:val="0016792B"/>
    <w:rsid w:val="00171BA3"/>
    <w:rsid w:val="00171E35"/>
    <w:rsid w:val="00172012"/>
    <w:rsid w:val="00172034"/>
    <w:rsid w:val="00172056"/>
    <w:rsid w:val="001725D8"/>
    <w:rsid w:val="0017273C"/>
    <w:rsid w:val="001727FF"/>
    <w:rsid w:val="001728CB"/>
    <w:rsid w:val="001728D6"/>
    <w:rsid w:val="001735E1"/>
    <w:rsid w:val="00174D71"/>
    <w:rsid w:val="00175589"/>
    <w:rsid w:val="00175676"/>
    <w:rsid w:val="001762B3"/>
    <w:rsid w:val="001769D0"/>
    <w:rsid w:val="00176B25"/>
    <w:rsid w:val="00177868"/>
    <w:rsid w:val="00177DA4"/>
    <w:rsid w:val="001800F6"/>
    <w:rsid w:val="001801E4"/>
    <w:rsid w:val="00180721"/>
    <w:rsid w:val="00180905"/>
    <w:rsid w:val="00181413"/>
    <w:rsid w:val="0018167F"/>
    <w:rsid w:val="00181984"/>
    <w:rsid w:val="001822B6"/>
    <w:rsid w:val="001822C2"/>
    <w:rsid w:val="00182350"/>
    <w:rsid w:val="00182CE5"/>
    <w:rsid w:val="0018312B"/>
    <w:rsid w:val="00183663"/>
    <w:rsid w:val="00183B53"/>
    <w:rsid w:val="001842EE"/>
    <w:rsid w:val="00184347"/>
    <w:rsid w:val="001844E7"/>
    <w:rsid w:val="00184E65"/>
    <w:rsid w:val="00185B73"/>
    <w:rsid w:val="001866E8"/>
    <w:rsid w:val="00186D35"/>
    <w:rsid w:val="0018723D"/>
    <w:rsid w:val="0018784E"/>
    <w:rsid w:val="00190A9C"/>
    <w:rsid w:val="00190DA9"/>
    <w:rsid w:val="001910BA"/>
    <w:rsid w:val="00191675"/>
    <w:rsid w:val="0019187C"/>
    <w:rsid w:val="00191A33"/>
    <w:rsid w:val="00191F5A"/>
    <w:rsid w:val="00193311"/>
    <w:rsid w:val="00193A31"/>
    <w:rsid w:val="00193ECB"/>
    <w:rsid w:val="00194A6B"/>
    <w:rsid w:val="0019571C"/>
    <w:rsid w:val="00196092"/>
    <w:rsid w:val="001A00CC"/>
    <w:rsid w:val="001A016A"/>
    <w:rsid w:val="001A134B"/>
    <w:rsid w:val="001A147C"/>
    <w:rsid w:val="001A1C4A"/>
    <w:rsid w:val="001A2398"/>
    <w:rsid w:val="001A2B2E"/>
    <w:rsid w:val="001A2C81"/>
    <w:rsid w:val="001A2E1E"/>
    <w:rsid w:val="001A2E5B"/>
    <w:rsid w:val="001A32B7"/>
    <w:rsid w:val="001A389B"/>
    <w:rsid w:val="001A4A1E"/>
    <w:rsid w:val="001A5290"/>
    <w:rsid w:val="001A615A"/>
    <w:rsid w:val="001A766F"/>
    <w:rsid w:val="001A79A2"/>
    <w:rsid w:val="001A79CD"/>
    <w:rsid w:val="001B13E1"/>
    <w:rsid w:val="001B1E7D"/>
    <w:rsid w:val="001B2795"/>
    <w:rsid w:val="001B2FE1"/>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0FB2"/>
    <w:rsid w:val="001C169D"/>
    <w:rsid w:val="001C1952"/>
    <w:rsid w:val="001C2334"/>
    <w:rsid w:val="001C233E"/>
    <w:rsid w:val="001C255E"/>
    <w:rsid w:val="001C2D6F"/>
    <w:rsid w:val="001C2E6E"/>
    <w:rsid w:val="001C2F65"/>
    <w:rsid w:val="001C32A0"/>
    <w:rsid w:val="001C4E42"/>
    <w:rsid w:val="001C4F05"/>
    <w:rsid w:val="001C61C3"/>
    <w:rsid w:val="001C6A3F"/>
    <w:rsid w:val="001C6A62"/>
    <w:rsid w:val="001C6E9E"/>
    <w:rsid w:val="001C75D5"/>
    <w:rsid w:val="001C7E25"/>
    <w:rsid w:val="001D0671"/>
    <w:rsid w:val="001D0F1C"/>
    <w:rsid w:val="001D10EF"/>
    <w:rsid w:val="001D113B"/>
    <w:rsid w:val="001D159A"/>
    <w:rsid w:val="001D15B9"/>
    <w:rsid w:val="001D2444"/>
    <w:rsid w:val="001D28B7"/>
    <w:rsid w:val="001D337F"/>
    <w:rsid w:val="001D417E"/>
    <w:rsid w:val="001D4832"/>
    <w:rsid w:val="001D502F"/>
    <w:rsid w:val="001D56FA"/>
    <w:rsid w:val="001D5B50"/>
    <w:rsid w:val="001D5F88"/>
    <w:rsid w:val="001D65FF"/>
    <w:rsid w:val="001D6E64"/>
    <w:rsid w:val="001D7013"/>
    <w:rsid w:val="001D7BFB"/>
    <w:rsid w:val="001E041B"/>
    <w:rsid w:val="001E0C47"/>
    <w:rsid w:val="001E0E06"/>
    <w:rsid w:val="001E196F"/>
    <w:rsid w:val="001E1F02"/>
    <w:rsid w:val="001E2F10"/>
    <w:rsid w:val="001E3C02"/>
    <w:rsid w:val="001E3C5F"/>
    <w:rsid w:val="001E6272"/>
    <w:rsid w:val="001E63E4"/>
    <w:rsid w:val="001E6445"/>
    <w:rsid w:val="001E6919"/>
    <w:rsid w:val="001E6DC4"/>
    <w:rsid w:val="001E7228"/>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371C"/>
    <w:rsid w:val="00204580"/>
    <w:rsid w:val="00204EA3"/>
    <w:rsid w:val="0020513A"/>
    <w:rsid w:val="0020575E"/>
    <w:rsid w:val="00207093"/>
    <w:rsid w:val="00207364"/>
    <w:rsid w:val="00207BC0"/>
    <w:rsid w:val="00210981"/>
    <w:rsid w:val="00211660"/>
    <w:rsid w:val="00211FDD"/>
    <w:rsid w:val="002127B5"/>
    <w:rsid w:val="0021301B"/>
    <w:rsid w:val="002134CB"/>
    <w:rsid w:val="00213591"/>
    <w:rsid w:val="00213965"/>
    <w:rsid w:val="00213F1F"/>
    <w:rsid w:val="00214312"/>
    <w:rsid w:val="0021499A"/>
    <w:rsid w:val="00214AFD"/>
    <w:rsid w:val="00215198"/>
    <w:rsid w:val="00215384"/>
    <w:rsid w:val="00215595"/>
    <w:rsid w:val="00216337"/>
    <w:rsid w:val="00216810"/>
    <w:rsid w:val="00216918"/>
    <w:rsid w:val="00217D69"/>
    <w:rsid w:val="00221D1B"/>
    <w:rsid w:val="00221DF0"/>
    <w:rsid w:val="00222788"/>
    <w:rsid w:val="00222BE2"/>
    <w:rsid w:val="00222FE9"/>
    <w:rsid w:val="00223602"/>
    <w:rsid w:val="00223E3D"/>
    <w:rsid w:val="00225B34"/>
    <w:rsid w:val="0022654A"/>
    <w:rsid w:val="0022668C"/>
    <w:rsid w:val="00227D34"/>
    <w:rsid w:val="00227D74"/>
    <w:rsid w:val="00230F6E"/>
    <w:rsid w:val="00231CDA"/>
    <w:rsid w:val="00232C7C"/>
    <w:rsid w:val="00232F9C"/>
    <w:rsid w:val="00233FCA"/>
    <w:rsid w:val="00234173"/>
    <w:rsid w:val="002341D9"/>
    <w:rsid w:val="002341DC"/>
    <w:rsid w:val="002348C9"/>
    <w:rsid w:val="00234D17"/>
    <w:rsid w:val="00234E1A"/>
    <w:rsid w:val="00234F5D"/>
    <w:rsid w:val="002353FD"/>
    <w:rsid w:val="002355D4"/>
    <w:rsid w:val="002364C8"/>
    <w:rsid w:val="00236C7D"/>
    <w:rsid w:val="0023725D"/>
    <w:rsid w:val="002372DC"/>
    <w:rsid w:val="002400C0"/>
    <w:rsid w:val="0024020D"/>
    <w:rsid w:val="00240EAD"/>
    <w:rsid w:val="00240FDD"/>
    <w:rsid w:val="0024107B"/>
    <w:rsid w:val="00241226"/>
    <w:rsid w:val="00241D28"/>
    <w:rsid w:val="00242934"/>
    <w:rsid w:val="00242DF4"/>
    <w:rsid w:val="00242EA8"/>
    <w:rsid w:val="00243A15"/>
    <w:rsid w:val="00244215"/>
    <w:rsid w:val="00244678"/>
    <w:rsid w:val="00244DB4"/>
    <w:rsid w:val="00245D4E"/>
    <w:rsid w:val="002461A2"/>
    <w:rsid w:val="00246721"/>
    <w:rsid w:val="00247576"/>
    <w:rsid w:val="00247958"/>
    <w:rsid w:val="00247C08"/>
    <w:rsid w:val="00247D99"/>
    <w:rsid w:val="0025097A"/>
    <w:rsid w:val="0025158F"/>
    <w:rsid w:val="00251797"/>
    <w:rsid w:val="00251BED"/>
    <w:rsid w:val="00251CED"/>
    <w:rsid w:val="00251E20"/>
    <w:rsid w:val="00252340"/>
    <w:rsid w:val="00252EF0"/>
    <w:rsid w:val="00253765"/>
    <w:rsid w:val="00253CE7"/>
    <w:rsid w:val="00254C30"/>
    <w:rsid w:val="00255867"/>
    <w:rsid w:val="00255F9F"/>
    <w:rsid w:val="002562A1"/>
    <w:rsid w:val="00256A79"/>
    <w:rsid w:val="00256C45"/>
    <w:rsid w:val="00256E83"/>
    <w:rsid w:val="00257179"/>
    <w:rsid w:val="0025726E"/>
    <w:rsid w:val="002579E6"/>
    <w:rsid w:val="00257BD8"/>
    <w:rsid w:val="002609E4"/>
    <w:rsid w:val="00260D48"/>
    <w:rsid w:val="00260E76"/>
    <w:rsid w:val="00261620"/>
    <w:rsid w:val="00261D75"/>
    <w:rsid w:val="002620CF"/>
    <w:rsid w:val="00262567"/>
    <w:rsid w:val="002633AA"/>
    <w:rsid w:val="002642C0"/>
    <w:rsid w:val="00264446"/>
    <w:rsid w:val="00264CEB"/>
    <w:rsid w:val="00264ED9"/>
    <w:rsid w:val="002650D9"/>
    <w:rsid w:val="00265358"/>
    <w:rsid w:val="00265C8C"/>
    <w:rsid w:val="002661A4"/>
    <w:rsid w:val="00266B66"/>
    <w:rsid w:val="002671D9"/>
    <w:rsid w:val="00267879"/>
    <w:rsid w:val="00267FF0"/>
    <w:rsid w:val="002705E6"/>
    <w:rsid w:val="00270674"/>
    <w:rsid w:val="00270C04"/>
    <w:rsid w:val="00271A1D"/>
    <w:rsid w:val="00271B73"/>
    <w:rsid w:val="002732BA"/>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27EE"/>
    <w:rsid w:val="00284B09"/>
    <w:rsid w:val="00284B70"/>
    <w:rsid w:val="00284D5B"/>
    <w:rsid w:val="00284F40"/>
    <w:rsid w:val="00285A8A"/>
    <w:rsid w:val="0028730C"/>
    <w:rsid w:val="0028747C"/>
    <w:rsid w:val="00287E22"/>
    <w:rsid w:val="00290CFB"/>
    <w:rsid w:val="00292450"/>
    <w:rsid w:val="00293598"/>
    <w:rsid w:val="00293DF1"/>
    <w:rsid w:val="00294530"/>
    <w:rsid w:val="002948A1"/>
    <w:rsid w:val="00294A92"/>
    <w:rsid w:val="00294B0A"/>
    <w:rsid w:val="002953B4"/>
    <w:rsid w:val="0029547E"/>
    <w:rsid w:val="0029554C"/>
    <w:rsid w:val="00296AF1"/>
    <w:rsid w:val="00297AB6"/>
    <w:rsid w:val="002A0506"/>
    <w:rsid w:val="002A0CC2"/>
    <w:rsid w:val="002A10E0"/>
    <w:rsid w:val="002A1AEF"/>
    <w:rsid w:val="002A26C0"/>
    <w:rsid w:val="002A276F"/>
    <w:rsid w:val="002A32D4"/>
    <w:rsid w:val="002A35B8"/>
    <w:rsid w:val="002A42A6"/>
    <w:rsid w:val="002A5635"/>
    <w:rsid w:val="002A6428"/>
    <w:rsid w:val="002A7308"/>
    <w:rsid w:val="002A7783"/>
    <w:rsid w:val="002A79E8"/>
    <w:rsid w:val="002B093C"/>
    <w:rsid w:val="002B0C0E"/>
    <w:rsid w:val="002B0ED9"/>
    <w:rsid w:val="002B23FA"/>
    <w:rsid w:val="002B2452"/>
    <w:rsid w:val="002B4515"/>
    <w:rsid w:val="002B4CED"/>
    <w:rsid w:val="002B5072"/>
    <w:rsid w:val="002B5349"/>
    <w:rsid w:val="002B630D"/>
    <w:rsid w:val="002B698D"/>
    <w:rsid w:val="002B743F"/>
    <w:rsid w:val="002C02E7"/>
    <w:rsid w:val="002C04AD"/>
    <w:rsid w:val="002C0D32"/>
    <w:rsid w:val="002C184C"/>
    <w:rsid w:val="002C1E84"/>
    <w:rsid w:val="002C211F"/>
    <w:rsid w:val="002C2576"/>
    <w:rsid w:val="002C279C"/>
    <w:rsid w:val="002C282A"/>
    <w:rsid w:val="002C2A53"/>
    <w:rsid w:val="002C3324"/>
    <w:rsid w:val="002C3953"/>
    <w:rsid w:val="002C53D4"/>
    <w:rsid w:val="002C591D"/>
    <w:rsid w:val="002C5CB3"/>
    <w:rsid w:val="002C5D33"/>
    <w:rsid w:val="002C709C"/>
    <w:rsid w:val="002C70B4"/>
    <w:rsid w:val="002C7FDB"/>
    <w:rsid w:val="002D025F"/>
    <w:rsid w:val="002D0D1D"/>
    <w:rsid w:val="002D0FD3"/>
    <w:rsid w:val="002D10AC"/>
    <w:rsid w:val="002D1220"/>
    <w:rsid w:val="002D29FA"/>
    <w:rsid w:val="002D2B9B"/>
    <w:rsid w:val="002D384B"/>
    <w:rsid w:val="002D3A9A"/>
    <w:rsid w:val="002D4427"/>
    <w:rsid w:val="002D481A"/>
    <w:rsid w:val="002D4CBC"/>
    <w:rsid w:val="002D5B75"/>
    <w:rsid w:val="002D64A0"/>
    <w:rsid w:val="002D651F"/>
    <w:rsid w:val="002D6577"/>
    <w:rsid w:val="002E0679"/>
    <w:rsid w:val="002E11F4"/>
    <w:rsid w:val="002E14F0"/>
    <w:rsid w:val="002E2334"/>
    <w:rsid w:val="002E2B8E"/>
    <w:rsid w:val="002E40A1"/>
    <w:rsid w:val="002E4B6B"/>
    <w:rsid w:val="002E4D51"/>
    <w:rsid w:val="002E5142"/>
    <w:rsid w:val="002E53E5"/>
    <w:rsid w:val="002E5FF3"/>
    <w:rsid w:val="002E6291"/>
    <w:rsid w:val="002E697E"/>
    <w:rsid w:val="002E6CC8"/>
    <w:rsid w:val="002F0120"/>
    <w:rsid w:val="002F0197"/>
    <w:rsid w:val="002F02EB"/>
    <w:rsid w:val="002F0AA3"/>
    <w:rsid w:val="002F0F5D"/>
    <w:rsid w:val="002F154A"/>
    <w:rsid w:val="002F1588"/>
    <w:rsid w:val="002F19B6"/>
    <w:rsid w:val="002F1B19"/>
    <w:rsid w:val="002F2070"/>
    <w:rsid w:val="002F21B6"/>
    <w:rsid w:val="002F21E7"/>
    <w:rsid w:val="002F22C4"/>
    <w:rsid w:val="002F246F"/>
    <w:rsid w:val="002F24A6"/>
    <w:rsid w:val="002F2C86"/>
    <w:rsid w:val="002F3948"/>
    <w:rsid w:val="002F3A5F"/>
    <w:rsid w:val="002F3ABD"/>
    <w:rsid w:val="002F420A"/>
    <w:rsid w:val="002F4351"/>
    <w:rsid w:val="002F49B4"/>
    <w:rsid w:val="002F5B08"/>
    <w:rsid w:val="002F5B99"/>
    <w:rsid w:val="002F5BC3"/>
    <w:rsid w:val="002F6D09"/>
    <w:rsid w:val="002F73CA"/>
    <w:rsid w:val="003005E8"/>
    <w:rsid w:val="00300A72"/>
    <w:rsid w:val="00300A76"/>
    <w:rsid w:val="00301AAF"/>
    <w:rsid w:val="003022A5"/>
    <w:rsid w:val="00302AEE"/>
    <w:rsid w:val="00302F49"/>
    <w:rsid w:val="003033AA"/>
    <w:rsid w:val="003034AE"/>
    <w:rsid w:val="003036FC"/>
    <w:rsid w:val="0030388F"/>
    <w:rsid w:val="00303932"/>
    <w:rsid w:val="00303BD2"/>
    <w:rsid w:val="003041CD"/>
    <w:rsid w:val="00305D3A"/>
    <w:rsid w:val="00305F93"/>
    <w:rsid w:val="003064DB"/>
    <w:rsid w:val="00306C16"/>
    <w:rsid w:val="003073ED"/>
    <w:rsid w:val="00307F4C"/>
    <w:rsid w:val="00310879"/>
    <w:rsid w:val="003109F0"/>
    <w:rsid w:val="00310FBF"/>
    <w:rsid w:val="00311883"/>
    <w:rsid w:val="00312420"/>
    <w:rsid w:val="00315A2F"/>
    <w:rsid w:val="00315E9D"/>
    <w:rsid w:val="0031605B"/>
    <w:rsid w:val="0031680D"/>
    <w:rsid w:val="00317B22"/>
    <w:rsid w:val="00320A5B"/>
    <w:rsid w:val="00320C10"/>
    <w:rsid w:val="0032104D"/>
    <w:rsid w:val="003210DB"/>
    <w:rsid w:val="00321644"/>
    <w:rsid w:val="00321B1B"/>
    <w:rsid w:val="003223D7"/>
    <w:rsid w:val="00322E44"/>
    <w:rsid w:val="0032348E"/>
    <w:rsid w:val="003235D3"/>
    <w:rsid w:val="00323D21"/>
    <w:rsid w:val="00323D75"/>
    <w:rsid w:val="00326D32"/>
    <w:rsid w:val="00326EC5"/>
    <w:rsid w:val="00327004"/>
    <w:rsid w:val="00327637"/>
    <w:rsid w:val="00327901"/>
    <w:rsid w:val="00330E4A"/>
    <w:rsid w:val="00331445"/>
    <w:rsid w:val="003314C7"/>
    <w:rsid w:val="00331A38"/>
    <w:rsid w:val="00331C43"/>
    <w:rsid w:val="0033217B"/>
    <w:rsid w:val="0033230F"/>
    <w:rsid w:val="0033262E"/>
    <w:rsid w:val="00332AE2"/>
    <w:rsid w:val="00332C4F"/>
    <w:rsid w:val="00332CBB"/>
    <w:rsid w:val="00333D3B"/>
    <w:rsid w:val="00335028"/>
    <w:rsid w:val="00335490"/>
    <w:rsid w:val="003354E8"/>
    <w:rsid w:val="003358A3"/>
    <w:rsid w:val="00337912"/>
    <w:rsid w:val="00341E02"/>
    <w:rsid w:val="003423BC"/>
    <w:rsid w:val="003428F9"/>
    <w:rsid w:val="00342BAA"/>
    <w:rsid w:val="00343C6F"/>
    <w:rsid w:val="003441F2"/>
    <w:rsid w:val="00344265"/>
    <w:rsid w:val="0034485F"/>
    <w:rsid w:val="0034508D"/>
    <w:rsid w:val="00345485"/>
    <w:rsid w:val="003460F2"/>
    <w:rsid w:val="00346889"/>
    <w:rsid w:val="003469C9"/>
    <w:rsid w:val="00346F1F"/>
    <w:rsid w:val="00346FD7"/>
    <w:rsid w:val="00347373"/>
    <w:rsid w:val="00347D54"/>
    <w:rsid w:val="00347E7C"/>
    <w:rsid w:val="00347EFF"/>
    <w:rsid w:val="003500A2"/>
    <w:rsid w:val="00350457"/>
    <w:rsid w:val="003507BA"/>
    <w:rsid w:val="003507D0"/>
    <w:rsid w:val="00350FA4"/>
    <w:rsid w:val="0035127C"/>
    <w:rsid w:val="00351354"/>
    <w:rsid w:val="0035167C"/>
    <w:rsid w:val="003519F2"/>
    <w:rsid w:val="003532A9"/>
    <w:rsid w:val="003534EA"/>
    <w:rsid w:val="00353566"/>
    <w:rsid w:val="00353984"/>
    <w:rsid w:val="00353C2C"/>
    <w:rsid w:val="0035413D"/>
    <w:rsid w:val="00355399"/>
    <w:rsid w:val="003555CE"/>
    <w:rsid w:val="00357853"/>
    <w:rsid w:val="003605E4"/>
    <w:rsid w:val="00360683"/>
    <w:rsid w:val="00360C2B"/>
    <w:rsid w:val="0036133F"/>
    <w:rsid w:val="00361656"/>
    <w:rsid w:val="003617E3"/>
    <w:rsid w:val="00361B7D"/>
    <w:rsid w:val="00362866"/>
    <w:rsid w:val="00364AFA"/>
    <w:rsid w:val="00364D48"/>
    <w:rsid w:val="00364F05"/>
    <w:rsid w:val="0036525C"/>
    <w:rsid w:val="00365E56"/>
    <w:rsid w:val="003667BA"/>
    <w:rsid w:val="00367B12"/>
    <w:rsid w:val="00370567"/>
    <w:rsid w:val="003713E4"/>
    <w:rsid w:val="00371569"/>
    <w:rsid w:val="00371694"/>
    <w:rsid w:val="003720EF"/>
    <w:rsid w:val="003732CE"/>
    <w:rsid w:val="00373325"/>
    <w:rsid w:val="003735C0"/>
    <w:rsid w:val="00374EAA"/>
    <w:rsid w:val="0037527F"/>
    <w:rsid w:val="00375772"/>
    <w:rsid w:val="003759FA"/>
    <w:rsid w:val="00375B1F"/>
    <w:rsid w:val="00377654"/>
    <w:rsid w:val="003776E6"/>
    <w:rsid w:val="003803AC"/>
    <w:rsid w:val="00380D3D"/>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45A"/>
    <w:rsid w:val="003864A8"/>
    <w:rsid w:val="00386BA1"/>
    <w:rsid w:val="00386C54"/>
    <w:rsid w:val="00386D6B"/>
    <w:rsid w:val="00387BF4"/>
    <w:rsid w:val="0039120C"/>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321"/>
    <w:rsid w:val="003A0558"/>
    <w:rsid w:val="003A07C8"/>
    <w:rsid w:val="003A17C2"/>
    <w:rsid w:val="003A1CC5"/>
    <w:rsid w:val="003A1DA2"/>
    <w:rsid w:val="003A1F7E"/>
    <w:rsid w:val="003A258D"/>
    <w:rsid w:val="003A40AB"/>
    <w:rsid w:val="003A45B0"/>
    <w:rsid w:val="003A5719"/>
    <w:rsid w:val="003A5872"/>
    <w:rsid w:val="003A6734"/>
    <w:rsid w:val="003A677F"/>
    <w:rsid w:val="003A6DF6"/>
    <w:rsid w:val="003A778C"/>
    <w:rsid w:val="003A7A17"/>
    <w:rsid w:val="003B1562"/>
    <w:rsid w:val="003B24BB"/>
    <w:rsid w:val="003B3831"/>
    <w:rsid w:val="003B40CA"/>
    <w:rsid w:val="003B4A63"/>
    <w:rsid w:val="003B4CED"/>
    <w:rsid w:val="003B4EC5"/>
    <w:rsid w:val="003B5422"/>
    <w:rsid w:val="003B5425"/>
    <w:rsid w:val="003B5803"/>
    <w:rsid w:val="003B586A"/>
    <w:rsid w:val="003B5B81"/>
    <w:rsid w:val="003B5EDB"/>
    <w:rsid w:val="003B6737"/>
    <w:rsid w:val="003B70A7"/>
    <w:rsid w:val="003B72FB"/>
    <w:rsid w:val="003B77B2"/>
    <w:rsid w:val="003B795E"/>
    <w:rsid w:val="003B7ECE"/>
    <w:rsid w:val="003C0F14"/>
    <w:rsid w:val="003C1393"/>
    <w:rsid w:val="003C153D"/>
    <w:rsid w:val="003C2CFF"/>
    <w:rsid w:val="003C304E"/>
    <w:rsid w:val="003C39A2"/>
    <w:rsid w:val="003C4901"/>
    <w:rsid w:val="003C4ED4"/>
    <w:rsid w:val="003C592A"/>
    <w:rsid w:val="003C5FA6"/>
    <w:rsid w:val="003C677D"/>
    <w:rsid w:val="003C6F87"/>
    <w:rsid w:val="003C7304"/>
    <w:rsid w:val="003C7449"/>
    <w:rsid w:val="003C7C58"/>
    <w:rsid w:val="003C7C62"/>
    <w:rsid w:val="003C7CE6"/>
    <w:rsid w:val="003D096D"/>
    <w:rsid w:val="003D0C9A"/>
    <w:rsid w:val="003D1211"/>
    <w:rsid w:val="003D2A7F"/>
    <w:rsid w:val="003D2B3A"/>
    <w:rsid w:val="003D2EF4"/>
    <w:rsid w:val="003D3FC9"/>
    <w:rsid w:val="003D42E9"/>
    <w:rsid w:val="003D4788"/>
    <w:rsid w:val="003D4A0F"/>
    <w:rsid w:val="003D4E98"/>
    <w:rsid w:val="003D5485"/>
    <w:rsid w:val="003D5F0F"/>
    <w:rsid w:val="003D612B"/>
    <w:rsid w:val="003D66C1"/>
    <w:rsid w:val="003E03B8"/>
    <w:rsid w:val="003E05C8"/>
    <w:rsid w:val="003E08B4"/>
    <w:rsid w:val="003E0A17"/>
    <w:rsid w:val="003E1B40"/>
    <w:rsid w:val="003E1CAC"/>
    <w:rsid w:val="003E1E3E"/>
    <w:rsid w:val="003E2A38"/>
    <w:rsid w:val="003E33EE"/>
    <w:rsid w:val="003E35ED"/>
    <w:rsid w:val="003E3A52"/>
    <w:rsid w:val="003E4C2D"/>
    <w:rsid w:val="003E4D9D"/>
    <w:rsid w:val="003E561B"/>
    <w:rsid w:val="003E5C05"/>
    <w:rsid w:val="003E6BBA"/>
    <w:rsid w:val="003E7FA7"/>
    <w:rsid w:val="003F02E1"/>
    <w:rsid w:val="003F095D"/>
    <w:rsid w:val="003F134F"/>
    <w:rsid w:val="003F24B5"/>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95A"/>
    <w:rsid w:val="00404C69"/>
    <w:rsid w:val="00404D3F"/>
    <w:rsid w:val="00404D81"/>
    <w:rsid w:val="00405565"/>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65A0"/>
    <w:rsid w:val="00417EC6"/>
    <w:rsid w:val="00417FB3"/>
    <w:rsid w:val="00420317"/>
    <w:rsid w:val="00420972"/>
    <w:rsid w:val="00421483"/>
    <w:rsid w:val="00422CD4"/>
    <w:rsid w:val="00422CF9"/>
    <w:rsid w:val="00422E39"/>
    <w:rsid w:val="0042407A"/>
    <w:rsid w:val="00424AD8"/>
    <w:rsid w:val="00424C9F"/>
    <w:rsid w:val="00426A5E"/>
    <w:rsid w:val="00426C73"/>
    <w:rsid w:val="00426EB1"/>
    <w:rsid w:val="00427005"/>
    <w:rsid w:val="004270A7"/>
    <w:rsid w:val="004270F3"/>
    <w:rsid w:val="00427645"/>
    <w:rsid w:val="0042782B"/>
    <w:rsid w:val="00427B07"/>
    <w:rsid w:val="00427B9D"/>
    <w:rsid w:val="004307DA"/>
    <w:rsid w:val="00432A23"/>
    <w:rsid w:val="00432BAA"/>
    <w:rsid w:val="0043448F"/>
    <w:rsid w:val="004344BC"/>
    <w:rsid w:val="00434813"/>
    <w:rsid w:val="00434852"/>
    <w:rsid w:val="004352B2"/>
    <w:rsid w:val="00435402"/>
    <w:rsid w:val="004354A1"/>
    <w:rsid w:val="0043585D"/>
    <w:rsid w:val="00437844"/>
    <w:rsid w:val="00437D7D"/>
    <w:rsid w:val="0044012E"/>
    <w:rsid w:val="004403A0"/>
    <w:rsid w:val="00441020"/>
    <w:rsid w:val="004413B2"/>
    <w:rsid w:val="00441701"/>
    <w:rsid w:val="00441F43"/>
    <w:rsid w:val="00442476"/>
    <w:rsid w:val="0044252D"/>
    <w:rsid w:val="00443724"/>
    <w:rsid w:val="004438EA"/>
    <w:rsid w:val="0044400F"/>
    <w:rsid w:val="004442E2"/>
    <w:rsid w:val="0044477A"/>
    <w:rsid w:val="004448CE"/>
    <w:rsid w:val="00444B5F"/>
    <w:rsid w:val="0044544C"/>
    <w:rsid w:val="004455F1"/>
    <w:rsid w:val="00445689"/>
    <w:rsid w:val="00445D3A"/>
    <w:rsid w:val="00447216"/>
    <w:rsid w:val="00447340"/>
    <w:rsid w:val="00447866"/>
    <w:rsid w:val="00447AA9"/>
    <w:rsid w:val="00447C91"/>
    <w:rsid w:val="00447DBE"/>
    <w:rsid w:val="0045067E"/>
    <w:rsid w:val="00451CD3"/>
    <w:rsid w:val="004523C7"/>
    <w:rsid w:val="00452490"/>
    <w:rsid w:val="004525EC"/>
    <w:rsid w:val="00452797"/>
    <w:rsid w:val="00452E4B"/>
    <w:rsid w:val="00452EC0"/>
    <w:rsid w:val="0045479E"/>
    <w:rsid w:val="0045486B"/>
    <w:rsid w:val="00454FD0"/>
    <w:rsid w:val="00455263"/>
    <w:rsid w:val="00455F4F"/>
    <w:rsid w:val="004564D0"/>
    <w:rsid w:val="0045652F"/>
    <w:rsid w:val="00456E40"/>
    <w:rsid w:val="004573BA"/>
    <w:rsid w:val="004576EA"/>
    <w:rsid w:val="00457CA2"/>
    <w:rsid w:val="0046071B"/>
    <w:rsid w:val="00460CC2"/>
    <w:rsid w:val="00461AA3"/>
    <w:rsid w:val="00461B4F"/>
    <w:rsid w:val="00461D04"/>
    <w:rsid w:val="00462140"/>
    <w:rsid w:val="004622C2"/>
    <w:rsid w:val="004622CE"/>
    <w:rsid w:val="00462B19"/>
    <w:rsid w:val="0046353F"/>
    <w:rsid w:val="00464CB8"/>
    <w:rsid w:val="004650BC"/>
    <w:rsid w:val="00465EDB"/>
    <w:rsid w:val="004669A4"/>
    <w:rsid w:val="00466B1A"/>
    <w:rsid w:val="0046729B"/>
    <w:rsid w:val="004675D0"/>
    <w:rsid w:val="00467BDA"/>
    <w:rsid w:val="004714CD"/>
    <w:rsid w:val="0047258A"/>
    <w:rsid w:val="004729DB"/>
    <w:rsid w:val="0047372B"/>
    <w:rsid w:val="004739E5"/>
    <w:rsid w:val="00473C95"/>
    <w:rsid w:val="00473CEB"/>
    <w:rsid w:val="00474EEF"/>
    <w:rsid w:val="004752F4"/>
    <w:rsid w:val="0047534C"/>
    <w:rsid w:val="0047572A"/>
    <w:rsid w:val="004757B3"/>
    <w:rsid w:val="00475AEA"/>
    <w:rsid w:val="00475BCC"/>
    <w:rsid w:val="00476071"/>
    <w:rsid w:val="00476BD4"/>
    <w:rsid w:val="00476D02"/>
    <w:rsid w:val="00476E8F"/>
    <w:rsid w:val="00477013"/>
    <w:rsid w:val="004770BD"/>
    <w:rsid w:val="004814DC"/>
    <w:rsid w:val="00481519"/>
    <w:rsid w:val="00482295"/>
    <w:rsid w:val="00482A07"/>
    <w:rsid w:val="00482FD7"/>
    <w:rsid w:val="00483694"/>
    <w:rsid w:val="0048369D"/>
    <w:rsid w:val="00483FC3"/>
    <w:rsid w:val="004840A8"/>
    <w:rsid w:val="0048412D"/>
    <w:rsid w:val="004843CF"/>
    <w:rsid w:val="00484612"/>
    <w:rsid w:val="00484A75"/>
    <w:rsid w:val="00484AAA"/>
    <w:rsid w:val="00485596"/>
    <w:rsid w:val="0048613A"/>
    <w:rsid w:val="00486CBA"/>
    <w:rsid w:val="00487280"/>
    <w:rsid w:val="004915F6"/>
    <w:rsid w:val="00491C67"/>
    <w:rsid w:val="00491E5C"/>
    <w:rsid w:val="004921BE"/>
    <w:rsid w:val="00492873"/>
    <w:rsid w:val="00492DD2"/>
    <w:rsid w:val="00493DE3"/>
    <w:rsid w:val="0049413E"/>
    <w:rsid w:val="00495231"/>
    <w:rsid w:val="00495BD4"/>
    <w:rsid w:val="00495DF2"/>
    <w:rsid w:val="00496FDD"/>
    <w:rsid w:val="00497EAD"/>
    <w:rsid w:val="004A07CA"/>
    <w:rsid w:val="004A11A1"/>
    <w:rsid w:val="004A1C64"/>
    <w:rsid w:val="004A1ED6"/>
    <w:rsid w:val="004A201E"/>
    <w:rsid w:val="004A2363"/>
    <w:rsid w:val="004A242D"/>
    <w:rsid w:val="004A2FCA"/>
    <w:rsid w:val="004A301E"/>
    <w:rsid w:val="004A303E"/>
    <w:rsid w:val="004A3082"/>
    <w:rsid w:val="004A3A91"/>
    <w:rsid w:val="004A4D1A"/>
    <w:rsid w:val="004A4E2F"/>
    <w:rsid w:val="004A4F0C"/>
    <w:rsid w:val="004A6042"/>
    <w:rsid w:val="004A6F89"/>
    <w:rsid w:val="004A7688"/>
    <w:rsid w:val="004B048F"/>
    <w:rsid w:val="004B09B7"/>
    <w:rsid w:val="004B0F30"/>
    <w:rsid w:val="004B25F4"/>
    <w:rsid w:val="004B2798"/>
    <w:rsid w:val="004B2F91"/>
    <w:rsid w:val="004B310D"/>
    <w:rsid w:val="004B33C7"/>
    <w:rsid w:val="004B3FD2"/>
    <w:rsid w:val="004B44D8"/>
    <w:rsid w:val="004B4EB8"/>
    <w:rsid w:val="004B59D6"/>
    <w:rsid w:val="004B60AA"/>
    <w:rsid w:val="004B7A6E"/>
    <w:rsid w:val="004C047C"/>
    <w:rsid w:val="004C0B6B"/>
    <w:rsid w:val="004C107A"/>
    <w:rsid w:val="004C1AF9"/>
    <w:rsid w:val="004C2A0B"/>
    <w:rsid w:val="004C2AA1"/>
    <w:rsid w:val="004C2EF1"/>
    <w:rsid w:val="004C30A8"/>
    <w:rsid w:val="004C4280"/>
    <w:rsid w:val="004C48F1"/>
    <w:rsid w:val="004C4B6C"/>
    <w:rsid w:val="004C59CF"/>
    <w:rsid w:val="004C5D3C"/>
    <w:rsid w:val="004C695A"/>
    <w:rsid w:val="004C7AAF"/>
    <w:rsid w:val="004C7DF2"/>
    <w:rsid w:val="004D0EE3"/>
    <w:rsid w:val="004D168B"/>
    <w:rsid w:val="004D17AE"/>
    <w:rsid w:val="004D19D6"/>
    <w:rsid w:val="004D1B37"/>
    <w:rsid w:val="004D2581"/>
    <w:rsid w:val="004D2A55"/>
    <w:rsid w:val="004D34C2"/>
    <w:rsid w:val="004D37A6"/>
    <w:rsid w:val="004D3CF5"/>
    <w:rsid w:val="004D4BDE"/>
    <w:rsid w:val="004D4C61"/>
    <w:rsid w:val="004D6F1F"/>
    <w:rsid w:val="004D78E6"/>
    <w:rsid w:val="004D7A0D"/>
    <w:rsid w:val="004D7FE5"/>
    <w:rsid w:val="004E0559"/>
    <w:rsid w:val="004E0963"/>
    <w:rsid w:val="004E1ACA"/>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A33"/>
    <w:rsid w:val="004F1B49"/>
    <w:rsid w:val="004F1B52"/>
    <w:rsid w:val="004F2F4F"/>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531B"/>
    <w:rsid w:val="0050613F"/>
    <w:rsid w:val="005067A0"/>
    <w:rsid w:val="00507250"/>
    <w:rsid w:val="0050754D"/>
    <w:rsid w:val="005076F0"/>
    <w:rsid w:val="00507D12"/>
    <w:rsid w:val="00510138"/>
    <w:rsid w:val="0051019E"/>
    <w:rsid w:val="00510E5C"/>
    <w:rsid w:val="00510FF5"/>
    <w:rsid w:val="0051142D"/>
    <w:rsid w:val="00511917"/>
    <w:rsid w:val="00512542"/>
    <w:rsid w:val="0051258D"/>
    <w:rsid w:val="00512595"/>
    <w:rsid w:val="005129F0"/>
    <w:rsid w:val="00512BF1"/>
    <w:rsid w:val="0051316A"/>
    <w:rsid w:val="005131EE"/>
    <w:rsid w:val="00514A70"/>
    <w:rsid w:val="00514B30"/>
    <w:rsid w:val="005156E9"/>
    <w:rsid w:val="00515B16"/>
    <w:rsid w:val="00515F8D"/>
    <w:rsid w:val="00516CBE"/>
    <w:rsid w:val="005171C2"/>
    <w:rsid w:val="005174F4"/>
    <w:rsid w:val="00517A47"/>
    <w:rsid w:val="00517BAF"/>
    <w:rsid w:val="00517CD6"/>
    <w:rsid w:val="00520176"/>
    <w:rsid w:val="005209AB"/>
    <w:rsid w:val="005223AA"/>
    <w:rsid w:val="00522459"/>
    <w:rsid w:val="0052247E"/>
    <w:rsid w:val="005229CA"/>
    <w:rsid w:val="00523065"/>
    <w:rsid w:val="0052312C"/>
    <w:rsid w:val="00523EB2"/>
    <w:rsid w:val="00525D4E"/>
    <w:rsid w:val="00525F5C"/>
    <w:rsid w:val="005264D1"/>
    <w:rsid w:val="0052688C"/>
    <w:rsid w:val="00530220"/>
    <w:rsid w:val="005304ED"/>
    <w:rsid w:val="005318D7"/>
    <w:rsid w:val="005329E8"/>
    <w:rsid w:val="0053324A"/>
    <w:rsid w:val="005343EF"/>
    <w:rsid w:val="005359F5"/>
    <w:rsid w:val="00535B90"/>
    <w:rsid w:val="0053616B"/>
    <w:rsid w:val="00537B17"/>
    <w:rsid w:val="00537D00"/>
    <w:rsid w:val="0054023E"/>
    <w:rsid w:val="005411CA"/>
    <w:rsid w:val="005412B9"/>
    <w:rsid w:val="005413B3"/>
    <w:rsid w:val="00541699"/>
    <w:rsid w:val="00541758"/>
    <w:rsid w:val="00541FCB"/>
    <w:rsid w:val="005421F5"/>
    <w:rsid w:val="005428E5"/>
    <w:rsid w:val="00543235"/>
    <w:rsid w:val="005433AE"/>
    <w:rsid w:val="00544738"/>
    <w:rsid w:val="005447BC"/>
    <w:rsid w:val="0054489F"/>
    <w:rsid w:val="00546E49"/>
    <w:rsid w:val="00547537"/>
    <w:rsid w:val="00547F06"/>
    <w:rsid w:val="00550043"/>
    <w:rsid w:val="0055421C"/>
    <w:rsid w:val="00555DB8"/>
    <w:rsid w:val="005563DC"/>
    <w:rsid w:val="00556FFE"/>
    <w:rsid w:val="00557946"/>
    <w:rsid w:val="00557A26"/>
    <w:rsid w:val="005609F9"/>
    <w:rsid w:val="00560F81"/>
    <w:rsid w:val="005610D5"/>
    <w:rsid w:val="0056121D"/>
    <w:rsid w:val="00561DA4"/>
    <w:rsid w:val="005622B5"/>
    <w:rsid w:val="00562762"/>
    <w:rsid w:val="0056300F"/>
    <w:rsid w:val="00564DC7"/>
    <w:rsid w:val="00565547"/>
    <w:rsid w:val="005657E8"/>
    <w:rsid w:val="00567520"/>
    <w:rsid w:val="00570375"/>
    <w:rsid w:val="00570C4E"/>
    <w:rsid w:val="00570D63"/>
    <w:rsid w:val="005717DE"/>
    <w:rsid w:val="005721D1"/>
    <w:rsid w:val="00572E85"/>
    <w:rsid w:val="005736C7"/>
    <w:rsid w:val="00573704"/>
    <w:rsid w:val="00574704"/>
    <w:rsid w:val="0057534C"/>
    <w:rsid w:val="00575827"/>
    <w:rsid w:val="00575C51"/>
    <w:rsid w:val="0057631A"/>
    <w:rsid w:val="00576361"/>
    <w:rsid w:val="005766B4"/>
    <w:rsid w:val="0057680C"/>
    <w:rsid w:val="005769F8"/>
    <w:rsid w:val="0057753C"/>
    <w:rsid w:val="00577C8D"/>
    <w:rsid w:val="00580015"/>
    <w:rsid w:val="00580221"/>
    <w:rsid w:val="00580D72"/>
    <w:rsid w:val="005820F3"/>
    <w:rsid w:val="0058474D"/>
    <w:rsid w:val="00584C82"/>
    <w:rsid w:val="00584E6B"/>
    <w:rsid w:val="0058521A"/>
    <w:rsid w:val="0058553A"/>
    <w:rsid w:val="00585B05"/>
    <w:rsid w:val="00585F2F"/>
    <w:rsid w:val="0058610D"/>
    <w:rsid w:val="005863E4"/>
    <w:rsid w:val="00586CAF"/>
    <w:rsid w:val="00586DBB"/>
    <w:rsid w:val="00586F0C"/>
    <w:rsid w:val="00590126"/>
    <w:rsid w:val="00591934"/>
    <w:rsid w:val="00591C0A"/>
    <w:rsid w:val="005936B2"/>
    <w:rsid w:val="00594063"/>
    <w:rsid w:val="00594373"/>
    <w:rsid w:val="005960C1"/>
    <w:rsid w:val="00596953"/>
    <w:rsid w:val="00596D1F"/>
    <w:rsid w:val="00597429"/>
    <w:rsid w:val="005979F0"/>
    <w:rsid w:val="00597B0C"/>
    <w:rsid w:val="005A029E"/>
    <w:rsid w:val="005A03BE"/>
    <w:rsid w:val="005A08F0"/>
    <w:rsid w:val="005A0C68"/>
    <w:rsid w:val="005A0CAE"/>
    <w:rsid w:val="005A18D1"/>
    <w:rsid w:val="005A23D2"/>
    <w:rsid w:val="005A2679"/>
    <w:rsid w:val="005A2D9F"/>
    <w:rsid w:val="005A2E49"/>
    <w:rsid w:val="005A3820"/>
    <w:rsid w:val="005A386A"/>
    <w:rsid w:val="005A3D08"/>
    <w:rsid w:val="005A4BBF"/>
    <w:rsid w:val="005A5E7C"/>
    <w:rsid w:val="005A6646"/>
    <w:rsid w:val="005A6829"/>
    <w:rsid w:val="005A6C08"/>
    <w:rsid w:val="005A72A6"/>
    <w:rsid w:val="005A7FA4"/>
    <w:rsid w:val="005B0612"/>
    <w:rsid w:val="005B0A2B"/>
    <w:rsid w:val="005B14EB"/>
    <w:rsid w:val="005B1B5B"/>
    <w:rsid w:val="005B1D2F"/>
    <w:rsid w:val="005B1D98"/>
    <w:rsid w:val="005B2EA2"/>
    <w:rsid w:val="005B363A"/>
    <w:rsid w:val="005B3A50"/>
    <w:rsid w:val="005B4A33"/>
    <w:rsid w:val="005B4EE2"/>
    <w:rsid w:val="005B5227"/>
    <w:rsid w:val="005B592A"/>
    <w:rsid w:val="005B5DE2"/>
    <w:rsid w:val="005B5E52"/>
    <w:rsid w:val="005B63DB"/>
    <w:rsid w:val="005B66BE"/>
    <w:rsid w:val="005B75B1"/>
    <w:rsid w:val="005C09EC"/>
    <w:rsid w:val="005C1B6B"/>
    <w:rsid w:val="005C25EC"/>
    <w:rsid w:val="005C2FAE"/>
    <w:rsid w:val="005C30CB"/>
    <w:rsid w:val="005C3197"/>
    <w:rsid w:val="005C34C9"/>
    <w:rsid w:val="005C3F9F"/>
    <w:rsid w:val="005C3FD1"/>
    <w:rsid w:val="005C48AC"/>
    <w:rsid w:val="005C5061"/>
    <w:rsid w:val="005C600B"/>
    <w:rsid w:val="005C6CBC"/>
    <w:rsid w:val="005C6D3D"/>
    <w:rsid w:val="005C75D0"/>
    <w:rsid w:val="005C7C5E"/>
    <w:rsid w:val="005D004F"/>
    <w:rsid w:val="005D032D"/>
    <w:rsid w:val="005D0B16"/>
    <w:rsid w:val="005D29C7"/>
    <w:rsid w:val="005D2FDB"/>
    <w:rsid w:val="005D3A5C"/>
    <w:rsid w:val="005D4075"/>
    <w:rsid w:val="005D4D2C"/>
    <w:rsid w:val="005D4D49"/>
    <w:rsid w:val="005D539D"/>
    <w:rsid w:val="005D63DE"/>
    <w:rsid w:val="005D6749"/>
    <w:rsid w:val="005D6F6F"/>
    <w:rsid w:val="005D7412"/>
    <w:rsid w:val="005E1BD9"/>
    <w:rsid w:val="005E24D8"/>
    <w:rsid w:val="005E271B"/>
    <w:rsid w:val="005E2BB2"/>
    <w:rsid w:val="005E3DA1"/>
    <w:rsid w:val="005E3EB3"/>
    <w:rsid w:val="005E42BB"/>
    <w:rsid w:val="005E478F"/>
    <w:rsid w:val="005E517F"/>
    <w:rsid w:val="005E61DE"/>
    <w:rsid w:val="005E66A1"/>
    <w:rsid w:val="005E66C5"/>
    <w:rsid w:val="005E7E94"/>
    <w:rsid w:val="005F0008"/>
    <w:rsid w:val="005F074E"/>
    <w:rsid w:val="005F0DEF"/>
    <w:rsid w:val="005F1A15"/>
    <w:rsid w:val="005F1E06"/>
    <w:rsid w:val="005F2B41"/>
    <w:rsid w:val="005F2DC0"/>
    <w:rsid w:val="005F45C2"/>
    <w:rsid w:val="005F5A2A"/>
    <w:rsid w:val="005F6241"/>
    <w:rsid w:val="005F660C"/>
    <w:rsid w:val="005F6A5B"/>
    <w:rsid w:val="005F6F2B"/>
    <w:rsid w:val="005F6F35"/>
    <w:rsid w:val="005F70BC"/>
    <w:rsid w:val="005F79D4"/>
    <w:rsid w:val="006003FD"/>
    <w:rsid w:val="00600648"/>
    <w:rsid w:val="00600FC6"/>
    <w:rsid w:val="00601DB7"/>
    <w:rsid w:val="006022BE"/>
    <w:rsid w:val="0060230E"/>
    <w:rsid w:val="00602DCA"/>
    <w:rsid w:val="00602FA2"/>
    <w:rsid w:val="00603069"/>
    <w:rsid w:val="006035DB"/>
    <w:rsid w:val="00603B05"/>
    <w:rsid w:val="00603CFB"/>
    <w:rsid w:val="0060665E"/>
    <w:rsid w:val="00606774"/>
    <w:rsid w:val="00606A74"/>
    <w:rsid w:val="00607297"/>
    <w:rsid w:val="0060768C"/>
    <w:rsid w:val="0061022C"/>
    <w:rsid w:val="00610FA5"/>
    <w:rsid w:val="00611725"/>
    <w:rsid w:val="00611CDA"/>
    <w:rsid w:val="00611EAE"/>
    <w:rsid w:val="00612103"/>
    <w:rsid w:val="0061313C"/>
    <w:rsid w:val="0061336B"/>
    <w:rsid w:val="0061364F"/>
    <w:rsid w:val="00613D80"/>
    <w:rsid w:val="0061478D"/>
    <w:rsid w:val="00614843"/>
    <w:rsid w:val="00614ADA"/>
    <w:rsid w:val="00614DA6"/>
    <w:rsid w:val="00614F93"/>
    <w:rsid w:val="00616979"/>
    <w:rsid w:val="00616A7C"/>
    <w:rsid w:val="00616C3C"/>
    <w:rsid w:val="006170FB"/>
    <w:rsid w:val="0061718A"/>
    <w:rsid w:val="00617B7B"/>
    <w:rsid w:val="00620870"/>
    <w:rsid w:val="00620C01"/>
    <w:rsid w:val="006214CC"/>
    <w:rsid w:val="006216FF"/>
    <w:rsid w:val="00621A61"/>
    <w:rsid w:val="00621AC6"/>
    <w:rsid w:val="00621B52"/>
    <w:rsid w:val="00621B6C"/>
    <w:rsid w:val="00621BF6"/>
    <w:rsid w:val="00621C96"/>
    <w:rsid w:val="006221DC"/>
    <w:rsid w:val="006229D7"/>
    <w:rsid w:val="00624E91"/>
    <w:rsid w:val="006260B0"/>
    <w:rsid w:val="006264D8"/>
    <w:rsid w:val="00626E52"/>
    <w:rsid w:val="00627427"/>
    <w:rsid w:val="00627D14"/>
    <w:rsid w:val="00630012"/>
    <w:rsid w:val="00630859"/>
    <w:rsid w:val="00630CCE"/>
    <w:rsid w:val="006315E8"/>
    <w:rsid w:val="00631662"/>
    <w:rsid w:val="00631BB7"/>
    <w:rsid w:val="0063200B"/>
    <w:rsid w:val="0063225D"/>
    <w:rsid w:val="0063249A"/>
    <w:rsid w:val="00633BEB"/>
    <w:rsid w:val="00634C81"/>
    <w:rsid w:val="00635AD9"/>
    <w:rsid w:val="00635BF9"/>
    <w:rsid w:val="006365BF"/>
    <w:rsid w:val="00636863"/>
    <w:rsid w:val="00636A2A"/>
    <w:rsid w:val="00636B1A"/>
    <w:rsid w:val="006370D5"/>
    <w:rsid w:val="00637188"/>
    <w:rsid w:val="00637DD4"/>
    <w:rsid w:val="00640182"/>
    <w:rsid w:val="00640332"/>
    <w:rsid w:val="00640A11"/>
    <w:rsid w:val="00640C6A"/>
    <w:rsid w:val="0064236D"/>
    <w:rsid w:val="0064255B"/>
    <w:rsid w:val="00642932"/>
    <w:rsid w:val="006432EE"/>
    <w:rsid w:val="00643339"/>
    <w:rsid w:val="00643692"/>
    <w:rsid w:val="00643DCD"/>
    <w:rsid w:val="00643E38"/>
    <w:rsid w:val="00644438"/>
    <w:rsid w:val="00644864"/>
    <w:rsid w:val="00644D22"/>
    <w:rsid w:val="00644EFC"/>
    <w:rsid w:val="00645540"/>
    <w:rsid w:val="00645829"/>
    <w:rsid w:val="006464CB"/>
    <w:rsid w:val="00646825"/>
    <w:rsid w:val="006479EC"/>
    <w:rsid w:val="00647BFC"/>
    <w:rsid w:val="006505F9"/>
    <w:rsid w:val="0065076C"/>
    <w:rsid w:val="006507CC"/>
    <w:rsid w:val="0065095A"/>
    <w:rsid w:val="0065122E"/>
    <w:rsid w:val="0065126F"/>
    <w:rsid w:val="00651824"/>
    <w:rsid w:val="0065183D"/>
    <w:rsid w:val="00652031"/>
    <w:rsid w:val="0065208E"/>
    <w:rsid w:val="00653852"/>
    <w:rsid w:val="0065417F"/>
    <w:rsid w:val="00654371"/>
    <w:rsid w:val="00655327"/>
    <w:rsid w:val="006556C6"/>
    <w:rsid w:val="00656231"/>
    <w:rsid w:val="006574B5"/>
    <w:rsid w:val="00657670"/>
    <w:rsid w:val="006602FB"/>
    <w:rsid w:val="00661110"/>
    <w:rsid w:val="00661C25"/>
    <w:rsid w:val="0066219F"/>
    <w:rsid w:val="006621A9"/>
    <w:rsid w:val="00662840"/>
    <w:rsid w:val="00663634"/>
    <w:rsid w:val="006637CE"/>
    <w:rsid w:val="00663A17"/>
    <w:rsid w:val="00663F83"/>
    <w:rsid w:val="00664BAC"/>
    <w:rsid w:val="006657D5"/>
    <w:rsid w:val="00665E83"/>
    <w:rsid w:val="006664A2"/>
    <w:rsid w:val="00666946"/>
    <w:rsid w:val="00666CBC"/>
    <w:rsid w:val="00666D3B"/>
    <w:rsid w:val="00667743"/>
    <w:rsid w:val="006708D3"/>
    <w:rsid w:val="00670F53"/>
    <w:rsid w:val="00671151"/>
    <w:rsid w:val="006712C3"/>
    <w:rsid w:val="00671C16"/>
    <w:rsid w:val="00671EF9"/>
    <w:rsid w:val="0067222D"/>
    <w:rsid w:val="00672962"/>
    <w:rsid w:val="006730F4"/>
    <w:rsid w:val="00673E7B"/>
    <w:rsid w:val="00674C35"/>
    <w:rsid w:val="00674F13"/>
    <w:rsid w:val="0067638B"/>
    <w:rsid w:val="0067663F"/>
    <w:rsid w:val="00676D6D"/>
    <w:rsid w:val="0067702F"/>
    <w:rsid w:val="0067778F"/>
    <w:rsid w:val="00681477"/>
    <w:rsid w:val="00681CB7"/>
    <w:rsid w:val="00681DB4"/>
    <w:rsid w:val="00683300"/>
    <w:rsid w:val="00683C02"/>
    <w:rsid w:val="00684554"/>
    <w:rsid w:val="00685E46"/>
    <w:rsid w:val="00685F09"/>
    <w:rsid w:val="0068602C"/>
    <w:rsid w:val="006866F0"/>
    <w:rsid w:val="00686B57"/>
    <w:rsid w:val="0068727A"/>
    <w:rsid w:val="00690FC6"/>
    <w:rsid w:val="00691AF5"/>
    <w:rsid w:val="00691DE7"/>
    <w:rsid w:val="00692088"/>
    <w:rsid w:val="00692295"/>
    <w:rsid w:val="006930BD"/>
    <w:rsid w:val="00693417"/>
    <w:rsid w:val="0069355A"/>
    <w:rsid w:val="00693F26"/>
    <w:rsid w:val="0069404E"/>
    <w:rsid w:val="00694199"/>
    <w:rsid w:val="00694455"/>
    <w:rsid w:val="00694544"/>
    <w:rsid w:val="00694821"/>
    <w:rsid w:val="006959E6"/>
    <w:rsid w:val="00695E43"/>
    <w:rsid w:val="006970CB"/>
    <w:rsid w:val="00697865"/>
    <w:rsid w:val="006A0971"/>
    <w:rsid w:val="006A1493"/>
    <w:rsid w:val="006A176F"/>
    <w:rsid w:val="006A17B5"/>
    <w:rsid w:val="006A1AFD"/>
    <w:rsid w:val="006A21F3"/>
    <w:rsid w:val="006A2465"/>
    <w:rsid w:val="006A2F48"/>
    <w:rsid w:val="006A3C65"/>
    <w:rsid w:val="006A3CE8"/>
    <w:rsid w:val="006A4134"/>
    <w:rsid w:val="006A49B7"/>
    <w:rsid w:val="006A5EFA"/>
    <w:rsid w:val="006A6250"/>
    <w:rsid w:val="006A6962"/>
    <w:rsid w:val="006A775D"/>
    <w:rsid w:val="006B03CC"/>
    <w:rsid w:val="006B06DF"/>
    <w:rsid w:val="006B0BAD"/>
    <w:rsid w:val="006B113C"/>
    <w:rsid w:val="006B174C"/>
    <w:rsid w:val="006B1899"/>
    <w:rsid w:val="006B2B5D"/>
    <w:rsid w:val="006B31E6"/>
    <w:rsid w:val="006B467D"/>
    <w:rsid w:val="006B4B50"/>
    <w:rsid w:val="006B632A"/>
    <w:rsid w:val="006B653B"/>
    <w:rsid w:val="006B6BFA"/>
    <w:rsid w:val="006C0284"/>
    <w:rsid w:val="006C0306"/>
    <w:rsid w:val="006C04A7"/>
    <w:rsid w:val="006C1226"/>
    <w:rsid w:val="006C145A"/>
    <w:rsid w:val="006C1B76"/>
    <w:rsid w:val="006C2019"/>
    <w:rsid w:val="006C2631"/>
    <w:rsid w:val="006C2643"/>
    <w:rsid w:val="006C2DCE"/>
    <w:rsid w:val="006C323D"/>
    <w:rsid w:val="006C333A"/>
    <w:rsid w:val="006C3402"/>
    <w:rsid w:val="006C3820"/>
    <w:rsid w:val="006C4DAE"/>
    <w:rsid w:val="006C5B42"/>
    <w:rsid w:val="006C5E32"/>
    <w:rsid w:val="006C6299"/>
    <w:rsid w:val="006C7600"/>
    <w:rsid w:val="006C7F29"/>
    <w:rsid w:val="006D0169"/>
    <w:rsid w:val="006D0513"/>
    <w:rsid w:val="006D084A"/>
    <w:rsid w:val="006D0AAA"/>
    <w:rsid w:val="006D0AD1"/>
    <w:rsid w:val="006D0F4C"/>
    <w:rsid w:val="006D13C5"/>
    <w:rsid w:val="006D1488"/>
    <w:rsid w:val="006D17FF"/>
    <w:rsid w:val="006D1D09"/>
    <w:rsid w:val="006D25D9"/>
    <w:rsid w:val="006D2883"/>
    <w:rsid w:val="006D2EE2"/>
    <w:rsid w:val="006D41F4"/>
    <w:rsid w:val="006D4C94"/>
    <w:rsid w:val="006D4D67"/>
    <w:rsid w:val="006D4DA5"/>
    <w:rsid w:val="006D518E"/>
    <w:rsid w:val="006D6A34"/>
    <w:rsid w:val="006D7315"/>
    <w:rsid w:val="006E04AD"/>
    <w:rsid w:val="006E05F5"/>
    <w:rsid w:val="006E1127"/>
    <w:rsid w:val="006E1691"/>
    <w:rsid w:val="006E17EA"/>
    <w:rsid w:val="006E1B89"/>
    <w:rsid w:val="006E221D"/>
    <w:rsid w:val="006E429C"/>
    <w:rsid w:val="006E4D38"/>
    <w:rsid w:val="006E4D7A"/>
    <w:rsid w:val="006E6275"/>
    <w:rsid w:val="006E6283"/>
    <w:rsid w:val="006E744C"/>
    <w:rsid w:val="006E75BA"/>
    <w:rsid w:val="006F1C9D"/>
    <w:rsid w:val="006F1EA2"/>
    <w:rsid w:val="006F2016"/>
    <w:rsid w:val="006F29A6"/>
    <w:rsid w:val="006F3C2D"/>
    <w:rsid w:val="006F3DB9"/>
    <w:rsid w:val="006F4168"/>
    <w:rsid w:val="006F4980"/>
    <w:rsid w:val="006F4CFD"/>
    <w:rsid w:val="006F6002"/>
    <w:rsid w:val="006F673B"/>
    <w:rsid w:val="006F6C5E"/>
    <w:rsid w:val="006F6D14"/>
    <w:rsid w:val="006F785B"/>
    <w:rsid w:val="006F7920"/>
    <w:rsid w:val="006F79D9"/>
    <w:rsid w:val="00700739"/>
    <w:rsid w:val="00700D1C"/>
    <w:rsid w:val="00701475"/>
    <w:rsid w:val="0070153F"/>
    <w:rsid w:val="00701718"/>
    <w:rsid w:val="00701C5C"/>
    <w:rsid w:val="0070428E"/>
    <w:rsid w:val="00704EAD"/>
    <w:rsid w:val="00705AB9"/>
    <w:rsid w:val="00706A39"/>
    <w:rsid w:val="00706FE1"/>
    <w:rsid w:val="007076DB"/>
    <w:rsid w:val="007104B0"/>
    <w:rsid w:val="00710C57"/>
    <w:rsid w:val="00711092"/>
    <w:rsid w:val="00711869"/>
    <w:rsid w:val="00712039"/>
    <w:rsid w:val="00712249"/>
    <w:rsid w:val="00712618"/>
    <w:rsid w:val="00712FDE"/>
    <w:rsid w:val="00713AB4"/>
    <w:rsid w:val="00714C42"/>
    <w:rsid w:val="00714DEC"/>
    <w:rsid w:val="00714FEE"/>
    <w:rsid w:val="00715B69"/>
    <w:rsid w:val="00716023"/>
    <w:rsid w:val="007161A5"/>
    <w:rsid w:val="00716551"/>
    <w:rsid w:val="007165C3"/>
    <w:rsid w:val="00716D6D"/>
    <w:rsid w:val="00716D8F"/>
    <w:rsid w:val="00717576"/>
    <w:rsid w:val="00720100"/>
    <w:rsid w:val="007201CA"/>
    <w:rsid w:val="0072026D"/>
    <w:rsid w:val="0072029F"/>
    <w:rsid w:val="0072140F"/>
    <w:rsid w:val="007220FF"/>
    <w:rsid w:val="00722E62"/>
    <w:rsid w:val="0072356D"/>
    <w:rsid w:val="00723C94"/>
    <w:rsid w:val="00724CCD"/>
    <w:rsid w:val="00724DDF"/>
    <w:rsid w:val="007252BE"/>
    <w:rsid w:val="00725382"/>
    <w:rsid w:val="007254AC"/>
    <w:rsid w:val="00725A48"/>
    <w:rsid w:val="007262C8"/>
    <w:rsid w:val="00726510"/>
    <w:rsid w:val="00726A0B"/>
    <w:rsid w:val="007279B1"/>
    <w:rsid w:val="00730568"/>
    <w:rsid w:val="0073084F"/>
    <w:rsid w:val="0073089D"/>
    <w:rsid w:val="00730D89"/>
    <w:rsid w:val="00731D33"/>
    <w:rsid w:val="00731D72"/>
    <w:rsid w:val="00732049"/>
    <w:rsid w:val="00732675"/>
    <w:rsid w:val="00732AEA"/>
    <w:rsid w:val="00732E5A"/>
    <w:rsid w:val="00732F21"/>
    <w:rsid w:val="00732F5D"/>
    <w:rsid w:val="00732FE1"/>
    <w:rsid w:val="00733450"/>
    <w:rsid w:val="00733BA6"/>
    <w:rsid w:val="00734B7D"/>
    <w:rsid w:val="007359F1"/>
    <w:rsid w:val="00735A3D"/>
    <w:rsid w:val="00735B1A"/>
    <w:rsid w:val="00735CE8"/>
    <w:rsid w:val="00735E88"/>
    <w:rsid w:val="0073754C"/>
    <w:rsid w:val="00737F5D"/>
    <w:rsid w:val="007405C7"/>
    <w:rsid w:val="00741477"/>
    <w:rsid w:val="0074165B"/>
    <w:rsid w:val="007417C6"/>
    <w:rsid w:val="00741A65"/>
    <w:rsid w:val="00741E05"/>
    <w:rsid w:val="00742DD1"/>
    <w:rsid w:val="0074358E"/>
    <w:rsid w:val="00743AD9"/>
    <w:rsid w:val="0074422D"/>
    <w:rsid w:val="00744675"/>
    <w:rsid w:val="0074474B"/>
    <w:rsid w:val="00744A5B"/>
    <w:rsid w:val="00744CFF"/>
    <w:rsid w:val="00744DE3"/>
    <w:rsid w:val="00746362"/>
    <w:rsid w:val="00746E00"/>
    <w:rsid w:val="00747642"/>
    <w:rsid w:val="00747E1A"/>
    <w:rsid w:val="00750092"/>
    <w:rsid w:val="00750260"/>
    <w:rsid w:val="00750AD6"/>
    <w:rsid w:val="00750DCA"/>
    <w:rsid w:val="00752889"/>
    <w:rsid w:val="007528F2"/>
    <w:rsid w:val="007531E9"/>
    <w:rsid w:val="007531F7"/>
    <w:rsid w:val="00753663"/>
    <w:rsid w:val="00753DE5"/>
    <w:rsid w:val="00753FB8"/>
    <w:rsid w:val="007545D2"/>
    <w:rsid w:val="00754896"/>
    <w:rsid w:val="00754C6C"/>
    <w:rsid w:val="00754F27"/>
    <w:rsid w:val="007604D7"/>
    <w:rsid w:val="00762758"/>
    <w:rsid w:val="00762B85"/>
    <w:rsid w:val="0076399F"/>
    <w:rsid w:val="007639DA"/>
    <w:rsid w:val="00763DC7"/>
    <w:rsid w:val="00764A82"/>
    <w:rsid w:val="00764BC4"/>
    <w:rsid w:val="00765583"/>
    <w:rsid w:val="007662B4"/>
    <w:rsid w:val="00766B31"/>
    <w:rsid w:val="00766E04"/>
    <w:rsid w:val="007673B3"/>
    <w:rsid w:val="0076791E"/>
    <w:rsid w:val="00767C6C"/>
    <w:rsid w:val="00767F21"/>
    <w:rsid w:val="0077031E"/>
    <w:rsid w:val="00771230"/>
    <w:rsid w:val="00772A5E"/>
    <w:rsid w:val="0077430D"/>
    <w:rsid w:val="00775573"/>
    <w:rsid w:val="00775B98"/>
    <w:rsid w:val="00776266"/>
    <w:rsid w:val="007763F3"/>
    <w:rsid w:val="00776534"/>
    <w:rsid w:val="007765A9"/>
    <w:rsid w:val="007778F4"/>
    <w:rsid w:val="00777CF4"/>
    <w:rsid w:val="007805DD"/>
    <w:rsid w:val="00781274"/>
    <w:rsid w:val="007818E8"/>
    <w:rsid w:val="00781909"/>
    <w:rsid w:val="00781F32"/>
    <w:rsid w:val="00782DDF"/>
    <w:rsid w:val="0078320A"/>
    <w:rsid w:val="00783289"/>
    <w:rsid w:val="00783328"/>
    <w:rsid w:val="00783677"/>
    <w:rsid w:val="00784795"/>
    <w:rsid w:val="0078495F"/>
    <w:rsid w:val="007849BC"/>
    <w:rsid w:val="00784A62"/>
    <w:rsid w:val="007854A5"/>
    <w:rsid w:val="007860F3"/>
    <w:rsid w:val="007863B2"/>
    <w:rsid w:val="00786FE6"/>
    <w:rsid w:val="0079076F"/>
    <w:rsid w:val="00790A67"/>
    <w:rsid w:val="00790DF2"/>
    <w:rsid w:val="00792B8D"/>
    <w:rsid w:val="00793D0B"/>
    <w:rsid w:val="00793E52"/>
    <w:rsid w:val="00793F7A"/>
    <w:rsid w:val="00794370"/>
    <w:rsid w:val="00794CD5"/>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1C8"/>
    <w:rsid w:val="007A34CB"/>
    <w:rsid w:val="007A43EA"/>
    <w:rsid w:val="007A44D5"/>
    <w:rsid w:val="007A4625"/>
    <w:rsid w:val="007A4959"/>
    <w:rsid w:val="007A535E"/>
    <w:rsid w:val="007A61CF"/>
    <w:rsid w:val="007A766A"/>
    <w:rsid w:val="007A7C04"/>
    <w:rsid w:val="007B08F8"/>
    <w:rsid w:val="007B0910"/>
    <w:rsid w:val="007B134F"/>
    <w:rsid w:val="007B1605"/>
    <w:rsid w:val="007B1D28"/>
    <w:rsid w:val="007B22C3"/>
    <w:rsid w:val="007B237B"/>
    <w:rsid w:val="007B2408"/>
    <w:rsid w:val="007B2B94"/>
    <w:rsid w:val="007B2BDB"/>
    <w:rsid w:val="007B3326"/>
    <w:rsid w:val="007B3B7A"/>
    <w:rsid w:val="007B3DF4"/>
    <w:rsid w:val="007B40BD"/>
    <w:rsid w:val="007B4BED"/>
    <w:rsid w:val="007B5170"/>
    <w:rsid w:val="007B58FF"/>
    <w:rsid w:val="007B5969"/>
    <w:rsid w:val="007B5C8F"/>
    <w:rsid w:val="007B619C"/>
    <w:rsid w:val="007B639A"/>
    <w:rsid w:val="007B6AAA"/>
    <w:rsid w:val="007B762D"/>
    <w:rsid w:val="007B7F27"/>
    <w:rsid w:val="007C1051"/>
    <w:rsid w:val="007C122A"/>
    <w:rsid w:val="007C2209"/>
    <w:rsid w:val="007C27D8"/>
    <w:rsid w:val="007C30EC"/>
    <w:rsid w:val="007C3E64"/>
    <w:rsid w:val="007C4028"/>
    <w:rsid w:val="007C49A4"/>
    <w:rsid w:val="007C5F29"/>
    <w:rsid w:val="007C6AC2"/>
    <w:rsid w:val="007C6ADC"/>
    <w:rsid w:val="007C6BFF"/>
    <w:rsid w:val="007C7601"/>
    <w:rsid w:val="007C7826"/>
    <w:rsid w:val="007C7CEF"/>
    <w:rsid w:val="007C7CF8"/>
    <w:rsid w:val="007C7D37"/>
    <w:rsid w:val="007D01CB"/>
    <w:rsid w:val="007D0AAB"/>
    <w:rsid w:val="007D1CE3"/>
    <w:rsid w:val="007D1D06"/>
    <w:rsid w:val="007D2263"/>
    <w:rsid w:val="007D260E"/>
    <w:rsid w:val="007D264D"/>
    <w:rsid w:val="007D2926"/>
    <w:rsid w:val="007D3AD5"/>
    <w:rsid w:val="007D4048"/>
    <w:rsid w:val="007D40B0"/>
    <w:rsid w:val="007D413D"/>
    <w:rsid w:val="007D529C"/>
    <w:rsid w:val="007D56A7"/>
    <w:rsid w:val="007D5732"/>
    <w:rsid w:val="007D5C70"/>
    <w:rsid w:val="007D6103"/>
    <w:rsid w:val="007D6E3A"/>
    <w:rsid w:val="007D72DA"/>
    <w:rsid w:val="007D7516"/>
    <w:rsid w:val="007E02C1"/>
    <w:rsid w:val="007E05E3"/>
    <w:rsid w:val="007E0ABB"/>
    <w:rsid w:val="007E0F17"/>
    <w:rsid w:val="007E2535"/>
    <w:rsid w:val="007E271D"/>
    <w:rsid w:val="007E46C4"/>
    <w:rsid w:val="007E5294"/>
    <w:rsid w:val="007E5536"/>
    <w:rsid w:val="007E5C6D"/>
    <w:rsid w:val="007E5D65"/>
    <w:rsid w:val="007E6282"/>
    <w:rsid w:val="007E6C78"/>
    <w:rsid w:val="007E6CEA"/>
    <w:rsid w:val="007E7DF3"/>
    <w:rsid w:val="007E7E4D"/>
    <w:rsid w:val="007F013B"/>
    <w:rsid w:val="007F0FF0"/>
    <w:rsid w:val="007F1D35"/>
    <w:rsid w:val="007F2EAB"/>
    <w:rsid w:val="007F2EE7"/>
    <w:rsid w:val="007F301C"/>
    <w:rsid w:val="007F3677"/>
    <w:rsid w:val="007F3F77"/>
    <w:rsid w:val="007F4146"/>
    <w:rsid w:val="007F48F6"/>
    <w:rsid w:val="007F6102"/>
    <w:rsid w:val="007F7350"/>
    <w:rsid w:val="008010E3"/>
    <w:rsid w:val="00801233"/>
    <w:rsid w:val="008013E0"/>
    <w:rsid w:val="00801AE3"/>
    <w:rsid w:val="00802DD9"/>
    <w:rsid w:val="00803ABA"/>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176FE"/>
    <w:rsid w:val="008200A9"/>
    <w:rsid w:val="00820764"/>
    <w:rsid w:val="00821081"/>
    <w:rsid w:val="00821206"/>
    <w:rsid w:val="008215AA"/>
    <w:rsid w:val="00821B41"/>
    <w:rsid w:val="00821E9D"/>
    <w:rsid w:val="00821EF2"/>
    <w:rsid w:val="00822646"/>
    <w:rsid w:val="00822B2D"/>
    <w:rsid w:val="00822CA6"/>
    <w:rsid w:val="00823625"/>
    <w:rsid w:val="00824C5C"/>
    <w:rsid w:val="00824FC5"/>
    <w:rsid w:val="0082521A"/>
    <w:rsid w:val="0082677D"/>
    <w:rsid w:val="00827B32"/>
    <w:rsid w:val="0083086D"/>
    <w:rsid w:val="00830ED3"/>
    <w:rsid w:val="00832BAF"/>
    <w:rsid w:val="00832F2B"/>
    <w:rsid w:val="008336AD"/>
    <w:rsid w:val="008348B5"/>
    <w:rsid w:val="00834B1C"/>
    <w:rsid w:val="00834B70"/>
    <w:rsid w:val="00834E69"/>
    <w:rsid w:val="008361F0"/>
    <w:rsid w:val="00836428"/>
    <w:rsid w:val="00836981"/>
    <w:rsid w:val="00836D9C"/>
    <w:rsid w:val="00836F91"/>
    <w:rsid w:val="008405E4"/>
    <w:rsid w:val="00841A5D"/>
    <w:rsid w:val="00841A9E"/>
    <w:rsid w:val="00841DF8"/>
    <w:rsid w:val="008430D2"/>
    <w:rsid w:val="00843338"/>
    <w:rsid w:val="00844030"/>
    <w:rsid w:val="008441F8"/>
    <w:rsid w:val="008445F2"/>
    <w:rsid w:val="008449BA"/>
    <w:rsid w:val="008458F8"/>
    <w:rsid w:val="008467BC"/>
    <w:rsid w:val="00846AAD"/>
    <w:rsid w:val="00847213"/>
    <w:rsid w:val="00847E91"/>
    <w:rsid w:val="00851900"/>
    <w:rsid w:val="00851B49"/>
    <w:rsid w:val="00852193"/>
    <w:rsid w:val="00852864"/>
    <w:rsid w:val="00853267"/>
    <w:rsid w:val="008532F2"/>
    <w:rsid w:val="0085426A"/>
    <w:rsid w:val="00854F48"/>
    <w:rsid w:val="008550BB"/>
    <w:rsid w:val="008552F7"/>
    <w:rsid w:val="00855980"/>
    <w:rsid w:val="00855B1A"/>
    <w:rsid w:val="00855D00"/>
    <w:rsid w:val="008561F5"/>
    <w:rsid w:val="008566C3"/>
    <w:rsid w:val="0085784F"/>
    <w:rsid w:val="00857C70"/>
    <w:rsid w:val="00857E75"/>
    <w:rsid w:val="00857EFF"/>
    <w:rsid w:val="008606AB"/>
    <w:rsid w:val="00860BE5"/>
    <w:rsid w:val="00860C1B"/>
    <w:rsid w:val="0086166E"/>
    <w:rsid w:val="008624AD"/>
    <w:rsid w:val="00863A1F"/>
    <w:rsid w:val="00863C32"/>
    <w:rsid w:val="00863DB0"/>
    <w:rsid w:val="00864476"/>
    <w:rsid w:val="00865302"/>
    <w:rsid w:val="00865CA2"/>
    <w:rsid w:val="0086618B"/>
    <w:rsid w:val="00866455"/>
    <w:rsid w:val="00866762"/>
    <w:rsid w:val="008675AF"/>
    <w:rsid w:val="008678C2"/>
    <w:rsid w:val="0087044F"/>
    <w:rsid w:val="00870577"/>
    <w:rsid w:val="00870EFB"/>
    <w:rsid w:val="00871401"/>
    <w:rsid w:val="00871CFC"/>
    <w:rsid w:val="00872305"/>
    <w:rsid w:val="0087251F"/>
    <w:rsid w:val="00872C88"/>
    <w:rsid w:val="008735E9"/>
    <w:rsid w:val="00873B5F"/>
    <w:rsid w:val="0087444B"/>
    <w:rsid w:val="00875389"/>
    <w:rsid w:val="00875806"/>
    <w:rsid w:val="0087771D"/>
    <w:rsid w:val="00877C54"/>
    <w:rsid w:val="00880823"/>
    <w:rsid w:val="00881756"/>
    <w:rsid w:val="00881F99"/>
    <w:rsid w:val="008829A4"/>
    <w:rsid w:val="00882A8B"/>
    <w:rsid w:val="00882DA4"/>
    <w:rsid w:val="00882E93"/>
    <w:rsid w:val="008830FF"/>
    <w:rsid w:val="00883B63"/>
    <w:rsid w:val="00883CF5"/>
    <w:rsid w:val="008843FE"/>
    <w:rsid w:val="008845B2"/>
    <w:rsid w:val="0088464E"/>
    <w:rsid w:val="00885E17"/>
    <w:rsid w:val="0088648F"/>
    <w:rsid w:val="008869D3"/>
    <w:rsid w:val="00887355"/>
    <w:rsid w:val="00887A7B"/>
    <w:rsid w:val="008907F9"/>
    <w:rsid w:val="008908FD"/>
    <w:rsid w:val="008913B4"/>
    <w:rsid w:val="00891F04"/>
    <w:rsid w:val="00892716"/>
    <w:rsid w:val="00893609"/>
    <w:rsid w:val="00893665"/>
    <w:rsid w:val="00894906"/>
    <w:rsid w:val="00895D45"/>
    <w:rsid w:val="00895FB7"/>
    <w:rsid w:val="00896133"/>
    <w:rsid w:val="00896B1F"/>
    <w:rsid w:val="008A013C"/>
    <w:rsid w:val="008A0463"/>
    <w:rsid w:val="008A0680"/>
    <w:rsid w:val="008A0AA7"/>
    <w:rsid w:val="008A0B21"/>
    <w:rsid w:val="008A148D"/>
    <w:rsid w:val="008A17E9"/>
    <w:rsid w:val="008A3AAC"/>
    <w:rsid w:val="008A3CE3"/>
    <w:rsid w:val="008A3FE9"/>
    <w:rsid w:val="008A4845"/>
    <w:rsid w:val="008A501D"/>
    <w:rsid w:val="008A5203"/>
    <w:rsid w:val="008A5762"/>
    <w:rsid w:val="008A58CC"/>
    <w:rsid w:val="008A5B7B"/>
    <w:rsid w:val="008A6D51"/>
    <w:rsid w:val="008A6E3A"/>
    <w:rsid w:val="008A6F71"/>
    <w:rsid w:val="008A707B"/>
    <w:rsid w:val="008A77A7"/>
    <w:rsid w:val="008A7D82"/>
    <w:rsid w:val="008A7EC5"/>
    <w:rsid w:val="008A7FA2"/>
    <w:rsid w:val="008B0115"/>
    <w:rsid w:val="008B0565"/>
    <w:rsid w:val="008B05E9"/>
    <w:rsid w:val="008B1049"/>
    <w:rsid w:val="008B1466"/>
    <w:rsid w:val="008B1BB7"/>
    <w:rsid w:val="008B23E4"/>
    <w:rsid w:val="008B2F4F"/>
    <w:rsid w:val="008B35EE"/>
    <w:rsid w:val="008B481E"/>
    <w:rsid w:val="008B4823"/>
    <w:rsid w:val="008B4E21"/>
    <w:rsid w:val="008B5641"/>
    <w:rsid w:val="008B578D"/>
    <w:rsid w:val="008B5906"/>
    <w:rsid w:val="008B5AC6"/>
    <w:rsid w:val="008B5B0E"/>
    <w:rsid w:val="008B6465"/>
    <w:rsid w:val="008B6F04"/>
    <w:rsid w:val="008B72FB"/>
    <w:rsid w:val="008B7492"/>
    <w:rsid w:val="008B75D6"/>
    <w:rsid w:val="008B76E6"/>
    <w:rsid w:val="008B7779"/>
    <w:rsid w:val="008C0575"/>
    <w:rsid w:val="008C11A7"/>
    <w:rsid w:val="008C1BF6"/>
    <w:rsid w:val="008C20A5"/>
    <w:rsid w:val="008C26A3"/>
    <w:rsid w:val="008C28DF"/>
    <w:rsid w:val="008C3F96"/>
    <w:rsid w:val="008C4138"/>
    <w:rsid w:val="008C46B0"/>
    <w:rsid w:val="008C5740"/>
    <w:rsid w:val="008C5C8A"/>
    <w:rsid w:val="008C60E7"/>
    <w:rsid w:val="008C66B0"/>
    <w:rsid w:val="008D215E"/>
    <w:rsid w:val="008D2C78"/>
    <w:rsid w:val="008D2E84"/>
    <w:rsid w:val="008D3D7F"/>
    <w:rsid w:val="008D3EE5"/>
    <w:rsid w:val="008D46B6"/>
    <w:rsid w:val="008D4786"/>
    <w:rsid w:val="008D49B4"/>
    <w:rsid w:val="008D5754"/>
    <w:rsid w:val="008D5929"/>
    <w:rsid w:val="008D5FAE"/>
    <w:rsid w:val="008D6280"/>
    <w:rsid w:val="008D6636"/>
    <w:rsid w:val="008D6989"/>
    <w:rsid w:val="008D6C78"/>
    <w:rsid w:val="008D74A2"/>
    <w:rsid w:val="008D764E"/>
    <w:rsid w:val="008D7F0A"/>
    <w:rsid w:val="008E0AAE"/>
    <w:rsid w:val="008E0F4F"/>
    <w:rsid w:val="008E1862"/>
    <w:rsid w:val="008E20A3"/>
    <w:rsid w:val="008E256E"/>
    <w:rsid w:val="008E3157"/>
    <w:rsid w:val="008E35E5"/>
    <w:rsid w:val="008E4DF5"/>
    <w:rsid w:val="008E5192"/>
    <w:rsid w:val="008E56BC"/>
    <w:rsid w:val="008E600C"/>
    <w:rsid w:val="008E7659"/>
    <w:rsid w:val="008E7823"/>
    <w:rsid w:val="008E7C03"/>
    <w:rsid w:val="008F0B77"/>
    <w:rsid w:val="008F19BE"/>
    <w:rsid w:val="008F2A76"/>
    <w:rsid w:val="008F2B67"/>
    <w:rsid w:val="008F3148"/>
    <w:rsid w:val="008F3261"/>
    <w:rsid w:val="008F3265"/>
    <w:rsid w:val="008F3E28"/>
    <w:rsid w:val="008F4204"/>
    <w:rsid w:val="008F52ED"/>
    <w:rsid w:val="008F5834"/>
    <w:rsid w:val="008F5AEE"/>
    <w:rsid w:val="008F70A1"/>
    <w:rsid w:val="008F7633"/>
    <w:rsid w:val="008F780C"/>
    <w:rsid w:val="00900A6E"/>
    <w:rsid w:val="00900B36"/>
    <w:rsid w:val="00901D2F"/>
    <w:rsid w:val="00901E7C"/>
    <w:rsid w:val="00901F8A"/>
    <w:rsid w:val="009023AF"/>
    <w:rsid w:val="009024D3"/>
    <w:rsid w:val="009026F9"/>
    <w:rsid w:val="00902D16"/>
    <w:rsid w:val="00903034"/>
    <w:rsid w:val="009031A6"/>
    <w:rsid w:val="00903426"/>
    <w:rsid w:val="00903ECE"/>
    <w:rsid w:val="00903EF4"/>
    <w:rsid w:val="009044C4"/>
    <w:rsid w:val="00904812"/>
    <w:rsid w:val="0090491C"/>
    <w:rsid w:val="00906340"/>
    <w:rsid w:val="00907657"/>
    <w:rsid w:val="009077E6"/>
    <w:rsid w:val="00907B87"/>
    <w:rsid w:val="00910869"/>
    <w:rsid w:val="00910ECE"/>
    <w:rsid w:val="00911354"/>
    <w:rsid w:val="009118AE"/>
    <w:rsid w:val="00911C46"/>
    <w:rsid w:val="0091285C"/>
    <w:rsid w:val="00913082"/>
    <w:rsid w:val="00913975"/>
    <w:rsid w:val="00913F59"/>
    <w:rsid w:val="00914208"/>
    <w:rsid w:val="009151AD"/>
    <w:rsid w:val="009152FA"/>
    <w:rsid w:val="00915E66"/>
    <w:rsid w:val="00915F2D"/>
    <w:rsid w:val="00916A57"/>
    <w:rsid w:val="00916C2D"/>
    <w:rsid w:val="00917761"/>
    <w:rsid w:val="00917BA7"/>
    <w:rsid w:val="00920E70"/>
    <w:rsid w:val="00922A4F"/>
    <w:rsid w:val="00922BED"/>
    <w:rsid w:val="0092305A"/>
    <w:rsid w:val="0092312B"/>
    <w:rsid w:val="00923553"/>
    <w:rsid w:val="00923895"/>
    <w:rsid w:val="00923ADC"/>
    <w:rsid w:val="00923C03"/>
    <w:rsid w:val="00923C59"/>
    <w:rsid w:val="00923DA7"/>
    <w:rsid w:val="00923F5D"/>
    <w:rsid w:val="009243AF"/>
    <w:rsid w:val="0092533F"/>
    <w:rsid w:val="00925A47"/>
    <w:rsid w:val="00926369"/>
    <w:rsid w:val="00926396"/>
    <w:rsid w:val="00926C34"/>
    <w:rsid w:val="00927B07"/>
    <w:rsid w:val="009315E4"/>
    <w:rsid w:val="00931EE0"/>
    <w:rsid w:val="00931FB0"/>
    <w:rsid w:val="00932EEE"/>
    <w:rsid w:val="00933222"/>
    <w:rsid w:val="00933791"/>
    <w:rsid w:val="00933F72"/>
    <w:rsid w:val="00934791"/>
    <w:rsid w:val="00934A75"/>
    <w:rsid w:val="00934D35"/>
    <w:rsid w:val="0093541A"/>
    <w:rsid w:val="009358D9"/>
    <w:rsid w:val="00936629"/>
    <w:rsid w:val="0093774E"/>
    <w:rsid w:val="009401EA"/>
    <w:rsid w:val="009409E3"/>
    <w:rsid w:val="0094159D"/>
    <w:rsid w:val="0094169C"/>
    <w:rsid w:val="00941CED"/>
    <w:rsid w:val="00941F1B"/>
    <w:rsid w:val="00942AD3"/>
    <w:rsid w:val="00943C3C"/>
    <w:rsid w:val="00943E6D"/>
    <w:rsid w:val="00944084"/>
    <w:rsid w:val="00944085"/>
    <w:rsid w:val="00944DD2"/>
    <w:rsid w:val="0094621B"/>
    <w:rsid w:val="0094660A"/>
    <w:rsid w:val="00947178"/>
    <w:rsid w:val="00950F14"/>
    <w:rsid w:val="0095236B"/>
    <w:rsid w:val="009528D9"/>
    <w:rsid w:val="00952C2A"/>
    <w:rsid w:val="00953567"/>
    <w:rsid w:val="00954138"/>
    <w:rsid w:val="009548BA"/>
    <w:rsid w:val="009548D5"/>
    <w:rsid w:val="009554C1"/>
    <w:rsid w:val="00955B14"/>
    <w:rsid w:val="00956565"/>
    <w:rsid w:val="0095699B"/>
    <w:rsid w:val="009575B8"/>
    <w:rsid w:val="009602A4"/>
    <w:rsid w:val="0096149B"/>
    <w:rsid w:val="00961C8B"/>
    <w:rsid w:val="00962178"/>
    <w:rsid w:val="00962699"/>
    <w:rsid w:val="00962BE3"/>
    <w:rsid w:val="0096421F"/>
    <w:rsid w:val="00964295"/>
    <w:rsid w:val="00964575"/>
    <w:rsid w:val="00964C81"/>
    <w:rsid w:val="00964DAB"/>
    <w:rsid w:val="00964F33"/>
    <w:rsid w:val="0096545F"/>
    <w:rsid w:val="00966C76"/>
    <w:rsid w:val="00966E16"/>
    <w:rsid w:val="009672D9"/>
    <w:rsid w:val="00967493"/>
    <w:rsid w:val="009675E5"/>
    <w:rsid w:val="0096788D"/>
    <w:rsid w:val="009700F3"/>
    <w:rsid w:val="0097024B"/>
    <w:rsid w:val="009702A8"/>
    <w:rsid w:val="00970335"/>
    <w:rsid w:val="00970A3D"/>
    <w:rsid w:val="00970FA0"/>
    <w:rsid w:val="00971057"/>
    <w:rsid w:val="0097111A"/>
    <w:rsid w:val="00971C87"/>
    <w:rsid w:val="00971ED4"/>
    <w:rsid w:val="0097247B"/>
    <w:rsid w:val="00974A5C"/>
    <w:rsid w:val="009750E2"/>
    <w:rsid w:val="00975CBA"/>
    <w:rsid w:val="00975DF4"/>
    <w:rsid w:val="00975F1C"/>
    <w:rsid w:val="0097610B"/>
    <w:rsid w:val="00976609"/>
    <w:rsid w:val="00976795"/>
    <w:rsid w:val="00976B1F"/>
    <w:rsid w:val="00976B60"/>
    <w:rsid w:val="0098026F"/>
    <w:rsid w:val="00980F20"/>
    <w:rsid w:val="00981BA9"/>
    <w:rsid w:val="00982153"/>
    <w:rsid w:val="00982C1B"/>
    <w:rsid w:val="0098313B"/>
    <w:rsid w:val="00984203"/>
    <w:rsid w:val="00984303"/>
    <w:rsid w:val="0098434F"/>
    <w:rsid w:val="00984C31"/>
    <w:rsid w:val="0098505D"/>
    <w:rsid w:val="00985626"/>
    <w:rsid w:val="0098649A"/>
    <w:rsid w:val="00986E1F"/>
    <w:rsid w:val="00986EE3"/>
    <w:rsid w:val="00987126"/>
    <w:rsid w:val="00987202"/>
    <w:rsid w:val="00990540"/>
    <w:rsid w:val="00990C9F"/>
    <w:rsid w:val="00991A92"/>
    <w:rsid w:val="00991BD6"/>
    <w:rsid w:val="00991FD2"/>
    <w:rsid w:val="009934BA"/>
    <w:rsid w:val="00993A72"/>
    <w:rsid w:val="0099507C"/>
    <w:rsid w:val="00995737"/>
    <w:rsid w:val="00995F79"/>
    <w:rsid w:val="009967EA"/>
    <w:rsid w:val="009968F6"/>
    <w:rsid w:val="0099697A"/>
    <w:rsid w:val="00996B63"/>
    <w:rsid w:val="00996CE6"/>
    <w:rsid w:val="00997F64"/>
    <w:rsid w:val="00997FDC"/>
    <w:rsid w:val="009A07DE"/>
    <w:rsid w:val="009A0EDD"/>
    <w:rsid w:val="009A179F"/>
    <w:rsid w:val="009A183A"/>
    <w:rsid w:val="009A1DAE"/>
    <w:rsid w:val="009A2CC0"/>
    <w:rsid w:val="009A30C1"/>
    <w:rsid w:val="009A322A"/>
    <w:rsid w:val="009A3C6B"/>
    <w:rsid w:val="009A3CA3"/>
    <w:rsid w:val="009A464B"/>
    <w:rsid w:val="009A4A22"/>
    <w:rsid w:val="009A4B94"/>
    <w:rsid w:val="009A4C93"/>
    <w:rsid w:val="009A54BD"/>
    <w:rsid w:val="009A5560"/>
    <w:rsid w:val="009A56BA"/>
    <w:rsid w:val="009A6689"/>
    <w:rsid w:val="009A68F7"/>
    <w:rsid w:val="009A75F2"/>
    <w:rsid w:val="009A7A2B"/>
    <w:rsid w:val="009B163D"/>
    <w:rsid w:val="009B16C1"/>
    <w:rsid w:val="009B1746"/>
    <w:rsid w:val="009B1CFC"/>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0804"/>
    <w:rsid w:val="009C0E63"/>
    <w:rsid w:val="009C185B"/>
    <w:rsid w:val="009C19F8"/>
    <w:rsid w:val="009C237C"/>
    <w:rsid w:val="009C306E"/>
    <w:rsid w:val="009C3328"/>
    <w:rsid w:val="009C3CBA"/>
    <w:rsid w:val="009C3F2C"/>
    <w:rsid w:val="009C4DAC"/>
    <w:rsid w:val="009C5471"/>
    <w:rsid w:val="009C55AA"/>
    <w:rsid w:val="009C64B8"/>
    <w:rsid w:val="009C6884"/>
    <w:rsid w:val="009D0270"/>
    <w:rsid w:val="009D0CF4"/>
    <w:rsid w:val="009D1136"/>
    <w:rsid w:val="009D14FB"/>
    <w:rsid w:val="009D19BE"/>
    <w:rsid w:val="009D2CBB"/>
    <w:rsid w:val="009D2DCC"/>
    <w:rsid w:val="009D3219"/>
    <w:rsid w:val="009D38B1"/>
    <w:rsid w:val="009D3F26"/>
    <w:rsid w:val="009D4696"/>
    <w:rsid w:val="009D4912"/>
    <w:rsid w:val="009D4CAE"/>
    <w:rsid w:val="009D59E8"/>
    <w:rsid w:val="009D6885"/>
    <w:rsid w:val="009D7181"/>
    <w:rsid w:val="009D7B03"/>
    <w:rsid w:val="009E039A"/>
    <w:rsid w:val="009E0656"/>
    <w:rsid w:val="009E0B45"/>
    <w:rsid w:val="009E1643"/>
    <w:rsid w:val="009E17F4"/>
    <w:rsid w:val="009E2F80"/>
    <w:rsid w:val="009E3387"/>
    <w:rsid w:val="009E3E88"/>
    <w:rsid w:val="009E3E8B"/>
    <w:rsid w:val="009E4A92"/>
    <w:rsid w:val="009E5ECB"/>
    <w:rsid w:val="009E5FAF"/>
    <w:rsid w:val="009E64B8"/>
    <w:rsid w:val="009E6838"/>
    <w:rsid w:val="009E7959"/>
    <w:rsid w:val="009E7C68"/>
    <w:rsid w:val="009E7D47"/>
    <w:rsid w:val="009F053A"/>
    <w:rsid w:val="009F12AC"/>
    <w:rsid w:val="009F2CC6"/>
    <w:rsid w:val="009F3AAB"/>
    <w:rsid w:val="009F4FC6"/>
    <w:rsid w:val="009F5624"/>
    <w:rsid w:val="009F5D40"/>
    <w:rsid w:val="009F716F"/>
    <w:rsid w:val="009F7F97"/>
    <w:rsid w:val="00A00BE5"/>
    <w:rsid w:val="00A0166A"/>
    <w:rsid w:val="00A02ED7"/>
    <w:rsid w:val="00A0370D"/>
    <w:rsid w:val="00A03B5B"/>
    <w:rsid w:val="00A049DA"/>
    <w:rsid w:val="00A05033"/>
    <w:rsid w:val="00A05936"/>
    <w:rsid w:val="00A0640F"/>
    <w:rsid w:val="00A068B9"/>
    <w:rsid w:val="00A06A28"/>
    <w:rsid w:val="00A06B27"/>
    <w:rsid w:val="00A06EDF"/>
    <w:rsid w:val="00A07079"/>
    <w:rsid w:val="00A0751E"/>
    <w:rsid w:val="00A075D6"/>
    <w:rsid w:val="00A10CFF"/>
    <w:rsid w:val="00A11730"/>
    <w:rsid w:val="00A12004"/>
    <w:rsid w:val="00A12123"/>
    <w:rsid w:val="00A1290B"/>
    <w:rsid w:val="00A12B60"/>
    <w:rsid w:val="00A12C15"/>
    <w:rsid w:val="00A14D3A"/>
    <w:rsid w:val="00A15163"/>
    <w:rsid w:val="00A15B8F"/>
    <w:rsid w:val="00A16368"/>
    <w:rsid w:val="00A16646"/>
    <w:rsid w:val="00A167D0"/>
    <w:rsid w:val="00A17272"/>
    <w:rsid w:val="00A17A14"/>
    <w:rsid w:val="00A214FC"/>
    <w:rsid w:val="00A21CF0"/>
    <w:rsid w:val="00A22385"/>
    <w:rsid w:val="00A22848"/>
    <w:rsid w:val="00A229A4"/>
    <w:rsid w:val="00A231AD"/>
    <w:rsid w:val="00A2337F"/>
    <w:rsid w:val="00A2371F"/>
    <w:rsid w:val="00A23960"/>
    <w:rsid w:val="00A2416E"/>
    <w:rsid w:val="00A24D21"/>
    <w:rsid w:val="00A25182"/>
    <w:rsid w:val="00A25DE1"/>
    <w:rsid w:val="00A265D9"/>
    <w:rsid w:val="00A26D42"/>
    <w:rsid w:val="00A310AA"/>
    <w:rsid w:val="00A310C3"/>
    <w:rsid w:val="00A3127F"/>
    <w:rsid w:val="00A327D2"/>
    <w:rsid w:val="00A33163"/>
    <w:rsid w:val="00A333BA"/>
    <w:rsid w:val="00A34654"/>
    <w:rsid w:val="00A34A1A"/>
    <w:rsid w:val="00A34A49"/>
    <w:rsid w:val="00A35F8B"/>
    <w:rsid w:val="00A36195"/>
    <w:rsid w:val="00A3675E"/>
    <w:rsid w:val="00A367D9"/>
    <w:rsid w:val="00A36D35"/>
    <w:rsid w:val="00A4030F"/>
    <w:rsid w:val="00A40886"/>
    <w:rsid w:val="00A413DD"/>
    <w:rsid w:val="00A416B2"/>
    <w:rsid w:val="00A41A25"/>
    <w:rsid w:val="00A41A50"/>
    <w:rsid w:val="00A43502"/>
    <w:rsid w:val="00A43533"/>
    <w:rsid w:val="00A43E70"/>
    <w:rsid w:val="00A440C3"/>
    <w:rsid w:val="00A449F5"/>
    <w:rsid w:val="00A44A8E"/>
    <w:rsid w:val="00A44BA3"/>
    <w:rsid w:val="00A44EF6"/>
    <w:rsid w:val="00A45165"/>
    <w:rsid w:val="00A45297"/>
    <w:rsid w:val="00A47563"/>
    <w:rsid w:val="00A4776A"/>
    <w:rsid w:val="00A47BF6"/>
    <w:rsid w:val="00A47CA5"/>
    <w:rsid w:val="00A50B58"/>
    <w:rsid w:val="00A519FE"/>
    <w:rsid w:val="00A5246F"/>
    <w:rsid w:val="00A5311A"/>
    <w:rsid w:val="00A53212"/>
    <w:rsid w:val="00A535F2"/>
    <w:rsid w:val="00A53983"/>
    <w:rsid w:val="00A5422C"/>
    <w:rsid w:val="00A5468C"/>
    <w:rsid w:val="00A54944"/>
    <w:rsid w:val="00A55186"/>
    <w:rsid w:val="00A55634"/>
    <w:rsid w:val="00A55A4B"/>
    <w:rsid w:val="00A55DC8"/>
    <w:rsid w:val="00A57ADC"/>
    <w:rsid w:val="00A60337"/>
    <w:rsid w:val="00A60A0B"/>
    <w:rsid w:val="00A60F89"/>
    <w:rsid w:val="00A610F7"/>
    <w:rsid w:val="00A62078"/>
    <w:rsid w:val="00A625FF"/>
    <w:rsid w:val="00A627E1"/>
    <w:rsid w:val="00A62E38"/>
    <w:rsid w:val="00A64266"/>
    <w:rsid w:val="00A64798"/>
    <w:rsid w:val="00A64E5B"/>
    <w:rsid w:val="00A65814"/>
    <w:rsid w:val="00A65A33"/>
    <w:rsid w:val="00A66D6A"/>
    <w:rsid w:val="00A678E1"/>
    <w:rsid w:val="00A67AC2"/>
    <w:rsid w:val="00A67FBE"/>
    <w:rsid w:val="00A70130"/>
    <w:rsid w:val="00A70233"/>
    <w:rsid w:val="00A70901"/>
    <w:rsid w:val="00A70BAD"/>
    <w:rsid w:val="00A726B8"/>
    <w:rsid w:val="00A74072"/>
    <w:rsid w:val="00A743B7"/>
    <w:rsid w:val="00A74F58"/>
    <w:rsid w:val="00A75DDD"/>
    <w:rsid w:val="00A764E6"/>
    <w:rsid w:val="00A76B1A"/>
    <w:rsid w:val="00A77A27"/>
    <w:rsid w:val="00A80713"/>
    <w:rsid w:val="00A80B8F"/>
    <w:rsid w:val="00A813A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3A1"/>
    <w:rsid w:val="00A935C4"/>
    <w:rsid w:val="00A9377E"/>
    <w:rsid w:val="00A93AD4"/>
    <w:rsid w:val="00A9460F"/>
    <w:rsid w:val="00A94738"/>
    <w:rsid w:val="00A94884"/>
    <w:rsid w:val="00A958AB"/>
    <w:rsid w:val="00A9592A"/>
    <w:rsid w:val="00A9633F"/>
    <w:rsid w:val="00A96823"/>
    <w:rsid w:val="00A9682F"/>
    <w:rsid w:val="00A96D3F"/>
    <w:rsid w:val="00A97D00"/>
    <w:rsid w:val="00AA0898"/>
    <w:rsid w:val="00AA115F"/>
    <w:rsid w:val="00AA121C"/>
    <w:rsid w:val="00AA1332"/>
    <w:rsid w:val="00AA13DA"/>
    <w:rsid w:val="00AA220F"/>
    <w:rsid w:val="00AA257D"/>
    <w:rsid w:val="00AA28E0"/>
    <w:rsid w:val="00AA39B0"/>
    <w:rsid w:val="00AA4034"/>
    <w:rsid w:val="00AA4058"/>
    <w:rsid w:val="00AA4118"/>
    <w:rsid w:val="00AA4ABF"/>
    <w:rsid w:val="00AA5100"/>
    <w:rsid w:val="00AA5105"/>
    <w:rsid w:val="00AA54C3"/>
    <w:rsid w:val="00AA5FC8"/>
    <w:rsid w:val="00AA60D3"/>
    <w:rsid w:val="00AA6376"/>
    <w:rsid w:val="00AA653A"/>
    <w:rsid w:val="00AA65D2"/>
    <w:rsid w:val="00AA6DCD"/>
    <w:rsid w:val="00AA7223"/>
    <w:rsid w:val="00AA75D0"/>
    <w:rsid w:val="00AA7F80"/>
    <w:rsid w:val="00AB0016"/>
    <w:rsid w:val="00AB0DD5"/>
    <w:rsid w:val="00AB0F64"/>
    <w:rsid w:val="00AB1288"/>
    <w:rsid w:val="00AB1B8A"/>
    <w:rsid w:val="00AB1D6D"/>
    <w:rsid w:val="00AB21F6"/>
    <w:rsid w:val="00AB24E4"/>
    <w:rsid w:val="00AB2BD1"/>
    <w:rsid w:val="00AB5241"/>
    <w:rsid w:val="00AB5259"/>
    <w:rsid w:val="00AB5617"/>
    <w:rsid w:val="00AB58AE"/>
    <w:rsid w:val="00AB5B60"/>
    <w:rsid w:val="00AB616C"/>
    <w:rsid w:val="00AB6638"/>
    <w:rsid w:val="00AB740A"/>
    <w:rsid w:val="00AB74F0"/>
    <w:rsid w:val="00AB75A1"/>
    <w:rsid w:val="00AB79AC"/>
    <w:rsid w:val="00AC0136"/>
    <w:rsid w:val="00AC115C"/>
    <w:rsid w:val="00AC1719"/>
    <w:rsid w:val="00AC1B89"/>
    <w:rsid w:val="00AC23B6"/>
    <w:rsid w:val="00AC2464"/>
    <w:rsid w:val="00AC2BAF"/>
    <w:rsid w:val="00AC2C36"/>
    <w:rsid w:val="00AC3430"/>
    <w:rsid w:val="00AC3E7F"/>
    <w:rsid w:val="00AC46E8"/>
    <w:rsid w:val="00AC5496"/>
    <w:rsid w:val="00AC5F6D"/>
    <w:rsid w:val="00AC6EAA"/>
    <w:rsid w:val="00AC773D"/>
    <w:rsid w:val="00AC777D"/>
    <w:rsid w:val="00AC7DA9"/>
    <w:rsid w:val="00AD057F"/>
    <w:rsid w:val="00AD0AD8"/>
    <w:rsid w:val="00AD0D5F"/>
    <w:rsid w:val="00AD1D69"/>
    <w:rsid w:val="00AD29F3"/>
    <w:rsid w:val="00AD2A3E"/>
    <w:rsid w:val="00AD2A7A"/>
    <w:rsid w:val="00AD343F"/>
    <w:rsid w:val="00AD43C9"/>
    <w:rsid w:val="00AD45F0"/>
    <w:rsid w:val="00AD4767"/>
    <w:rsid w:val="00AD4E13"/>
    <w:rsid w:val="00AD5423"/>
    <w:rsid w:val="00AD5505"/>
    <w:rsid w:val="00AD56A4"/>
    <w:rsid w:val="00AD5B31"/>
    <w:rsid w:val="00AD5D40"/>
    <w:rsid w:val="00AD6A5C"/>
    <w:rsid w:val="00AD6D2B"/>
    <w:rsid w:val="00AD6F11"/>
    <w:rsid w:val="00AD6F33"/>
    <w:rsid w:val="00AD7200"/>
    <w:rsid w:val="00AD73AB"/>
    <w:rsid w:val="00AD7E56"/>
    <w:rsid w:val="00AE107F"/>
    <w:rsid w:val="00AE1B6C"/>
    <w:rsid w:val="00AE1D96"/>
    <w:rsid w:val="00AE275C"/>
    <w:rsid w:val="00AE290C"/>
    <w:rsid w:val="00AE2ABE"/>
    <w:rsid w:val="00AE2B68"/>
    <w:rsid w:val="00AE2CE0"/>
    <w:rsid w:val="00AE2CEE"/>
    <w:rsid w:val="00AE2D43"/>
    <w:rsid w:val="00AE3776"/>
    <w:rsid w:val="00AE3D84"/>
    <w:rsid w:val="00AE3D8E"/>
    <w:rsid w:val="00AE3FBD"/>
    <w:rsid w:val="00AE552C"/>
    <w:rsid w:val="00AE56D6"/>
    <w:rsid w:val="00AE6B43"/>
    <w:rsid w:val="00AE6C4B"/>
    <w:rsid w:val="00AF0E37"/>
    <w:rsid w:val="00AF0F7C"/>
    <w:rsid w:val="00AF1739"/>
    <w:rsid w:val="00AF1946"/>
    <w:rsid w:val="00AF2B65"/>
    <w:rsid w:val="00AF35FB"/>
    <w:rsid w:val="00AF3C7A"/>
    <w:rsid w:val="00AF403A"/>
    <w:rsid w:val="00AF4288"/>
    <w:rsid w:val="00AF4B34"/>
    <w:rsid w:val="00AF4CB0"/>
    <w:rsid w:val="00AF58A0"/>
    <w:rsid w:val="00AF5B69"/>
    <w:rsid w:val="00AF66AD"/>
    <w:rsid w:val="00AF7C8A"/>
    <w:rsid w:val="00AF7EA3"/>
    <w:rsid w:val="00B00881"/>
    <w:rsid w:val="00B00D17"/>
    <w:rsid w:val="00B0151A"/>
    <w:rsid w:val="00B0238F"/>
    <w:rsid w:val="00B037B8"/>
    <w:rsid w:val="00B03C9E"/>
    <w:rsid w:val="00B042EE"/>
    <w:rsid w:val="00B04712"/>
    <w:rsid w:val="00B048C8"/>
    <w:rsid w:val="00B04D83"/>
    <w:rsid w:val="00B0547E"/>
    <w:rsid w:val="00B05E21"/>
    <w:rsid w:val="00B05F52"/>
    <w:rsid w:val="00B0785E"/>
    <w:rsid w:val="00B07CBB"/>
    <w:rsid w:val="00B1096C"/>
    <w:rsid w:val="00B10ED4"/>
    <w:rsid w:val="00B11DF0"/>
    <w:rsid w:val="00B120A2"/>
    <w:rsid w:val="00B121CD"/>
    <w:rsid w:val="00B12390"/>
    <w:rsid w:val="00B12512"/>
    <w:rsid w:val="00B12DCB"/>
    <w:rsid w:val="00B13388"/>
    <w:rsid w:val="00B14077"/>
    <w:rsid w:val="00B14BFE"/>
    <w:rsid w:val="00B150ED"/>
    <w:rsid w:val="00B170E0"/>
    <w:rsid w:val="00B1749B"/>
    <w:rsid w:val="00B17960"/>
    <w:rsid w:val="00B20657"/>
    <w:rsid w:val="00B2065E"/>
    <w:rsid w:val="00B210FD"/>
    <w:rsid w:val="00B212F7"/>
    <w:rsid w:val="00B213CA"/>
    <w:rsid w:val="00B21ED7"/>
    <w:rsid w:val="00B228CE"/>
    <w:rsid w:val="00B241F1"/>
    <w:rsid w:val="00B25171"/>
    <w:rsid w:val="00B26A77"/>
    <w:rsid w:val="00B27193"/>
    <w:rsid w:val="00B2768B"/>
    <w:rsid w:val="00B27ABD"/>
    <w:rsid w:val="00B3067D"/>
    <w:rsid w:val="00B306CF"/>
    <w:rsid w:val="00B316C2"/>
    <w:rsid w:val="00B321F3"/>
    <w:rsid w:val="00B32510"/>
    <w:rsid w:val="00B333F3"/>
    <w:rsid w:val="00B3348A"/>
    <w:rsid w:val="00B34F82"/>
    <w:rsid w:val="00B34FDD"/>
    <w:rsid w:val="00B35112"/>
    <w:rsid w:val="00B35634"/>
    <w:rsid w:val="00B367EE"/>
    <w:rsid w:val="00B37F48"/>
    <w:rsid w:val="00B4081F"/>
    <w:rsid w:val="00B40EA9"/>
    <w:rsid w:val="00B4212D"/>
    <w:rsid w:val="00B42485"/>
    <w:rsid w:val="00B449B0"/>
    <w:rsid w:val="00B4564F"/>
    <w:rsid w:val="00B46087"/>
    <w:rsid w:val="00B46F8E"/>
    <w:rsid w:val="00B5093F"/>
    <w:rsid w:val="00B51378"/>
    <w:rsid w:val="00B51AFD"/>
    <w:rsid w:val="00B5364D"/>
    <w:rsid w:val="00B53825"/>
    <w:rsid w:val="00B5387C"/>
    <w:rsid w:val="00B53F85"/>
    <w:rsid w:val="00B5529B"/>
    <w:rsid w:val="00B5558D"/>
    <w:rsid w:val="00B55F61"/>
    <w:rsid w:val="00B563AB"/>
    <w:rsid w:val="00B56BB6"/>
    <w:rsid w:val="00B57BB7"/>
    <w:rsid w:val="00B60752"/>
    <w:rsid w:val="00B60B80"/>
    <w:rsid w:val="00B615C2"/>
    <w:rsid w:val="00B6190D"/>
    <w:rsid w:val="00B61E38"/>
    <w:rsid w:val="00B625DC"/>
    <w:rsid w:val="00B62970"/>
    <w:rsid w:val="00B63A6A"/>
    <w:rsid w:val="00B63F22"/>
    <w:rsid w:val="00B641C8"/>
    <w:rsid w:val="00B64683"/>
    <w:rsid w:val="00B6468A"/>
    <w:rsid w:val="00B64C78"/>
    <w:rsid w:val="00B64D32"/>
    <w:rsid w:val="00B66558"/>
    <w:rsid w:val="00B66660"/>
    <w:rsid w:val="00B66C2B"/>
    <w:rsid w:val="00B671FD"/>
    <w:rsid w:val="00B674FB"/>
    <w:rsid w:val="00B67AAD"/>
    <w:rsid w:val="00B67F27"/>
    <w:rsid w:val="00B707DF"/>
    <w:rsid w:val="00B70868"/>
    <w:rsid w:val="00B70C46"/>
    <w:rsid w:val="00B7136A"/>
    <w:rsid w:val="00B71473"/>
    <w:rsid w:val="00B71DD5"/>
    <w:rsid w:val="00B7248B"/>
    <w:rsid w:val="00B7260A"/>
    <w:rsid w:val="00B738FB"/>
    <w:rsid w:val="00B75013"/>
    <w:rsid w:val="00B75C04"/>
    <w:rsid w:val="00B760F4"/>
    <w:rsid w:val="00B76371"/>
    <w:rsid w:val="00B76651"/>
    <w:rsid w:val="00B76A91"/>
    <w:rsid w:val="00B76EA1"/>
    <w:rsid w:val="00B77612"/>
    <w:rsid w:val="00B77F91"/>
    <w:rsid w:val="00B800DA"/>
    <w:rsid w:val="00B802E1"/>
    <w:rsid w:val="00B81084"/>
    <w:rsid w:val="00B81596"/>
    <w:rsid w:val="00B8176A"/>
    <w:rsid w:val="00B818BA"/>
    <w:rsid w:val="00B81D95"/>
    <w:rsid w:val="00B82A9F"/>
    <w:rsid w:val="00B84062"/>
    <w:rsid w:val="00B84899"/>
    <w:rsid w:val="00B84D67"/>
    <w:rsid w:val="00B84F4E"/>
    <w:rsid w:val="00B8520F"/>
    <w:rsid w:val="00B8554D"/>
    <w:rsid w:val="00B85C77"/>
    <w:rsid w:val="00B86B57"/>
    <w:rsid w:val="00B877C4"/>
    <w:rsid w:val="00B87E62"/>
    <w:rsid w:val="00B90C80"/>
    <w:rsid w:val="00B91098"/>
    <w:rsid w:val="00B91350"/>
    <w:rsid w:val="00B924A2"/>
    <w:rsid w:val="00B9299D"/>
    <w:rsid w:val="00B92D98"/>
    <w:rsid w:val="00B92EF4"/>
    <w:rsid w:val="00B938AE"/>
    <w:rsid w:val="00B93F6C"/>
    <w:rsid w:val="00B942E9"/>
    <w:rsid w:val="00B94705"/>
    <w:rsid w:val="00B955C5"/>
    <w:rsid w:val="00B95B2C"/>
    <w:rsid w:val="00B96473"/>
    <w:rsid w:val="00B96E88"/>
    <w:rsid w:val="00B97299"/>
    <w:rsid w:val="00B97349"/>
    <w:rsid w:val="00B97AE9"/>
    <w:rsid w:val="00B97FA0"/>
    <w:rsid w:val="00BA015D"/>
    <w:rsid w:val="00BA0404"/>
    <w:rsid w:val="00BA1614"/>
    <w:rsid w:val="00BA16CB"/>
    <w:rsid w:val="00BA1D02"/>
    <w:rsid w:val="00BA37D9"/>
    <w:rsid w:val="00BA3D8E"/>
    <w:rsid w:val="00BA4737"/>
    <w:rsid w:val="00BA4F6F"/>
    <w:rsid w:val="00BA503E"/>
    <w:rsid w:val="00BA56AC"/>
    <w:rsid w:val="00BA5EE5"/>
    <w:rsid w:val="00BA618E"/>
    <w:rsid w:val="00BA72D5"/>
    <w:rsid w:val="00BA73E5"/>
    <w:rsid w:val="00BA75F7"/>
    <w:rsid w:val="00BB105E"/>
    <w:rsid w:val="00BB1411"/>
    <w:rsid w:val="00BB1A47"/>
    <w:rsid w:val="00BB1D4C"/>
    <w:rsid w:val="00BB29B3"/>
    <w:rsid w:val="00BB2B5C"/>
    <w:rsid w:val="00BB2F29"/>
    <w:rsid w:val="00BB39F1"/>
    <w:rsid w:val="00BB4C1E"/>
    <w:rsid w:val="00BB4C25"/>
    <w:rsid w:val="00BB689C"/>
    <w:rsid w:val="00BB6D9F"/>
    <w:rsid w:val="00BB7094"/>
    <w:rsid w:val="00BB70B0"/>
    <w:rsid w:val="00BB74A0"/>
    <w:rsid w:val="00BB772F"/>
    <w:rsid w:val="00BB7FAC"/>
    <w:rsid w:val="00BC07E8"/>
    <w:rsid w:val="00BC0995"/>
    <w:rsid w:val="00BC0E31"/>
    <w:rsid w:val="00BC0EC3"/>
    <w:rsid w:val="00BC1571"/>
    <w:rsid w:val="00BC1610"/>
    <w:rsid w:val="00BC16CF"/>
    <w:rsid w:val="00BC1770"/>
    <w:rsid w:val="00BC2094"/>
    <w:rsid w:val="00BC2477"/>
    <w:rsid w:val="00BC2488"/>
    <w:rsid w:val="00BC2CE5"/>
    <w:rsid w:val="00BC320C"/>
    <w:rsid w:val="00BC3ECC"/>
    <w:rsid w:val="00BC48A4"/>
    <w:rsid w:val="00BC6282"/>
    <w:rsid w:val="00BC640A"/>
    <w:rsid w:val="00BC678C"/>
    <w:rsid w:val="00BC67F5"/>
    <w:rsid w:val="00BC6E8A"/>
    <w:rsid w:val="00BC71EB"/>
    <w:rsid w:val="00BC7394"/>
    <w:rsid w:val="00BD0279"/>
    <w:rsid w:val="00BD0FCF"/>
    <w:rsid w:val="00BD112B"/>
    <w:rsid w:val="00BD118A"/>
    <w:rsid w:val="00BD16BA"/>
    <w:rsid w:val="00BD16D0"/>
    <w:rsid w:val="00BD20CE"/>
    <w:rsid w:val="00BD27C9"/>
    <w:rsid w:val="00BD2E87"/>
    <w:rsid w:val="00BD380D"/>
    <w:rsid w:val="00BD49F0"/>
    <w:rsid w:val="00BD52D2"/>
    <w:rsid w:val="00BD5606"/>
    <w:rsid w:val="00BD5E5D"/>
    <w:rsid w:val="00BD60CE"/>
    <w:rsid w:val="00BD76E9"/>
    <w:rsid w:val="00BE09C5"/>
    <w:rsid w:val="00BE2078"/>
    <w:rsid w:val="00BE273B"/>
    <w:rsid w:val="00BE3520"/>
    <w:rsid w:val="00BE3BBD"/>
    <w:rsid w:val="00BE4197"/>
    <w:rsid w:val="00BE46C7"/>
    <w:rsid w:val="00BE4BBA"/>
    <w:rsid w:val="00BE540E"/>
    <w:rsid w:val="00BE692A"/>
    <w:rsid w:val="00BE7181"/>
    <w:rsid w:val="00BE7E46"/>
    <w:rsid w:val="00BE7F44"/>
    <w:rsid w:val="00BF0159"/>
    <w:rsid w:val="00BF08A1"/>
    <w:rsid w:val="00BF09F5"/>
    <w:rsid w:val="00BF1355"/>
    <w:rsid w:val="00BF1C39"/>
    <w:rsid w:val="00BF202B"/>
    <w:rsid w:val="00BF238F"/>
    <w:rsid w:val="00BF2C00"/>
    <w:rsid w:val="00BF2CD6"/>
    <w:rsid w:val="00BF3508"/>
    <w:rsid w:val="00BF367E"/>
    <w:rsid w:val="00BF4A1B"/>
    <w:rsid w:val="00BF503A"/>
    <w:rsid w:val="00BF5830"/>
    <w:rsid w:val="00BF6ED1"/>
    <w:rsid w:val="00BF7016"/>
    <w:rsid w:val="00BF7F49"/>
    <w:rsid w:val="00C0070C"/>
    <w:rsid w:val="00C00A7D"/>
    <w:rsid w:val="00C01110"/>
    <w:rsid w:val="00C0115B"/>
    <w:rsid w:val="00C018E5"/>
    <w:rsid w:val="00C01A72"/>
    <w:rsid w:val="00C01E2B"/>
    <w:rsid w:val="00C02288"/>
    <w:rsid w:val="00C02933"/>
    <w:rsid w:val="00C03883"/>
    <w:rsid w:val="00C03BB1"/>
    <w:rsid w:val="00C0437F"/>
    <w:rsid w:val="00C04BFC"/>
    <w:rsid w:val="00C05791"/>
    <w:rsid w:val="00C05A84"/>
    <w:rsid w:val="00C067FF"/>
    <w:rsid w:val="00C07102"/>
    <w:rsid w:val="00C073B6"/>
    <w:rsid w:val="00C0743E"/>
    <w:rsid w:val="00C07479"/>
    <w:rsid w:val="00C0758C"/>
    <w:rsid w:val="00C0794E"/>
    <w:rsid w:val="00C07BAC"/>
    <w:rsid w:val="00C1051A"/>
    <w:rsid w:val="00C10FFF"/>
    <w:rsid w:val="00C1195F"/>
    <w:rsid w:val="00C11B6B"/>
    <w:rsid w:val="00C11E8E"/>
    <w:rsid w:val="00C121A7"/>
    <w:rsid w:val="00C12684"/>
    <w:rsid w:val="00C12945"/>
    <w:rsid w:val="00C1332E"/>
    <w:rsid w:val="00C14751"/>
    <w:rsid w:val="00C14BB1"/>
    <w:rsid w:val="00C15298"/>
    <w:rsid w:val="00C154DB"/>
    <w:rsid w:val="00C160D4"/>
    <w:rsid w:val="00C1636B"/>
    <w:rsid w:val="00C164A8"/>
    <w:rsid w:val="00C16A54"/>
    <w:rsid w:val="00C1761E"/>
    <w:rsid w:val="00C178DC"/>
    <w:rsid w:val="00C17DF8"/>
    <w:rsid w:val="00C217CF"/>
    <w:rsid w:val="00C21C17"/>
    <w:rsid w:val="00C21C8D"/>
    <w:rsid w:val="00C21DF5"/>
    <w:rsid w:val="00C22606"/>
    <w:rsid w:val="00C22F7A"/>
    <w:rsid w:val="00C230B5"/>
    <w:rsid w:val="00C23240"/>
    <w:rsid w:val="00C2366A"/>
    <w:rsid w:val="00C2404E"/>
    <w:rsid w:val="00C244D1"/>
    <w:rsid w:val="00C24E8C"/>
    <w:rsid w:val="00C25180"/>
    <w:rsid w:val="00C2592D"/>
    <w:rsid w:val="00C25D7C"/>
    <w:rsid w:val="00C26311"/>
    <w:rsid w:val="00C26BEE"/>
    <w:rsid w:val="00C274EF"/>
    <w:rsid w:val="00C30D94"/>
    <w:rsid w:val="00C30F5B"/>
    <w:rsid w:val="00C310E2"/>
    <w:rsid w:val="00C31131"/>
    <w:rsid w:val="00C312E8"/>
    <w:rsid w:val="00C31684"/>
    <w:rsid w:val="00C32A69"/>
    <w:rsid w:val="00C33613"/>
    <w:rsid w:val="00C33B05"/>
    <w:rsid w:val="00C33C72"/>
    <w:rsid w:val="00C34380"/>
    <w:rsid w:val="00C347C1"/>
    <w:rsid w:val="00C34915"/>
    <w:rsid w:val="00C349FE"/>
    <w:rsid w:val="00C34FE4"/>
    <w:rsid w:val="00C351E9"/>
    <w:rsid w:val="00C35841"/>
    <w:rsid w:val="00C35DDD"/>
    <w:rsid w:val="00C35E3F"/>
    <w:rsid w:val="00C363AD"/>
    <w:rsid w:val="00C3646A"/>
    <w:rsid w:val="00C36AA3"/>
    <w:rsid w:val="00C36C67"/>
    <w:rsid w:val="00C36F37"/>
    <w:rsid w:val="00C37119"/>
    <w:rsid w:val="00C40114"/>
    <w:rsid w:val="00C40FF6"/>
    <w:rsid w:val="00C4134D"/>
    <w:rsid w:val="00C41530"/>
    <w:rsid w:val="00C41E19"/>
    <w:rsid w:val="00C42128"/>
    <w:rsid w:val="00C42436"/>
    <w:rsid w:val="00C42546"/>
    <w:rsid w:val="00C42AF8"/>
    <w:rsid w:val="00C42BC5"/>
    <w:rsid w:val="00C4368D"/>
    <w:rsid w:val="00C43C43"/>
    <w:rsid w:val="00C44187"/>
    <w:rsid w:val="00C4443B"/>
    <w:rsid w:val="00C4448E"/>
    <w:rsid w:val="00C445C2"/>
    <w:rsid w:val="00C45713"/>
    <w:rsid w:val="00C45A11"/>
    <w:rsid w:val="00C46746"/>
    <w:rsid w:val="00C46798"/>
    <w:rsid w:val="00C4742F"/>
    <w:rsid w:val="00C47ADB"/>
    <w:rsid w:val="00C47BDD"/>
    <w:rsid w:val="00C47D54"/>
    <w:rsid w:val="00C47FF9"/>
    <w:rsid w:val="00C505B2"/>
    <w:rsid w:val="00C506E7"/>
    <w:rsid w:val="00C50AAC"/>
    <w:rsid w:val="00C51063"/>
    <w:rsid w:val="00C524DA"/>
    <w:rsid w:val="00C529E8"/>
    <w:rsid w:val="00C534DB"/>
    <w:rsid w:val="00C5361C"/>
    <w:rsid w:val="00C542F5"/>
    <w:rsid w:val="00C543C6"/>
    <w:rsid w:val="00C54541"/>
    <w:rsid w:val="00C55101"/>
    <w:rsid w:val="00C55102"/>
    <w:rsid w:val="00C55238"/>
    <w:rsid w:val="00C55473"/>
    <w:rsid w:val="00C559FE"/>
    <w:rsid w:val="00C55CFF"/>
    <w:rsid w:val="00C55D27"/>
    <w:rsid w:val="00C5600A"/>
    <w:rsid w:val="00C5620B"/>
    <w:rsid w:val="00C565F3"/>
    <w:rsid w:val="00C573DC"/>
    <w:rsid w:val="00C6090D"/>
    <w:rsid w:val="00C60A2F"/>
    <w:rsid w:val="00C614EE"/>
    <w:rsid w:val="00C615CD"/>
    <w:rsid w:val="00C622B2"/>
    <w:rsid w:val="00C62CC7"/>
    <w:rsid w:val="00C63801"/>
    <w:rsid w:val="00C63C5E"/>
    <w:rsid w:val="00C63D9D"/>
    <w:rsid w:val="00C64C27"/>
    <w:rsid w:val="00C64CDA"/>
    <w:rsid w:val="00C65893"/>
    <w:rsid w:val="00C6659E"/>
    <w:rsid w:val="00C666FA"/>
    <w:rsid w:val="00C671FE"/>
    <w:rsid w:val="00C67286"/>
    <w:rsid w:val="00C701C2"/>
    <w:rsid w:val="00C707FB"/>
    <w:rsid w:val="00C708A1"/>
    <w:rsid w:val="00C7106F"/>
    <w:rsid w:val="00C715D5"/>
    <w:rsid w:val="00C71688"/>
    <w:rsid w:val="00C7207E"/>
    <w:rsid w:val="00C72667"/>
    <w:rsid w:val="00C72710"/>
    <w:rsid w:val="00C72AA9"/>
    <w:rsid w:val="00C72DF3"/>
    <w:rsid w:val="00C737FA"/>
    <w:rsid w:val="00C74698"/>
    <w:rsid w:val="00C75428"/>
    <w:rsid w:val="00C75950"/>
    <w:rsid w:val="00C75C78"/>
    <w:rsid w:val="00C7635E"/>
    <w:rsid w:val="00C7769E"/>
    <w:rsid w:val="00C778E5"/>
    <w:rsid w:val="00C80306"/>
    <w:rsid w:val="00C803AD"/>
    <w:rsid w:val="00C8046E"/>
    <w:rsid w:val="00C80492"/>
    <w:rsid w:val="00C804CB"/>
    <w:rsid w:val="00C80F4E"/>
    <w:rsid w:val="00C81987"/>
    <w:rsid w:val="00C81BE7"/>
    <w:rsid w:val="00C82437"/>
    <w:rsid w:val="00C82877"/>
    <w:rsid w:val="00C8384A"/>
    <w:rsid w:val="00C83930"/>
    <w:rsid w:val="00C83A74"/>
    <w:rsid w:val="00C84AB3"/>
    <w:rsid w:val="00C84ACD"/>
    <w:rsid w:val="00C85117"/>
    <w:rsid w:val="00C8512A"/>
    <w:rsid w:val="00C87C56"/>
    <w:rsid w:val="00C87EE6"/>
    <w:rsid w:val="00C903FF"/>
    <w:rsid w:val="00C9043A"/>
    <w:rsid w:val="00C906FC"/>
    <w:rsid w:val="00C90BE8"/>
    <w:rsid w:val="00C91BC0"/>
    <w:rsid w:val="00C921E6"/>
    <w:rsid w:val="00C921F6"/>
    <w:rsid w:val="00C92AB3"/>
    <w:rsid w:val="00C92F6E"/>
    <w:rsid w:val="00C93403"/>
    <w:rsid w:val="00C94013"/>
    <w:rsid w:val="00C94033"/>
    <w:rsid w:val="00C9433F"/>
    <w:rsid w:val="00C94D88"/>
    <w:rsid w:val="00C95EB9"/>
    <w:rsid w:val="00C961FC"/>
    <w:rsid w:val="00C96826"/>
    <w:rsid w:val="00C96A62"/>
    <w:rsid w:val="00C96DB0"/>
    <w:rsid w:val="00C97541"/>
    <w:rsid w:val="00C97BA8"/>
    <w:rsid w:val="00C97CFE"/>
    <w:rsid w:val="00C97DA5"/>
    <w:rsid w:val="00CA05F7"/>
    <w:rsid w:val="00CA0F31"/>
    <w:rsid w:val="00CA1198"/>
    <w:rsid w:val="00CA1505"/>
    <w:rsid w:val="00CA2203"/>
    <w:rsid w:val="00CA367E"/>
    <w:rsid w:val="00CA471C"/>
    <w:rsid w:val="00CA490F"/>
    <w:rsid w:val="00CA4B54"/>
    <w:rsid w:val="00CA50E5"/>
    <w:rsid w:val="00CA59B1"/>
    <w:rsid w:val="00CA5A9A"/>
    <w:rsid w:val="00CA615B"/>
    <w:rsid w:val="00CA6D6A"/>
    <w:rsid w:val="00CB19DD"/>
    <w:rsid w:val="00CB1D85"/>
    <w:rsid w:val="00CB1E59"/>
    <w:rsid w:val="00CB2D76"/>
    <w:rsid w:val="00CB3EE3"/>
    <w:rsid w:val="00CB3EF6"/>
    <w:rsid w:val="00CB4193"/>
    <w:rsid w:val="00CB45DF"/>
    <w:rsid w:val="00CB4F4C"/>
    <w:rsid w:val="00CB567F"/>
    <w:rsid w:val="00CB5B27"/>
    <w:rsid w:val="00CB6E0C"/>
    <w:rsid w:val="00CC13CF"/>
    <w:rsid w:val="00CC15B5"/>
    <w:rsid w:val="00CC171B"/>
    <w:rsid w:val="00CC2862"/>
    <w:rsid w:val="00CC2ED7"/>
    <w:rsid w:val="00CC38BA"/>
    <w:rsid w:val="00CC3C25"/>
    <w:rsid w:val="00CC559D"/>
    <w:rsid w:val="00CC562B"/>
    <w:rsid w:val="00CC62EE"/>
    <w:rsid w:val="00CC63C0"/>
    <w:rsid w:val="00CC6445"/>
    <w:rsid w:val="00CC686F"/>
    <w:rsid w:val="00CC7EBF"/>
    <w:rsid w:val="00CD0130"/>
    <w:rsid w:val="00CD027D"/>
    <w:rsid w:val="00CD0F4A"/>
    <w:rsid w:val="00CD14E9"/>
    <w:rsid w:val="00CD1BBA"/>
    <w:rsid w:val="00CD249D"/>
    <w:rsid w:val="00CD39F8"/>
    <w:rsid w:val="00CD3EB6"/>
    <w:rsid w:val="00CD42A7"/>
    <w:rsid w:val="00CD4673"/>
    <w:rsid w:val="00CD4702"/>
    <w:rsid w:val="00CD4CFA"/>
    <w:rsid w:val="00CD55D1"/>
    <w:rsid w:val="00CD59CD"/>
    <w:rsid w:val="00CD5F7B"/>
    <w:rsid w:val="00CD61BB"/>
    <w:rsid w:val="00CD639B"/>
    <w:rsid w:val="00CD754E"/>
    <w:rsid w:val="00CE00A4"/>
    <w:rsid w:val="00CE0E53"/>
    <w:rsid w:val="00CE103C"/>
    <w:rsid w:val="00CE115A"/>
    <w:rsid w:val="00CE1917"/>
    <w:rsid w:val="00CE1C78"/>
    <w:rsid w:val="00CE22EC"/>
    <w:rsid w:val="00CE24E8"/>
    <w:rsid w:val="00CE2F8A"/>
    <w:rsid w:val="00CE3617"/>
    <w:rsid w:val="00CE3A34"/>
    <w:rsid w:val="00CE3AE6"/>
    <w:rsid w:val="00CE4105"/>
    <w:rsid w:val="00CE49B6"/>
    <w:rsid w:val="00CE5446"/>
    <w:rsid w:val="00CE7118"/>
    <w:rsid w:val="00CE7CC2"/>
    <w:rsid w:val="00CE7FA8"/>
    <w:rsid w:val="00CF073F"/>
    <w:rsid w:val="00CF16D9"/>
    <w:rsid w:val="00CF208B"/>
    <w:rsid w:val="00CF32FE"/>
    <w:rsid w:val="00CF33A0"/>
    <w:rsid w:val="00CF37C9"/>
    <w:rsid w:val="00CF3AE2"/>
    <w:rsid w:val="00CF3C99"/>
    <w:rsid w:val="00CF4A71"/>
    <w:rsid w:val="00CF4D13"/>
    <w:rsid w:val="00CF4FA4"/>
    <w:rsid w:val="00CF5E16"/>
    <w:rsid w:val="00CF6C51"/>
    <w:rsid w:val="00CF7066"/>
    <w:rsid w:val="00CF76D8"/>
    <w:rsid w:val="00D008F7"/>
    <w:rsid w:val="00D0152E"/>
    <w:rsid w:val="00D01733"/>
    <w:rsid w:val="00D027C3"/>
    <w:rsid w:val="00D04260"/>
    <w:rsid w:val="00D042B2"/>
    <w:rsid w:val="00D04AD2"/>
    <w:rsid w:val="00D0508C"/>
    <w:rsid w:val="00D056C8"/>
    <w:rsid w:val="00D05912"/>
    <w:rsid w:val="00D06D22"/>
    <w:rsid w:val="00D10EBB"/>
    <w:rsid w:val="00D11096"/>
    <w:rsid w:val="00D114A5"/>
    <w:rsid w:val="00D11886"/>
    <w:rsid w:val="00D13611"/>
    <w:rsid w:val="00D13B36"/>
    <w:rsid w:val="00D13BDE"/>
    <w:rsid w:val="00D141B6"/>
    <w:rsid w:val="00D145BF"/>
    <w:rsid w:val="00D14C1A"/>
    <w:rsid w:val="00D15222"/>
    <w:rsid w:val="00D159FF"/>
    <w:rsid w:val="00D16869"/>
    <w:rsid w:val="00D174D8"/>
    <w:rsid w:val="00D1794C"/>
    <w:rsid w:val="00D2050F"/>
    <w:rsid w:val="00D2070F"/>
    <w:rsid w:val="00D20783"/>
    <w:rsid w:val="00D20C76"/>
    <w:rsid w:val="00D21EBE"/>
    <w:rsid w:val="00D24F68"/>
    <w:rsid w:val="00D2566D"/>
    <w:rsid w:val="00D259E5"/>
    <w:rsid w:val="00D25AAC"/>
    <w:rsid w:val="00D261AC"/>
    <w:rsid w:val="00D3164C"/>
    <w:rsid w:val="00D3176D"/>
    <w:rsid w:val="00D31E5F"/>
    <w:rsid w:val="00D31F0A"/>
    <w:rsid w:val="00D32D93"/>
    <w:rsid w:val="00D339E4"/>
    <w:rsid w:val="00D34444"/>
    <w:rsid w:val="00D3468B"/>
    <w:rsid w:val="00D3511D"/>
    <w:rsid w:val="00D35A76"/>
    <w:rsid w:val="00D35A78"/>
    <w:rsid w:val="00D35B72"/>
    <w:rsid w:val="00D3709B"/>
    <w:rsid w:val="00D3728E"/>
    <w:rsid w:val="00D378A1"/>
    <w:rsid w:val="00D40263"/>
    <w:rsid w:val="00D412B3"/>
    <w:rsid w:val="00D41BC2"/>
    <w:rsid w:val="00D423F3"/>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4300"/>
    <w:rsid w:val="00D55972"/>
    <w:rsid w:val="00D560FA"/>
    <w:rsid w:val="00D565CF"/>
    <w:rsid w:val="00D56DAD"/>
    <w:rsid w:val="00D571D7"/>
    <w:rsid w:val="00D574D0"/>
    <w:rsid w:val="00D57BC8"/>
    <w:rsid w:val="00D57C5B"/>
    <w:rsid w:val="00D57DF2"/>
    <w:rsid w:val="00D600CD"/>
    <w:rsid w:val="00D601DD"/>
    <w:rsid w:val="00D606ED"/>
    <w:rsid w:val="00D60A21"/>
    <w:rsid w:val="00D60BAB"/>
    <w:rsid w:val="00D60FD6"/>
    <w:rsid w:val="00D62599"/>
    <w:rsid w:val="00D63400"/>
    <w:rsid w:val="00D64AC9"/>
    <w:rsid w:val="00D64E30"/>
    <w:rsid w:val="00D64FDA"/>
    <w:rsid w:val="00D65283"/>
    <w:rsid w:val="00D65DC9"/>
    <w:rsid w:val="00D66558"/>
    <w:rsid w:val="00D667F8"/>
    <w:rsid w:val="00D668FC"/>
    <w:rsid w:val="00D66B09"/>
    <w:rsid w:val="00D7008B"/>
    <w:rsid w:val="00D70212"/>
    <w:rsid w:val="00D7083A"/>
    <w:rsid w:val="00D70889"/>
    <w:rsid w:val="00D70C8F"/>
    <w:rsid w:val="00D70F6E"/>
    <w:rsid w:val="00D714F6"/>
    <w:rsid w:val="00D7187E"/>
    <w:rsid w:val="00D7224C"/>
    <w:rsid w:val="00D7252C"/>
    <w:rsid w:val="00D74331"/>
    <w:rsid w:val="00D74D3A"/>
    <w:rsid w:val="00D7501D"/>
    <w:rsid w:val="00D7514F"/>
    <w:rsid w:val="00D772C1"/>
    <w:rsid w:val="00D77F54"/>
    <w:rsid w:val="00D8011C"/>
    <w:rsid w:val="00D80514"/>
    <w:rsid w:val="00D80AD3"/>
    <w:rsid w:val="00D80D62"/>
    <w:rsid w:val="00D8120D"/>
    <w:rsid w:val="00D82F35"/>
    <w:rsid w:val="00D82F99"/>
    <w:rsid w:val="00D83968"/>
    <w:rsid w:val="00D83A32"/>
    <w:rsid w:val="00D83B0E"/>
    <w:rsid w:val="00D83BF3"/>
    <w:rsid w:val="00D84978"/>
    <w:rsid w:val="00D85298"/>
    <w:rsid w:val="00D85359"/>
    <w:rsid w:val="00D85444"/>
    <w:rsid w:val="00D856D7"/>
    <w:rsid w:val="00D85D26"/>
    <w:rsid w:val="00D86483"/>
    <w:rsid w:val="00D8654A"/>
    <w:rsid w:val="00D86E2F"/>
    <w:rsid w:val="00D8709C"/>
    <w:rsid w:val="00D871E6"/>
    <w:rsid w:val="00D87734"/>
    <w:rsid w:val="00D90347"/>
    <w:rsid w:val="00D90808"/>
    <w:rsid w:val="00D9088D"/>
    <w:rsid w:val="00D90D7B"/>
    <w:rsid w:val="00D90F8E"/>
    <w:rsid w:val="00D91991"/>
    <w:rsid w:val="00D91A3C"/>
    <w:rsid w:val="00D9288B"/>
    <w:rsid w:val="00D92D3C"/>
    <w:rsid w:val="00D93784"/>
    <w:rsid w:val="00D93B46"/>
    <w:rsid w:val="00D93BE5"/>
    <w:rsid w:val="00D93DD7"/>
    <w:rsid w:val="00D93EFD"/>
    <w:rsid w:val="00D940C3"/>
    <w:rsid w:val="00D9417B"/>
    <w:rsid w:val="00D94305"/>
    <w:rsid w:val="00D94432"/>
    <w:rsid w:val="00D9449F"/>
    <w:rsid w:val="00D94874"/>
    <w:rsid w:val="00D961BD"/>
    <w:rsid w:val="00DA0050"/>
    <w:rsid w:val="00DA00F7"/>
    <w:rsid w:val="00DA021D"/>
    <w:rsid w:val="00DA0618"/>
    <w:rsid w:val="00DA0EFA"/>
    <w:rsid w:val="00DA1350"/>
    <w:rsid w:val="00DA13DC"/>
    <w:rsid w:val="00DA182B"/>
    <w:rsid w:val="00DA20FD"/>
    <w:rsid w:val="00DA2DB3"/>
    <w:rsid w:val="00DA304A"/>
    <w:rsid w:val="00DA3D9A"/>
    <w:rsid w:val="00DA5049"/>
    <w:rsid w:val="00DA63C0"/>
    <w:rsid w:val="00DA7937"/>
    <w:rsid w:val="00DA7B02"/>
    <w:rsid w:val="00DB0491"/>
    <w:rsid w:val="00DB0917"/>
    <w:rsid w:val="00DB139D"/>
    <w:rsid w:val="00DB1684"/>
    <w:rsid w:val="00DB256D"/>
    <w:rsid w:val="00DB2684"/>
    <w:rsid w:val="00DB29D5"/>
    <w:rsid w:val="00DB2FD1"/>
    <w:rsid w:val="00DB3066"/>
    <w:rsid w:val="00DB3843"/>
    <w:rsid w:val="00DB442E"/>
    <w:rsid w:val="00DB4B8F"/>
    <w:rsid w:val="00DB52A1"/>
    <w:rsid w:val="00DB6B8D"/>
    <w:rsid w:val="00DB6DAC"/>
    <w:rsid w:val="00DB6F26"/>
    <w:rsid w:val="00DB6F62"/>
    <w:rsid w:val="00DB7B14"/>
    <w:rsid w:val="00DB7B3E"/>
    <w:rsid w:val="00DC0B38"/>
    <w:rsid w:val="00DC1050"/>
    <w:rsid w:val="00DC1185"/>
    <w:rsid w:val="00DC1C67"/>
    <w:rsid w:val="00DC1E60"/>
    <w:rsid w:val="00DC2D34"/>
    <w:rsid w:val="00DC3439"/>
    <w:rsid w:val="00DC3922"/>
    <w:rsid w:val="00DC3D78"/>
    <w:rsid w:val="00DC5230"/>
    <w:rsid w:val="00DC5462"/>
    <w:rsid w:val="00DC5DF7"/>
    <w:rsid w:val="00DC6E61"/>
    <w:rsid w:val="00DC7E9B"/>
    <w:rsid w:val="00DD00D8"/>
    <w:rsid w:val="00DD1007"/>
    <w:rsid w:val="00DD1916"/>
    <w:rsid w:val="00DD19EC"/>
    <w:rsid w:val="00DD3261"/>
    <w:rsid w:val="00DD400E"/>
    <w:rsid w:val="00DD4B80"/>
    <w:rsid w:val="00DD57AA"/>
    <w:rsid w:val="00DD5DCB"/>
    <w:rsid w:val="00DD6C3D"/>
    <w:rsid w:val="00DD71DC"/>
    <w:rsid w:val="00DE0629"/>
    <w:rsid w:val="00DE0D3C"/>
    <w:rsid w:val="00DE0DCA"/>
    <w:rsid w:val="00DE129E"/>
    <w:rsid w:val="00DE18AE"/>
    <w:rsid w:val="00DE1B02"/>
    <w:rsid w:val="00DE3AA1"/>
    <w:rsid w:val="00DE3D97"/>
    <w:rsid w:val="00DE4249"/>
    <w:rsid w:val="00DE4732"/>
    <w:rsid w:val="00DE4D6D"/>
    <w:rsid w:val="00DE5355"/>
    <w:rsid w:val="00DE5FA0"/>
    <w:rsid w:val="00DE62B3"/>
    <w:rsid w:val="00DE62B8"/>
    <w:rsid w:val="00DE65C0"/>
    <w:rsid w:val="00DE687E"/>
    <w:rsid w:val="00DE6A06"/>
    <w:rsid w:val="00DE7115"/>
    <w:rsid w:val="00DE729D"/>
    <w:rsid w:val="00DE7551"/>
    <w:rsid w:val="00DE79E5"/>
    <w:rsid w:val="00DE7B3D"/>
    <w:rsid w:val="00DF0499"/>
    <w:rsid w:val="00DF11ED"/>
    <w:rsid w:val="00DF1484"/>
    <w:rsid w:val="00DF16EC"/>
    <w:rsid w:val="00DF1758"/>
    <w:rsid w:val="00DF2084"/>
    <w:rsid w:val="00DF2307"/>
    <w:rsid w:val="00DF2665"/>
    <w:rsid w:val="00DF3AFA"/>
    <w:rsid w:val="00DF3AFC"/>
    <w:rsid w:val="00DF3F1E"/>
    <w:rsid w:val="00DF4310"/>
    <w:rsid w:val="00DF5544"/>
    <w:rsid w:val="00DF63BB"/>
    <w:rsid w:val="00DF78DD"/>
    <w:rsid w:val="00DF7E15"/>
    <w:rsid w:val="00E01090"/>
    <w:rsid w:val="00E0127D"/>
    <w:rsid w:val="00E01766"/>
    <w:rsid w:val="00E01BFB"/>
    <w:rsid w:val="00E02B43"/>
    <w:rsid w:val="00E02F4B"/>
    <w:rsid w:val="00E03140"/>
    <w:rsid w:val="00E037A0"/>
    <w:rsid w:val="00E03855"/>
    <w:rsid w:val="00E03939"/>
    <w:rsid w:val="00E03B33"/>
    <w:rsid w:val="00E043F1"/>
    <w:rsid w:val="00E04728"/>
    <w:rsid w:val="00E04C25"/>
    <w:rsid w:val="00E05018"/>
    <w:rsid w:val="00E050FB"/>
    <w:rsid w:val="00E05297"/>
    <w:rsid w:val="00E05437"/>
    <w:rsid w:val="00E0571B"/>
    <w:rsid w:val="00E07C60"/>
    <w:rsid w:val="00E11433"/>
    <w:rsid w:val="00E11EFA"/>
    <w:rsid w:val="00E1213C"/>
    <w:rsid w:val="00E127FE"/>
    <w:rsid w:val="00E12B87"/>
    <w:rsid w:val="00E12D10"/>
    <w:rsid w:val="00E1305A"/>
    <w:rsid w:val="00E130B0"/>
    <w:rsid w:val="00E13136"/>
    <w:rsid w:val="00E14AA0"/>
    <w:rsid w:val="00E14ACB"/>
    <w:rsid w:val="00E15598"/>
    <w:rsid w:val="00E16B7A"/>
    <w:rsid w:val="00E17CD6"/>
    <w:rsid w:val="00E20166"/>
    <w:rsid w:val="00E2020A"/>
    <w:rsid w:val="00E20260"/>
    <w:rsid w:val="00E20363"/>
    <w:rsid w:val="00E208C4"/>
    <w:rsid w:val="00E21000"/>
    <w:rsid w:val="00E2248A"/>
    <w:rsid w:val="00E228D2"/>
    <w:rsid w:val="00E229FF"/>
    <w:rsid w:val="00E22C21"/>
    <w:rsid w:val="00E23186"/>
    <w:rsid w:val="00E23267"/>
    <w:rsid w:val="00E23688"/>
    <w:rsid w:val="00E23BB5"/>
    <w:rsid w:val="00E24317"/>
    <w:rsid w:val="00E243A0"/>
    <w:rsid w:val="00E2456B"/>
    <w:rsid w:val="00E24882"/>
    <w:rsid w:val="00E24B76"/>
    <w:rsid w:val="00E24D18"/>
    <w:rsid w:val="00E25984"/>
    <w:rsid w:val="00E259A8"/>
    <w:rsid w:val="00E26C27"/>
    <w:rsid w:val="00E26C8B"/>
    <w:rsid w:val="00E2783C"/>
    <w:rsid w:val="00E2791A"/>
    <w:rsid w:val="00E3074E"/>
    <w:rsid w:val="00E31235"/>
    <w:rsid w:val="00E320CA"/>
    <w:rsid w:val="00E32130"/>
    <w:rsid w:val="00E32666"/>
    <w:rsid w:val="00E33D36"/>
    <w:rsid w:val="00E373B8"/>
    <w:rsid w:val="00E37676"/>
    <w:rsid w:val="00E37B0E"/>
    <w:rsid w:val="00E37EE2"/>
    <w:rsid w:val="00E37F02"/>
    <w:rsid w:val="00E4007B"/>
    <w:rsid w:val="00E40E7E"/>
    <w:rsid w:val="00E420FB"/>
    <w:rsid w:val="00E421B1"/>
    <w:rsid w:val="00E431B6"/>
    <w:rsid w:val="00E439BB"/>
    <w:rsid w:val="00E445C7"/>
    <w:rsid w:val="00E44974"/>
    <w:rsid w:val="00E4517F"/>
    <w:rsid w:val="00E453FC"/>
    <w:rsid w:val="00E4641F"/>
    <w:rsid w:val="00E465B5"/>
    <w:rsid w:val="00E4753A"/>
    <w:rsid w:val="00E477E5"/>
    <w:rsid w:val="00E478A6"/>
    <w:rsid w:val="00E502E5"/>
    <w:rsid w:val="00E52F11"/>
    <w:rsid w:val="00E536F5"/>
    <w:rsid w:val="00E53C5C"/>
    <w:rsid w:val="00E542FC"/>
    <w:rsid w:val="00E54ADA"/>
    <w:rsid w:val="00E54B09"/>
    <w:rsid w:val="00E55C97"/>
    <w:rsid w:val="00E57157"/>
    <w:rsid w:val="00E60C07"/>
    <w:rsid w:val="00E60D92"/>
    <w:rsid w:val="00E60DEE"/>
    <w:rsid w:val="00E621F6"/>
    <w:rsid w:val="00E6228A"/>
    <w:rsid w:val="00E6283C"/>
    <w:rsid w:val="00E62A88"/>
    <w:rsid w:val="00E635BB"/>
    <w:rsid w:val="00E639D0"/>
    <w:rsid w:val="00E648FE"/>
    <w:rsid w:val="00E6492B"/>
    <w:rsid w:val="00E66001"/>
    <w:rsid w:val="00E661E5"/>
    <w:rsid w:val="00E678B0"/>
    <w:rsid w:val="00E706FF"/>
    <w:rsid w:val="00E70901"/>
    <w:rsid w:val="00E70D3D"/>
    <w:rsid w:val="00E718FF"/>
    <w:rsid w:val="00E71D3F"/>
    <w:rsid w:val="00E71EFF"/>
    <w:rsid w:val="00E73315"/>
    <w:rsid w:val="00E73354"/>
    <w:rsid w:val="00E73457"/>
    <w:rsid w:val="00E7394B"/>
    <w:rsid w:val="00E73A20"/>
    <w:rsid w:val="00E73A57"/>
    <w:rsid w:val="00E73DDF"/>
    <w:rsid w:val="00E7417E"/>
    <w:rsid w:val="00E7456B"/>
    <w:rsid w:val="00E7573B"/>
    <w:rsid w:val="00E75B34"/>
    <w:rsid w:val="00E761BA"/>
    <w:rsid w:val="00E77A7C"/>
    <w:rsid w:val="00E77DF1"/>
    <w:rsid w:val="00E80017"/>
    <w:rsid w:val="00E810FF"/>
    <w:rsid w:val="00E812EE"/>
    <w:rsid w:val="00E814FD"/>
    <w:rsid w:val="00E8185A"/>
    <w:rsid w:val="00E82671"/>
    <w:rsid w:val="00E82777"/>
    <w:rsid w:val="00E829C0"/>
    <w:rsid w:val="00E83D71"/>
    <w:rsid w:val="00E845B5"/>
    <w:rsid w:val="00E84A44"/>
    <w:rsid w:val="00E84F54"/>
    <w:rsid w:val="00E863E7"/>
    <w:rsid w:val="00E87AD2"/>
    <w:rsid w:val="00E90388"/>
    <w:rsid w:val="00E90A73"/>
    <w:rsid w:val="00E9133A"/>
    <w:rsid w:val="00E91535"/>
    <w:rsid w:val="00E91D1E"/>
    <w:rsid w:val="00E91E80"/>
    <w:rsid w:val="00E92290"/>
    <w:rsid w:val="00E92A78"/>
    <w:rsid w:val="00E92BCA"/>
    <w:rsid w:val="00E92E65"/>
    <w:rsid w:val="00E93359"/>
    <w:rsid w:val="00E93F8E"/>
    <w:rsid w:val="00E942E5"/>
    <w:rsid w:val="00E944D6"/>
    <w:rsid w:val="00E95DF6"/>
    <w:rsid w:val="00E96EA1"/>
    <w:rsid w:val="00E97966"/>
    <w:rsid w:val="00EA01DC"/>
    <w:rsid w:val="00EA0AAA"/>
    <w:rsid w:val="00EA1278"/>
    <w:rsid w:val="00EA2AD1"/>
    <w:rsid w:val="00EA3019"/>
    <w:rsid w:val="00EA3357"/>
    <w:rsid w:val="00EA37A3"/>
    <w:rsid w:val="00EA3E51"/>
    <w:rsid w:val="00EA4396"/>
    <w:rsid w:val="00EA45CA"/>
    <w:rsid w:val="00EA4661"/>
    <w:rsid w:val="00EA4A43"/>
    <w:rsid w:val="00EA7960"/>
    <w:rsid w:val="00EB0887"/>
    <w:rsid w:val="00EB0914"/>
    <w:rsid w:val="00EB0F3C"/>
    <w:rsid w:val="00EB148A"/>
    <w:rsid w:val="00EB176D"/>
    <w:rsid w:val="00EB1A14"/>
    <w:rsid w:val="00EB357A"/>
    <w:rsid w:val="00EB4606"/>
    <w:rsid w:val="00EB47FB"/>
    <w:rsid w:val="00EB4E27"/>
    <w:rsid w:val="00EB503F"/>
    <w:rsid w:val="00EB52E9"/>
    <w:rsid w:val="00EB5378"/>
    <w:rsid w:val="00EB5385"/>
    <w:rsid w:val="00EB6AD9"/>
    <w:rsid w:val="00EB6DAA"/>
    <w:rsid w:val="00EB6EE4"/>
    <w:rsid w:val="00EB700F"/>
    <w:rsid w:val="00EB7526"/>
    <w:rsid w:val="00EC0449"/>
    <w:rsid w:val="00EC144C"/>
    <w:rsid w:val="00EC147D"/>
    <w:rsid w:val="00EC20FF"/>
    <w:rsid w:val="00EC28B9"/>
    <w:rsid w:val="00EC2E6C"/>
    <w:rsid w:val="00EC4290"/>
    <w:rsid w:val="00EC457D"/>
    <w:rsid w:val="00EC4864"/>
    <w:rsid w:val="00EC4FFD"/>
    <w:rsid w:val="00EC5D16"/>
    <w:rsid w:val="00EC5DE4"/>
    <w:rsid w:val="00EC6708"/>
    <w:rsid w:val="00EC6C17"/>
    <w:rsid w:val="00EC6EE2"/>
    <w:rsid w:val="00EC6F70"/>
    <w:rsid w:val="00EC766C"/>
    <w:rsid w:val="00ED043E"/>
    <w:rsid w:val="00ED167D"/>
    <w:rsid w:val="00ED1B22"/>
    <w:rsid w:val="00ED1DE6"/>
    <w:rsid w:val="00ED2271"/>
    <w:rsid w:val="00ED28D0"/>
    <w:rsid w:val="00ED2B10"/>
    <w:rsid w:val="00ED3191"/>
    <w:rsid w:val="00ED32CD"/>
    <w:rsid w:val="00ED37F0"/>
    <w:rsid w:val="00ED48CB"/>
    <w:rsid w:val="00ED4CCA"/>
    <w:rsid w:val="00ED55F0"/>
    <w:rsid w:val="00ED5AF3"/>
    <w:rsid w:val="00ED66A8"/>
    <w:rsid w:val="00ED6EA9"/>
    <w:rsid w:val="00ED71FA"/>
    <w:rsid w:val="00ED7524"/>
    <w:rsid w:val="00ED774D"/>
    <w:rsid w:val="00ED7F89"/>
    <w:rsid w:val="00EE0828"/>
    <w:rsid w:val="00EE0EED"/>
    <w:rsid w:val="00EE12DC"/>
    <w:rsid w:val="00EE1F5E"/>
    <w:rsid w:val="00EE2191"/>
    <w:rsid w:val="00EE3DD9"/>
    <w:rsid w:val="00EE44C6"/>
    <w:rsid w:val="00EE4A4D"/>
    <w:rsid w:val="00EE5976"/>
    <w:rsid w:val="00EE67D2"/>
    <w:rsid w:val="00EE7C34"/>
    <w:rsid w:val="00EF01BE"/>
    <w:rsid w:val="00EF0622"/>
    <w:rsid w:val="00EF072D"/>
    <w:rsid w:val="00EF0B20"/>
    <w:rsid w:val="00EF0C57"/>
    <w:rsid w:val="00EF0EE4"/>
    <w:rsid w:val="00EF10DC"/>
    <w:rsid w:val="00EF1160"/>
    <w:rsid w:val="00EF12C4"/>
    <w:rsid w:val="00EF16B9"/>
    <w:rsid w:val="00EF176F"/>
    <w:rsid w:val="00EF1A89"/>
    <w:rsid w:val="00EF2493"/>
    <w:rsid w:val="00EF2EA0"/>
    <w:rsid w:val="00EF3A83"/>
    <w:rsid w:val="00EF3ACD"/>
    <w:rsid w:val="00EF3DDC"/>
    <w:rsid w:val="00EF4093"/>
    <w:rsid w:val="00EF52B7"/>
    <w:rsid w:val="00EF5376"/>
    <w:rsid w:val="00EF644D"/>
    <w:rsid w:val="00EF70F9"/>
    <w:rsid w:val="00EF733B"/>
    <w:rsid w:val="00EF73C2"/>
    <w:rsid w:val="00F00E1E"/>
    <w:rsid w:val="00F011F5"/>
    <w:rsid w:val="00F0243F"/>
    <w:rsid w:val="00F02468"/>
    <w:rsid w:val="00F02478"/>
    <w:rsid w:val="00F038C7"/>
    <w:rsid w:val="00F03D7B"/>
    <w:rsid w:val="00F03EFE"/>
    <w:rsid w:val="00F03FCE"/>
    <w:rsid w:val="00F042DD"/>
    <w:rsid w:val="00F04333"/>
    <w:rsid w:val="00F0488F"/>
    <w:rsid w:val="00F04AD4"/>
    <w:rsid w:val="00F04C66"/>
    <w:rsid w:val="00F04FAD"/>
    <w:rsid w:val="00F0577E"/>
    <w:rsid w:val="00F05817"/>
    <w:rsid w:val="00F0689A"/>
    <w:rsid w:val="00F06CFD"/>
    <w:rsid w:val="00F06D3A"/>
    <w:rsid w:val="00F103F8"/>
    <w:rsid w:val="00F108A5"/>
    <w:rsid w:val="00F10A39"/>
    <w:rsid w:val="00F11691"/>
    <w:rsid w:val="00F11716"/>
    <w:rsid w:val="00F1239F"/>
    <w:rsid w:val="00F12CDD"/>
    <w:rsid w:val="00F12E93"/>
    <w:rsid w:val="00F16488"/>
    <w:rsid w:val="00F1652B"/>
    <w:rsid w:val="00F2015E"/>
    <w:rsid w:val="00F20170"/>
    <w:rsid w:val="00F20527"/>
    <w:rsid w:val="00F208CA"/>
    <w:rsid w:val="00F21928"/>
    <w:rsid w:val="00F2206F"/>
    <w:rsid w:val="00F23B1A"/>
    <w:rsid w:val="00F240EB"/>
    <w:rsid w:val="00F24356"/>
    <w:rsid w:val="00F24F51"/>
    <w:rsid w:val="00F24FA7"/>
    <w:rsid w:val="00F25BE9"/>
    <w:rsid w:val="00F25F77"/>
    <w:rsid w:val="00F27171"/>
    <w:rsid w:val="00F3002F"/>
    <w:rsid w:val="00F30933"/>
    <w:rsid w:val="00F30A66"/>
    <w:rsid w:val="00F30B16"/>
    <w:rsid w:val="00F30E5C"/>
    <w:rsid w:val="00F3106D"/>
    <w:rsid w:val="00F318F6"/>
    <w:rsid w:val="00F319DD"/>
    <w:rsid w:val="00F33B23"/>
    <w:rsid w:val="00F33DAA"/>
    <w:rsid w:val="00F3463B"/>
    <w:rsid w:val="00F349C4"/>
    <w:rsid w:val="00F34B45"/>
    <w:rsid w:val="00F34F01"/>
    <w:rsid w:val="00F3505A"/>
    <w:rsid w:val="00F357B0"/>
    <w:rsid w:val="00F37ABC"/>
    <w:rsid w:val="00F40377"/>
    <w:rsid w:val="00F40D3F"/>
    <w:rsid w:val="00F40DF1"/>
    <w:rsid w:val="00F41445"/>
    <w:rsid w:val="00F416A5"/>
    <w:rsid w:val="00F4187D"/>
    <w:rsid w:val="00F41C2D"/>
    <w:rsid w:val="00F41E89"/>
    <w:rsid w:val="00F4258E"/>
    <w:rsid w:val="00F4266F"/>
    <w:rsid w:val="00F42878"/>
    <w:rsid w:val="00F43053"/>
    <w:rsid w:val="00F4389A"/>
    <w:rsid w:val="00F442FA"/>
    <w:rsid w:val="00F4472A"/>
    <w:rsid w:val="00F44FB0"/>
    <w:rsid w:val="00F4553D"/>
    <w:rsid w:val="00F45663"/>
    <w:rsid w:val="00F4603F"/>
    <w:rsid w:val="00F47C68"/>
    <w:rsid w:val="00F500F7"/>
    <w:rsid w:val="00F51024"/>
    <w:rsid w:val="00F520A7"/>
    <w:rsid w:val="00F520C1"/>
    <w:rsid w:val="00F52E8B"/>
    <w:rsid w:val="00F537FC"/>
    <w:rsid w:val="00F538BB"/>
    <w:rsid w:val="00F53CCE"/>
    <w:rsid w:val="00F549DA"/>
    <w:rsid w:val="00F55447"/>
    <w:rsid w:val="00F556BC"/>
    <w:rsid w:val="00F559B4"/>
    <w:rsid w:val="00F55AFE"/>
    <w:rsid w:val="00F57F63"/>
    <w:rsid w:val="00F60B32"/>
    <w:rsid w:val="00F60F66"/>
    <w:rsid w:val="00F615BA"/>
    <w:rsid w:val="00F616CC"/>
    <w:rsid w:val="00F61B14"/>
    <w:rsid w:val="00F61C16"/>
    <w:rsid w:val="00F6211E"/>
    <w:rsid w:val="00F62D38"/>
    <w:rsid w:val="00F63CDD"/>
    <w:rsid w:val="00F642C8"/>
    <w:rsid w:val="00F64F62"/>
    <w:rsid w:val="00F65545"/>
    <w:rsid w:val="00F66496"/>
    <w:rsid w:val="00F665CA"/>
    <w:rsid w:val="00F66F7F"/>
    <w:rsid w:val="00F670C7"/>
    <w:rsid w:val="00F67F02"/>
    <w:rsid w:val="00F67FDF"/>
    <w:rsid w:val="00F703FF"/>
    <w:rsid w:val="00F704C2"/>
    <w:rsid w:val="00F70F98"/>
    <w:rsid w:val="00F7130C"/>
    <w:rsid w:val="00F71C92"/>
    <w:rsid w:val="00F72C6B"/>
    <w:rsid w:val="00F72D53"/>
    <w:rsid w:val="00F731E0"/>
    <w:rsid w:val="00F7331A"/>
    <w:rsid w:val="00F73BAC"/>
    <w:rsid w:val="00F740D6"/>
    <w:rsid w:val="00F74727"/>
    <w:rsid w:val="00F74845"/>
    <w:rsid w:val="00F74E90"/>
    <w:rsid w:val="00F74F1A"/>
    <w:rsid w:val="00F750EC"/>
    <w:rsid w:val="00F7530A"/>
    <w:rsid w:val="00F75EBA"/>
    <w:rsid w:val="00F761E4"/>
    <w:rsid w:val="00F76334"/>
    <w:rsid w:val="00F76C4F"/>
    <w:rsid w:val="00F802FA"/>
    <w:rsid w:val="00F813EE"/>
    <w:rsid w:val="00F81633"/>
    <w:rsid w:val="00F81CCA"/>
    <w:rsid w:val="00F824DC"/>
    <w:rsid w:val="00F82BDD"/>
    <w:rsid w:val="00F836D3"/>
    <w:rsid w:val="00F83FE9"/>
    <w:rsid w:val="00F84989"/>
    <w:rsid w:val="00F84A20"/>
    <w:rsid w:val="00F855FB"/>
    <w:rsid w:val="00F858A3"/>
    <w:rsid w:val="00F85E76"/>
    <w:rsid w:val="00F86017"/>
    <w:rsid w:val="00F8620C"/>
    <w:rsid w:val="00F872AA"/>
    <w:rsid w:val="00F9097F"/>
    <w:rsid w:val="00F90ACF"/>
    <w:rsid w:val="00F91595"/>
    <w:rsid w:val="00F918F3"/>
    <w:rsid w:val="00F91F73"/>
    <w:rsid w:val="00F9200B"/>
    <w:rsid w:val="00F932A0"/>
    <w:rsid w:val="00F93DD3"/>
    <w:rsid w:val="00F94A65"/>
    <w:rsid w:val="00F9669F"/>
    <w:rsid w:val="00F96E02"/>
    <w:rsid w:val="00F9708F"/>
    <w:rsid w:val="00F975C7"/>
    <w:rsid w:val="00F97A86"/>
    <w:rsid w:val="00FA016E"/>
    <w:rsid w:val="00FA0360"/>
    <w:rsid w:val="00FA0B1F"/>
    <w:rsid w:val="00FA184D"/>
    <w:rsid w:val="00FA1DE5"/>
    <w:rsid w:val="00FA25A5"/>
    <w:rsid w:val="00FA37D5"/>
    <w:rsid w:val="00FA3DA1"/>
    <w:rsid w:val="00FA4128"/>
    <w:rsid w:val="00FA487E"/>
    <w:rsid w:val="00FA543C"/>
    <w:rsid w:val="00FA5C63"/>
    <w:rsid w:val="00FA5F28"/>
    <w:rsid w:val="00FA6144"/>
    <w:rsid w:val="00FA6B17"/>
    <w:rsid w:val="00FA6D1D"/>
    <w:rsid w:val="00FA744A"/>
    <w:rsid w:val="00FA7692"/>
    <w:rsid w:val="00FA7C96"/>
    <w:rsid w:val="00FA7F43"/>
    <w:rsid w:val="00FB058E"/>
    <w:rsid w:val="00FB08A6"/>
    <w:rsid w:val="00FB0B70"/>
    <w:rsid w:val="00FB1D62"/>
    <w:rsid w:val="00FB1E8B"/>
    <w:rsid w:val="00FB23A2"/>
    <w:rsid w:val="00FB287A"/>
    <w:rsid w:val="00FB2E57"/>
    <w:rsid w:val="00FB3060"/>
    <w:rsid w:val="00FB34E6"/>
    <w:rsid w:val="00FB4F1E"/>
    <w:rsid w:val="00FB50C0"/>
    <w:rsid w:val="00FB5B9C"/>
    <w:rsid w:val="00FB5D45"/>
    <w:rsid w:val="00FB6076"/>
    <w:rsid w:val="00FB73A9"/>
    <w:rsid w:val="00FB741A"/>
    <w:rsid w:val="00FB7857"/>
    <w:rsid w:val="00FC03A3"/>
    <w:rsid w:val="00FC24F8"/>
    <w:rsid w:val="00FC268B"/>
    <w:rsid w:val="00FC2B92"/>
    <w:rsid w:val="00FC3093"/>
    <w:rsid w:val="00FC352D"/>
    <w:rsid w:val="00FC3E96"/>
    <w:rsid w:val="00FC5466"/>
    <w:rsid w:val="00FC586E"/>
    <w:rsid w:val="00FC5EAC"/>
    <w:rsid w:val="00FC734B"/>
    <w:rsid w:val="00FC7A0A"/>
    <w:rsid w:val="00FD009E"/>
    <w:rsid w:val="00FD04D5"/>
    <w:rsid w:val="00FD06BC"/>
    <w:rsid w:val="00FD1DE7"/>
    <w:rsid w:val="00FD2DAA"/>
    <w:rsid w:val="00FD3635"/>
    <w:rsid w:val="00FD401E"/>
    <w:rsid w:val="00FD408C"/>
    <w:rsid w:val="00FD446B"/>
    <w:rsid w:val="00FD54DE"/>
    <w:rsid w:val="00FD57E9"/>
    <w:rsid w:val="00FD57FE"/>
    <w:rsid w:val="00FD5803"/>
    <w:rsid w:val="00FD6701"/>
    <w:rsid w:val="00FD7294"/>
    <w:rsid w:val="00FD7759"/>
    <w:rsid w:val="00FE08C1"/>
    <w:rsid w:val="00FE0C4F"/>
    <w:rsid w:val="00FE0E2A"/>
    <w:rsid w:val="00FE0E8C"/>
    <w:rsid w:val="00FE17FF"/>
    <w:rsid w:val="00FE241C"/>
    <w:rsid w:val="00FE2814"/>
    <w:rsid w:val="00FE288C"/>
    <w:rsid w:val="00FE2B61"/>
    <w:rsid w:val="00FE2E94"/>
    <w:rsid w:val="00FE3198"/>
    <w:rsid w:val="00FE3787"/>
    <w:rsid w:val="00FE40CD"/>
    <w:rsid w:val="00FE4A88"/>
    <w:rsid w:val="00FE62B7"/>
    <w:rsid w:val="00FE6B9C"/>
    <w:rsid w:val="00FE74D4"/>
    <w:rsid w:val="00FE7ABF"/>
    <w:rsid w:val="00FE7FC4"/>
    <w:rsid w:val="00FF0140"/>
    <w:rsid w:val="00FF0595"/>
    <w:rsid w:val="00FF0675"/>
    <w:rsid w:val="00FF0BD3"/>
    <w:rsid w:val="00FF0FED"/>
    <w:rsid w:val="00FF1540"/>
    <w:rsid w:val="00FF2E4E"/>
    <w:rsid w:val="00FF3576"/>
    <w:rsid w:val="00FF369E"/>
    <w:rsid w:val="00FF4039"/>
    <w:rsid w:val="00FF44F3"/>
    <w:rsid w:val="00FF4A99"/>
    <w:rsid w:val="00FF4AE9"/>
    <w:rsid w:val="00FF4EAE"/>
    <w:rsid w:val="00FF5BB2"/>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ind w:leftChars="0" w:left="0" w:firstLineChars="0" w:firstLine="0"/>
      <w:jc w:val="center"/>
      <w:outlineLvl w:val="0"/>
    </w:pPr>
    <w:rPr>
      <w:rFonts w:cstheme="majorBidi"/>
      <w:b/>
      <w:bCs/>
      <w:kern w:val="52"/>
      <w:sz w:val="32"/>
      <w:szCs w:val="52"/>
    </w:rPr>
  </w:style>
  <w:style w:type="paragraph" w:styleId="2">
    <w:name w:val="heading 2"/>
    <w:basedOn w:val="a"/>
    <w:next w:val="a"/>
    <w:link w:val="20"/>
    <w:uiPriority w:val="9"/>
    <w:unhideWhenUsed/>
    <w:qFormat/>
    <w:rsid w:val="00FB6076"/>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C24E8C"/>
    <w:pPr>
      <w:keepNext/>
      <w:numPr>
        <w:ilvl w:val="2"/>
        <w:numId w:val="1"/>
      </w:numPr>
      <w:ind w:leftChars="0" w:left="0" w:firstLineChars="0" w:firstLine="0"/>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ind w:leftChars="0" w:left="0" w:firstLineChars="0" w:firstLine="0"/>
      <w:jc w:val="left"/>
      <w:outlineLvl w:val="3"/>
    </w:pPr>
    <w:rPr>
      <w:rFonts w:asciiTheme="majorHAnsi" w:hAnsiTheme="majorHAnsi" w:cstheme="majorBidi"/>
      <w:b/>
      <w:sz w:val="28"/>
      <w:szCs w:val="36"/>
    </w:rPr>
  </w:style>
  <w:style w:type="paragraph" w:styleId="5">
    <w:name w:val="heading 5"/>
    <w:basedOn w:val="a"/>
    <w:next w:val="a"/>
    <w:link w:val="50"/>
    <w:uiPriority w:val="9"/>
    <w:unhideWhenUsed/>
    <w:qFormat/>
    <w:rsid w:val="00C44187"/>
    <w:pPr>
      <w:keepNext/>
      <w:spacing w:line="720" w:lineRule="auto"/>
      <w:ind w:leftChars="200" w:left="200"/>
      <w:outlineLvl w:val="4"/>
    </w:pPr>
    <w:rPr>
      <w:rFonts w:asciiTheme="majorHAnsi" w:eastAsiaTheme="majorEastAsia" w:hAnsiTheme="majorHAnsi" w:cstheme="majorBidi"/>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B6076"/>
    <w:rPr>
      <w:rFonts w:ascii="Times New Roman" w:eastAsia="標楷體" w:hAnsi="Times New Roman" w:cstheme="majorBidi"/>
      <w:b/>
      <w:bCs/>
      <w:sz w:val="28"/>
      <w:szCs w:val="48"/>
    </w:rPr>
  </w:style>
  <w:style w:type="character" w:customStyle="1" w:styleId="30">
    <w:name w:val="標題 3 字元"/>
    <w:basedOn w:val="a0"/>
    <w:link w:val="3"/>
    <w:uiPriority w:val="9"/>
    <w:rsid w:val="00C24E8C"/>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C44187"/>
    <w:rPr>
      <w:rFonts w:eastAsia="標楷體"/>
      <w:color w:val="000000" w:themeColor="text1"/>
      <w:sz w:val="24"/>
      <w:u w:val="non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C44187"/>
    <w:pPr>
      <w:tabs>
        <w:tab w:val="right" w:leader="dot" w:pos="9061"/>
      </w:tabs>
      <w:ind w:leftChars="0" w:left="0" w:right="240" w:firstLineChars="0" w:firstLine="0"/>
      <w:jc w:val="left"/>
    </w:pPr>
    <w:rPr>
      <w:b/>
      <w:noProof/>
    </w:rPr>
  </w:style>
  <w:style w:type="paragraph" w:styleId="21">
    <w:name w:val="toc 2"/>
    <w:basedOn w:val="a"/>
    <w:next w:val="a"/>
    <w:autoRedefine/>
    <w:uiPriority w:val="39"/>
    <w:unhideWhenUsed/>
    <w:rsid w:val="00C44187"/>
    <w:pPr>
      <w:tabs>
        <w:tab w:val="left" w:pos="1200"/>
        <w:tab w:val="right" w:leader="dot" w:pos="9061"/>
      </w:tabs>
      <w:ind w:leftChars="0" w:left="0" w:right="240" w:firstLineChars="0" w:firstLine="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5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C44187"/>
    <w:pPr>
      <w:tabs>
        <w:tab w:val="right" w:leader="dot" w:pos="9061"/>
      </w:tabs>
      <w:ind w:leftChars="0" w:left="0" w:right="240" w:firstLineChars="0" w:firstLine="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776534"/>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776534"/>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 w:type="character" w:customStyle="1" w:styleId="text-token-text-secondary">
    <w:name w:val="text-token-text-secondary"/>
    <w:basedOn w:val="a0"/>
    <w:rsid w:val="00657670"/>
  </w:style>
  <w:style w:type="character" w:styleId="HTML">
    <w:name w:val="HTML Code"/>
    <w:basedOn w:val="a0"/>
    <w:uiPriority w:val="99"/>
    <w:semiHidden/>
    <w:unhideWhenUsed/>
    <w:rsid w:val="0024020D"/>
    <w:rPr>
      <w:rFonts w:ascii="細明體" w:eastAsia="細明體" w:hAnsi="細明體" w:cs="細明體"/>
      <w:sz w:val="24"/>
      <w:szCs w:val="24"/>
    </w:rPr>
  </w:style>
  <w:style w:type="character" w:customStyle="1" w:styleId="mord">
    <w:name w:val="mord"/>
    <w:basedOn w:val="a0"/>
    <w:rsid w:val="008B5906"/>
  </w:style>
  <w:style w:type="character" w:customStyle="1" w:styleId="mrel">
    <w:name w:val="mrel"/>
    <w:basedOn w:val="a0"/>
    <w:rsid w:val="008B5906"/>
  </w:style>
  <w:style w:type="character" w:customStyle="1" w:styleId="mbin">
    <w:name w:val="mbin"/>
    <w:basedOn w:val="a0"/>
    <w:rsid w:val="008B5906"/>
  </w:style>
  <w:style w:type="paragraph" w:customStyle="1" w:styleId="aff0">
    <w:name w:val="表次"/>
    <w:basedOn w:val="a"/>
    <w:link w:val="aff1"/>
    <w:qFormat/>
    <w:rsid w:val="003B5422"/>
    <w:pPr>
      <w:ind w:left="240" w:right="240" w:firstLine="480"/>
      <w:jc w:val="left"/>
    </w:pPr>
  </w:style>
  <w:style w:type="paragraph" w:customStyle="1" w:styleId="aff2">
    <w:name w:val="圖次"/>
    <w:basedOn w:val="aff0"/>
    <w:link w:val="aff3"/>
    <w:qFormat/>
    <w:rsid w:val="003B5422"/>
    <w:pPr>
      <w:jc w:val="center"/>
    </w:pPr>
  </w:style>
  <w:style w:type="character" w:customStyle="1" w:styleId="aff1">
    <w:name w:val="表次 字元"/>
    <w:basedOn w:val="a0"/>
    <w:link w:val="aff0"/>
    <w:rsid w:val="003B5422"/>
    <w:rPr>
      <w:rFonts w:ascii="Times New Roman" w:eastAsia="標楷體" w:hAnsi="Times New Roman"/>
    </w:rPr>
  </w:style>
  <w:style w:type="character" w:customStyle="1" w:styleId="aff3">
    <w:name w:val="圖次 字元"/>
    <w:basedOn w:val="aff1"/>
    <w:link w:val="aff2"/>
    <w:rsid w:val="003B5422"/>
    <w:rPr>
      <w:rFonts w:ascii="Times New Roman" w:eastAsia="標楷體" w:hAnsi="Times New Roman"/>
    </w:rPr>
  </w:style>
  <w:style w:type="paragraph" w:styleId="aff4">
    <w:name w:val="Date"/>
    <w:basedOn w:val="a"/>
    <w:next w:val="a"/>
    <w:link w:val="aff5"/>
    <w:uiPriority w:val="99"/>
    <w:semiHidden/>
    <w:unhideWhenUsed/>
    <w:rsid w:val="00D64FDA"/>
    <w:pPr>
      <w:jc w:val="right"/>
    </w:pPr>
  </w:style>
  <w:style w:type="character" w:customStyle="1" w:styleId="aff5">
    <w:name w:val="日期 字元"/>
    <w:basedOn w:val="a0"/>
    <w:link w:val="aff4"/>
    <w:uiPriority w:val="99"/>
    <w:semiHidden/>
    <w:rsid w:val="00D64FDA"/>
    <w:rPr>
      <w:rFonts w:ascii="Times New Roman" w:eastAsia="標楷體" w:hAnsi="Times New Roman"/>
    </w:rPr>
  </w:style>
  <w:style w:type="character" w:customStyle="1" w:styleId="50">
    <w:name w:val="標題 5 字元"/>
    <w:basedOn w:val="a0"/>
    <w:link w:val="5"/>
    <w:uiPriority w:val="9"/>
    <w:rsid w:val="00C44187"/>
    <w:rPr>
      <w:rFonts w:asciiTheme="majorHAnsi" w:eastAsiaTheme="majorEastAsia" w:hAnsiTheme="majorHAnsi" w:cstheme="majorBidi"/>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2723">
      <w:bodyDiv w:val="1"/>
      <w:marLeft w:val="0"/>
      <w:marRight w:val="0"/>
      <w:marTop w:val="0"/>
      <w:marBottom w:val="0"/>
      <w:divBdr>
        <w:top w:val="none" w:sz="0" w:space="0" w:color="auto"/>
        <w:left w:val="none" w:sz="0" w:space="0" w:color="auto"/>
        <w:bottom w:val="none" w:sz="0" w:space="0" w:color="auto"/>
        <w:right w:val="none" w:sz="0" w:space="0" w:color="auto"/>
      </w:divBdr>
    </w:div>
    <w:div w:id="12998537">
      <w:bodyDiv w:val="1"/>
      <w:marLeft w:val="0"/>
      <w:marRight w:val="0"/>
      <w:marTop w:val="0"/>
      <w:marBottom w:val="0"/>
      <w:divBdr>
        <w:top w:val="none" w:sz="0" w:space="0" w:color="auto"/>
        <w:left w:val="none" w:sz="0" w:space="0" w:color="auto"/>
        <w:bottom w:val="none" w:sz="0" w:space="0" w:color="auto"/>
        <w:right w:val="none" w:sz="0" w:space="0" w:color="auto"/>
      </w:divBdr>
      <w:divsChild>
        <w:div w:id="1486508952">
          <w:marLeft w:val="0"/>
          <w:marRight w:val="0"/>
          <w:marTop w:val="0"/>
          <w:marBottom w:val="0"/>
          <w:divBdr>
            <w:top w:val="none" w:sz="0" w:space="0" w:color="auto"/>
            <w:left w:val="none" w:sz="0" w:space="0" w:color="auto"/>
            <w:bottom w:val="none" w:sz="0" w:space="0" w:color="auto"/>
            <w:right w:val="none" w:sz="0" w:space="0" w:color="auto"/>
          </w:divBdr>
          <w:divsChild>
            <w:div w:id="569967625">
              <w:marLeft w:val="0"/>
              <w:marRight w:val="0"/>
              <w:marTop w:val="0"/>
              <w:marBottom w:val="0"/>
              <w:divBdr>
                <w:top w:val="none" w:sz="0" w:space="0" w:color="auto"/>
                <w:left w:val="none" w:sz="0" w:space="0" w:color="auto"/>
                <w:bottom w:val="none" w:sz="0" w:space="0" w:color="auto"/>
                <w:right w:val="none" w:sz="0" w:space="0" w:color="auto"/>
              </w:divBdr>
            </w:div>
            <w:div w:id="1424961284">
              <w:marLeft w:val="0"/>
              <w:marRight w:val="0"/>
              <w:marTop w:val="0"/>
              <w:marBottom w:val="0"/>
              <w:divBdr>
                <w:top w:val="none" w:sz="0" w:space="0" w:color="auto"/>
                <w:left w:val="none" w:sz="0" w:space="0" w:color="auto"/>
                <w:bottom w:val="none" w:sz="0" w:space="0" w:color="auto"/>
                <w:right w:val="none" w:sz="0" w:space="0" w:color="auto"/>
              </w:divBdr>
            </w:div>
            <w:div w:id="1046372076">
              <w:marLeft w:val="0"/>
              <w:marRight w:val="0"/>
              <w:marTop w:val="0"/>
              <w:marBottom w:val="0"/>
              <w:divBdr>
                <w:top w:val="none" w:sz="0" w:space="0" w:color="auto"/>
                <w:left w:val="none" w:sz="0" w:space="0" w:color="auto"/>
                <w:bottom w:val="none" w:sz="0" w:space="0" w:color="auto"/>
                <w:right w:val="none" w:sz="0" w:space="0" w:color="auto"/>
              </w:divBdr>
            </w:div>
            <w:div w:id="872809068">
              <w:marLeft w:val="0"/>
              <w:marRight w:val="0"/>
              <w:marTop w:val="0"/>
              <w:marBottom w:val="0"/>
              <w:divBdr>
                <w:top w:val="none" w:sz="0" w:space="0" w:color="auto"/>
                <w:left w:val="none" w:sz="0" w:space="0" w:color="auto"/>
                <w:bottom w:val="none" w:sz="0" w:space="0" w:color="auto"/>
                <w:right w:val="none" w:sz="0" w:space="0" w:color="auto"/>
              </w:divBdr>
            </w:div>
            <w:div w:id="185762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79557">
      <w:bodyDiv w:val="1"/>
      <w:marLeft w:val="0"/>
      <w:marRight w:val="0"/>
      <w:marTop w:val="0"/>
      <w:marBottom w:val="0"/>
      <w:divBdr>
        <w:top w:val="none" w:sz="0" w:space="0" w:color="auto"/>
        <w:left w:val="none" w:sz="0" w:space="0" w:color="auto"/>
        <w:bottom w:val="none" w:sz="0" w:space="0" w:color="auto"/>
        <w:right w:val="none" w:sz="0" w:space="0" w:color="auto"/>
      </w:divBdr>
    </w:div>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85273888">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49445845">
      <w:bodyDiv w:val="1"/>
      <w:marLeft w:val="0"/>
      <w:marRight w:val="0"/>
      <w:marTop w:val="0"/>
      <w:marBottom w:val="0"/>
      <w:divBdr>
        <w:top w:val="none" w:sz="0" w:space="0" w:color="auto"/>
        <w:left w:val="none" w:sz="0" w:space="0" w:color="auto"/>
        <w:bottom w:val="none" w:sz="0" w:space="0" w:color="auto"/>
        <w:right w:val="none" w:sz="0" w:space="0" w:color="auto"/>
      </w:divBdr>
    </w:div>
    <w:div w:id="180441626">
      <w:bodyDiv w:val="1"/>
      <w:marLeft w:val="0"/>
      <w:marRight w:val="0"/>
      <w:marTop w:val="0"/>
      <w:marBottom w:val="0"/>
      <w:divBdr>
        <w:top w:val="none" w:sz="0" w:space="0" w:color="auto"/>
        <w:left w:val="none" w:sz="0" w:space="0" w:color="auto"/>
        <w:bottom w:val="none" w:sz="0" w:space="0" w:color="auto"/>
        <w:right w:val="none" w:sz="0" w:space="0" w:color="auto"/>
      </w:divBdr>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2833228">
      <w:bodyDiv w:val="1"/>
      <w:marLeft w:val="0"/>
      <w:marRight w:val="0"/>
      <w:marTop w:val="0"/>
      <w:marBottom w:val="0"/>
      <w:divBdr>
        <w:top w:val="none" w:sz="0" w:space="0" w:color="auto"/>
        <w:left w:val="none" w:sz="0" w:space="0" w:color="auto"/>
        <w:bottom w:val="none" w:sz="0" w:space="0" w:color="auto"/>
        <w:right w:val="none" w:sz="0" w:space="0" w:color="auto"/>
      </w:divBdr>
      <w:divsChild>
        <w:div w:id="537208659">
          <w:blockQuote w:val="1"/>
          <w:marLeft w:val="720"/>
          <w:marRight w:val="720"/>
          <w:marTop w:val="100"/>
          <w:marBottom w:val="100"/>
          <w:divBdr>
            <w:top w:val="none" w:sz="0" w:space="0" w:color="auto"/>
            <w:left w:val="none" w:sz="0" w:space="0" w:color="auto"/>
            <w:bottom w:val="none" w:sz="0" w:space="0" w:color="auto"/>
            <w:right w:val="none" w:sz="0" w:space="0" w:color="auto"/>
          </w:divBdr>
        </w:div>
        <w:div w:id="68690457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71788262">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430820">
      <w:bodyDiv w:val="1"/>
      <w:marLeft w:val="0"/>
      <w:marRight w:val="0"/>
      <w:marTop w:val="0"/>
      <w:marBottom w:val="0"/>
      <w:divBdr>
        <w:top w:val="none" w:sz="0" w:space="0" w:color="auto"/>
        <w:left w:val="none" w:sz="0" w:space="0" w:color="auto"/>
        <w:bottom w:val="none" w:sz="0" w:space="0" w:color="auto"/>
        <w:right w:val="none" w:sz="0" w:space="0" w:color="auto"/>
      </w:divBdr>
      <w:divsChild>
        <w:div w:id="1758214882">
          <w:blockQuote w:val="1"/>
          <w:marLeft w:val="720"/>
          <w:marRight w:val="720"/>
          <w:marTop w:val="100"/>
          <w:marBottom w:val="100"/>
          <w:divBdr>
            <w:top w:val="none" w:sz="0" w:space="0" w:color="auto"/>
            <w:left w:val="none" w:sz="0" w:space="0" w:color="auto"/>
            <w:bottom w:val="none" w:sz="0" w:space="0" w:color="auto"/>
            <w:right w:val="none" w:sz="0" w:space="0" w:color="auto"/>
          </w:divBdr>
        </w:div>
        <w:div w:id="381102361">
          <w:blockQuote w:val="1"/>
          <w:marLeft w:val="720"/>
          <w:marRight w:val="720"/>
          <w:marTop w:val="100"/>
          <w:marBottom w:val="100"/>
          <w:divBdr>
            <w:top w:val="none" w:sz="0" w:space="0" w:color="auto"/>
            <w:left w:val="none" w:sz="0" w:space="0" w:color="auto"/>
            <w:bottom w:val="none" w:sz="0" w:space="0" w:color="auto"/>
            <w:right w:val="none" w:sz="0" w:space="0" w:color="auto"/>
          </w:divBdr>
        </w:div>
        <w:div w:id="1262908522">
          <w:blockQuote w:val="1"/>
          <w:marLeft w:val="720"/>
          <w:marRight w:val="720"/>
          <w:marTop w:val="100"/>
          <w:marBottom w:val="100"/>
          <w:divBdr>
            <w:top w:val="none" w:sz="0" w:space="0" w:color="auto"/>
            <w:left w:val="none" w:sz="0" w:space="0" w:color="auto"/>
            <w:bottom w:val="none" w:sz="0" w:space="0" w:color="auto"/>
            <w:right w:val="none" w:sz="0" w:space="0" w:color="auto"/>
          </w:divBdr>
        </w:div>
        <w:div w:id="5100292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395471490">
      <w:bodyDiv w:val="1"/>
      <w:marLeft w:val="0"/>
      <w:marRight w:val="0"/>
      <w:marTop w:val="0"/>
      <w:marBottom w:val="0"/>
      <w:divBdr>
        <w:top w:val="none" w:sz="0" w:space="0" w:color="auto"/>
        <w:left w:val="none" w:sz="0" w:space="0" w:color="auto"/>
        <w:bottom w:val="none" w:sz="0" w:space="0" w:color="auto"/>
        <w:right w:val="none" w:sz="0" w:space="0" w:color="auto"/>
      </w:divBdr>
    </w:div>
    <w:div w:id="396324960">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452022780">
      <w:bodyDiv w:val="1"/>
      <w:marLeft w:val="0"/>
      <w:marRight w:val="0"/>
      <w:marTop w:val="0"/>
      <w:marBottom w:val="0"/>
      <w:divBdr>
        <w:top w:val="none" w:sz="0" w:space="0" w:color="auto"/>
        <w:left w:val="none" w:sz="0" w:space="0" w:color="auto"/>
        <w:bottom w:val="none" w:sz="0" w:space="0" w:color="auto"/>
        <w:right w:val="none" w:sz="0" w:space="0" w:color="auto"/>
      </w:divBdr>
    </w:div>
    <w:div w:id="473959641">
      <w:bodyDiv w:val="1"/>
      <w:marLeft w:val="0"/>
      <w:marRight w:val="0"/>
      <w:marTop w:val="0"/>
      <w:marBottom w:val="0"/>
      <w:divBdr>
        <w:top w:val="none" w:sz="0" w:space="0" w:color="auto"/>
        <w:left w:val="none" w:sz="0" w:space="0" w:color="auto"/>
        <w:bottom w:val="none" w:sz="0" w:space="0" w:color="auto"/>
        <w:right w:val="none" w:sz="0" w:space="0" w:color="auto"/>
      </w:divBdr>
    </w:div>
    <w:div w:id="484511636">
      <w:bodyDiv w:val="1"/>
      <w:marLeft w:val="0"/>
      <w:marRight w:val="0"/>
      <w:marTop w:val="0"/>
      <w:marBottom w:val="0"/>
      <w:divBdr>
        <w:top w:val="none" w:sz="0" w:space="0" w:color="auto"/>
        <w:left w:val="none" w:sz="0" w:space="0" w:color="auto"/>
        <w:bottom w:val="none" w:sz="0" w:space="0" w:color="auto"/>
        <w:right w:val="none" w:sz="0" w:space="0" w:color="auto"/>
      </w:divBdr>
    </w:div>
    <w:div w:id="494225465">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536892331">
      <w:bodyDiv w:val="1"/>
      <w:marLeft w:val="0"/>
      <w:marRight w:val="0"/>
      <w:marTop w:val="0"/>
      <w:marBottom w:val="0"/>
      <w:divBdr>
        <w:top w:val="none" w:sz="0" w:space="0" w:color="auto"/>
        <w:left w:val="none" w:sz="0" w:space="0" w:color="auto"/>
        <w:bottom w:val="none" w:sz="0" w:space="0" w:color="auto"/>
        <w:right w:val="none" w:sz="0" w:space="0" w:color="auto"/>
      </w:divBdr>
      <w:divsChild>
        <w:div w:id="1918855239">
          <w:marLeft w:val="0"/>
          <w:marRight w:val="0"/>
          <w:marTop w:val="0"/>
          <w:marBottom w:val="0"/>
          <w:divBdr>
            <w:top w:val="none" w:sz="0" w:space="0" w:color="auto"/>
            <w:left w:val="none" w:sz="0" w:space="0" w:color="auto"/>
            <w:bottom w:val="none" w:sz="0" w:space="0" w:color="auto"/>
            <w:right w:val="none" w:sz="0" w:space="0" w:color="auto"/>
          </w:divBdr>
          <w:divsChild>
            <w:div w:id="14112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172589">
      <w:bodyDiv w:val="1"/>
      <w:marLeft w:val="0"/>
      <w:marRight w:val="0"/>
      <w:marTop w:val="0"/>
      <w:marBottom w:val="0"/>
      <w:divBdr>
        <w:top w:val="none" w:sz="0" w:space="0" w:color="auto"/>
        <w:left w:val="none" w:sz="0" w:space="0" w:color="auto"/>
        <w:bottom w:val="none" w:sz="0" w:space="0" w:color="auto"/>
        <w:right w:val="none" w:sz="0" w:space="0" w:color="auto"/>
      </w:divBdr>
    </w:div>
    <w:div w:id="545265846">
      <w:bodyDiv w:val="1"/>
      <w:marLeft w:val="0"/>
      <w:marRight w:val="0"/>
      <w:marTop w:val="0"/>
      <w:marBottom w:val="0"/>
      <w:divBdr>
        <w:top w:val="none" w:sz="0" w:space="0" w:color="auto"/>
        <w:left w:val="none" w:sz="0" w:space="0" w:color="auto"/>
        <w:bottom w:val="none" w:sz="0" w:space="0" w:color="auto"/>
        <w:right w:val="none" w:sz="0" w:space="0" w:color="auto"/>
      </w:divBdr>
    </w:div>
    <w:div w:id="566766095">
      <w:bodyDiv w:val="1"/>
      <w:marLeft w:val="0"/>
      <w:marRight w:val="0"/>
      <w:marTop w:val="0"/>
      <w:marBottom w:val="0"/>
      <w:divBdr>
        <w:top w:val="none" w:sz="0" w:space="0" w:color="auto"/>
        <w:left w:val="none" w:sz="0" w:space="0" w:color="auto"/>
        <w:bottom w:val="none" w:sz="0" w:space="0" w:color="auto"/>
        <w:right w:val="none" w:sz="0" w:space="0" w:color="auto"/>
      </w:divBdr>
    </w:div>
    <w:div w:id="582691294">
      <w:bodyDiv w:val="1"/>
      <w:marLeft w:val="0"/>
      <w:marRight w:val="0"/>
      <w:marTop w:val="0"/>
      <w:marBottom w:val="0"/>
      <w:divBdr>
        <w:top w:val="none" w:sz="0" w:space="0" w:color="auto"/>
        <w:left w:val="none" w:sz="0" w:space="0" w:color="auto"/>
        <w:bottom w:val="none" w:sz="0" w:space="0" w:color="auto"/>
        <w:right w:val="none" w:sz="0" w:space="0" w:color="auto"/>
      </w:divBdr>
    </w:div>
    <w:div w:id="595672520">
      <w:bodyDiv w:val="1"/>
      <w:marLeft w:val="0"/>
      <w:marRight w:val="0"/>
      <w:marTop w:val="0"/>
      <w:marBottom w:val="0"/>
      <w:divBdr>
        <w:top w:val="none" w:sz="0" w:space="0" w:color="auto"/>
        <w:left w:val="none" w:sz="0" w:space="0" w:color="auto"/>
        <w:bottom w:val="none" w:sz="0" w:space="0" w:color="auto"/>
        <w:right w:val="none" w:sz="0" w:space="0" w:color="auto"/>
      </w:divBdr>
    </w:div>
    <w:div w:id="608314012">
      <w:bodyDiv w:val="1"/>
      <w:marLeft w:val="0"/>
      <w:marRight w:val="0"/>
      <w:marTop w:val="0"/>
      <w:marBottom w:val="0"/>
      <w:divBdr>
        <w:top w:val="none" w:sz="0" w:space="0" w:color="auto"/>
        <w:left w:val="none" w:sz="0" w:space="0" w:color="auto"/>
        <w:bottom w:val="none" w:sz="0" w:space="0" w:color="auto"/>
        <w:right w:val="none" w:sz="0" w:space="0" w:color="auto"/>
      </w:divBdr>
    </w:div>
    <w:div w:id="665478246">
      <w:bodyDiv w:val="1"/>
      <w:marLeft w:val="0"/>
      <w:marRight w:val="0"/>
      <w:marTop w:val="0"/>
      <w:marBottom w:val="0"/>
      <w:divBdr>
        <w:top w:val="none" w:sz="0" w:space="0" w:color="auto"/>
        <w:left w:val="none" w:sz="0" w:space="0" w:color="auto"/>
        <w:bottom w:val="none" w:sz="0" w:space="0" w:color="auto"/>
        <w:right w:val="none" w:sz="0" w:space="0" w:color="auto"/>
      </w:divBdr>
      <w:divsChild>
        <w:div w:id="288779763">
          <w:marLeft w:val="0"/>
          <w:marRight w:val="0"/>
          <w:marTop w:val="0"/>
          <w:marBottom w:val="0"/>
          <w:divBdr>
            <w:top w:val="none" w:sz="0" w:space="0" w:color="auto"/>
            <w:left w:val="none" w:sz="0" w:space="0" w:color="auto"/>
            <w:bottom w:val="none" w:sz="0" w:space="0" w:color="auto"/>
            <w:right w:val="none" w:sz="0" w:space="0" w:color="auto"/>
          </w:divBdr>
          <w:divsChild>
            <w:div w:id="167394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38797">
      <w:bodyDiv w:val="1"/>
      <w:marLeft w:val="0"/>
      <w:marRight w:val="0"/>
      <w:marTop w:val="0"/>
      <w:marBottom w:val="0"/>
      <w:divBdr>
        <w:top w:val="none" w:sz="0" w:space="0" w:color="auto"/>
        <w:left w:val="none" w:sz="0" w:space="0" w:color="auto"/>
        <w:bottom w:val="none" w:sz="0" w:space="0" w:color="auto"/>
        <w:right w:val="none" w:sz="0" w:space="0" w:color="auto"/>
      </w:divBdr>
    </w:div>
    <w:div w:id="700933803">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18937493">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46927732">
      <w:bodyDiv w:val="1"/>
      <w:marLeft w:val="0"/>
      <w:marRight w:val="0"/>
      <w:marTop w:val="0"/>
      <w:marBottom w:val="0"/>
      <w:divBdr>
        <w:top w:val="none" w:sz="0" w:space="0" w:color="auto"/>
        <w:left w:val="none" w:sz="0" w:space="0" w:color="auto"/>
        <w:bottom w:val="none" w:sz="0" w:space="0" w:color="auto"/>
        <w:right w:val="none" w:sz="0" w:space="0" w:color="auto"/>
      </w:divBdr>
      <w:divsChild>
        <w:div w:id="1552225020">
          <w:blockQuote w:val="1"/>
          <w:marLeft w:val="720"/>
          <w:marRight w:val="720"/>
          <w:marTop w:val="100"/>
          <w:marBottom w:val="100"/>
          <w:divBdr>
            <w:top w:val="none" w:sz="0" w:space="0" w:color="auto"/>
            <w:left w:val="none" w:sz="0" w:space="0" w:color="auto"/>
            <w:bottom w:val="none" w:sz="0" w:space="0" w:color="auto"/>
            <w:right w:val="none" w:sz="0" w:space="0" w:color="auto"/>
          </w:divBdr>
        </w:div>
        <w:div w:id="1806238944">
          <w:marLeft w:val="0"/>
          <w:marRight w:val="0"/>
          <w:marTop w:val="0"/>
          <w:marBottom w:val="0"/>
          <w:divBdr>
            <w:top w:val="none" w:sz="0" w:space="0" w:color="auto"/>
            <w:left w:val="none" w:sz="0" w:space="0" w:color="auto"/>
            <w:bottom w:val="none" w:sz="0" w:space="0" w:color="auto"/>
            <w:right w:val="none" w:sz="0" w:space="0" w:color="auto"/>
          </w:divBdr>
          <w:divsChild>
            <w:div w:id="1803108296">
              <w:marLeft w:val="0"/>
              <w:marRight w:val="0"/>
              <w:marTop w:val="0"/>
              <w:marBottom w:val="0"/>
              <w:divBdr>
                <w:top w:val="none" w:sz="0" w:space="0" w:color="auto"/>
                <w:left w:val="none" w:sz="0" w:space="0" w:color="auto"/>
                <w:bottom w:val="none" w:sz="0" w:space="0" w:color="auto"/>
                <w:right w:val="none" w:sz="0" w:space="0" w:color="auto"/>
              </w:divBdr>
            </w:div>
          </w:divsChild>
        </w:div>
        <w:div w:id="3727286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764307460">
      <w:bodyDiv w:val="1"/>
      <w:marLeft w:val="0"/>
      <w:marRight w:val="0"/>
      <w:marTop w:val="0"/>
      <w:marBottom w:val="0"/>
      <w:divBdr>
        <w:top w:val="none" w:sz="0" w:space="0" w:color="auto"/>
        <w:left w:val="none" w:sz="0" w:space="0" w:color="auto"/>
        <w:bottom w:val="none" w:sz="0" w:space="0" w:color="auto"/>
        <w:right w:val="none" w:sz="0" w:space="0" w:color="auto"/>
      </w:divBdr>
    </w:div>
    <w:div w:id="769160491">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42352370">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875313528">
      <w:bodyDiv w:val="1"/>
      <w:marLeft w:val="0"/>
      <w:marRight w:val="0"/>
      <w:marTop w:val="0"/>
      <w:marBottom w:val="0"/>
      <w:divBdr>
        <w:top w:val="none" w:sz="0" w:space="0" w:color="auto"/>
        <w:left w:val="none" w:sz="0" w:space="0" w:color="auto"/>
        <w:bottom w:val="none" w:sz="0" w:space="0" w:color="auto"/>
        <w:right w:val="none" w:sz="0" w:space="0" w:color="auto"/>
      </w:divBdr>
    </w:div>
    <w:div w:id="876552377">
      <w:bodyDiv w:val="1"/>
      <w:marLeft w:val="0"/>
      <w:marRight w:val="0"/>
      <w:marTop w:val="0"/>
      <w:marBottom w:val="0"/>
      <w:divBdr>
        <w:top w:val="none" w:sz="0" w:space="0" w:color="auto"/>
        <w:left w:val="none" w:sz="0" w:space="0" w:color="auto"/>
        <w:bottom w:val="none" w:sz="0" w:space="0" w:color="auto"/>
        <w:right w:val="none" w:sz="0" w:space="0" w:color="auto"/>
      </w:divBdr>
    </w:div>
    <w:div w:id="881140440">
      <w:bodyDiv w:val="1"/>
      <w:marLeft w:val="0"/>
      <w:marRight w:val="0"/>
      <w:marTop w:val="0"/>
      <w:marBottom w:val="0"/>
      <w:divBdr>
        <w:top w:val="none" w:sz="0" w:space="0" w:color="auto"/>
        <w:left w:val="none" w:sz="0" w:space="0" w:color="auto"/>
        <w:bottom w:val="none" w:sz="0" w:space="0" w:color="auto"/>
        <w:right w:val="none" w:sz="0" w:space="0" w:color="auto"/>
      </w:divBdr>
      <w:divsChild>
        <w:div w:id="1791585632">
          <w:marLeft w:val="0"/>
          <w:marRight w:val="0"/>
          <w:marTop w:val="0"/>
          <w:marBottom w:val="0"/>
          <w:divBdr>
            <w:top w:val="none" w:sz="0" w:space="0" w:color="auto"/>
            <w:left w:val="none" w:sz="0" w:space="0" w:color="auto"/>
            <w:bottom w:val="none" w:sz="0" w:space="0" w:color="auto"/>
            <w:right w:val="none" w:sz="0" w:space="0" w:color="auto"/>
          </w:divBdr>
          <w:divsChild>
            <w:div w:id="201872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77877836">
      <w:bodyDiv w:val="1"/>
      <w:marLeft w:val="0"/>
      <w:marRight w:val="0"/>
      <w:marTop w:val="0"/>
      <w:marBottom w:val="0"/>
      <w:divBdr>
        <w:top w:val="none" w:sz="0" w:space="0" w:color="auto"/>
        <w:left w:val="none" w:sz="0" w:space="0" w:color="auto"/>
        <w:bottom w:val="none" w:sz="0" w:space="0" w:color="auto"/>
        <w:right w:val="none" w:sz="0" w:space="0" w:color="auto"/>
      </w:divBdr>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02463784">
      <w:bodyDiv w:val="1"/>
      <w:marLeft w:val="0"/>
      <w:marRight w:val="0"/>
      <w:marTop w:val="0"/>
      <w:marBottom w:val="0"/>
      <w:divBdr>
        <w:top w:val="none" w:sz="0" w:space="0" w:color="auto"/>
        <w:left w:val="none" w:sz="0" w:space="0" w:color="auto"/>
        <w:bottom w:val="none" w:sz="0" w:space="0" w:color="auto"/>
        <w:right w:val="none" w:sz="0" w:space="0" w:color="auto"/>
      </w:divBdr>
    </w:div>
    <w:div w:id="1038240222">
      <w:bodyDiv w:val="1"/>
      <w:marLeft w:val="0"/>
      <w:marRight w:val="0"/>
      <w:marTop w:val="0"/>
      <w:marBottom w:val="0"/>
      <w:divBdr>
        <w:top w:val="none" w:sz="0" w:space="0" w:color="auto"/>
        <w:left w:val="none" w:sz="0" w:space="0" w:color="auto"/>
        <w:bottom w:val="none" w:sz="0" w:space="0" w:color="auto"/>
        <w:right w:val="none" w:sz="0" w:space="0" w:color="auto"/>
      </w:divBdr>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0685921">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13923728">
      <w:bodyDiv w:val="1"/>
      <w:marLeft w:val="0"/>
      <w:marRight w:val="0"/>
      <w:marTop w:val="0"/>
      <w:marBottom w:val="0"/>
      <w:divBdr>
        <w:top w:val="none" w:sz="0" w:space="0" w:color="auto"/>
        <w:left w:val="none" w:sz="0" w:space="0" w:color="auto"/>
        <w:bottom w:val="none" w:sz="0" w:space="0" w:color="auto"/>
        <w:right w:val="none" w:sz="0" w:space="0" w:color="auto"/>
      </w:divBdr>
    </w:div>
    <w:div w:id="1225408544">
      <w:bodyDiv w:val="1"/>
      <w:marLeft w:val="0"/>
      <w:marRight w:val="0"/>
      <w:marTop w:val="0"/>
      <w:marBottom w:val="0"/>
      <w:divBdr>
        <w:top w:val="none" w:sz="0" w:space="0" w:color="auto"/>
        <w:left w:val="none" w:sz="0" w:space="0" w:color="auto"/>
        <w:bottom w:val="none" w:sz="0" w:space="0" w:color="auto"/>
        <w:right w:val="none" w:sz="0" w:space="0" w:color="auto"/>
      </w:divBdr>
      <w:divsChild>
        <w:div w:id="1356804852">
          <w:marLeft w:val="0"/>
          <w:marRight w:val="0"/>
          <w:marTop w:val="0"/>
          <w:marBottom w:val="0"/>
          <w:divBdr>
            <w:top w:val="none" w:sz="0" w:space="0" w:color="auto"/>
            <w:left w:val="none" w:sz="0" w:space="0" w:color="auto"/>
            <w:bottom w:val="none" w:sz="0" w:space="0" w:color="auto"/>
            <w:right w:val="none" w:sz="0" w:space="0" w:color="auto"/>
          </w:divBdr>
          <w:divsChild>
            <w:div w:id="121223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284655394">
      <w:bodyDiv w:val="1"/>
      <w:marLeft w:val="0"/>
      <w:marRight w:val="0"/>
      <w:marTop w:val="0"/>
      <w:marBottom w:val="0"/>
      <w:divBdr>
        <w:top w:val="none" w:sz="0" w:space="0" w:color="auto"/>
        <w:left w:val="none" w:sz="0" w:space="0" w:color="auto"/>
        <w:bottom w:val="none" w:sz="0" w:space="0" w:color="auto"/>
        <w:right w:val="none" w:sz="0" w:space="0" w:color="auto"/>
      </w:divBdr>
    </w:div>
    <w:div w:id="1344476427">
      <w:bodyDiv w:val="1"/>
      <w:marLeft w:val="0"/>
      <w:marRight w:val="0"/>
      <w:marTop w:val="0"/>
      <w:marBottom w:val="0"/>
      <w:divBdr>
        <w:top w:val="none" w:sz="0" w:space="0" w:color="auto"/>
        <w:left w:val="none" w:sz="0" w:space="0" w:color="auto"/>
        <w:bottom w:val="none" w:sz="0" w:space="0" w:color="auto"/>
        <w:right w:val="none" w:sz="0" w:space="0" w:color="auto"/>
      </w:divBdr>
    </w:div>
    <w:div w:id="1381980356">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06225226">
      <w:bodyDiv w:val="1"/>
      <w:marLeft w:val="0"/>
      <w:marRight w:val="0"/>
      <w:marTop w:val="0"/>
      <w:marBottom w:val="0"/>
      <w:divBdr>
        <w:top w:val="none" w:sz="0" w:space="0" w:color="auto"/>
        <w:left w:val="none" w:sz="0" w:space="0" w:color="auto"/>
        <w:bottom w:val="none" w:sz="0" w:space="0" w:color="auto"/>
        <w:right w:val="none" w:sz="0" w:space="0" w:color="auto"/>
      </w:divBdr>
    </w:div>
    <w:div w:id="1411730313">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457797943">
      <w:bodyDiv w:val="1"/>
      <w:marLeft w:val="0"/>
      <w:marRight w:val="0"/>
      <w:marTop w:val="0"/>
      <w:marBottom w:val="0"/>
      <w:divBdr>
        <w:top w:val="none" w:sz="0" w:space="0" w:color="auto"/>
        <w:left w:val="none" w:sz="0" w:space="0" w:color="auto"/>
        <w:bottom w:val="none" w:sz="0" w:space="0" w:color="auto"/>
        <w:right w:val="none" w:sz="0" w:space="0" w:color="auto"/>
      </w:divBdr>
    </w:div>
    <w:div w:id="1464273490">
      <w:bodyDiv w:val="1"/>
      <w:marLeft w:val="0"/>
      <w:marRight w:val="0"/>
      <w:marTop w:val="0"/>
      <w:marBottom w:val="0"/>
      <w:divBdr>
        <w:top w:val="none" w:sz="0" w:space="0" w:color="auto"/>
        <w:left w:val="none" w:sz="0" w:space="0" w:color="auto"/>
        <w:bottom w:val="none" w:sz="0" w:space="0" w:color="auto"/>
        <w:right w:val="none" w:sz="0" w:space="0" w:color="auto"/>
      </w:divBdr>
      <w:divsChild>
        <w:div w:id="1459562981">
          <w:marLeft w:val="0"/>
          <w:marRight w:val="0"/>
          <w:marTop w:val="0"/>
          <w:marBottom w:val="0"/>
          <w:divBdr>
            <w:top w:val="none" w:sz="0" w:space="0" w:color="auto"/>
            <w:left w:val="none" w:sz="0" w:space="0" w:color="auto"/>
            <w:bottom w:val="none" w:sz="0" w:space="0" w:color="auto"/>
            <w:right w:val="none" w:sz="0" w:space="0" w:color="auto"/>
          </w:divBdr>
          <w:divsChild>
            <w:div w:id="2107337285">
              <w:marLeft w:val="0"/>
              <w:marRight w:val="0"/>
              <w:marTop w:val="0"/>
              <w:marBottom w:val="0"/>
              <w:divBdr>
                <w:top w:val="none" w:sz="0" w:space="0" w:color="auto"/>
                <w:left w:val="none" w:sz="0" w:space="0" w:color="auto"/>
                <w:bottom w:val="none" w:sz="0" w:space="0" w:color="auto"/>
                <w:right w:val="none" w:sz="0" w:space="0" w:color="auto"/>
              </w:divBdr>
            </w:div>
            <w:div w:id="243533784">
              <w:marLeft w:val="0"/>
              <w:marRight w:val="0"/>
              <w:marTop w:val="0"/>
              <w:marBottom w:val="0"/>
              <w:divBdr>
                <w:top w:val="none" w:sz="0" w:space="0" w:color="auto"/>
                <w:left w:val="none" w:sz="0" w:space="0" w:color="auto"/>
                <w:bottom w:val="none" w:sz="0" w:space="0" w:color="auto"/>
                <w:right w:val="none" w:sz="0" w:space="0" w:color="auto"/>
              </w:divBdr>
            </w:div>
            <w:div w:id="2010137822">
              <w:marLeft w:val="0"/>
              <w:marRight w:val="0"/>
              <w:marTop w:val="0"/>
              <w:marBottom w:val="0"/>
              <w:divBdr>
                <w:top w:val="none" w:sz="0" w:space="0" w:color="auto"/>
                <w:left w:val="none" w:sz="0" w:space="0" w:color="auto"/>
                <w:bottom w:val="none" w:sz="0" w:space="0" w:color="auto"/>
                <w:right w:val="none" w:sz="0" w:space="0" w:color="auto"/>
              </w:divBdr>
            </w:div>
            <w:div w:id="330374288">
              <w:marLeft w:val="0"/>
              <w:marRight w:val="0"/>
              <w:marTop w:val="0"/>
              <w:marBottom w:val="0"/>
              <w:divBdr>
                <w:top w:val="none" w:sz="0" w:space="0" w:color="auto"/>
                <w:left w:val="none" w:sz="0" w:space="0" w:color="auto"/>
                <w:bottom w:val="none" w:sz="0" w:space="0" w:color="auto"/>
                <w:right w:val="none" w:sz="0" w:space="0" w:color="auto"/>
              </w:divBdr>
            </w:div>
            <w:div w:id="131113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430059">
      <w:bodyDiv w:val="1"/>
      <w:marLeft w:val="0"/>
      <w:marRight w:val="0"/>
      <w:marTop w:val="0"/>
      <w:marBottom w:val="0"/>
      <w:divBdr>
        <w:top w:val="none" w:sz="0" w:space="0" w:color="auto"/>
        <w:left w:val="none" w:sz="0" w:space="0" w:color="auto"/>
        <w:bottom w:val="none" w:sz="0" w:space="0" w:color="auto"/>
        <w:right w:val="none" w:sz="0" w:space="0" w:color="auto"/>
      </w:divBdr>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532837448">
      <w:bodyDiv w:val="1"/>
      <w:marLeft w:val="0"/>
      <w:marRight w:val="0"/>
      <w:marTop w:val="0"/>
      <w:marBottom w:val="0"/>
      <w:divBdr>
        <w:top w:val="none" w:sz="0" w:space="0" w:color="auto"/>
        <w:left w:val="none" w:sz="0" w:space="0" w:color="auto"/>
        <w:bottom w:val="none" w:sz="0" w:space="0" w:color="auto"/>
        <w:right w:val="none" w:sz="0" w:space="0" w:color="auto"/>
      </w:divBdr>
    </w:div>
    <w:div w:id="1533806726">
      <w:bodyDiv w:val="1"/>
      <w:marLeft w:val="0"/>
      <w:marRight w:val="0"/>
      <w:marTop w:val="0"/>
      <w:marBottom w:val="0"/>
      <w:divBdr>
        <w:top w:val="none" w:sz="0" w:space="0" w:color="auto"/>
        <w:left w:val="none" w:sz="0" w:space="0" w:color="auto"/>
        <w:bottom w:val="none" w:sz="0" w:space="0" w:color="auto"/>
        <w:right w:val="none" w:sz="0" w:space="0" w:color="auto"/>
      </w:divBdr>
    </w:div>
    <w:div w:id="1534346618">
      <w:bodyDiv w:val="1"/>
      <w:marLeft w:val="0"/>
      <w:marRight w:val="0"/>
      <w:marTop w:val="0"/>
      <w:marBottom w:val="0"/>
      <w:divBdr>
        <w:top w:val="none" w:sz="0" w:space="0" w:color="auto"/>
        <w:left w:val="none" w:sz="0" w:space="0" w:color="auto"/>
        <w:bottom w:val="none" w:sz="0" w:space="0" w:color="auto"/>
        <w:right w:val="none" w:sz="0" w:space="0" w:color="auto"/>
      </w:divBdr>
    </w:div>
    <w:div w:id="1539858220">
      <w:bodyDiv w:val="1"/>
      <w:marLeft w:val="0"/>
      <w:marRight w:val="0"/>
      <w:marTop w:val="0"/>
      <w:marBottom w:val="0"/>
      <w:divBdr>
        <w:top w:val="none" w:sz="0" w:space="0" w:color="auto"/>
        <w:left w:val="none" w:sz="0" w:space="0" w:color="auto"/>
        <w:bottom w:val="none" w:sz="0" w:space="0" w:color="auto"/>
        <w:right w:val="none" w:sz="0" w:space="0" w:color="auto"/>
      </w:divBdr>
    </w:div>
    <w:div w:id="1564675463">
      <w:bodyDiv w:val="1"/>
      <w:marLeft w:val="0"/>
      <w:marRight w:val="0"/>
      <w:marTop w:val="0"/>
      <w:marBottom w:val="0"/>
      <w:divBdr>
        <w:top w:val="none" w:sz="0" w:space="0" w:color="auto"/>
        <w:left w:val="none" w:sz="0" w:space="0" w:color="auto"/>
        <w:bottom w:val="none" w:sz="0" w:space="0" w:color="auto"/>
        <w:right w:val="none" w:sz="0" w:space="0" w:color="auto"/>
      </w:divBdr>
      <w:divsChild>
        <w:div w:id="382294652">
          <w:marLeft w:val="0"/>
          <w:marRight w:val="0"/>
          <w:marTop w:val="0"/>
          <w:marBottom w:val="0"/>
          <w:divBdr>
            <w:top w:val="none" w:sz="0" w:space="0" w:color="auto"/>
            <w:left w:val="none" w:sz="0" w:space="0" w:color="auto"/>
            <w:bottom w:val="none" w:sz="0" w:space="0" w:color="auto"/>
            <w:right w:val="none" w:sz="0" w:space="0" w:color="auto"/>
          </w:divBdr>
          <w:divsChild>
            <w:div w:id="42068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258064">
      <w:bodyDiv w:val="1"/>
      <w:marLeft w:val="0"/>
      <w:marRight w:val="0"/>
      <w:marTop w:val="0"/>
      <w:marBottom w:val="0"/>
      <w:divBdr>
        <w:top w:val="none" w:sz="0" w:space="0" w:color="auto"/>
        <w:left w:val="none" w:sz="0" w:space="0" w:color="auto"/>
        <w:bottom w:val="none" w:sz="0" w:space="0" w:color="auto"/>
        <w:right w:val="none" w:sz="0" w:space="0" w:color="auto"/>
      </w:divBdr>
    </w:div>
    <w:div w:id="1759056675">
      <w:bodyDiv w:val="1"/>
      <w:marLeft w:val="0"/>
      <w:marRight w:val="0"/>
      <w:marTop w:val="0"/>
      <w:marBottom w:val="0"/>
      <w:divBdr>
        <w:top w:val="none" w:sz="0" w:space="0" w:color="auto"/>
        <w:left w:val="none" w:sz="0" w:space="0" w:color="auto"/>
        <w:bottom w:val="none" w:sz="0" w:space="0" w:color="auto"/>
        <w:right w:val="none" w:sz="0" w:space="0" w:color="auto"/>
      </w:divBdr>
      <w:divsChild>
        <w:div w:id="1947031567">
          <w:marLeft w:val="0"/>
          <w:marRight w:val="0"/>
          <w:marTop w:val="0"/>
          <w:marBottom w:val="0"/>
          <w:divBdr>
            <w:top w:val="none" w:sz="0" w:space="0" w:color="auto"/>
            <w:left w:val="none" w:sz="0" w:space="0" w:color="auto"/>
            <w:bottom w:val="none" w:sz="0" w:space="0" w:color="auto"/>
            <w:right w:val="none" w:sz="0" w:space="0" w:color="auto"/>
          </w:divBdr>
          <w:divsChild>
            <w:div w:id="141330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64573640">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861625975">
      <w:bodyDiv w:val="1"/>
      <w:marLeft w:val="0"/>
      <w:marRight w:val="0"/>
      <w:marTop w:val="0"/>
      <w:marBottom w:val="0"/>
      <w:divBdr>
        <w:top w:val="none" w:sz="0" w:space="0" w:color="auto"/>
        <w:left w:val="none" w:sz="0" w:space="0" w:color="auto"/>
        <w:bottom w:val="none" w:sz="0" w:space="0" w:color="auto"/>
        <w:right w:val="none" w:sz="0" w:space="0" w:color="auto"/>
      </w:divBdr>
      <w:divsChild>
        <w:div w:id="674193364">
          <w:marLeft w:val="0"/>
          <w:marRight w:val="0"/>
          <w:marTop w:val="0"/>
          <w:marBottom w:val="0"/>
          <w:divBdr>
            <w:top w:val="none" w:sz="0" w:space="0" w:color="auto"/>
            <w:left w:val="none" w:sz="0" w:space="0" w:color="auto"/>
            <w:bottom w:val="none" w:sz="0" w:space="0" w:color="auto"/>
            <w:right w:val="none" w:sz="0" w:space="0" w:color="auto"/>
          </w:divBdr>
          <w:divsChild>
            <w:div w:id="25555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872522">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78410822">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10054707">
      <w:bodyDiv w:val="1"/>
      <w:marLeft w:val="0"/>
      <w:marRight w:val="0"/>
      <w:marTop w:val="0"/>
      <w:marBottom w:val="0"/>
      <w:divBdr>
        <w:top w:val="none" w:sz="0" w:space="0" w:color="auto"/>
        <w:left w:val="none" w:sz="0" w:space="0" w:color="auto"/>
        <w:bottom w:val="none" w:sz="0" w:space="0" w:color="auto"/>
        <w:right w:val="none" w:sz="0" w:space="0" w:color="auto"/>
      </w:divBdr>
      <w:divsChild>
        <w:div w:id="1405182726">
          <w:marLeft w:val="0"/>
          <w:marRight w:val="0"/>
          <w:marTop w:val="0"/>
          <w:marBottom w:val="0"/>
          <w:divBdr>
            <w:top w:val="none" w:sz="0" w:space="0" w:color="auto"/>
            <w:left w:val="none" w:sz="0" w:space="0" w:color="auto"/>
            <w:bottom w:val="none" w:sz="0" w:space="0" w:color="auto"/>
            <w:right w:val="none" w:sz="0" w:space="0" w:color="auto"/>
          </w:divBdr>
          <w:divsChild>
            <w:div w:id="176338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386061">
      <w:bodyDiv w:val="1"/>
      <w:marLeft w:val="0"/>
      <w:marRight w:val="0"/>
      <w:marTop w:val="0"/>
      <w:marBottom w:val="0"/>
      <w:divBdr>
        <w:top w:val="none" w:sz="0" w:space="0" w:color="auto"/>
        <w:left w:val="none" w:sz="0" w:space="0" w:color="auto"/>
        <w:bottom w:val="none" w:sz="0" w:space="0" w:color="auto"/>
        <w:right w:val="none" w:sz="0" w:space="0" w:color="auto"/>
      </w:divBdr>
    </w:div>
    <w:div w:id="2025745290">
      <w:bodyDiv w:val="1"/>
      <w:marLeft w:val="0"/>
      <w:marRight w:val="0"/>
      <w:marTop w:val="0"/>
      <w:marBottom w:val="0"/>
      <w:divBdr>
        <w:top w:val="none" w:sz="0" w:space="0" w:color="auto"/>
        <w:left w:val="none" w:sz="0" w:space="0" w:color="auto"/>
        <w:bottom w:val="none" w:sz="0" w:space="0" w:color="auto"/>
        <w:right w:val="none" w:sz="0" w:space="0" w:color="auto"/>
      </w:divBdr>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 w:id="2095591857">
      <w:bodyDiv w:val="1"/>
      <w:marLeft w:val="0"/>
      <w:marRight w:val="0"/>
      <w:marTop w:val="0"/>
      <w:marBottom w:val="0"/>
      <w:divBdr>
        <w:top w:val="none" w:sz="0" w:space="0" w:color="auto"/>
        <w:left w:val="none" w:sz="0" w:space="0" w:color="auto"/>
        <w:bottom w:val="none" w:sz="0" w:space="0" w:color="auto"/>
        <w:right w:val="none" w:sz="0" w:space="0" w:color="auto"/>
      </w:divBdr>
    </w:div>
    <w:div w:id="2120102920">
      <w:bodyDiv w:val="1"/>
      <w:marLeft w:val="0"/>
      <w:marRight w:val="0"/>
      <w:marTop w:val="0"/>
      <w:marBottom w:val="0"/>
      <w:divBdr>
        <w:top w:val="none" w:sz="0" w:space="0" w:color="auto"/>
        <w:left w:val="none" w:sz="0" w:space="0" w:color="auto"/>
        <w:bottom w:val="none" w:sz="0" w:space="0" w:color="auto"/>
        <w:right w:val="none" w:sz="0" w:space="0" w:color="auto"/>
      </w:divBdr>
      <w:divsChild>
        <w:div w:id="1218393342">
          <w:marLeft w:val="0"/>
          <w:marRight w:val="0"/>
          <w:marTop w:val="0"/>
          <w:marBottom w:val="0"/>
          <w:divBdr>
            <w:top w:val="none" w:sz="0" w:space="0" w:color="auto"/>
            <w:left w:val="none" w:sz="0" w:space="0" w:color="auto"/>
            <w:bottom w:val="none" w:sz="0" w:space="0" w:color="auto"/>
            <w:right w:val="none" w:sz="0" w:space="0" w:color="auto"/>
          </w:divBdr>
          <w:divsChild>
            <w:div w:id="501438326">
              <w:marLeft w:val="0"/>
              <w:marRight w:val="0"/>
              <w:marTop w:val="0"/>
              <w:marBottom w:val="0"/>
              <w:divBdr>
                <w:top w:val="none" w:sz="0" w:space="0" w:color="auto"/>
                <w:left w:val="none" w:sz="0" w:space="0" w:color="auto"/>
                <w:bottom w:val="none" w:sz="0" w:space="0" w:color="auto"/>
                <w:right w:val="none" w:sz="0" w:space="0" w:color="auto"/>
              </w:divBdr>
            </w:div>
            <w:div w:id="1501584510">
              <w:marLeft w:val="0"/>
              <w:marRight w:val="0"/>
              <w:marTop w:val="0"/>
              <w:marBottom w:val="0"/>
              <w:divBdr>
                <w:top w:val="none" w:sz="0" w:space="0" w:color="auto"/>
                <w:left w:val="none" w:sz="0" w:space="0" w:color="auto"/>
                <w:bottom w:val="none" w:sz="0" w:space="0" w:color="auto"/>
                <w:right w:val="none" w:sz="0" w:space="0" w:color="auto"/>
              </w:divBdr>
            </w:div>
            <w:div w:id="1781341284">
              <w:marLeft w:val="0"/>
              <w:marRight w:val="0"/>
              <w:marTop w:val="0"/>
              <w:marBottom w:val="0"/>
              <w:divBdr>
                <w:top w:val="none" w:sz="0" w:space="0" w:color="auto"/>
                <w:left w:val="none" w:sz="0" w:space="0" w:color="auto"/>
                <w:bottom w:val="none" w:sz="0" w:space="0" w:color="auto"/>
                <w:right w:val="none" w:sz="0" w:space="0" w:color="auto"/>
              </w:divBdr>
            </w:div>
            <w:div w:id="724641926">
              <w:marLeft w:val="0"/>
              <w:marRight w:val="0"/>
              <w:marTop w:val="0"/>
              <w:marBottom w:val="0"/>
              <w:divBdr>
                <w:top w:val="none" w:sz="0" w:space="0" w:color="auto"/>
                <w:left w:val="none" w:sz="0" w:space="0" w:color="auto"/>
                <w:bottom w:val="none" w:sz="0" w:space="0" w:color="auto"/>
                <w:right w:val="none" w:sz="0" w:space="0" w:color="auto"/>
              </w:divBdr>
            </w:div>
            <w:div w:id="66527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fontTable" Target="fontTable.xml"/><Relationship Id="rId16" Type="http://schemas.openxmlformats.org/officeDocument/2006/relationships/header" Target="header6.xml"/><Relationship Id="rId107" Type="http://schemas.openxmlformats.org/officeDocument/2006/relationships/image" Target="media/image92.png"/><Relationship Id="rId11" Type="http://schemas.openxmlformats.org/officeDocument/2006/relationships/footer" Target="footer2.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7.jpeg"/><Relationship Id="rId27" Type="http://schemas.openxmlformats.org/officeDocument/2006/relationships/image" Target="media/image12.jpe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theme" Target="theme/theme1.xml"/><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header" Target="header3.xml"/><Relationship Id="rId17" Type="http://schemas.openxmlformats.org/officeDocument/2006/relationships/image" Target="media/image2.png"/><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6" Type="http://schemas.openxmlformats.org/officeDocument/2006/relationships/image" Target="media/image91.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109" Type="http://schemas.openxmlformats.org/officeDocument/2006/relationships/image" Target="media/image9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4.jpeg"/><Relationship Id="rId24" Type="http://schemas.openxmlformats.org/officeDocument/2006/relationships/image" Target="media/image9.jpe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hyperlink" Target="http://www.smart-cities.eu/download/smart_cities_final_report.pdf" TargetMode="External"/><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4.png"/><Relationship Id="rId14" Type="http://schemas.openxmlformats.org/officeDocument/2006/relationships/header" Target="header4.xml"/><Relationship Id="rId30" Type="http://schemas.openxmlformats.org/officeDocument/2006/relationships/image" Target="media/image15.jpe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3" Type="http://schemas.openxmlformats.org/officeDocument/2006/relationships/styles" Target="styles.xml"/><Relationship Id="rId25" Type="http://schemas.openxmlformats.org/officeDocument/2006/relationships/image" Target="media/image10.jpeg"/><Relationship Id="rId46" Type="http://schemas.openxmlformats.org/officeDocument/2006/relationships/image" Target="media/image31.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hyperlink" Target="http://dbs.uni-leipzig.d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A9C2B-1B1C-4620-978C-F8D12BC8A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Pages>
  <Words>12962</Words>
  <Characters>73890</Characters>
  <Application>Microsoft Office Word</Application>
  <DocSecurity>0</DocSecurity>
  <Lines>615</Lines>
  <Paragraphs>173</Paragraphs>
  <ScaleCrop>false</ScaleCrop>
  <Company/>
  <LinksUpToDate>false</LinksUpToDate>
  <CharactersWithSpaces>86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dc:creator>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8</cp:revision>
  <cp:lastPrinted>2025-07-10T04:26:00Z</cp:lastPrinted>
  <dcterms:created xsi:type="dcterms:W3CDTF">2025-07-10T04:14:00Z</dcterms:created>
  <dcterms:modified xsi:type="dcterms:W3CDTF">2025-07-10T04:27:00Z</dcterms:modified>
</cp:coreProperties>
</file>